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18E7E562" w:rsidR="00756427" w:rsidRPr="00280F56" w:rsidRDefault="00436549" w:rsidP="00330421">
      <w:pPr>
        <w:pStyle w:val="Subtitle"/>
      </w:pPr>
      <w:r w:rsidRPr="00280F56">
        <w:t>s</w:t>
      </w:r>
      <w:r w:rsidR="00756427" w:rsidRPr="00280F56">
        <w:t>ubmitted in partial fulfilment</w:t>
      </w:r>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7920235"/>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10E8F1AE"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r w:rsidRPr="00280F56">
        <w:t>movement</w:t>
      </w:r>
      <w:r w:rsidR="00A3634E">
        <w:t>,</w:t>
      </w:r>
      <w:r w:rsidRPr="00280F56">
        <w:t xml:space="preserve">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 xml:space="preserve">. </w:t>
      </w:r>
      <w:r w:rsidRPr="00280F56">
        <w:br/>
        <w:t xml:space="preserve">Kalman filters </w:t>
      </w:r>
      <w:proofErr w:type="gramStart"/>
      <w:r w:rsidRPr="00280F56">
        <w:t>are often used</w:t>
      </w:r>
      <w:proofErr w:type="gramEnd"/>
      <w:r w:rsidR="0053122D">
        <w:t xml:space="preserve"> in industry </w:t>
      </w:r>
      <w:r w:rsidRPr="00280F56">
        <w:t>to fuse gyroscope and accelerometer data to reduce the effects of drift, noise</w:t>
      </w:r>
      <w:r w:rsidR="00A3634E">
        <w:t>,</w:t>
      </w:r>
      <w:r w:rsidRPr="00280F56">
        <w:t xml:space="preserve"> and other gaussian-based errors but these are computationally intensive for the sort of lightweight processor that a radio</w:t>
      </w:r>
      <w:r w:rsidR="005275F2">
        <w:t>-</w:t>
      </w:r>
      <w:r w:rsidRPr="00280F56">
        <w:t xml:space="preserve">controlled car could be expected to power. A complementary filter </w:t>
      </w:r>
      <w:r w:rsidR="00182E10">
        <w:t xml:space="preserve">such as Madgwick’s </w:t>
      </w:r>
      <w:r w:rsidRPr="00280F56">
        <w:t>is a simpler and less processor-intensive solution</w:t>
      </w:r>
      <w:r w:rsidR="00182E10">
        <w:t xml:space="preserve"> but is less accurate</w:t>
      </w:r>
      <w:r w:rsidRPr="00280F56">
        <w:t xml:space="preserve">.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w:t>
      </w:r>
      <w:r w:rsidR="00C645EE">
        <w:t>IMUs</w:t>
      </w:r>
      <w:r w:rsidRPr="00280F56">
        <w:t xml:space="preserve"> </w:t>
      </w:r>
      <w:r w:rsidR="006601A7" w:rsidRPr="00280F56">
        <w:t xml:space="preserve">reduces errors and enhances performance compared to a single </w:t>
      </w:r>
      <w:r w:rsidR="00C97540">
        <w:t>IMU</w:t>
      </w:r>
      <w:r w:rsidR="006601A7" w:rsidRPr="00280F56">
        <w:t xml:space="preserve"> in the context of </w:t>
      </w:r>
      <w:r w:rsidR="00F14344">
        <w:t xml:space="preserve">establishing Euler angles of roll and pitch movement to </w:t>
      </w:r>
      <w:r w:rsidR="006601A7" w:rsidRPr="00280F56">
        <w:t>stabilis</w:t>
      </w:r>
      <w:r w:rsidR="00F14344">
        <w:t>e</w:t>
      </w:r>
      <w:r w:rsidR="006601A7" w:rsidRPr="00280F56">
        <w:t xml:space="preserve"> a video feed</w:t>
      </w:r>
      <w:r w:rsidR="00B361FB" w:rsidRPr="00280F56">
        <w:t xml:space="preserve"> of a consumer-level camera on a moving commercial off-the-shelf radio control vehicle.</w:t>
      </w:r>
      <w:r w:rsidR="00182E10">
        <w:br/>
      </w:r>
      <w:r w:rsidR="00182E10">
        <w:br/>
        <w:t>The project demonstrates that there is no statistically significant advantage in using multiple IMUs if these are kept in the same horizontal plane, that a minimum of a 3-layer MATLAB NARXNET filter provides equivalent performance to a Kalman filter with similar processing times, and that the Madgwick IECF</w:t>
      </w:r>
      <w:r w:rsidR="00182E10" w:rsidRPr="00182E10">
        <w:rPr>
          <w:vertAlign w:val="subscript"/>
        </w:rPr>
        <w:t>6</w:t>
      </w:r>
      <w:r w:rsidR="00182E10">
        <w:t xml:space="preserve"> complimentary filter, the radial basis factor neural network and multi-level perceptron neural network models are not fit for this purpose.</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7920236"/>
      <w:r w:rsidRPr="00280F56">
        <w:lastRenderedPageBreak/>
        <w:t>Acknowledgements</w:t>
      </w:r>
      <w:bookmarkEnd w:id="8"/>
    </w:p>
    <w:p w14:paraId="25096323" w14:textId="542218BE"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r w:rsidR="00742E8C" w:rsidRPr="00280F56">
        <w:t>Charters,</w:t>
      </w:r>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7920237"/>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7920238"/>
      <w:r w:rsidRPr="00280F56">
        <w:lastRenderedPageBreak/>
        <w:t>Table of Contents</w:t>
      </w:r>
      <w:bookmarkEnd w:id="10"/>
    </w:p>
    <w:p w14:paraId="59CFFB56" w14:textId="0AB373F6" w:rsidR="008D0F81"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7920235" w:history="1">
        <w:r w:rsidR="008D0F81" w:rsidRPr="004331BD">
          <w:rPr>
            <w:rStyle w:val="Hyperlink"/>
          </w:rPr>
          <w:t>Abstract</w:t>
        </w:r>
        <w:r w:rsidR="008D0F81">
          <w:rPr>
            <w:webHidden/>
          </w:rPr>
          <w:tab/>
        </w:r>
        <w:r w:rsidR="008D0F81">
          <w:rPr>
            <w:webHidden/>
          </w:rPr>
          <w:fldChar w:fldCharType="begin"/>
        </w:r>
        <w:r w:rsidR="008D0F81">
          <w:rPr>
            <w:webHidden/>
          </w:rPr>
          <w:instrText xml:space="preserve"> PAGEREF _Toc147920235 \h </w:instrText>
        </w:r>
        <w:r w:rsidR="008D0F81">
          <w:rPr>
            <w:webHidden/>
          </w:rPr>
        </w:r>
        <w:r w:rsidR="008D0F81">
          <w:rPr>
            <w:webHidden/>
          </w:rPr>
          <w:fldChar w:fldCharType="separate"/>
        </w:r>
        <w:r w:rsidR="008D0F81">
          <w:rPr>
            <w:webHidden/>
          </w:rPr>
          <w:t>1</w:t>
        </w:r>
        <w:r w:rsidR="008D0F81">
          <w:rPr>
            <w:webHidden/>
          </w:rPr>
          <w:fldChar w:fldCharType="end"/>
        </w:r>
      </w:hyperlink>
    </w:p>
    <w:p w14:paraId="1AEA064F" w14:textId="176C9387" w:rsidR="008D0F81" w:rsidRDefault="008D0F81">
      <w:pPr>
        <w:pStyle w:val="TOC9"/>
        <w:rPr>
          <w:rFonts w:asciiTheme="minorHAnsi" w:eastAsiaTheme="minorEastAsia" w:hAnsiTheme="minorHAnsi" w:cstheme="minorBidi"/>
          <w:b w:val="0"/>
          <w:kern w:val="2"/>
          <w:szCs w:val="22"/>
          <w:lang w:eastAsia="zh-CN"/>
          <w14:ligatures w14:val="standardContextual"/>
        </w:rPr>
      </w:pPr>
      <w:hyperlink w:anchor="_Toc147920236" w:history="1">
        <w:r w:rsidRPr="004331BD">
          <w:rPr>
            <w:rStyle w:val="Hyperlink"/>
          </w:rPr>
          <w:t>Acknowledgements</w:t>
        </w:r>
        <w:r>
          <w:rPr>
            <w:webHidden/>
          </w:rPr>
          <w:tab/>
        </w:r>
        <w:r>
          <w:rPr>
            <w:webHidden/>
          </w:rPr>
          <w:fldChar w:fldCharType="begin"/>
        </w:r>
        <w:r>
          <w:rPr>
            <w:webHidden/>
          </w:rPr>
          <w:instrText xml:space="preserve"> PAGEREF _Toc147920236 \h </w:instrText>
        </w:r>
        <w:r>
          <w:rPr>
            <w:webHidden/>
          </w:rPr>
        </w:r>
        <w:r>
          <w:rPr>
            <w:webHidden/>
          </w:rPr>
          <w:fldChar w:fldCharType="separate"/>
        </w:r>
        <w:r>
          <w:rPr>
            <w:webHidden/>
          </w:rPr>
          <w:t>3</w:t>
        </w:r>
        <w:r>
          <w:rPr>
            <w:webHidden/>
          </w:rPr>
          <w:fldChar w:fldCharType="end"/>
        </w:r>
      </w:hyperlink>
    </w:p>
    <w:p w14:paraId="1F00C60A" w14:textId="42DF247C" w:rsidR="008D0F81" w:rsidRDefault="008D0F81">
      <w:pPr>
        <w:pStyle w:val="TOC9"/>
        <w:rPr>
          <w:rFonts w:asciiTheme="minorHAnsi" w:eastAsiaTheme="minorEastAsia" w:hAnsiTheme="minorHAnsi" w:cstheme="minorBidi"/>
          <w:b w:val="0"/>
          <w:kern w:val="2"/>
          <w:szCs w:val="22"/>
          <w:lang w:eastAsia="zh-CN"/>
          <w14:ligatures w14:val="standardContextual"/>
        </w:rPr>
      </w:pPr>
      <w:hyperlink w:anchor="_Toc147920237" w:history="1">
        <w:r w:rsidRPr="004331BD">
          <w:rPr>
            <w:rStyle w:val="Hyperlink"/>
          </w:rPr>
          <w:t>Declaration</w:t>
        </w:r>
        <w:r>
          <w:rPr>
            <w:webHidden/>
          </w:rPr>
          <w:tab/>
        </w:r>
        <w:r>
          <w:rPr>
            <w:webHidden/>
          </w:rPr>
          <w:fldChar w:fldCharType="begin"/>
        </w:r>
        <w:r>
          <w:rPr>
            <w:webHidden/>
          </w:rPr>
          <w:instrText xml:space="preserve"> PAGEREF _Toc147920237 \h </w:instrText>
        </w:r>
        <w:r>
          <w:rPr>
            <w:webHidden/>
          </w:rPr>
        </w:r>
        <w:r>
          <w:rPr>
            <w:webHidden/>
          </w:rPr>
          <w:fldChar w:fldCharType="separate"/>
        </w:r>
        <w:r>
          <w:rPr>
            <w:webHidden/>
          </w:rPr>
          <w:t>3</w:t>
        </w:r>
        <w:r>
          <w:rPr>
            <w:webHidden/>
          </w:rPr>
          <w:fldChar w:fldCharType="end"/>
        </w:r>
      </w:hyperlink>
    </w:p>
    <w:p w14:paraId="7BBA3017" w14:textId="2BE4D8FE" w:rsidR="008D0F81" w:rsidRDefault="008D0F81">
      <w:pPr>
        <w:pStyle w:val="TOC9"/>
        <w:rPr>
          <w:rFonts w:asciiTheme="minorHAnsi" w:eastAsiaTheme="minorEastAsia" w:hAnsiTheme="minorHAnsi" w:cstheme="minorBidi"/>
          <w:b w:val="0"/>
          <w:kern w:val="2"/>
          <w:szCs w:val="22"/>
          <w:lang w:eastAsia="zh-CN"/>
          <w14:ligatures w14:val="standardContextual"/>
        </w:rPr>
      </w:pPr>
      <w:hyperlink w:anchor="_Toc147920238" w:history="1">
        <w:r w:rsidRPr="004331BD">
          <w:rPr>
            <w:rStyle w:val="Hyperlink"/>
          </w:rPr>
          <w:t>Table of Contents</w:t>
        </w:r>
        <w:r>
          <w:rPr>
            <w:webHidden/>
          </w:rPr>
          <w:tab/>
        </w:r>
        <w:r>
          <w:rPr>
            <w:webHidden/>
          </w:rPr>
          <w:fldChar w:fldCharType="begin"/>
        </w:r>
        <w:r>
          <w:rPr>
            <w:webHidden/>
          </w:rPr>
          <w:instrText xml:space="preserve"> PAGEREF _Toc147920238 \h </w:instrText>
        </w:r>
        <w:r>
          <w:rPr>
            <w:webHidden/>
          </w:rPr>
        </w:r>
        <w:r>
          <w:rPr>
            <w:webHidden/>
          </w:rPr>
          <w:fldChar w:fldCharType="separate"/>
        </w:r>
        <w:r>
          <w:rPr>
            <w:webHidden/>
          </w:rPr>
          <w:t>4</w:t>
        </w:r>
        <w:r>
          <w:rPr>
            <w:webHidden/>
          </w:rPr>
          <w:fldChar w:fldCharType="end"/>
        </w:r>
      </w:hyperlink>
    </w:p>
    <w:p w14:paraId="30D3E6FB" w14:textId="480E5E0D" w:rsidR="008D0F81" w:rsidRDefault="008D0F81">
      <w:pPr>
        <w:pStyle w:val="TOC9"/>
        <w:rPr>
          <w:rFonts w:asciiTheme="minorHAnsi" w:eastAsiaTheme="minorEastAsia" w:hAnsiTheme="minorHAnsi" w:cstheme="minorBidi"/>
          <w:b w:val="0"/>
          <w:kern w:val="2"/>
          <w:szCs w:val="22"/>
          <w:lang w:eastAsia="zh-CN"/>
          <w14:ligatures w14:val="standardContextual"/>
        </w:rPr>
      </w:pPr>
      <w:hyperlink w:anchor="_Toc147920239" w:history="1">
        <w:r w:rsidRPr="004331BD">
          <w:rPr>
            <w:rStyle w:val="Hyperlink"/>
          </w:rPr>
          <w:t>List of Tables</w:t>
        </w:r>
        <w:r>
          <w:rPr>
            <w:webHidden/>
          </w:rPr>
          <w:tab/>
        </w:r>
        <w:r>
          <w:rPr>
            <w:webHidden/>
          </w:rPr>
          <w:fldChar w:fldCharType="begin"/>
        </w:r>
        <w:r>
          <w:rPr>
            <w:webHidden/>
          </w:rPr>
          <w:instrText xml:space="preserve"> PAGEREF _Toc147920239 \h </w:instrText>
        </w:r>
        <w:r>
          <w:rPr>
            <w:webHidden/>
          </w:rPr>
        </w:r>
        <w:r>
          <w:rPr>
            <w:webHidden/>
          </w:rPr>
          <w:fldChar w:fldCharType="separate"/>
        </w:r>
        <w:r>
          <w:rPr>
            <w:webHidden/>
          </w:rPr>
          <w:t>7</w:t>
        </w:r>
        <w:r>
          <w:rPr>
            <w:webHidden/>
          </w:rPr>
          <w:fldChar w:fldCharType="end"/>
        </w:r>
      </w:hyperlink>
    </w:p>
    <w:p w14:paraId="4C50F224" w14:textId="3DC20FEC" w:rsidR="008D0F81" w:rsidRDefault="008D0F81">
      <w:pPr>
        <w:pStyle w:val="TOC9"/>
        <w:rPr>
          <w:rFonts w:asciiTheme="minorHAnsi" w:eastAsiaTheme="minorEastAsia" w:hAnsiTheme="minorHAnsi" w:cstheme="minorBidi"/>
          <w:b w:val="0"/>
          <w:kern w:val="2"/>
          <w:szCs w:val="22"/>
          <w:lang w:eastAsia="zh-CN"/>
          <w14:ligatures w14:val="standardContextual"/>
        </w:rPr>
      </w:pPr>
      <w:hyperlink w:anchor="_Toc147920240" w:history="1">
        <w:r w:rsidRPr="004331BD">
          <w:rPr>
            <w:rStyle w:val="Hyperlink"/>
          </w:rPr>
          <w:t>List of Code</w:t>
        </w:r>
        <w:r>
          <w:rPr>
            <w:webHidden/>
          </w:rPr>
          <w:tab/>
        </w:r>
        <w:r>
          <w:rPr>
            <w:webHidden/>
          </w:rPr>
          <w:fldChar w:fldCharType="begin"/>
        </w:r>
        <w:r>
          <w:rPr>
            <w:webHidden/>
          </w:rPr>
          <w:instrText xml:space="preserve"> PAGEREF _Toc147920240 \h </w:instrText>
        </w:r>
        <w:r>
          <w:rPr>
            <w:webHidden/>
          </w:rPr>
        </w:r>
        <w:r>
          <w:rPr>
            <w:webHidden/>
          </w:rPr>
          <w:fldChar w:fldCharType="separate"/>
        </w:r>
        <w:r>
          <w:rPr>
            <w:webHidden/>
          </w:rPr>
          <w:t>10</w:t>
        </w:r>
        <w:r>
          <w:rPr>
            <w:webHidden/>
          </w:rPr>
          <w:fldChar w:fldCharType="end"/>
        </w:r>
      </w:hyperlink>
    </w:p>
    <w:p w14:paraId="58662971" w14:textId="7BE8A42B" w:rsidR="008D0F81" w:rsidRDefault="008D0F81">
      <w:pPr>
        <w:pStyle w:val="TOC9"/>
        <w:rPr>
          <w:rFonts w:asciiTheme="minorHAnsi" w:eastAsiaTheme="minorEastAsia" w:hAnsiTheme="minorHAnsi" w:cstheme="minorBidi"/>
          <w:b w:val="0"/>
          <w:kern w:val="2"/>
          <w:szCs w:val="22"/>
          <w:lang w:eastAsia="zh-CN"/>
          <w14:ligatures w14:val="standardContextual"/>
        </w:rPr>
      </w:pPr>
      <w:hyperlink w:anchor="_Toc147920241" w:history="1">
        <w:r w:rsidRPr="004331BD">
          <w:rPr>
            <w:rStyle w:val="Hyperlink"/>
          </w:rPr>
          <w:t>List of Equations</w:t>
        </w:r>
        <w:r>
          <w:rPr>
            <w:webHidden/>
          </w:rPr>
          <w:tab/>
        </w:r>
        <w:r>
          <w:rPr>
            <w:webHidden/>
          </w:rPr>
          <w:fldChar w:fldCharType="begin"/>
        </w:r>
        <w:r>
          <w:rPr>
            <w:webHidden/>
          </w:rPr>
          <w:instrText xml:space="preserve"> PAGEREF _Toc147920241 \h </w:instrText>
        </w:r>
        <w:r>
          <w:rPr>
            <w:webHidden/>
          </w:rPr>
        </w:r>
        <w:r>
          <w:rPr>
            <w:webHidden/>
          </w:rPr>
          <w:fldChar w:fldCharType="separate"/>
        </w:r>
        <w:r>
          <w:rPr>
            <w:webHidden/>
          </w:rPr>
          <w:t>10</w:t>
        </w:r>
        <w:r>
          <w:rPr>
            <w:webHidden/>
          </w:rPr>
          <w:fldChar w:fldCharType="end"/>
        </w:r>
      </w:hyperlink>
    </w:p>
    <w:p w14:paraId="6250B023" w14:textId="79CC2FDD" w:rsidR="008D0F81" w:rsidRDefault="008D0F81">
      <w:pPr>
        <w:pStyle w:val="TOC9"/>
        <w:rPr>
          <w:rFonts w:asciiTheme="minorHAnsi" w:eastAsiaTheme="minorEastAsia" w:hAnsiTheme="minorHAnsi" w:cstheme="minorBidi"/>
          <w:b w:val="0"/>
          <w:kern w:val="2"/>
          <w:szCs w:val="22"/>
          <w:lang w:eastAsia="zh-CN"/>
          <w14:ligatures w14:val="standardContextual"/>
        </w:rPr>
      </w:pPr>
      <w:hyperlink w:anchor="_Toc147920242" w:history="1">
        <w:r w:rsidRPr="004331BD">
          <w:rPr>
            <w:rStyle w:val="Hyperlink"/>
          </w:rPr>
          <w:t>List of Figures</w:t>
        </w:r>
        <w:r>
          <w:rPr>
            <w:webHidden/>
          </w:rPr>
          <w:tab/>
        </w:r>
        <w:r>
          <w:rPr>
            <w:webHidden/>
          </w:rPr>
          <w:fldChar w:fldCharType="begin"/>
        </w:r>
        <w:r>
          <w:rPr>
            <w:webHidden/>
          </w:rPr>
          <w:instrText xml:space="preserve"> PAGEREF _Toc147920242 \h </w:instrText>
        </w:r>
        <w:r>
          <w:rPr>
            <w:webHidden/>
          </w:rPr>
        </w:r>
        <w:r>
          <w:rPr>
            <w:webHidden/>
          </w:rPr>
          <w:fldChar w:fldCharType="separate"/>
        </w:r>
        <w:r>
          <w:rPr>
            <w:webHidden/>
          </w:rPr>
          <w:t>10</w:t>
        </w:r>
        <w:r>
          <w:rPr>
            <w:webHidden/>
          </w:rPr>
          <w:fldChar w:fldCharType="end"/>
        </w:r>
      </w:hyperlink>
    </w:p>
    <w:p w14:paraId="4C82119F" w14:textId="0694AA7D" w:rsidR="008D0F81" w:rsidRDefault="008D0F81">
      <w:pPr>
        <w:pStyle w:val="TOC1"/>
        <w:rPr>
          <w:rFonts w:asciiTheme="minorHAnsi" w:eastAsiaTheme="minorEastAsia" w:hAnsiTheme="minorHAnsi" w:cstheme="minorBidi"/>
          <w:b w:val="0"/>
          <w:kern w:val="2"/>
          <w:szCs w:val="22"/>
          <w:lang w:eastAsia="zh-CN"/>
          <w14:ligatures w14:val="standardContextual"/>
        </w:rPr>
      </w:pPr>
      <w:hyperlink w:anchor="_Toc147920243" w:history="1">
        <w:r w:rsidRPr="004331BD">
          <w:rPr>
            <w:rStyle w:val="Hyperlink"/>
          </w:rPr>
          <w:t>Chapter 1 Introduction</w:t>
        </w:r>
        <w:r>
          <w:rPr>
            <w:webHidden/>
          </w:rPr>
          <w:tab/>
        </w:r>
        <w:r>
          <w:rPr>
            <w:webHidden/>
          </w:rPr>
          <w:fldChar w:fldCharType="begin"/>
        </w:r>
        <w:r>
          <w:rPr>
            <w:webHidden/>
          </w:rPr>
          <w:instrText xml:space="preserve"> PAGEREF _Toc147920243 \h </w:instrText>
        </w:r>
        <w:r>
          <w:rPr>
            <w:webHidden/>
          </w:rPr>
        </w:r>
        <w:r>
          <w:rPr>
            <w:webHidden/>
          </w:rPr>
          <w:fldChar w:fldCharType="separate"/>
        </w:r>
        <w:r>
          <w:rPr>
            <w:webHidden/>
          </w:rPr>
          <w:t>14</w:t>
        </w:r>
        <w:r>
          <w:rPr>
            <w:webHidden/>
          </w:rPr>
          <w:fldChar w:fldCharType="end"/>
        </w:r>
      </w:hyperlink>
    </w:p>
    <w:p w14:paraId="34EAD19C" w14:textId="50F3290A"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44" w:history="1">
        <w:r w:rsidRPr="004331BD">
          <w:rPr>
            <w:rStyle w:val="Hyperlink"/>
          </w:rPr>
          <w:t>1.1</w:t>
        </w:r>
        <w:r>
          <w:rPr>
            <w:rFonts w:asciiTheme="minorHAnsi" w:eastAsiaTheme="minorEastAsia" w:hAnsiTheme="minorHAnsi" w:cstheme="minorBidi"/>
            <w:kern w:val="2"/>
            <w:szCs w:val="22"/>
            <w:lang w:eastAsia="zh-CN"/>
            <w14:ligatures w14:val="standardContextual"/>
          </w:rPr>
          <w:tab/>
        </w:r>
        <w:r w:rsidRPr="004331BD">
          <w:rPr>
            <w:rStyle w:val="Hyperlink"/>
          </w:rPr>
          <w:t>Motivation</w:t>
        </w:r>
        <w:r>
          <w:rPr>
            <w:webHidden/>
          </w:rPr>
          <w:tab/>
        </w:r>
        <w:r>
          <w:rPr>
            <w:webHidden/>
          </w:rPr>
          <w:fldChar w:fldCharType="begin"/>
        </w:r>
        <w:r>
          <w:rPr>
            <w:webHidden/>
          </w:rPr>
          <w:instrText xml:space="preserve"> PAGEREF _Toc147920244 \h </w:instrText>
        </w:r>
        <w:r>
          <w:rPr>
            <w:webHidden/>
          </w:rPr>
        </w:r>
        <w:r>
          <w:rPr>
            <w:webHidden/>
          </w:rPr>
          <w:fldChar w:fldCharType="separate"/>
        </w:r>
        <w:r>
          <w:rPr>
            <w:webHidden/>
          </w:rPr>
          <w:t>14</w:t>
        </w:r>
        <w:r>
          <w:rPr>
            <w:webHidden/>
          </w:rPr>
          <w:fldChar w:fldCharType="end"/>
        </w:r>
      </w:hyperlink>
    </w:p>
    <w:p w14:paraId="2F782723" w14:textId="08E0C884" w:rsidR="008D0F81" w:rsidRDefault="008D0F81">
      <w:pPr>
        <w:pStyle w:val="TOC3"/>
        <w:rPr>
          <w:rFonts w:asciiTheme="minorHAnsi" w:eastAsiaTheme="minorEastAsia" w:hAnsiTheme="minorHAnsi" w:cstheme="minorBidi"/>
          <w:kern w:val="2"/>
          <w:szCs w:val="22"/>
          <w:lang w:eastAsia="zh-CN"/>
          <w14:ligatures w14:val="standardContextual"/>
        </w:rPr>
      </w:pPr>
      <w:hyperlink w:anchor="_Toc147920245" w:history="1">
        <w:r w:rsidRPr="004331BD">
          <w:rPr>
            <w:rStyle w:val="Hyperlink"/>
          </w:rPr>
          <w:t>1.1.1</w:t>
        </w:r>
        <w:r>
          <w:rPr>
            <w:rFonts w:asciiTheme="minorHAnsi" w:eastAsiaTheme="minorEastAsia" w:hAnsiTheme="minorHAnsi" w:cstheme="minorBidi"/>
            <w:kern w:val="2"/>
            <w:szCs w:val="22"/>
            <w:lang w:eastAsia="zh-CN"/>
            <w14:ligatures w14:val="standardContextual"/>
          </w:rPr>
          <w:tab/>
        </w:r>
        <w:r w:rsidRPr="004331BD">
          <w:rPr>
            <w:rStyle w:val="Hyperlink"/>
          </w:rPr>
          <w:t>NZ Farm information and desired data</w:t>
        </w:r>
        <w:r>
          <w:rPr>
            <w:webHidden/>
          </w:rPr>
          <w:tab/>
        </w:r>
        <w:r>
          <w:rPr>
            <w:webHidden/>
          </w:rPr>
          <w:fldChar w:fldCharType="begin"/>
        </w:r>
        <w:r>
          <w:rPr>
            <w:webHidden/>
          </w:rPr>
          <w:instrText xml:space="preserve"> PAGEREF _Toc147920245 \h </w:instrText>
        </w:r>
        <w:r>
          <w:rPr>
            <w:webHidden/>
          </w:rPr>
        </w:r>
        <w:r>
          <w:rPr>
            <w:webHidden/>
          </w:rPr>
          <w:fldChar w:fldCharType="separate"/>
        </w:r>
        <w:r>
          <w:rPr>
            <w:webHidden/>
          </w:rPr>
          <w:t>14</w:t>
        </w:r>
        <w:r>
          <w:rPr>
            <w:webHidden/>
          </w:rPr>
          <w:fldChar w:fldCharType="end"/>
        </w:r>
      </w:hyperlink>
    </w:p>
    <w:p w14:paraId="2F823EE9" w14:textId="51874767" w:rsidR="008D0F81" w:rsidRDefault="008D0F81">
      <w:pPr>
        <w:pStyle w:val="TOC3"/>
        <w:rPr>
          <w:rFonts w:asciiTheme="minorHAnsi" w:eastAsiaTheme="minorEastAsia" w:hAnsiTheme="minorHAnsi" w:cstheme="minorBidi"/>
          <w:kern w:val="2"/>
          <w:szCs w:val="22"/>
          <w:lang w:eastAsia="zh-CN"/>
          <w14:ligatures w14:val="standardContextual"/>
        </w:rPr>
      </w:pPr>
      <w:hyperlink w:anchor="_Toc147920246" w:history="1">
        <w:r w:rsidRPr="004331BD">
          <w:rPr>
            <w:rStyle w:val="Hyperlink"/>
          </w:rPr>
          <w:t>1.1.2</w:t>
        </w:r>
        <w:r>
          <w:rPr>
            <w:rFonts w:asciiTheme="minorHAnsi" w:eastAsiaTheme="minorEastAsia" w:hAnsiTheme="minorHAnsi" w:cstheme="minorBidi"/>
            <w:kern w:val="2"/>
            <w:szCs w:val="22"/>
            <w:lang w:eastAsia="zh-CN"/>
            <w14:ligatures w14:val="standardContextual"/>
          </w:rPr>
          <w:tab/>
        </w:r>
        <w:r w:rsidRPr="004331BD">
          <w:rPr>
            <w:rStyle w:val="Hyperlink"/>
          </w:rPr>
          <w:t>Data Gathering Methods</w:t>
        </w:r>
        <w:r>
          <w:rPr>
            <w:webHidden/>
          </w:rPr>
          <w:tab/>
        </w:r>
        <w:r>
          <w:rPr>
            <w:webHidden/>
          </w:rPr>
          <w:fldChar w:fldCharType="begin"/>
        </w:r>
        <w:r>
          <w:rPr>
            <w:webHidden/>
          </w:rPr>
          <w:instrText xml:space="preserve"> PAGEREF _Toc147920246 \h </w:instrText>
        </w:r>
        <w:r>
          <w:rPr>
            <w:webHidden/>
          </w:rPr>
        </w:r>
        <w:r>
          <w:rPr>
            <w:webHidden/>
          </w:rPr>
          <w:fldChar w:fldCharType="separate"/>
        </w:r>
        <w:r>
          <w:rPr>
            <w:webHidden/>
          </w:rPr>
          <w:t>15</w:t>
        </w:r>
        <w:r>
          <w:rPr>
            <w:webHidden/>
          </w:rPr>
          <w:fldChar w:fldCharType="end"/>
        </w:r>
      </w:hyperlink>
    </w:p>
    <w:p w14:paraId="32B43847" w14:textId="0C153354" w:rsidR="008D0F81" w:rsidRDefault="008D0F81">
      <w:pPr>
        <w:pStyle w:val="TOC3"/>
        <w:rPr>
          <w:rFonts w:asciiTheme="minorHAnsi" w:eastAsiaTheme="minorEastAsia" w:hAnsiTheme="minorHAnsi" w:cstheme="minorBidi"/>
          <w:kern w:val="2"/>
          <w:szCs w:val="22"/>
          <w:lang w:eastAsia="zh-CN"/>
          <w14:ligatures w14:val="standardContextual"/>
        </w:rPr>
      </w:pPr>
      <w:hyperlink w:anchor="_Toc147920247" w:history="1">
        <w:r w:rsidRPr="004331BD">
          <w:rPr>
            <w:rStyle w:val="Hyperlink"/>
          </w:rPr>
          <w:t>1.1.3</w:t>
        </w:r>
        <w:r>
          <w:rPr>
            <w:rFonts w:asciiTheme="minorHAnsi" w:eastAsiaTheme="minorEastAsia" w:hAnsiTheme="minorHAnsi" w:cstheme="minorBidi"/>
            <w:kern w:val="2"/>
            <w:szCs w:val="22"/>
            <w:lang w:eastAsia="zh-CN"/>
            <w14:ligatures w14:val="standardContextual"/>
          </w:rPr>
          <w:tab/>
        </w:r>
        <w:r w:rsidRPr="004331BD">
          <w:rPr>
            <w:rStyle w:val="Hyperlink"/>
          </w:rPr>
          <w:t>Utilising a rover as a data mule</w:t>
        </w:r>
        <w:r>
          <w:rPr>
            <w:webHidden/>
          </w:rPr>
          <w:tab/>
        </w:r>
        <w:r>
          <w:rPr>
            <w:webHidden/>
          </w:rPr>
          <w:fldChar w:fldCharType="begin"/>
        </w:r>
        <w:r>
          <w:rPr>
            <w:webHidden/>
          </w:rPr>
          <w:instrText xml:space="preserve"> PAGEREF _Toc147920247 \h </w:instrText>
        </w:r>
        <w:r>
          <w:rPr>
            <w:webHidden/>
          </w:rPr>
        </w:r>
        <w:r>
          <w:rPr>
            <w:webHidden/>
          </w:rPr>
          <w:fldChar w:fldCharType="separate"/>
        </w:r>
        <w:r>
          <w:rPr>
            <w:webHidden/>
          </w:rPr>
          <w:t>23</w:t>
        </w:r>
        <w:r>
          <w:rPr>
            <w:webHidden/>
          </w:rPr>
          <w:fldChar w:fldCharType="end"/>
        </w:r>
      </w:hyperlink>
    </w:p>
    <w:p w14:paraId="46DFC825" w14:textId="75A55C60" w:rsidR="008D0F81" w:rsidRDefault="008D0F81">
      <w:pPr>
        <w:pStyle w:val="TOC3"/>
        <w:rPr>
          <w:rFonts w:asciiTheme="minorHAnsi" w:eastAsiaTheme="minorEastAsia" w:hAnsiTheme="minorHAnsi" w:cstheme="minorBidi"/>
          <w:kern w:val="2"/>
          <w:szCs w:val="22"/>
          <w:lang w:eastAsia="zh-CN"/>
          <w14:ligatures w14:val="standardContextual"/>
        </w:rPr>
      </w:pPr>
      <w:hyperlink w:anchor="_Toc147920248" w:history="1">
        <w:r w:rsidRPr="004331BD">
          <w:rPr>
            <w:rStyle w:val="Hyperlink"/>
          </w:rPr>
          <w:t>1.1.4</w:t>
        </w:r>
        <w:r>
          <w:rPr>
            <w:rFonts w:asciiTheme="minorHAnsi" w:eastAsiaTheme="minorEastAsia" w:hAnsiTheme="minorHAnsi" w:cstheme="minorBidi"/>
            <w:kern w:val="2"/>
            <w:szCs w:val="22"/>
            <w:lang w:eastAsia="zh-CN"/>
            <w14:ligatures w14:val="standardContextual"/>
          </w:rPr>
          <w:tab/>
        </w:r>
        <w:r w:rsidRPr="004331BD">
          <w:rPr>
            <w:rStyle w:val="Hyperlink"/>
          </w:rPr>
          <w:t>Obstacle Avoidance</w:t>
        </w:r>
        <w:r>
          <w:rPr>
            <w:webHidden/>
          </w:rPr>
          <w:tab/>
        </w:r>
        <w:r>
          <w:rPr>
            <w:webHidden/>
          </w:rPr>
          <w:fldChar w:fldCharType="begin"/>
        </w:r>
        <w:r>
          <w:rPr>
            <w:webHidden/>
          </w:rPr>
          <w:instrText xml:space="preserve"> PAGEREF _Toc147920248 \h </w:instrText>
        </w:r>
        <w:r>
          <w:rPr>
            <w:webHidden/>
          </w:rPr>
        </w:r>
        <w:r>
          <w:rPr>
            <w:webHidden/>
          </w:rPr>
          <w:fldChar w:fldCharType="separate"/>
        </w:r>
        <w:r>
          <w:rPr>
            <w:webHidden/>
          </w:rPr>
          <w:t>24</w:t>
        </w:r>
        <w:r>
          <w:rPr>
            <w:webHidden/>
          </w:rPr>
          <w:fldChar w:fldCharType="end"/>
        </w:r>
      </w:hyperlink>
    </w:p>
    <w:p w14:paraId="120E10CE" w14:textId="228C6CC7" w:rsidR="008D0F81" w:rsidRDefault="008D0F81">
      <w:pPr>
        <w:pStyle w:val="TOC3"/>
        <w:rPr>
          <w:rFonts w:asciiTheme="minorHAnsi" w:eastAsiaTheme="minorEastAsia" w:hAnsiTheme="minorHAnsi" w:cstheme="minorBidi"/>
          <w:kern w:val="2"/>
          <w:szCs w:val="22"/>
          <w:lang w:eastAsia="zh-CN"/>
          <w14:ligatures w14:val="standardContextual"/>
        </w:rPr>
      </w:pPr>
      <w:hyperlink w:anchor="_Toc147920249" w:history="1">
        <w:r w:rsidRPr="004331BD">
          <w:rPr>
            <w:rStyle w:val="Hyperlink"/>
          </w:rPr>
          <w:t>1.1.5</w:t>
        </w:r>
        <w:r>
          <w:rPr>
            <w:rFonts w:asciiTheme="minorHAnsi" w:eastAsiaTheme="minorEastAsia" w:hAnsiTheme="minorHAnsi" w:cstheme="minorBidi"/>
            <w:kern w:val="2"/>
            <w:szCs w:val="22"/>
            <w:lang w:eastAsia="zh-CN"/>
            <w14:ligatures w14:val="standardContextual"/>
          </w:rPr>
          <w:tab/>
        </w:r>
        <w:r w:rsidRPr="004331BD">
          <w:rPr>
            <w:rStyle w:val="Hyperlink"/>
          </w:rPr>
          <w:t>Image stabilisation</w:t>
        </w:r>
        <w:r>
          <w:rPr>
            <w:webHidden/>
          </w:rPr>
          <w:tab/>
        </w:r>
        <w:r>
          <w:rPr>
            <w:webHidden/>
          </w:rPr>
          <w:fldChar w:fldCharType="begin"/>
        </w:r>
        <w:r>
          <w:rPr>
            <w:webHidden/>
          </w:rPr>
          <w:instrText xml:space="preserve"> PAGEREF _Toc147920249 \h </w:instrText>
        </w:r>
        <w:r>
          <w:rPr>
            <w:webHidden/>
          </w:rPr>
        </w:r>
        <w:r>
          <w:rPr>
            <w:webHidden/>
          </w:rPr>
          <w:fldChar w:fldCharType="separate"/>
        </w:r>
        <w:r>
          <w:rPr>
            <w:webHidden/>
          </w:rPr>
          <w:t>33</w:t>
        </w:r>
        <w:r>
          <w:rPr>
            <w:webHidden/>
          </w:rPr>
          <w:fldChar w:fldCharType="end"/>
        </w:r>
      </w:hyperlink>
    </w:p>
    <w:p w14:paraId="40A76EC0" w14:textId="41996742"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50" w:history="1">
        <w:r w:rsidRPr="004331BD">
          <w:rPr>
            <w:rStyle w:val="Hyperlink"/>
          </w:rPr>
          <w:t>1.2</w:t>
        </w:r>
        <w:r>
          <w:rPr>
            <w:rFonts w:asciiTheme="minorHAnsi" w:eastAsiaTheme="minorEastAsia" w:hAnsiTheme="minorHAnsi" w:cstheme="minorBidi"/>
            <w:kern w:val="2"/>
            <w:szCs w:val="22"/>
            <w:lang w:eastAsia="zh-CN"/>
            <w14:ligatures w14:val="standardContextual"/>
          </w:rPr>
          <w:tab/>
        </w:r>
        <w:r w:rsidRPr="004331BD">
          <w:rPr>
            <w:rStyle w:val="Hyperlink"/>
          </w:rPr>
          <w:t>Research Objective</w:t>
        </w:r>
        <w:r>
          <w:rPr>
            <w:webHidden/>
          </w:rPr>
          <w:tab/>
        </w:r>
        <w:r>
          <w:rPr>
            <w:webHidden/>
          </w:rPr>
          <w:fldChar w:fldCharType="begin"/>
        </w:r>
        <w:r>
          <w:rPr>
            <w:webHidden/>
          </w:rPr>
          <w:instrText xml:space="preserve"> PAGEREF _Toc147920250 \h </w:instrText>
        </w:r>
        <w:r>
          <w:rPr>
            <w:webHidden/>
          </w:rPr>
        </w:r>
        <w:r>
          <w:rPr>
            <w:webHidden/>
          </w:rPr>
          <w:fldChar w:fldCharType="separate"/>
        </w:r>
        <w:r>
          <w:rPr>
            <w:webHidden/>
          </w:rPr>
          <w:t>45</w:t>
        </w:r>
        <w:r>
          <w:rPr>
            <w:webHidden/>
          </w:rPr>
          <w:fldChar w:fldCharType="end"/>
        </w:r>
      </w:hyperlink>
    </w:p>
    <w:p w14:paraId="72509343" w14:textId="0EE2A85B"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51" w:history="1">
        <w:r w:rsidRPr="004331BD">
          <w:rPr>
            <w:rStyle w:val="Hyperlink"/>
          </w:rPr>
          <w:t>1.3</w:t>
        </w:r>
        <w:r>
          <w:rPr>
            <w:rFonts w:asciiTheme="minorHAnsi" w:eastAsiaTheme="minorEastAsia" w:hAnsiTheme="minorHAnsi" w:cstheme="minorBidi"/>
            <w:kern w:val="2"/>
            <w:szCs w:val="22"/>
            <w:lang w:eastAsia="zh-CN"/>
            <w14:ligatures w14:val="standardContextual"/>
          </w:rPr>
          <w:tab/>
        </w:r>
        <w:r w:rsidRPr="004331BD">
          <w:rPr>
            <w:rStyle w:val="Hyperlink"/>
          </w:rPr>
          <w:t>Thesis Outline</w:t>
        </w:r>
        <w:r>
          <w:rPr>
            <w:webHidden/>
          </w:rPr>
          <w:tab/>
        </w:r>
        <w:r>
          <w:rPr>
            <w:webHidden/>
          </w:rPr>
          <w:fldChar w:fldCharType="begin"/>
        </w:r>
        <w:r>
          <w:rPr>
            <w:webHidden/>
          </w:rPr>
          <w:instrText xml:space="preserve"> PAGEREF _Toc147920251 \h </w:instrText>
        </w:r>
        <w:r>
          <w:rPr>
            <w:webHidden/>
          </w:rPr>
        </w:r>
        <w:r>
          <w:rPr>
            <w:webHidden/>
          </w:rPr>
          <w:fldChar w:fldCharType="separate"/>
        </w:r>
        <w:r>
          <w:rPr>
            <w:webHidden/>
          </w:rPr>
          <w:t>45</w:t>
        </w:r>
        <w:r>
          <w:rPr>
            <w:webHidden/>
          </w:rPr>
          <w:fldChar w:fldCharType="end"/>
        </w:r>
      </w:hyperlink>
    </w:p>
    <w:p w14:paraId="182E778A" w14:textId="1400C624" w:rsidR="008D0F81" w:rsidRDefault="008D0F81">
      <w:pPr>
        <w:pStyle w:val="TOC1"/>
        <w:rPr>
          <w:rFonts w:asciiTheme="minorHAnsi" w:eastAsiaTheme="minorEastAsia" w:hAnsiTheme="minorHAnsi" w:cstheme="minorBidi"/>
          <w:b w:val="0"/>
          <w:kern w:val="2"/>
          <w:szCs w:val="22"/>
          <w:lang w:eastAsia="zh-CN"/>
          <w14:ligatures w14:val="standardContextual"/>
        </w:rPr>
      </w:pPr>
      <w:hyperlink w:anchor="_Toc147920252" w:history="1">
        <w:r w:rsidRPr="004331BD">
          <w:rPr>
            <w:rStyle w:val="Hyperlink"/>
          </w:rPr>
          <w:t>Chapter 2 Literature Review</w:t>
        </w:r>
        <w:r>
          <w:rPr>
            <w:webHidden/>
          </w:rPr>
          <w:tab/>
        </w:r>
        <w:r>
          <w:rPr>
            <w:webHidden/>
          </w:rPr>
          <w:fldChar w:fldCharType="begin"/>
        </w:r>
        <w:r>
          <w:rPr>
            <w:webHidden/>
          </w:rPr>
          <w:instrText xml:space="preserve"> PAGEREF _Toc147920252 \h </w:instrText>
        </w:r>
        <w:r>
          <w:rPr>
            <w:webHidden/>
          </w:rPr>
        </w:r>
        <w:r>
          <w:rPr>
            <w:webHidden/>
          </w:rPr>
          <w:fldChar w:fldCharType="separate"/>
        </w:r>
        <w:r>
          <w:rPr>
            <w:webHidden/>
          </w:rPr>
          <w:t>46</w:t>
        </w:r>
        <w:r>
          <w:rPr>
            <w:webHidden/>
          </w:rPr>
          <w:fldChar w:fldCharType="end"/>
        </w:r>
      </w:hyperlink>
    </w:p>
    <w:p w14:paraId="49ACA8E6" w14:textId="161920D7" w:rsidR="008D0F81" w:rsidRDefault="008D0F81">
      <w:pPr>
        <w:pStyle w:val="TOC1"/>
        <w:rPr>
          <w:rFonts w:asciiTheme="minorHAnsi" w:eastAsiaTheme="minorEastAsia" w:hAnsiTheme="minorHAnsi" w:cstheme="minorBidi"/>
          <w:b w:val="0"/>
          <w:kern w:val="2"/>
          <w:szCs w:val="22"/>
          <w:lang w:eastAsia="zh-CN"/>
          <w14:ligatures w14:val="standardContextual"/>
        </w:rPr>
      </w:pPr>
      <w:hyperlink w:anchor="_Toc147920253" w:history="1">
        <w:r w:rsidRPr="004331BD">
          <w:rPr>
            <w:rStyle w:val="Hyperlink"/>
          </w:rPr>
          <w:t>Chapter 3 Method</w:t>
        </w:r>
        <w:r>
          <w:rPr>
            <w:webHidden/>
          </w:rPr>
          <w:tab/>
        </w:r>
        <w:r>
          <w:rPr>
            <w:webHidden/>
          </w:rPr>
          <w:fldChar w:fldCharType="begin"/>
        </w:r>
        <w:r>
          <w:rPr>
            <w:webHidden/>
          </w:rPr>
          <w:instrText xml:space="preserve"> PAGEREF _Toc147920253 \h </w:instrText>
        </w:r>
        <w:r>
          <w:rPr>
            <w:webHidden/>
          </w:rPr>
        </w:r>
        <w:r>
          <w:rPr>
            <w:webHidden/>
          </w:rPr>
          <w:fldChar w:fldCharType="separate"/>
        </w:r>
        <w:r>
          <w:rPr>
            <w:webHidden/>
          </w:rPr>
          <w:t>52</w:t>
        </w:r>
        <w:r>
          <w:rPr>
            <w:webHidden/>
          </w:rPr>
          <w:fldChar w:fldCharType="end"/>
        </w:r>
      </w:hyperlink>
    </w:p>
    <w:p w14:paraId="7FD84921" w14:textId="7438B29A"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54" w:history="1">
        <w:r w:rsidRPr="004331BD">
          <w:rPr>
            <w:rStyle w:val="Hyperlink"/>
          </w:rPr>
          <w:t>3.1</w:t>
        </w:r>
        <w:r>
          <w:rPr>
            <w:rFonts w:asciiTheme="minorHAnsi" w:eastAsiaTheme="minorEastAsia" w:hAnsiTheme="minorHAnsi" w:cstheme="minorBidi"/>
            <w:kern w:val="2"/>
            <w:szCs w:val="22"/>
            <w:lang w:eastAsia="zh-CN"/>
            <w14:ligatures w14:val="standardContextual"/>
          </w:rPr>
          <w:tab/>
        </w:r>
        <w:r w:rsidRPr="004331BD">
          <w:rPr>
            <w:rStyle w:val="Hyperlink"/>
          </w:rPr>
          <w:t>Experimental Setup and Calibration</w:t>
        </w:r>
        <w:r>
          <w:rPr>
            <w:webHidden/>
          </w:rPr>
          <w:tab/>
        </w:r>
        <w:r>
          <w:rPr>
            <w:webHidden/>
          </w:rPr>
          <w:fldChar w:fldCharType="begin"/>
        </w:r>
        <w:r>
          <w:rPr>
            <w:webHidden/>
          </w:rPr>
          <w:instrText xml:space="preserve"> PAGEREF _Toc147920254 \h </w:instrText>
        </w:r>
        <w:r>
          <w:rPr>
            <w:webHidden/>
          </w:rPr>
        </w:r>
        <w:r>
          <w:rPr>
            <w:webHidden/>
          </w:rPr>
          <w:fldChar w:fldCharType="separate"/>
        </w:r>
        <w:r>
          <w:rPr>
            <w:webHidden/>
          </w:rPr>
          <w:t>54</w:t>
        </w:r>
        <w:r>
          <w:rPr>
            <w:webHidden/>
          </w:rPr>
          <w:fldChar w:fldCharType="end"/>
        </w:r>
      </w:hyperlink>
    </w:p>
    <w:p w14:paraId="277A856E" w14:textId="7DF6D933" w:rsidR="008D0F81" w:rsidRDefault="008D0F81">
      <w:pPr>
        <w:pStyle w:val="TOC3"/>
        <w:rPr>
          <w:rFonts w:asciiTheme="minorHAnsi" w:eastAsiaTheme="minorEastAsia" w:hAnsiTheme="minorHAnsi" w:cstheme="minorBidi"/>
          <w:kern w:val="2"/>
          <w:szCs w:val="22"/>
          <w:lang w:eastAsia="zh-CN"/>
          <w14:ligatures w14:val="standardContextual"/>
        </w:rPr>
      </w:pPr>
      <w:hyperlink w:anchor="_Toc147920255" w:history="1">
        <w:r w:rsidRPr="004331BD">
          <w:rPr>
            <w:rStyle w:val="Hyperlink"/>
          </w:rPr>
          <w:t>3.1.1</w:t>
        </w:r>
        <w:r>
          <w:rPr>
            <w:rFonts w:asciiTheme="minorHAnsi" w:eastAsiaTheme="minorEastAsia" w:hAnsiTheme="minorHAnsi" w:cstheme="minorBidi"/>
            <w:kern w:val="2"/>
            <w:szCs w:val="22"/>
            <w:lang w:eastAsia="zh-CN"/>
            <w14:ligatures w14:val="standardContextual"/>
          </w:rPr>
          <w:tab/>
        </w:r>
        <w:r w:rsidRPr="004331BD">
          <w:rPr>
            <w:rStyle w:val="Hyperlink"/>
          </w:rPr>
          <w:t>Calibration.</w:t>
        </w:r>
        <w:r>
          <w:rPr>
            <w:webHidden/>
          </w:rPr>
          <w:tab/>
        </w:r>
        <w:r>
          <w:rPr>
            <w:webHidden/>
          </w:rPr>
          <w:fldChar w:fldCharType="begin"/>
        </w:r>
        <w:r>
          <w:rPr>
            <w:webHidden/>
          </w:rPr>
          <w:instrText xml:space="preserve"> PAGEREF _Toc147920255 \h </w:instrText>
        </w:r>
        <w:r>
          <w:rPr>
            <w:webHidden/>
          </w:rPr>
        </w:r>
        <w:r>
          <w:rPr>
            <w:webHidden/>
          </w:rPr>
          <w:fldChar w:fldCharType="separate"/>
        </w:r>
        <w:r>
          <w:rPr>
            <w:webHidden/>
          </w:rPr>
          <w:t>55</w:t>
        </w:r>
        <w:r>
          <w:rPr>
            <w:webHidden/>
          </w:rPr>
          <w:fldChar w:fldCharType="end"/>
        </w:r>
      </w:hyperlink>
    </w:p>
    <w:p w14:paraId="225D8BFA" w14:textId="759957AB"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56" w:history="1">
        <w:r w:rsidRPr="004331BD">
          <w:rPr>
            <w:rStyle w:val="Hyperlink"/>
          </w:rPr>
          <w:t>3.2</w:t>
        </w:r>
        <w:r>
          <w:rPr>
            <w:rFonts w:asciiTheme="minorHAnsi" w:eastAsiaTheme="minorEastAsia" w:hAnsiTheme="minorHAnsi" w:cstheme="minorBidi"/>
            <w:kern w:val="2"/>
            <w:szCs w:val="22"/>
            <w:lang w:eastAsia="zh-CN"/>
            <w14:ligatures w14:val="standardContextual"/>
          </w:rPr>
          <w:tab/>
        </w:r>
        <w:r w:rsidRPr="004331BD">
          <w:rPr>
            <w:rStyle w:val="Hyperlink"/>
          </w:rPr>
          <w:t>Experiments</w:t>
        </w:r>
        <w:r>
          <w:rPr>
            <w:webHidden/>
          </w:rPr>
          <w:tab/>
        </w:r>
        <w:r>
          <w:rPr>
            <w:webHidden/>
          </w:rPr>
          <w:fldChar w:fldCharType="begin"/>
        </w:r>
        <w:r>
          <w:rPr>
            <w:webHidden/>
          </w:rPr>
          <w:instrText xml:space="preserve"> PAGEREF _Toc147920256 \h </w:instrText>
        </w:r>
        <w:r>
          <w:rPr>
            <w:webHidden/>
          </w:rPr>
        </w:r>
        <w:r>
          <w:rPr>
            <w:webHidden/>
          </w:rPr>
          <w:fldChar w:fldCharType="separate"/>
        </w:r>
        <w:r>
          <w:rPr>
            <w:webHidden/>
          </w:rPr>
          <w:t>63</w:t>
        </w:r>
        <w:r>
          <w:rPr>
            <w:webHidden/>
          </w:rPr>
          <w:fldChar w:fldCharType="end"/>
        </w:r>
      </w:hyperlink>
    </w:p>
    <w:p w14:paraId="79CFC671" w14:textId="62C21FA4" w:rsidR="008D0F81" w:rsidRDefault="008D0F81">
      <w:pPr>
        <w:pStyle w:val="TOC1"/>
        <w:rPr>
          <w:rFonts w:asciiTheme="minorHAnsi" w:eastAsiaTheme="minorEastAsia" w:hAnsiTheme="minorHAnsi" w:cstheme="minorBidi"/>
          <w:b w:val="0"/>
          <w:kern w:val="2"/>
          <w:szCs w:val="22"/>
          <w:lang w:eastAsia="zh-CN"/>
          <w14:ligatures w14:val="standardContextual"/>
        </w:rPr>
      </w:pPr>
      <w:hyperlink w:anchor="_Toc147920257" w:history="1">
        <w:r w:rsidRPr="004331BD">
          <w:rPr>
            <w:rStyle w:val="Hyperlink"/>
          </w:rPr>
          <w:t>Chapter 4 Results</w:t>
        </w:r>
        <w:r>
          <w:rPr>
            <w:webHidden/>
          </w:rPr>
          <w:tab/>
        </w:r>
        <w:r>
          <w:rPr>
            <w:webHidden/>
          </w:rPr>
          <w:fldChar w:fldCharType="begin"/>
        </w:r>
        <w:r>
          <w:rPr>
            <w:webHidden/>
          </w:rPr>
          <w:instrText xml:space="preserve"> PAGEREF _Toc147920257 \h </w:instrText>
        </w:r>
        <w:r>
          <w:rPr>
            <w:webHidden/>
          </w:rPr>
        </w:r>
        <w:r>
          <w:rPr>
            <w:webHidden/>
          </w:rPr>
          <w:fldChar w:fldCharType="separate"/>
        </w:r>
        <w:r>
          <w:rPr>
            <w:webHidden/>
          </w:rPr>
          <w:t>70</w:t>
        </w:r>
        <w:r>
          <w:rPr>
            <w:webHidden/>
          </w:rPr>
          <w:fldChar w:fldCharType="end"/>
        </w:r>
      </w:hyperlink>
    </w:p>
    <w:p w14:paraId="32FCC7F9" w14:textId="6D66122C"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58" w:history="1">
        <w:r w:rsidRPr="004331BD">
          <w:rPr>
            <w:rStyle w:val="Hyperlink"/>
          </w:rPr>
          <w:t>4.1</w:t>
        </w:r>
        <w:r>
          <w:rPr>
            <w:rFonts w:asciiTheme="minorHAnsi" w:eastAsiaTheme="minorEastAsia" w:hAnsiTheme="minorHAnsi" w:cstheme="minorBidi"/>
            <w:kern w:val="2"/>
            <w:szCs w:val="22"/>
            <w:lang w:eastAsia="zh-CN"/>
            <w14:ligatures w14:val="standardContextual"/>
          </w:rPr>
          <w:tab/>
        </w:r>
        <w:r w:rsidRPr="004331BD">
          <w:rPr>
            <w:rStyle w:val="Hyperlink"/>
          </w:rPr>
          <w:t>Stationary vehicle filter performance</w:t>
        </w:r>
        <w:r>
          <w:rPr>
            <w:webHidden/>
          </w:rPr>
          <w:tab/>
        </w:r>
        <w:r>
          <w:rPr>
            <w:webHidden/>
          </w:rPr>
          <w:fldChar w:fldCharType="begin"/>
        </w:r>
        <w:r>
          <w:rPr>
            <w:webHidden/>
          </w:rPr>
          <w:instrText xml:space="preserve"> PAGEREF _Toc147920258 \h </w:instrText>
        </w:r>
        <w:r>
          <w:rPr>
            <w:webHidden/>
          </w:rPr>
        </w:r>
        <w:r>
          <w:rPr>
            <w:webHidden/>
          </w:rPr>
          <w:fldChar w:fldCharType="separate"/>
        </w:r>
        <w:r>
          <w:rPr>
            <w:webHidden/>
          </w:rPr>
          <w:t>70</w:t>
        </w:r>
        <w:r>
          <w:rPr>
            <w:webHidden/>
          </w:rPr>
          <w:fldChar w:fldCharType="end"/>
        </w:r>
      </w:hyperlink>
    </w:p>
    <w:p w14:paraId="26907D17" w14:textId="4EF7F2B9"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59" w:history="1">
        <w:r w:rsidRPr="004331BD">
          <w:rPr>
            <w:rStyle w:val="Hyperlink"/>
          </w:rPr>
          <w:t>4.2</w:t>
        </w:r>
        <w:r>
          <w:rPr>
            <w:rFonts w:asciiTheme="minorHAnsi" w:eastAsiaTheme="minorEastAsia" w:hAnsiTheme="minorHAnsi" w:cstheme="minorBidi"/>
            <w:kern w:val="2"/>
            <w:szCs w:val="22"/>
            <w:lang w:eastAsia="zh-CN"/>
            <w14:ligatures w14:val="standardContextual"/>
          </w:rPr>
          <w:tab/>
        </w:r>
        <w:r w:rsidRPr="004331BD">
          <w:rPr>
            <w:rStyle w:val="Hyperlink"/>
          </w:rPr>
          <w:t>Rolling vehicle filter performance.</w:t>
        </w:r>
        <w:r>
          <w:rPr>
            <w:webHidden/>
          </w:rPr>
          <w:tab/>
        </w:r>
        <w:r>
          <w:rPr>
            <w:webHidden/>
          </w:rPr>
          <w:fldChar w:fldCharType="begin"/>
        </w:r>
        <w:r>
          <w:rPr>
            <w:webHidden/>
          </w:rPr>
          <w:instrText xml:space="preserve"> PAGEREF _Toc147920259 \h </w:instrText>
        </w:r>
        <w:r>
          <w:rPr>
            <w:webHidden/>
          </w:rPr>
        </w:r>
        <w:r>
          <w:rPr>
            <w:webHidden/>
          </w:rPr>
          <w:fldChar w:fldCharType="separate"/>
        </w:r>
        <w:r>
          <w:rPr>
            <w:webHidden/>
          </w:rPr>
          <w:t>72</w:t>
        </w:r>
        <w:r>
          <w:rPr>
            <w:webHidden/>
          </w:rPr>
          <w:fldChar w:fldCharType="end"/>
        </w:r>
      </w:hyperlink>
    </w:p>
    <w:p w14:paraId="101BA8D6" w14:textId="1FA269E9"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60" w:history="1">
        <w:r w:rsidRPr="004331BD">
          <w:rPr>
            <w:rStyle w:val="Hyperlink"/>
          </w:rPr>
          <w:t>4.3</w:t>
        </w:r>
        <w:r>
          <w:rPr>
            <w:rFonts w:asciiTheme="minorHAnsi" w:eastAsiaTheme="minorEastAsia" w:hAnsiTheme="minorHAnsi" w:cstheme="minorBidi"/>
            <w:kern w:val="2"/>
            <w:szCs w:val="22"/>
            <w:lang w:eastAsia="zh-CN"/>
            <w14:ligatures w14:val="standardContextual"/>
          </w:rPr>
          <w:tab/>
        </w:r>
        <w:r w:rsidRPr="004331BD">
          <w:rPr>
            <w:rStyle w:val="Hyperlink"/>
          </w:rPr>
          <w:t>Pitching vehicle filter performance.</w:t>
        </w:r>
        <w:r>
          <w:rPr>
            <w:webHidden/>
          </w:rPr>
          <w:tab/>
        </w:r>
        <w:r>
          <w:rPr>
            <w:webHidden/>
          </w:rPr>
          <w:fldChar w:fldCharType="begin"/>
        </w:r>
        <w:r>
          <w:rPr>
            <w:webHidden/>
          </w:rPr>
          <w:instrText xml:space="preserve"> PAGEREF _Toc147920260 \h </w:instrText>
        </w:r>
        <w:r>
          <w:rPr>
            <w:webHidden/>
          </w:rPr>
        </w:r>
        <w:r>
          <w:rPr>
            <w:webHidden/>
          </w:rPr>
          <w:fldChar w:fldCharType="separate"/>
        </w:r>
        <w:r>
          <w:rPr>
            <w:webHidden/>
          </w:rPr>
          <w:t>77</w:t>
        </w:r>
        <w:r>
          <w:rPr>
            <w:webHidden/>
          </w:rPr>
          <w:fldChar w:fldCharType="end"/>
        </w:r>
      </w:hyperlink>
    </w:p>
    <w:p w14:paraId="1028C62E" w14:textId="7549A336"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61" w:history="1">
        <w:r w:rsidRPr="004331BD">
          <w:rPr>
            <w:rStyle w:val="Hyperlink"/>
          </w:rPr>
          <w:t>4.4</w:t>
        </w:r>
        <w:r>
          <w:rPr>
            <w:rFonts w:asciiTheme="minorHAnsi" w:eastAsiaTheme="minorEastAsia" w:hAnsiTheme="minorHAnsi" w:cstheme="minorBidi"/>
            <w:kern w:val="2"/>
            <w:szCs w:val="22"/>
            <w:lang w:eastAsia="zh-CN"/>
            <w14:ligatures w14:val="standardContextual"/>
          </w:rPr>
          <w:tab/>
        </w:r>
        <w:r w:rsidRPr="004331BD">
          <w:rPr>
            <w:rStyle w:val="Hyperlink"/>
          </w:rPr>
          <w:t>Performance on a varied movement vehicle.</w:t>
        </w:r>
        <w:r>
          <w:rPr>
            <w:webHidden/>
          </w:rPr>
          <w:tab/>
        </w:r>
        <w:r>
          <w:rPr>
            <w:webHidden/>
          </w:rPr>
          <w:fldChar w:fldCharType="begin"/>
        </w:r>
        <w:r>
          <w:rPr>
            <w:webHidden/>
          </w:rPr>
          <w:instrText xml:space="preserve"> PAGEREF _Toc147920261 \h </w:instrText>
        </w:r>
        <w:r>
          <w:rPr>
            <w:webHidden/>
          </w:rPr>
        </w:r>
        <w:r>
          <w:rPr>
            <w:webHidden/>
          </w:rPr>
          <w:fldChar w:fldCharType="separate"/>
        </w:r>
        <w:r>
          <w:rPr>
            <w:webHidden/>
          </w:rPr>
          <w:t>79</w:t>
        </w:r>
        <w:r>
          <w:rPr>
            <w:webHidden/>
          </w:rPr>
          <w:fldChar w:fldCharType="end"/>
        </w:r>
      </w:hyperlink>
    </w:p>
    <w:p w14:paraId="07477B2D" w14:textId="71CE5CB3" w:rsidR="008D0F81" w:rsidRDefault="008D0F81">
      <w:pPr>
        <w:pStyle w:val="TOC3"/>
        <w:rPr>
          <w:rFonts w:asciiTheme="minorHAnsi" w:eastAsiaTheme="minorEastAsia" w:hAnsiTheme="minorHAnsi" w:cstheme="minorBidi"/>
          <w:kern w:val="2"/>
          <w:szCs w:val="22"/>
          <w:lang w:eastAsia="zh-CN"/>
          <w14:ligatures w14:val="standardContextual"/>
        </w:rPr>
      </w:pPr>
      <w:hyperlink w:anchor="_Toc147920262" w:history="1">
        <w:r w:rsidRPr="004331BD">
          <w:rPr>
            <w:rStyle w:val="Hyperlink"/>
          </w:rPr>
          <w:t>4.4.1</w:t>
        </w:r>
        <w:r>
          <w:rPr>
            <w:rFonts w:asciiTheme="minorHAnsi" w:eastAsiaTheme="minorEastAsia" w:hAnsiTheme="minorHAnsi" w:cstheme="minorBidi"/>
            <w:kern w:val="2"/>
            <w:szCs w:val="22"/>
            <w:lang w:eastAsia="zh-CN"/>
            <w14:ligatures w14:val="standardContextual"/>
          </w:rPr>
          <w:tab/>
        </w:r>
        <w:r w:rsidRPr="004331BD">
          <w:rPr>
            <w:rStyle w:val="Hyperlink"/>
          </w:rPr>
          <w:t>Neural network evaluation using the CIMU.</w:t>
        </w:r>
        <w:r>
          <w:rPr>
            <w:webHidden/>
          </w:rPr>
          <w:tab/>
        </w:r>
        <w:r>
          <w:rPr>
            <w:webHidden/>
          </w:rPr>
          <w:fldChar w:fldCharType="begin"/>
        </w:r>
        <w:r>
          <w:rPr>
            <w:webHidden/>
          </w:rPr>
          <w:instrText xml:space="preserve"> PAGEREF _Toc147920262 \h </w:instrText>
        </w:r>
        <w:r>
          <w:rPr>
            <w:webHidden/>
          </w:rPr>
        </w:r>
        <w:r>
          <w:rPr>
            <w:webHidden/>
          </w:rPr>
          <w:fldChar w:fldCharType="separate"/>
        </w:r>
        <w:r>
          <w:rPr>
            <w:webHidden/>
          </w:rPr>
          <w:t>85</w:t>
        </w:r>
        <w:r>
          <w:rPr>
            <w:webHidden/>
          </w:rPr>
          <w:fldChar w:fldCharType="end"/>
        </w:r>
      </w:hyperlink>
    </w:p>
    <w:p w14:paraId="5C4D241E" w14:textId="11D682CB" w:rsidR="008D0F81" w:rsidRDefault="008D0F81">
      <w:pPr>
        <w:pStyle w:val="TOC3"/>
        <w:rPr>
          <w:rFonts w:asciiTheme="minorHAnsi" w:eastAsiaTheme="minorEastAsia" w:hAnsiTheme="minorHAnsi" w:cstheme="minorBidi"/>
          <w:kern w:val="2"/>
          <w:szCs w:val="22"/>
          <w:lang w:eastAsia="zh-CN"/>
          <w14:ligatures w14:val="standardContextual"/>
        </w:rPr>
      </w:pPr>
      <w:hyperlink w:anchor="_Toc147920263" w:history="1">
        <w:r w:rsidRPr="004331BD">
          <w:rPr>
            <w:rStyle w:val="Hyperlink"/>
          </w:rPr>
          <w:t>4.4.2</w:t>
        </w:r>
        <w:r>
          <w:rPr>
            <w:rFonts w:asciiTheme="minorHAnsi" w:eastAsiaTheme="minorEastAsia" w:hAnsiTheme="minorHAnsi" w:cstheme="minorBidi"/>
            <w:kern w:val="2"/>
            <w:szCs w:val="22"/>
            <w:lang w:eastAsia="zh-CN"/>
            <w14:ligatures w14:val="standardContextual"/>
          </w:rPr>
          <w:tab/>
        </w:r>
        <w:r w:rsidRPr="004331BD">
          <w:rPr>
            <w:rStyle w:val="Hyperlink"/>
          </w:rPr>
          <w:t>Filter and Neural network performance with the three Front IMUs</w:t>
        </w:r>
        <w:r>
          <w:rPr>
            <w:webHidden/>
          </w:rPr>
          <w:tab/>
        </w:r>
        <w:r>
          <w:rPr>
            <w:webHidden/>
          </w:rPr>
          <w:fldChar w:fldCharType="begin"/>
        </w:r>
        <w:r>
          <w:rPr>
            <w:webHidden/>
          </w:rPr>
          <w:instrText xml:space="preserve"> PAGEREF _Toc147920263 \h </w:instrText>
        </w:r>
        <w:r>
          <w:rPr>
            <w:webHidden/>
          </w:rPr>
        </w:r>
        <w:r>
          <w:rPr>
            <w:webHidden/>
          </w:rPr>
          <w:fldChar w:fldCharType="separate"/>
        </w:r>
        <w:r>
          <w:rPr>
            <w:webHidden/>
          </w:rPr>
          <w:t>103</w:t>
        </w:r>
        <w:r>
          <w:rPr>
            <w:webHidden/>
          </w:rPr>
          <w:fldChar w:fldCharType="end"/>
        </w:r>
      </w:hyperlink>
    </w:p>
    <w:p w14:paraId="166F8AA3" w14:textId="7D883B59" w:rsidR="008D0F81" w:rsidRDefault="008D0F81">
      <w:pPr>
        <w:pStyle w:val="TOC3"/>
        <w:rPr>
          <w:rFonts w:asciiTheme="minorHAnsi" w:eastAsiaTheme="minorEastAsia" w:hAnsiTheme="minorHAnsi" w:cstheme="minorBidi"/>
          <w:kern w:val="2"/>
          <w:szCs w:val="22"/>
          <w:lang w:eastAsia="zh-CN"/>
          <w14:ligatures w14:val="standardContextual"/>
        </w:rPr>
      </w:pPr>
      <w:hyperlink w:anchor="_Toc147920264" w:history="1">
        <w:r w:rsidRPr="004331BD">
          <w:rPr>
            <w:rStyle w:val="Hyperlink"/>
          </w:rPr>
          <w:t>4.4.3</w:t>
        </w:r>
        <w:r>
          <w:rPr>
            <w:rFonts w:asciiTheme="minorHAnsi" w:eastAsiaTheme="minorEastAsia" w:hAnsiTheme="minorHAnsi" w:cstheme="minorBidi"/>
            <w:kern w:val="2"/>
            <w:szCs w:val="22"/>
            <w:lang w:eastAsia="zh-CN"/>
            <w14:ligatures w14:val="standardContextual"/>
          </w:rPr>
          <w:tab/>
        </w:r>
        <w:r w:rsidRPr="004331BD">
          <w:rPr>
            <w:rStyle w:val="Hyperlink"/>
          </w:rPr>
          <w:t>Neural network of a varied-motion vehicle: All IMUs</w:t>
        </w:r>
        <w:r>
          <w:rPr>
            <w:webHidden/>
          </w:rPr>
          <w:tab/>
        </w:r>
        <w:r>
          <w:rPr>
            <w:webHidden/>
          </w:rPr>
          <w:fldChar w:fldCharType="begin"/>
        </w:r>
        <w:r>
          <w:rPr>
            <w:webHidden/>
          </w:rPr>
          <w:instrText xml:space="preserve"> PAGEREF _Toc147920264 \h </w:instrText>
        </w:r>
        <w:r>
          <w:rPr>
            <w:webHidden/>
          </w:rPr>
        </w:r>
        <w:r>
          <w:rPr>
            <w:webHidden/>
          </w:rPr>
          <w:fldChar w:fldCharType="separate"/>
        </w:r>
        <w:r>
          <w:rPr>
            <w:webHidden/>
          </w:rPr>
          <w:t>109</w:t>
        </w:r>
        <w:r>
          <w:rPr>
            <w:webHidden/>
          </w:rPr>
          <w:fldChar w:fldCharType="end"/>
        </w:r>
      </w:hyperlink>
    </w:p>
    <w:p w14:paraId="50264CBB" w14:textId="0100BEAD"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65" w:history="1">
        <w:r w:rsidRPr="004331BD">
          <w:rPr>
            <w:rStyle w:val="Hyperlink"/>
          </w:rPr>
          <w:t>4.5</w:t>
        </w:r>
        <w:r>
          <w:rPr>
            <w:rFonts w:asciiTheme="minorHAnsi" w:eastAsiaTheme="minorEastAsia" w:hAnsiTheme="minorHAnsi" w:cstheme="minorBidi"/>
            <w:kern w:val="2"/>
            <w:szCs w:val="22"/>
            <w:lang w:eastAsia="zh-CN"/>
            <w14:ligatures w14:val="standardContextual"/>
          </w:rPr>
          <w:tab/>
        </w:r>
        <w:r w:rsidRPr="004331BD">
          <w:rPr>
            <w:rStyle w:val="Hyperlink"/>
          </w:rPr>
          <w:t>Would using a magnetometer assist accuracy?</w:t>
        </w:r>
        <w:r>
          <w:rPr>
            <w:webHidden/>
          </w:rPr>
          <w:tab/>
        </w:r>
        <w:r>
          <w:rPr>
            <w:webHidden/>
          </w:rPr>
          <w:fldChar w:fldCharType="begin"/>
        </w:r>
        <w:r>
          <w:rPr>
            <w:webHidden/>
          </w:rPr>
          <w:instrText xml:space="preserve"> PAGEREF _Toc147920265 \h </w:instrText>
        </w:r>
        <w:r>
          <w:rPr>
            <w:webHidden/>
          </w:rPr>
        </w:r>
        <w:r>
          <w:rPr>
            <w:webHidden/>
          </w:rPr>
          <w:fldChar w:fldCharType="separate"/>
        </w:r>
        <w:r>
          <w:rPr>
            <w:webHidden/>
          </w:rPr>
          <w:t>114</w:t>
        </w:r>
        <w:r>
          <w:rPr>
            <w:webHidden/>
          </w:rPr>
          <w:fldChar w:fldCharType="end"/>
        </w:r>
      </w:hyperlink>
    </w:p>
    <w:p w14:paraId="685A80A4" w14:textId="19C31AC5"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66" w:history="1">
        <w:r w:rsidRPr="004331BD">
          <w:rPr>
            <w:rStyle w:val="Hyperlink"/>
          </w:rPr>
          <w:t>4.6</w:t>
        </w:r>
        <w:r>
          <w:rPr>
            <w:rFonts w:asciiTheme="minorHAnsi" w:eastAsiaTheme="minorEastAsia" w:hAnsiTheme="minorHAnsi" w:cstheme="minorBidi"/>
            <w:kern w:val="2"/>
            <w:szCs w:val="22"/>
            <w:lang w:eastAsia="zh-CN"/>
            <w14:ligatures w14:val="standardContextual"/>
          </w:rPr>
          <w:tab/>
        </w:r>
        <w:r w:rsidRPr="004331BD">
          <w:rPr>
            <w:rStyle w:val="Hyperlink"/>
          </w:rPr>
          <w:t>Examining forward (rotating) movement.</w:t>
        </w:r>
        <w:r>
          <w:rPr>
            <w:webHidden/>
          </w:rPr>
          <w:tab/>
        </w:r>
        <w:r>
          <w:rPr>
            <w:webHidden/>
          </w:rPr>
          <w:fldChar w:fldCharType="begin"/>
        </w:r>
        <w:r>
          <w:rPr>
            <w:webHidden/>
          </w:rPr>
          <w:instrText xml:space="preserve"> PAGEREF _Toc147920266 \h </w:instrText>
        </w:r>
        <w:r>
          <w:rPr>
            <w:webHidden/>
          </w:rPr>
        </w:r>
        <w:r>
          <w:rPr>
            <w:webHidden/>
          </w:rPr>
          <w:fldChar w:fldCharType="separate"/>
        </w:r>
        <w:r>
          <w:rPr>
            <w:webHidden/>
          </w:rPr>
          <w:t>120</w:t>
        </w:r>
        <w:r>
          <w:rPr>
            <w:webHidden/>
          </w:rPr>
          <w:fldChar w:fldCharType="end"/>
        </w:r>
      </w:hyperlink>
    </w:p>
    <w:p w14:paraId="73060431" w14:textId="71992E49"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67" w:history="1">
        <w:r w:rsidRPr="004331BD">
          <w:rPr>
            <w:rStyle w:val="Hyperlink"/>
          </w:rPr>
          <w:t>4.7</w:t>
        </w:r>
        <w:r>
          <w:rPr>
            <w:rFonts w:asciiTheme="minorHAnsi" w:eastAsiaTheme="minorEastAsia" w:hAnsiTheme="minorHAnsi" w:cstheme="minorBidi"/>
            <w:kern w:val="2"/>
            <w:szCs w:val="22"/>
            <w:lang w:eastAsia="zh-CN"/>
            <w14:ligatures w14:val="standardContextual"/>
          </w:rPr>
          <w:tab/>
        </w:r>
        <w:r w:rsidRPr="004331BD">
          <w:rPr>
            <w:rStyle w:val="Hyperlink"/>
          </w:rPr>
          <w:t>Exploring Z-axis bias values.</w:t>
        </w:r>
        <w:r>
          <w:rPr>
            <w:webHidden/>
          </w:rPr>
          <w:tab/>
        </w:r>
        <w:r>
          <w:rPr>
            <w:webHidden/>
          </w:rPr>
          <w:fldChar w:fldCharType="begin"/>
        </w:r>
        <w:r>
          <w:rPr>
            <w:webHidden/>
          </w:rPr>
          <w:instrText xml:space="preserve"> PAGEREF _Toc147920267 \h </w:instrText>
        </w:r>
        <w:r>
          <w:rPr>
            <w:webHidden/>
          </w:rPr>
        </w:r>
        <w:r>
          <w:rPr>
            <w:webHidden/>
          </w:rPr>
          <w:fldChar w:fldCharType="separate"/>
        </w:r>
        <w:r>
          <w:rPr>
            <w:webHidden/>
          </w:rPr>
          <w:t>133</w:t>
        </w:r>
        <w:r>
          <w:rPr>
            <w:webHidden/>
          </w:rPr>
          <w:fldChar w:fldCharType="end"/>
        </w:r>
      </w:hyperlink>
    </w:p>
    <w:p w14:paraId="48DBCC3A" w14:textId="7B233527"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68" w:history="1">
        <w:r w:rsidRPr="004331BD">
          <w:rPr>
            <w:rStyle w:val="Hyperlink"/>
          </w:rPr>
          <w:t>4.8</w:t>
        </w:r>
        <w:r>
          <w:rPr>
            <w:rFonts w:asciiTheme="minorHAnsi" w:eastAsiaTheme="minorEastAsia" w:hAnsiTheme="minorHAnsi" w:cstheme="minorBidi"/>
            <w:kern w:val="2"/>
            <w:szCs w:val="22"/>
            <w:lang w:eastAsia="zh-CN"/>
            <w14:ligatures w14:val="standardContextual"/>
          </w:rPr>
          <w:tab/>
        </w:r>
        <w:r w:rsidRPr="004331BD">
          <w:rPr>
            <w:rStyle w:val="Hyperlink"/>
          </w:rPr>
          <w:t>Exploring X and Y axis bias values.</w:t>
        </w:r>
        <w:r>
          <w:rPr>
            <w:webHidden/>
          </w:rPr>
          <w:tab/>
        </w:r>
        <w:r>
          <w:rPr>
            <w:webHidden/>
          </w:rPr>
          <w:fldChar w:fldCharType="begin"/>
        </w:r>
        <w:r>
          <w:rPr>
            <w:webHidden/>
          </w:rPr>
          <w:instrText xml:space="preserve"> PAGEREF _Toc147920268 \h </w:instrText>
        </w:r>
        <w:r>
          <w:rPr>
            <w:webHidden/>
          </w:rPr>
        </w:r>
        <w:r>
          <w:rPr>
            <w:webHidden/>
          </w:rPr>
          <w:fldChar w:fldCharType="separate"/>
        </w:r>
        <w:r>
          <w:rPr>
            <w:webHidden/>
          </w:rPr>
          <w:t>135</w:t>
        </w:r>
        <w:r>
          <w:rPr>
            <w:webHidden/>
          </w:rPr>
          <w:fldChar w:fldCharType="end"/>
        </w:r>
      </w:hyperlink>
    </w:p>
    <w:p w14:paraId="3336B3CC" w14:textId="47FF53CC" w:rsidR="008D0F81" w:rsidRDefault="008D0F81">
      <w:pPr>
        <w:pStyle w:val="TOC1"/>
        <w:rPr>
          <w:rFonts w:asciiTheme="minorHAnsi" w:eastAsiaTheme="minorEastAsia" w:hAnsiTheme="minorHAnsi" w:cstheme="minorBidi"/>
          <w:b w:val="0"/>
          <w:kern w:val="2"/>
          <w:szCs w:val="22"/>
          <w:lang w:eastAsia="zh-CN"/>
          <w14:ligatures w14:val="standardContextual"/>
        </w:rPr>
      </w:pPr>
      <w:hyperlink w:anchor="_Toc147920269" w:history="1">
        <w:r w:rsidRPr="004331BD">
          <w:rPr>
            <w:rStyle w:val="Hyperlink"/>
          </w:rPr>
          <w:t>Chapter 5 Discussion and Analysis</w:t>
        </w:r>
        <w:r>
          <w:rPr>
            <w:webHidden/>
          </w:rPr>
          <w:tab/>
        </w:r>
        <w:r>
          <w:rPr>
            <w:webHidden/>
          </w:rPr>
          <w:fldChar w:fldCharType="begin"/>
        </w:r>
        <w:r>
          <w:rPr>
            <w:webHidden/>
          </w:rPr>
          <w:instrText xml:space="preserve"> PAGEREF _Toc147920269 \h </w:instrText>
        </w:r>
        <w:r>
          <w:rPr>
            <w:webHidden/>
          </w:rPr>
        </w:r>
        <w:r>
          <w:rPr>
            <w:webHidden/>
          </w:rPr>
          <w:fldChar w:fldCharType="separate"/>
        </w:r>
        <w:r>
          <w:rPr>
            <w:webHidden/>
          </w:rPr>
          <w:t>138</w:t>
        </w:r>
        <w:r>
          <w:rPr>
            <w:webHidden/>
          </w:rPr>
          <w:fldChar w:fldCharType="end"/>
        </w:r>
      </w:hyperlink>
    </w:p>
    <w:p w14:paraId="549C7412" w14:textId="67DD41FD"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70" w:history="1">
        <w:r w:rsidRPr="004331BD">
          <w:rPr>
            <w:rStyle w:val="Hyperlink"/>
          </w:rPr>
          <w:t>5.1</w:t>
        </w:r>
        <w:r>
          <w:rPr>
            <w:rFonts w:asciiTheme="minorHAnsi" w:eastAsiaTheme="minorEastAsia" w:hAnsiTheme="minorHAnsi" w:cstheme="minorBidi"/>
            <w:kern w:val="2"/>
            <w:szCs w:val="22"/>
            <w:lang w:eastAsia="zh-CN"/>
            <w14:ligatures w14:val="standardContextual"/>
          </w:rPr>
          <w:tab/>
        </w:r>
        <w:r w:rsidRPr="004331BD">
          <w:rPr>
            <w:rStyle w:val="Hyperlink"/>
          </w:rPr>
          <w:t>Introduction</w:t>
        </w:r>
        <w:r>
          <w:rPr>
            <w:webHidden/>
          </w:rPr>
          <w:tab/>
        </w:r>
        <w:r>
          <w:rPr>
            <w:webHidden/>
          </w:rPr>
          <w:fldChar w:fldCharType="begin"/>
        </w:r>
        <w:r>
          <w:rPr>
            <w:webHidden/>
          </w:rPr>
          <w:instrText xml:space="preserve"> PAGEREF _Toc147920270 \h </w:instrText>
        </w:r>
        <w:r>
          <w:rPr>
            <w:webHidden/>
          </w:rPr>
        </w:r>
        <w:r>
          <w:rPr>
            <w:webHidden/>
          </w:rPr>
          <w:fldChar w:fldCharType="separate"/>
        </w:r>
        <w:r>
          <w:rPr>
            <w:webHidden/>
          </w:rPr>
          <w:t>138</w:t>
        </w:r>
        <w:r>
          <w:rPr>
            <w:webHidden/>
          </w:rPr>
          <w:fldChar w:fldCharType="end"/>
        </w:r>
      </w:hyperlink>
    </w:p>
    <w:p w14:paraId="111DC403" w14:textId="15D63925"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71" w:history="1">
        <w:r w:rsidRPr="004331BD">
          <w:rPr>
            <w:rStyle w:val="Hyperlink"/>
          </w:rPr>
          <w:t>5.2</w:t>
        </w:r>
        <w:r>
          <w:rPr>
            <w:rFonts w:asciiTheme="minorHAnsi" w:eastAsiaTheme="minorEastAsia" w:hAnsiTheme="minorHAnsi" w:cstheme="minorBidi"/>
            <w:kern w:val="2"/>
            <w:szCs w:val="22"/>
            <w:lang w:eastAsia="zh-CN"/>
            <w14:ligatures w14:val="standardContextual"/>
          </w:rPr>
          <w:tab/>
        </w:r>
        <w:r w:rsidRPr="004331BD">
          <w:rPr>
            <w:rStyle w:val="Hyperlink"/>
          </w:rPr>
          <w:t>Experimental Design Analysis</w:t>
        </w:r>
        <w:r>
          <w:rPr>
            <w:webHidden/>
          </w:rPr>
          <w:tab/>
        </w:r>
        <w:r>
          <w:rPr>
            <w:webHidden/>
          </w:rPr>
          <w:fldChar w:fldCharType="begin"/>
        </w:r>
        <w:r>
          <w:rPr>
            <w:webHidden/>
          </w:rPr>
          <w:instrText xml:space="preserve"> PAGEREF _Toc147920271 \h </w:instrText>
        </w:r>
        <w:r>
          <w:rPr>
            <w:webHidden/>
          </w:rPr>
        </w:r>
        <w:r>
          <w:rPr>
            <w:webHidden/>
          </w:rPr>
          <w:fldChar w:fldCharType="separate"/>
        </w:r>
        <w:r>
          <w:rPr>
            <w:webHidden/>
          </w:rPr>
          <w:t>138</w:t>
        </w:r>
        <w:r>
          <w:rPr>
            <w:webHidden/>
          </w:rPr>
          <w:fldChar w:fldCharType="end"/>
        </w:r>
      </w:hyperlink>
    </w:p>
    <w:p w14:paraId="3DF56907" w14:textId="66683DEB"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72" w:history="1">
        <w:r w:rsidRPr="004331BD">
          <w:rPr>
            <w:rStyle w:val="Hyperlink"/>
          </w:rPr>
          <w:t>5.3</w:t>
        </w:r>
        <w:r>
          <w:rPr>
            <w:rFonts w:asciiTheme="minorHAnsi" w:eastAsiaTheme="minorEastAsia" w:hAnsiTheme="minorHAnsi" w:cstheme="minorBidi"/>
            <w:kern w:val="2"/>
            <w:szCs w:val="22"/>
            <w:lang w:eastAsia="zh-CN"/>
            <w14:ligatures w14:val="standardContextual"/>
          </w:rPr>
          <w:tab/>
        </w:r>
        <w:r w:rsidRPr="004331BD">
          <w:rPr>
            <w:rStyle w:val="Hyperlink"/>
          </w:rPr>
          <w:t>Filter results analysis.</w:t>
        </w:r>
        <w:r>
          <w:rPr>
            <w:webHidden/>
          </w:rPr>
          <w:tab/>
        </w:r>
        <w:r>
          <w:rPr>
            <w:webHidden/>
          </w:rPr>
          <w:fldChar w:fldCharType="begin"/>
        </w:r>
        <w:r>
          <w:rPr>
            <w:webHidden/>
          </w:rPr>
          <w:instrText xml:space="preserve"> PAGEREF _Toc147920272 \h </w:instrText>
        </w:r>
        <w:r>
          <w:rPr>
            <w:webHidden/>
          </w:rPr>
        </w:r>
        <w:r>
          <w:rPr>
            <w:webHidden/>
          </w:rPr>
          <w:fldChar w:fldCharType="separate"/>
        </w:r>
        <w:r>
          <w:rPr>
            <w:webHidden/>
          </w:rPr>
          <w:t>140</w:t>
        </w:r>
        <w:r>
          <w:rPr>
            <w:webHidden/>
          </w:rPr>
          <w:fldChar w:fldCharType="end"/>
        </w:r>
      </w:hyperlink>
    </w:p>
    <w:p w14:paraId="0ACB0564" w14:textId="21A9D4C7"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73" w:history="1">
        <w:r w:rsidRPr="004331BD">
          <w:rPr>
            <w:rStyle w:val="Hyperlink"/>
          </w:rPr>
          <w:t>5.4</w:t>
        </w:r>
        <w:r>
          <w:rPr>
            <w:rFonts w:asciiTheme="minorHAnsi" w:eastAsiaTheme="minorEastAsia" w:hAnsiTheme="minorHAnsi" w:cstheme="minorBidi"/>
            <w:kern w:val="2"/>
            <w:szCs w:val="22"/>
            <w:lang w:eastAsia="zh-CN"/>
            <w14:ligatures w14:val="standardContextual"/>
          </w:rPr>
          <w:tab/>
        </w:r>
        <w:r w:rsidRPr="004331BD">
          <w:rPr>
            <w:rStyle w:val="Hyperlink"/>
          </w:rPr>
          <w:t>Neural Network results analysis.</w:t>
        </w:r>
        <w:r>
          <w:rPr>
            <w:webHidden/>
          </w:rPr>
          <w:tab/>
        </w:r>
        <w:r>
          <w:rPr>
            <w:webHidden/>
          </w:rPr>
          <w:fldChar w:fldCharType="begin"/>
        </w:r>
        <w:r>
          <w:rPr>
            <w:webHidden/>
          </w:rPr>
          <w:instrText xml:space="preserve"> PAGEREF _Toc147920273 \h </w:instrText>
        </w:r>
        <w:r>
          <w:rPr>
            <w:webHidden/>
          </w:rPr>
        </w:r>
        <w:r>
          <w:rPr>
            <w:webHidden/>
          </w:rPr>
          <w:fldChar w:fldCharType="separate"/>
        </w:r>
        <w:r>
          <w:rPr>
            <w:webHidden/>
          </w:rPr>
          <w:t>141</w:t>
        </w:r>
        <w:r>
          <w:rPr>
            <w:webHidden/>
          </w:rPr>
          <w:fldChar w:fldCharType="end"/>
        </w:r>
      </w:hyperlink>
    </w:p>
    <w:p w14:paraId="299A8A9F" w14:textId="359101E8"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74" w:history="1">
        <w:r w:rsidRPr="004331BD">
          <w:rPr>
            <w:rStyle w:val="Hyperlink"/>
          </w:rPr>
          <w:t>5.5</w:t>
        </w:r>
        <w:r>
          <w:rPr>
            <w:rFonts w:asciiTheme="minorHAnsi" w:eastAsiaTheme="minorEastAsia" w:hAnsiTheme="minorHAnsi" w:cstheme="minorBidi"/>
            <w:kern w:val="2"/>
            <w:szCs w:val="22"/>
            <w:lang w:eastAsia="zh-CN"/>
            <w14:ligatures w14:val="standardContextual"/>
          </w:rPr>
          <w:tab/>
        </w:r>
        <w:r w:rsidRPr="004331BD">
          <w:rPr>
            <w:rStyle w:val="Hyperlink"/>
          </w:rPr>
          <w:t>Summary</w:t>
        </w:r>
        <w:r>
          <w:rPr>
            <w:webHidden/>
          </w:rPr>
          <w:tab/>
        </w:r>
        <w:r>
          <w:rPr>
            <w:webHidden/>
          </w:rPr>
          <w:fldChar w:fldCharType="begin"/>
        </w:r>
        <w:r>
          <w:rPr>
            <w:webHidden/>
          </w:rPr>
          <w:instrText xml:space="preserve"> PAGEREF _Toc147920274 \h </w:instrText>
        </w:r>
        <w:r>
          <w:rPr>
            <w:webHidden/>
          </w:rPr>
        </w:r>
        <w:r>
          <w:rPr>
            <w:webHidden/>
          </w:rPr>
          <w:fldChar w:fldCharType="separate"/>
        </w:r>
        <w:r>
          <w:rPr>
            <w:webHidden/>
          </w:rPr>
          <w:t>143</w:t>
        </w:r>
        <w:r>
          <w:rPr>
            <w:webHidden/>
          </w:rPr>
          <w:fldChar w:fldCharType="end"/>
        </w:r>
      </w:hyperlink>
    </w:p>
    <w:p w14:paraId="28C4BF91" w14:textId="4AEB5FE2" w:rsidR="008D0F81" w:rsidRDefault="008D0F81">
      <w:pPr>
        <w:pStyle w:val="TOC1"/>
        <w:rPr>
          <w:rFonts w:asciiTheme="minorHAnsi" w:eastAsiaTheme="minorEastAsia" w:hAnsiTheme="minorHAnsi" w:cstheme="minorBidi"/>
          <w:b w:val="0"/>
          <w:kern w:val="2"/>
          <w:szCs w:val="22"/>
          <w:lang w:eastAsia="zh-CN"/>
          <w14:ligatures w14:val="standardContextual"/>
        </w:rPr>
      </w:pPr>
      <w:hyperlink w:anchor="_Toc147920275" w:history="1">
        <w:r w:rsidRPr="004331BD">
          <w:rPr>
            <w:rStyle w:val="Hyperlink"/>
          </w:rPr>
          <w:t>Chapter 6 . Conclusion and Future Works</w:t>
        </w:r>
        <w:r>
          <w:rPr>
            <w:webHidden/>
          </w:rPr>
          <w:tab/>
        </w:r>
        <w:r>
          <w:rPr>
            <w:webHidden/>
          </w:rPr>
          <w:fldChar w:fldCharType="begin"/>
        </w:r>
        <w:r>
          <w:rPr>
            <w:webHidden/>
          </w:rPr>
          <w:instrText xml:space="preserve"> PAGEREF _Toc147920275 \h </w:instrText>
        </w:r>
        <w:r>
          <w:rPr>
            <w:webHidden/>
          </w:rPr>
        </w:r>
        <w:r>
          <w:rPr>
            <w:webHidden/>
          </w:rPr>
          <w:fldChar w:fldCharType="separate"/>
        </w:r>
        <w:r>
          <w:rPr>
            <w:webHidden/>
          </w:rPr>
          <w:t>144</w:t>
        </w:r>
        <w:r>
          <w:rPr>
            <w:webHidden/>
          </w:rPr>
          <w:fldChar w:fldCharType="end"/>
        </w:r>
      </w:hyperlink>
    </w:p>
    <w:p w14:paraId="1EF5F44C" w14:textId="293D436A"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76" w:history="1">
        <w:r w:rsidRPr="004331BD">
          <w:rPr>
            <w:rStyle w:val="Hyperlink"/>
          </w:rPr>
          <w:t>6.1</w:t>
        </w:r>
        <w:r>
          <w:rPr>
            <w:rFonts w:asciiTheme="minorHAnsi" w:eastAsiaTheme="minorEastAsia" w:hAnsiTheme="minorHAnsi" w:cstheme="minorBidi"/>
            <w:kern w:val="2"/>
            <w:szCs w:val="22"/>
            <w:lang w:eastAsia="zh-CN"/>
            <w14:ligatures w14:val="standardContextual"/>
          </w:rPr>
          <w:tab/>
        </w:r>
        <w:r w:rsidRPr="004331BD">
          <w:rPr>
            <w:rStyle w:val="Hyperlink"/>
          </w:rPr>
          <w:t>Future work.</w:t>
        </w:r>
        <w:r>
          <w:rPr>
            <w:webHidden/>
          </w:rPr>
          <w:tab/>
        </w:r>
        <w:r>
          <w:rPr>
            <w:webHidden/>
          </w:rPr>
          <w:fldChar w:fldCharType="begin"/>
        </w:r>
        <w:r>
          <w:rPr>
            <w:webHidden/>
          </w:rPr>
          <w:instrText xml:space="preserve"> PAGEREF _Toc147920276 \h </w:instrText>
        </w:r>
        <w:r>
          <w:rPr>
            <w:webHidden/>
          </w:rPr>
        </w:r>
        <w:r>
          <w:rPr>
            <w:webHidden/>
          </w:rPr>
          <w:fldChar w:fldCharType="separate"/>
        </w:r>
        <w:r>
          <w:rPr>
            <w:webHidden/>
          </w:rPr>
          <w:t>145</w:t>
        </w:r>
        <w:r>
          <w:rPr>
            <w:webHidden/>
          </w:rPr>
          <w:fldChar w:fldCharType="end"/>
        </w:r>
      </w:hyperlink>
    </w:p>
    <w:p w14:paraId="5CA9BA2F" w14:textId="2B711941"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77" w:history="1">
        <w:r w:rsidRPr="004331BD">
          <w:rPr>
            <w:rStyle w:val="Hyperlink"/>
          </w:rPr>
          <w:t>6.2</w:t>
        </w:r>
        <w:r>
          <w:rPr>
            <w:rFonts w:asciiTheme="minorHAnsi" w:eastAsiaTheme="minorEastAsia" w:hAnsiTheme="minorHAnsi" w:cstheme="minorBidi"/>
            <w:kern w:val="2"/>
            <w:szCs w:val="22"/>
            <w:lang w:eastAsia="zh-CN"/>
            <w14:ligatures w14:val="standardContextual"/>
          </w:rPr>
          <w:tab/>
        </w:r>
        <w:r w:rsidRPr="004331BD">
          <w:rPr>
            <w:rStyle w:val="Hyperlink"/>
          </w:rPr>
          <w:t>Summary</w:t>
        </w:r>
        <w:r>
          <w:rPr>
            <w:webHidden/>
          </w:rPr>
          <w:tab/>
        </w:r>
        <w:r>
          <w:rPr>
            <w:webHidden/>
          </w:rPr>
          <w:fldChar w:fldCharType="begin"/>
        </w:r>
        <w:r>
          <w:rPr>
            <w:webHidden/>
          </w:rPr>
          <w:instrText xml:space="preserve"> PAGEREF _Toc147920277 \h </w:instrText>
        </w:r>
        <w:r>
          <w:rPr>
            <w:webHidden/>
          </w:rPr>
        </w:r>
        <w:r>
          <w:rPr>
            <w:webHidden/>
          </w:rPr>
          <w:fldChar w:fldCharType="separate"/>
        </w:r>
        <w:r>
          <w:rPr>
            <w:webHidden/>
          </w:rPr>
          <w:t>146</w:t>
        </w:r>
        <w:r>
          <w:rPr>
            <w:webHidden/>
          </w:rPr>
          <w:fldChar w:fldCharType="end"/>
        </w:r>
      </w:hyperlink>
    </w:p>
    <w:p w14:paraId="76588E37" w14:textId="309CDB7B" w:rsidR="008D0F81" w:rsidRDefault="008D0F81">
      <w:pPr>
        <w:pStyle w:val="TOC1"/>
        <w:rPr>
          <w:rFonts w:asciiTheme="minorHAnsi" w:eastAsiaTheme="minorEastAsia" w:hAnsiTheme="minorHAnsi" w:cstheme="minorBidi"/>
          <w:b w:val="0"/>
          <w:kern w:val="2"/>
          <w:szCs w:val="22"/>
          <w:lang w:eastAsia="zh-CN"/>
          <w14:ligatures w14:val="standardContextual"/>
        </w:rPr>
      </w:pPr>
      <w:hyperlink w:anchor="_Toc147920278" w:history="1">
        <w:r w:rsidRPr="004331BD">
          <w:rPr>
            <w:rStyle w:val="Hyperlink"/>
          </w:rPr>
          <w:t>Chapter 7 Appendices</w:t>
        </w:r>
        <w:r>
          <w:rPr>
            <w:webHidden/>
          </w:rPr>
          <w:tab/>
        </w:r>
        <w:r>
          <w:rPr>
            <w:webHidden/>
          </w:rPr>
          <w:fldChar w:fldCharType="begin"/>
        </w:r>
        <w:r>
          <w:rPr>
            <w:webHidden/>
          </w:rPr>
          <w:instrText xml:space="preserve"> PAGEREF _Toc147920278 \h </w:instrText>
        </w:r>
        <w:r>
          <w:rPr>
            <w:webHidden/>
          </w:rPr>
        </w:r>
        <w:r>
          <w:rPr>
            <w:webHidden/>
          </w:rPr>
          <w:fldChar w:fldCharType="separate"/>
        </w:r>
        <w:r>
          <w:rPr>
            <w:webHidden/>
          </w:rPr>
          <w:t>147</w:t>
        </w:r>
        <w:r>
          <w:rPr>
            <w:webHidden/>
          </w:rPr>
          <w:fldChar w:fldCharType="end"/>
        </w:r>
      </w:hyperlink>
    </w:p>
    <w:p w14:paraId="3E54B876" w14:textId="63F9AFAE"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79" w:history="1">
        <w:r w:rsidRPr="004331BD">
          <w:rPr>
            <w:rStyle w:val="Hyperlink"/>
          </w:rPr>
          <w:t>7.1</w:t>
        </w:r>
        <w:r>
          <w:rPr>
            <w:rFonts w:asciiTheme="minorHAnsi" w:eastAsiaTheme="minorEastAsia" w:hAnsiTheme="minorHAnsi" w:cstheme="minorBidi"/>
            <w:kern w:val="2"/>
            <w:szCs w:val="22"/>
            <w:lang w:eastAsia="zh-CN"/>
            <w14:ligatures w14:val="standardContextual"/>
          </w:rPr>
          <w:tab/>
        </w:r>
        <w:r w:rsidRPr="004331BD">
          <w:rPr>
            <w:rStyle w:val="Hyperlink"/>
          </w:rPr>
          <w:t>Appendix 1. Code</w:t>
        </w:r>
        <w:r>
          <w:rPr>
            <w:webHidden/>
          </w:rPr>
          <w:tab/>
        </w:r>
        <w:r>
          <w:rPr>
            <w:webHidden/>
          </w:rPr>
          <w:fldChar w:fldCharType="begin"/>
        </w:r>
        <w:r>
          <w:rPr>
            <w:webHidden/>
          </w:rPr>
          <w:instrText xml:space="preserve"> PAGEREF _Toc147920279 \h </w:instrText>
        </w:r>
        <w:r>
          <w:rPr>
            <w:webHidden/>
          </w:rPr>
        </w:r>
        <w:r>
          <w:rPr>
            <w:webHidden/>
          </w:rPr>
          <w:fldChar w:fldCharType="separate"/>
        </w:r>
        <w:r>
          <w:rPr>
            <w:webHidden/>
          </w:rPr>
          <w:t>147</w:t>
        </w:r>
        <w:r>
          <w:rPr>
            <w:webHidden/>
          </w:rPr>
          <w:fldChar w:fldCharType="end"/>
        </w:r>
      </w:hyperlink>
    </w:p>
    <w:p w14:paraId="533550AC" w14:textId="66E7A23C"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80" w:history="1">
        <w:r w:rsidRPr="004331BD">
          <w:rPr>
            <w:rStyle w:val="Hyperlink"/>
          </w:rPr>
          <w:t>7.2</w:t>
        </w:r>
        <w:r>
          <w:rPr>
            <w:rFonts w:asciiTheme="minorHAnsi" w:eastAsiaTheme="minorEastAsia" w:hAnsiTheme="minorHAnsi" w:cstheme="minorBidi"/>
            <w:kern w:val="2"/>
            <w:szCs w:val="22"/>
            <w:lang w:eastAsia="zh-CN"/>
            <w14:ligatures w14:val="standardContextual"/>
          </w:rPr>
          <w:tab/>
        </w:r>
        <w:r w:rsidRPr="004331BD">
          <w:rPr>
            <w:rStyle w:val="Hyperlink"/>
          </w:rPr>
          <w:t>Appendix 2. Calibration results.</w:t>
        </w:r>
        <w:r>
          <w:rPr>
            <w:webHidden/>
          </w:rPr>
          <w:tab/>
        </w:r>
        <w:r>
          <w:rPr>
            <w:webHidden/>
          </w:rPr>
          <w:fldChar w:fldCharType="begin"/>
        </w:r>
        <w:r>
          <w:rPr>
            <w:webHidden/>
          </w:rPr>
          <w:instrText xml:space="preserve"> PAGEREF _Toc147920280 \h </w:instrText>
        </w:r>
        <w:r>
          <w:rPr>
            <w:webHidden/>
          </w:rPr>
        </w:r>
        <w:r>
          <w:rPr>
            <w:webHidden/>
          </w:rPr>
          <w:fldChar w:fldCharType="separate"/>
        </w:r>
        <w:r>
          <w:rPr>
            <w:webHidden/>
          </w:rPr>
          <w:t>148</w:t>
        </w:r>
        <w:r>
          <w:rPr>
            <w:webHidden/>
          </w:rPr>
          <w:fldChar w:fldCharType="end"/>
        </w:r>
      </w:hyperlink>
    </w:p>
    <w:p w14:paraId="3F64AD1A" w14:textId="489D2178"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81" w:history="1">
        <w:r w:rsidRPr="004331BD">
          <w:rPr>
            <w:rStyle w:val="Hyperlink"/>
            <w:lang w:eastAsia="zh-CN"/>
          </w:rPr>
          <w:t>7.3</w:t>
        </w:r>
        <w:r>
          <w:rPr>
            <w:rFonts w:asciiTheme="minorHAnsi" w:eastAsiaTheme="minorEastAsia" w:hAnsiTheme="minorHAnsi" w:cstheme="minorBidi"/>
            <w:kern w:val="2"/>
            <w:szCs w:val="22"/>
            <w:lang w:eastAsia="zh-CN"/>
            <w14:ligatures w14:val="standardContextual"/>
          </w:rPr>
          <w:tab/>
        </w:r>
        <w:r w:rsidRPr="004331BD">
          <w:rPr>
            <w:rStyle w:val="Hyperlink"/>
            <w:lang w:eastAsia="zh-CN"/>
          </w:rPr>
          <w:t>Appendix 3. Equipment Specifications.</w:t>
        </w:r>
        <w:r>
          <w:rPr>
            <w:webHidden/>
          </w:rPr>
          <w:tab/>
        </w:r>
        <w:r>
          <w:rPr>
            <w:webHidden/>
          </w:rPr>
          <w:fldChar w:fldCharType="begin"/>
        </w:r>
        <w:r>
          <w:rPr>
            <w:webHidden/>
          </w:rPr>
          <w:instrText xml:space="preserve"> PAGEREF _Toc147920281 \h </w:instrText>
        </w:r>
        <w:r>
          <w:rPr>
            <w:webHidden/>
          </w:rPr>
        </w:r>
        <w:r>
          <w:rPr>
            <w:webHidden/>
          </w:rPr>
          <w:fldChar w:fldCharType="separate"/>
        </w:r>
        <w:r>
          <w:rPr>
            <w:webHidden/>
          </w:rPr>
          <w:t>150</w:t>
        </w:r>
        <w:r>
          <w:rPr>
            <w:webHidden/>
          </w:rPr>
          <w:fldChar w:fldCharType="end"/>
        </w:r>
      </w:hyperlink>
    </w:p>
    <w:p w14:paraId="14519763" w14:textId="507CAB08" w:rsidR="008D0F81" w:rsidRDefault="008D0F81" w:rsidP="008D0F81">
      <w:pPr>
        <w:pStyle w:val="TOC2"/>
        <w:rPr>
          <w:rFonts w:asciiTheme="minorHAnsi" w:eastAsiaTheme="minorEastAsia" w:hAnsiTheme="minorHAnsi" w:cstheme="minorBidi"/>
          <w:kern w:val="2"/>
          <w:szCs w:val="22"/>
          <w:lang w:eastAsia="zh-CN"/>
          <w14:ligatures w14:val="standardContextual"/>
        </w:rPr>
      </w:pPr>
      <w:hyperlink w:anchor="_Toc147920282" w:history="1">
        <w:r w:rsidRPr="004331BD">
          <w:rPr>
            <w:rStyle w:val="Hyperlink"/>
            <w:lang w:eastAsia="zh-CN"/>
          </w:rPr>
          <w:t>7.4</w:t>
        </w:r>
        <w:r>
          <w:rPr>
            <w:rFonts w:asciiTheme="minorHAnsi" w:eastAsiaTheme="minorEastAsia" w:hAnsiTheme="minorHAnsi" w:cstheme="minorBidi"/>
            <w:kern w:val="2"/>
            <w:szCs w:val="22"/>
            <w:lang w:eastAsia="zh-CN"/>
            <w14:ligatures w14:val="standardContextual"/>
          </w:rPr>
          <w:tab/>
        </w:r>
        <w:r w:rsidRPr="004331BD">
          <w:rPr>
            <w:rStyle w:val="Hyperlink"/>
          </w:rPr>
          <w:t>Appendix 4. IMU-29048 IMU specifications</w:t>
        </w:r>
        <w:r>
          <w:rPr>
            <w:webHidden/>
          </w:rPr>
          <w:tab/>
        </w:r>
        <w:r>
          <w:rPr>
            <w:webHidden/>
          </w:rPr>
          <w:fldChar w:fldCharType="begin"/>
        </w:r>
        <w:r>
          <w:rPr>
            <w:webHidden/>
          </w:rPr>
          <w:instrText xml:space="preserve"> PAGEREF _Toc147920282 \h </w:instrText>
        </w:r>
        <w:r>
          <w:rPr>
            <w:webHidden/>
          </w:rPr>
        </w:r>
        <w:r>
          <w:rPr>
            <w:webHidden/>
          </w:rPr>
          <w:fldChar w:fldCharType="separate"/>
        </w:r>
        <w:r>
          <w:rPr>
            <w:webHidden/>
          </w:rPr>
          <w:t>152</w:t>
        </w:r>
        <w:r>
          <w:rPr>
            <w:webHidden/>
          </w:rPr>
          <w:fldChar w:fldCharType="end"/>
        </w:r>
      </w:hyperlink>
    </w:p>
    <w:p w14:paraId="19297BBF" w14:textId="7860BDCA" w:rsidR="008D0F81" w:rsidRDefault="008D0F81">
      <w:pPr>
        <w:pStyle w:val="TOC1"/>
        <w:rPr>
          <w:rFonts w:asciiTheme="minorHAnsi" w:eastAsiaTheme="minorEastAsia" w:hAnsiTheme="minorHAnsi" w:cstheme="minorBidi"/>
          <w:b w:val="0"/>
          <w:kern w:val="2"/>
          <w:szCs w:val="22"/>
          <w:lang w:eastAsia="zh-CN"/>
          <w14:ligatures w14:val="standardContextual"/>
        </w:rPr>
      </w:pPr>
      <w:hyperlink w:anchor="_Toc147920283" w:history="1">
        <w:r w:rsidRPr="004331BD">
          <w:rPr>
            <w:rStyle w:val="Hyperlink"/>
          </w:rPr>
          <w:t>Chapter 8. References</w:t>
        </w:r>
        <w:r>
          <w:rPr>
            <w:webHidden/>
          </w:rPr>
          <w:tab/>
        </w:r>
        <w:r>
          <w:rPr>
            <w:webHidden/>
          </w:rPr>
          <w:fldChar w:fldCharType="begin"/>
        </w:r>
        <w:r>
          <w:rPr>
            <w:webHidden/>
          </w:rPr>
          <w:instrText xml:space="preserve"> PAGEREF _Toc147920283 \h </w:instrText>
        </w:r>
        <w:r>
          <w:rPr>
            <w:webHidden/>
          </w:rPr>
        </w:r>
        <w:r>
          <w:rPr>
            <w:webHidden/>
          </w:rPr>
          <w:fldChar w:fldCharType="separate"/>
        </w:r>
        <w:r>
          <w:rPr>
            <w:webHidden/>
          </w:rPr>
          <w:t>153</w:t>
        </w:r>
        <w:r>
          <w:rPr>
            <w:webHidden/>
          </w:rPr>
          <w:fldChar w:fldCharType="end"/>
        </w:r>
      </w:hyperlink>
    </w:p>
    <w:p w14:paraId="736CA53E" w14:textId="17999FDD"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7920239"/>
      <w:r w:rsidRPr="00280F56">
        <w:lastRenderedPageBreak/>
        <w:t>List of Tables</w:t>
      </w:r>
      <w:bookmarkEnd w:id="11"/>
    </w:p>
    <w:p w14:paraId="0724304E" w14:textId="6F90B11A" w:rsidR="00340AF8" w:rsidRDefault="00866BAC">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Table" </w:instrText>
      </w:r>
      <w:r w:rsidRPr="00280F56">
        <w:fldChar w:fldCharType="end"/>
      </w:r>
      <w:r w:rsidR="00841042">
        <w:fldChar w:fldCharType="begin"/>
      </w:r>
      <w:r w:rsidR="00841042">
        <w:instrText xml:space="preserve"> TOC \c "Table" </w:instrText>
      </w:r>
      <w:r w:rsidR="00841042">
        <w:fldChar w:fldCharType="separate"/>
      </w:r>
      <w:r w:rsidR="00340AF8">
        <w:t>Table 1.1 Commerical Long-range IoT radio standards compared.</w:t>
      </w:r>
      <w:r w:rsidR="00340AF8">
        <w:tab/>
      </w:r>
      <w:r w:rsidR="00340AF8">
        <w:fldChar w:fldCharType="begin"/>
      </w:r>
      <w:r w:rsidR="00340AF8">
        <w:instrText xml:space="preserve"> PAGEREF _Toc147920992 \h </w:instrText>
      </w:r>
      <w:r w:rsidR="00340AF8">
        <w:fldChar w:fldCharType="separate"/>
      </w:r>
      <w:r w:rsidR="00340AF8">
        <w:t>17</w:t>
      </w:r>
      <w:r w:rsidR="00340AF8">
        <w:fldChar w:fldCharType="end"/>
      </w:r>
    </w:p>
    <w:p w14:paraId="125DC654" w14:textId="592D3FCA" w:rsidR="00340AF8" w:rsidRDefault="00340AF8">
      <w:pPr>
        <w:pStyle w:val="TableofFigures"/>
        <w:rPr>
          <w:rFonts w:asciiTheme="minorHAnsi" w:eastAsiaTheme="minorEastAsia" w:hAnsiTheme="minorHAnsi" w:cstheme="minorBidi"/>
          <w:kern w:val="2"/>
          <w:szCs w:val="22"/>
          <w:lang w:eastAsia="zh-CN"/>
          <w14:ligatures w14:val="standardContextual"/>
        </w:rPr>
      </w:pPr>
      <w:r>
        <w:t>Table 1.2 Backhaul (long range) communication protocols compared.</w:t>
      </w:r>
      <w:r>
        <w:tab/>
      </w:r>
      <w:r>
        <w:fldChar w:fldCharType="begin"/>
      </w:r>
      <w:r>
        <w:instrText xml:space="preserve"> PAGEREF _Toc147920993 \h </w:instrText>
      </w:r>
      <w:r>
        <w:fldChar w:fldCharType="separate"/>
      </w:r>
      <w:r>
        <w:t>19</w:t>
      </w:r>
      <w:r>
        <w:fldChar w:fldCharType="end"/>
      </w:r>
    </w:p>
    <w:p w14:paraId="328E3B84" w14:textId="0529FA41" w:rsidR="00340AF8" w:rsidRDefault="00340AF8">
      <w:pPr>
        <w:pStyle w:val="TableofFigures"/>
        <w:rPr>
          <w:rFonts w:asciiTheme="minorHAnsi" w:eastAsiaTheme="minorEastAsia" w:hAnsiTheme="minorHAnsi" w:cstheme="minorBidi"/>
          <w:kern w:val="2"/>
          <w:szCs w:val="22"/>
          <w:lang w:eastAsia="zh-CN"/>
          <w14:ligatures w14:val="standardContextual"/>
        </w:rPr>
      </w:pPr>
      <w:r>
        <w:t>Table 1.3  Short range communication protocols compared</w:t>
      </w:r>
      <w:r>
        <w:tab/>
      </w:r>
      <w:r>
        <w:fldChar w:fldCharType="begin"/>
      </w:r>
      <w:r>
        <w:instrText xml:space="preserve"> PAGEREF _Toc147920994 \h </w:instrText>
      </w:r>
      <w:r>
        <w:fldChar w:fldCharType="separate"/>
      </w:r>
      <w:r>
        <w:t>21</w:t>
      </w:r>
      <w:r>
        <w:fldChar w:fldCharType="end"/>
      </w:r>
    </w:p>
    <w:p w14:paraId="158DF6DF" w14:textId="3167E002" w:rsidR="00340AF8" w:rsidRDefault="00340AF8">
      <w:pPr>
        <w:pStyle w:val="TableofFigures"/>
        <w:rPr>
          <w:rFonts w:asciiTheme="minorHAnsi" w:eastAsiaTheme="minorEastAsia" w:hAnsiTheme="minorHAnsi" w:cstheme="minorBidi"/>
          <w:kern w:val="2"/>
          <w:szCs w:val="22"/>
          <w:lang w:eastAsia="zh-CN"/>
          <w14:ligatures w14:val="standardContextual"/>
        </w:rPr>
      </w:pPr>
      <w:r>
        <w:t>Table 1.4  Communication protocol options available on a range of microcomputers</w:t>
      </w:r>
      <w:r>
        <w:tab/>
      </w:r>
      <w:r>
        <w:fldChar w:fldCharType="begin"/>
      </w:r>
      <w:r>
        <w:instrText xml:space="preserve"> PAGEREF _Toc147920995 \h </w:instrText>
      </w:r>
      <w:r>
        <w:fldChar w:fldCharType="separate"/>
      </w:r>
      <w:r>
        <w:t>22</w:t>
      </w:r>
      <w:r>
        <w:fldChar w:fldCharType="end"/>
      </w:r>
    </w:p>
    <w:p w14:paraId="02447A2B" w14:textId="25E34411" w:rsidR="00340AF8" w:rsidRDefault="00340AF8">
      <w:pPr>
        <w:pStyle w:val="TableofFigures"/>
        <w:rPr>
          <w:rFonts w:asciiTheme="minorHAnsi" w:eastAsiaTheme="minorEastAsia" w:hAnsiTheme="minorHAnsi" w:cstheme="minorBidi"/>
          <w:kern w:val="2"/>
          <w:szCs w:val="22"/>
          <w:lang w:eastAsia="zh-CN"/>
          <w14:ligatures w14:val="standardContextual"/>
        </w:rPr>
      </w:pPr>
      <w:r>
        <w:t>Table 1.5  Single obstacle-avoiding Sensor Summary</w:t>
      </w:r>
      <w:r>
        <w:tab/>
      </w:r>
      <w:r>
        <w:fldChar w:fldCharType="begin"/>
      </w:r>
      <w:r>
        <w:instrText xml:space="preserve"> PAGEREF _Toc147920996 \h </w:instrText>
      </w:r>
      <w:r>
        <w:fldChar w:fldCharType="separate"/>
      </w:r>
      <w:r>
        <w:t>30</w:t>
      </w:r>
      <w:r>
        <w:fldChar w:fldCharType="end"/>
      </w:r>
    </w:p>
    <w:p w14:paraId="180F7D18" w14:textId="38A94690" w:rsidR="00340AF8" w:rsidRDefault="00340AF8">
      <w:pPr>
        <w:pStyle w:val="TableofFigures"/>
        <w:rPr>
          <w:rFonts w:asciiTheme="minorHAnsi" w:eastAsiaTheme="minorEastAsia" w:hAnsiTheme="minorHAnsi" w:cstheme="minorBidi"/>
          <w:kern w:val="2"/>
          <w:szCs w:val="22"/>
          <w:lang w:eastAsia="zh-CN"/>
          <w14:ligatures w14:val="standardContextual"/>
        </w:rPr>
      </w:pPr>
      <w:r>
        <w:t>Table 1.6 Simple representation of a single video image.</w:t>
      </w:r>
      <w:r>
        <w:tab/>
      </w:r>
      <w:r>
        <w:fldChar w:fldCharType="begin"/>
      </w:r>
      <w:r>
        <w:instrText xml:space="preserve"> PAGEREF _Toc147920997 \h </w:instrText>
      </w:r>
      <w:r>
        <w:fldChar w:fldCharType="separate"/>
      </w:r>
      <w:r>
        <w:t>32</w:t>
      </w:r>
      <w:r>
        <w:fldChar w:fldCharType="end"/>
      </w:r>
    </w:p>
    <w:p w14:paraId="253EC169" w14:textId="1F9C5A24" w:rsidR="00340AF8" w:rsidRDefault="00340AF8">
      <w:pPr>
        <w:pStyle w:val="TableofFigures"/>
        <w:rPr>
          <w:rFonts w:asciiTheme="minorHAnsi" w:eastAsiaTheme="minorEastAsia" w:hAnsiTheme="minorHAnsi" w:cstheme="minorBidi"/>
          <w:kern w:val="2"/>
          <w:szCs w:val="22"/>
          <w:lang w:eastAsia="zh-CN"/>
          <w14:ligatures w14:val="standardContextual"/>
        </w:rPr>
      </w:pPr>
      <w:r>
        <w:t>Table 3.1 First three lines of stationary gyroscope and accelerometer results (central IMU).</w:t>
      </w:r>
      <w:r>
        <w:tab/>
      </w:r>
      <w:r>
        <w:fldChar w:fldCharType="begin"/>
      </w:r>
      <w:r>
        <w:instrText xml:space="preserve"> PAGEREF _Toc147920998 \h </w:instrText>
      </w:r>
      <w:r>
        <w:fldChar w:fldCharType="separate"/>
      </w:r>
      <w:r>
        <w:t>61</w:t>
      </w:r>
      <w:r>
        <w:fldChar w:fldCharType="end"/>
      </w:r>
    </w:p>
    <w:p w14:paraId="738EB2C2" w14:textId="47D1359C" w:rsidR="00340AF8" w:rsidRDefault="00340AF8">
      <w:pPr>
        <w:pStyle w:val="TableofFigures"/>
        <w:rPr>
          <w:rFonts w:asciiTheme="minorHAnsi" w:eastAsiaTheme="minorEastAsia" w:hAnsiTheme="minorHAnsi" w:cstheme="minorBidi"/>
          <w:kern w:val="2"/>
          <w:szCs w:val="22"/>
          <w:lang w:eastAsia="zh-CN"/>
          <w14:ligatures w14:val="standardContextual"/>
        </w:rPr>
      </w:pPr>
      <w:r>
        <w:t>Table 3.2 Central IMU gyroscope calibration values.</w:t>
      </w:r>
      <w:r>
        <w:tab/>
      </w:r>
      <w:r>
        <w:fldChar w:fldCharType="begin"/>
      </w:r>
      <w:r>
        <w:instrText xml:space="preserve"> PAGEREF _Toc147920999 \h </w:instrText>
      </w:r>
      <w:r>
        <w:fldChar w:fldCharType="separate"/>
      </w:r>
      <w:r>
        <w:t>62</w:t>
      </w:r>
      <w:r>
        <w:fldChar w:fldCharType="end"/>
      </w:r>
    </w:p>
    <w:p w14:paraId="446C9F9B" w14:textId="381C7EDC" w:rsidR="00340AF8" w:rsidRDefault="00340AF8">
      <w:pPr>
        <w:pStyle w:val="TableofFigures"/>
        <w:rPr>
          <w:rFonts w:asciiTheme="minorHAnsi" w:eastAsiaTheme="minorEastAsia" w:hAnsiTheme="minorHAnsi" w:cstheme="minorBidi"/>
          <w:kern w:val="2"/>
          <w:szCs w:val="22"/>
          <w:lang w:eastAsia="zh-CN"/>
          <w14:ligatures w14:val="standardContextual"/>
        </w:rPr>
      </w:pPr>
      <w:r>
        <w:t>Table 3.3 Central IMU accelerometer slope and offset table calibration values.</w:t>
      </w:r>
      <w:r>
        <w:tab/>
      </w:r>
      <w:r>
        <w:fldChar w:fldCharType="begin"/>
      </w:r>
      <w:r>
        <w:instrText xml:space="preserve"> PAGEREF _Toc147921000 \h </w:instrText>
      </w:r>
      <w:r>
        <w:fldChar w:fldCharType="separate"/>
      </w:r>
      <w:r>
        <w:t>62</w:t>
      </w:r>
      <w:r>
        <w:fldChar w:fldCharType="end"/>
      </w:r>
    </w:p>
    <w:p w14:paraId="1633E324" w14:textId="1EBA0C8F" w:rsidR="00340AF8" w:rsidRDefault="00340AF8">
      <w:pPr>
        <w:pStyle w:val="TableofFigures"/>
        <w:rPr>
          <w:rFonts w:asciiTheme="minorHAnsi" w:eastAsiaTheme="minorEastAsia" w:hAnsiTheme="minorHAnsi" w:cstheme="minorBidi"/>
          <w:kern w:val="2"/>
          <w:szCs w:val="22"/>
          <w:lang w:eastAsia="zh-CN"/>
          <w14:ligatures w14:val="standardContextual"/>
        </w:rPr>
      </w:pPr>
      <w:r>
        <w:t>Table 3.4 Sample of Euler angle results from the robot arm using tool arm sensors while at rest.</w:t>
      </w:r>
      <w:r>
        <w:tab/>
      </w:r>
      <w:r>
        <w:fldChar w:fldCharType="begin"/>
      </w:r>
      <w:r>
        <w:instrText xml:space="preserve"> PAGEREF _Toc147921001 \h </w:instrText>
      </w:r>
      <w:r>
        <w:fldChar w:fldCharType="separate"/>
      </w:r>
      <w:r>
        <w:t>63</w:t>
      </w:r>
      <w:r>
        <w:fldChar w:fldCharType="end"/>
      </w:r>
    </w:p>
    <w:p w14:paraId="5F9D89C8" w14:textId="06B60E52" w:rsidR="00340AF8" w:rsidRDefault="00340AF8">
      <w:pPr>
        <w:pStyle w:val="TableofFigures"/>
        <w:rPr>
          <w:rFonts w:asciiTheme="minorHAnsi" w:eastAsiaTheme="minorEastAsia" w:hAnsiTheme="minorHAnsi" w:cstheme="minorBidi"/>
          <w:kern w:val="2"/>
          <w:szCs w:val="22"/>
          <w:lang w:eastAsia="zh-CN"/>
          <w14:ligatures w14:val="standardContextual"/>
        </w:rPr>
      </w:pPr>
      <w:r>
        <w:t>Table 3.5 Joint angles of Robot at rest</w:t>
      </w:r>
      <w:r>
        <w:tab/>
      </w:r>
      <w:r>
        <w:fldChar w:fldCharType="begin"/>
      </w:r>
      <w:r>
        <w:instrText xml:space="preserve"> PAGEREF _Toc147921002 \h </w:instrText>
      </w:r>
      <w:r>
        <w:fldChar w:fldCharType="separate"/>
      </w:r>
      <w:r>
        <w:t>63</w:t>
      </w:r>
      <w:r>
        <w:fldChar w:fldCharType="end"/>
      </w:r>
    </w:p>
    <w:p w14:paraId="39BBB637" w14:textId="1E5AD353" w:rsidR="00340AF8" w:rsidRDefault="00340AF8">
      <w:pPr>
        <w:pStyle w:val="TableofFigures"/>
        <w:rPr>
          <w:rFonts w:asciiTheme="minorHAnsi" w:eastAsiaTheme="minorEastAsia" w:hAnsiTheme="minorHAnsi" w:cstheme="minorBidi"/>
          <w:kern w:val="2"/>
          <w:szCs w:val="22"/>
          <w:lang w:eastAsia="zh-CN"/>
          <w14:ligatures w14:val="standardContextual"/>
        </w:rPr>
      </w:pPr>
      <w:r>
        <w:t>Table 3.6 Experiments.</w:t>
      </w:r>
      <w:r>
        <w:tab/>
      </w:r>
      <w:r>
        <w:fldChar w:fldCharType="begin"/>
      </w:r>
      <w:r>
        <w:instrText xml:space="preserve"> PAGEREF _Toc147921003 \h </w:instrText>
      </w:r>
      <w:r>
        <w:fldChar w:fldCharType="separate"/>
      </w:r>
      <w:r>
        <w:t>64</w:t>
      </w:r>
      <w:r>
        <w:fldChar w:fldCharType="end"/>
      </w:r>
    </w:p>
    <w:p w14:paraId="714A3FC8" w14:textId="0A1BAF92" w:rsidR="00340AF8" w:rsidRDefault="00340AF8">
      <w:pPr>
        <w:pStyle w:val="TableofFigures"/>
        <w:rPr>
          <w:rFonts w:asciiTheme="minorHAnsi" w:eastAsiaTheme="minorEastAsia" w:hAnsiTheme="minorHAnsi" w:cstheme="minorBidi"/>
          <w:kern w:val="2"/>
          <w:szCs w:val="22"/>
          <w:lang w:eastAsia="zh-CN"/>
          <w14:ligatures w14:val="standardContextual"/>
        </w:rPr>
      </w:pPr>
      <w:r>
        <w:t>Table 3.7 Robot Movement Program: Roll (Steps 2 and 3 are repeated)</w:t>
      </w:r>
      <w:r>
        <w:tab/>
      </w:r>
      <w:r>
        <w:fldChar w:fldCharType="begin"/>
      </w:r>
      <w:r>
        <w:instrText xml:space="preserve"> PAGEREF _Toc147921004 \h </w:instrText>
      </w:r>
      <w:r>
        <w:fldChar w:fldCharType="separate"/>
      </w:r>
      <w:r>
        <w:t>65</w:t>
      </w:r>
      <w:r>
        <w:fldChar w:fldCharType="end"/>
      </w:r>
    </w:p>
    <w:p w14:paraId="487DD9C3" w14:textId="125BC914" w:rsidR="00340AF8" w:rsidRDefault="00340AF8">
      <w:pPr>
        <w:pStyle w:val="TableofFigures"/>
        <w:rPr>
          <w:rFonts w:asciiTheme="minorHAnsi" w:eastAsiaTheme="minorEastAsia" w:hAnsiTheme="minorHAnsi" w:cstheme="minorBidi"/>
          <w:kern w:val="2"/>
          <w:szCs w:val="22"/>
          <w:lang w:eastAsia="zh-CN"/>
          <w14:ligatures w14:val="standardContextual"/>
        </w:rPr>
      </w:pPr>
      <w:r>
        <w:t>Table 3.8 Robot Movement Program: Pitch</w:t>
      </w:r>
      <w:r>
        <w:tab/>
      </w:r>
      <w:r>
        <w:fldChar w:fldCharType="begin"/>
      </w:r>
      <w:r>
        <w:instrText xml:space="preserve"> PAGEREF _Toc147921005 \h </w:instrText>
      </w:r>
      <w:r>
        <w:fldChar w:fldCharType="separate"/>
      </w:r>
      <w:r>
        <w:t>65</w:t>
      </w:r>
      <w:r>
        <w:fldChar w:fldCharType="end"/>
      </w:r>
    </w:p>
    <w:p w14:paraId="1F17DC4B" w14:textId="2EC0BC47" w:rsidR="00340AF8" w:rsidRDefault="00340AF8">
      <w:pPr>
        <w:pStyle w:val="TableofFigures"/>
        <w:rPr>
          <w:rFonts w:asciiTheme="minorHAnsi" w:eastAsiaTheme="minorEastAsia" w:hAnsiTheme="minorHAnsi" w:cstheme="minorBidi"/>
          <w:kern w:val="2"/>
          <w:szCs w:val="22"/>
          <w:lang w:eastAsia="zh-CN"/>
          <w14:ligatures w14:val="standardContextual"/>
        </w:rPr>
      </w:pPr>
      <w:r>
        <w:t>Table 3.9 Robot Movement Program: Varied</w:t>
      </w:r>
      <w:r>
        <w:tab/>
      </w:r>
      <w:r>
        <w:fldChar w:fldCharType="begin"/>
      </w:r>
      <w:r>
        <w:instrText xml:space="preserve"> PAGEREF _Toc147921006 \h </w:instrText>
      </w:r>
      <w:r>
        <w:fldChar w:fldCharType="separate"/>
      </w:r>
      <w:r>
        <w:t>65</w:t>
      </w:r>
      <w:r>
        <w:fldChar w:fldCharType="end"/>
      </w:r>
    </w:p>
    <w:p w14:paraId="716AE38A" w14:textId="0156CC1B" w:rsidR="00340AF8" w:rsidRDefault="00340AF8">
      <w:pPr>
        <w:pStyle w:val="TableofFigures"/>
        <w:rPr>
          <w:rFonts w:asciiTheme="minorHAnsi" w:eastAsiaTheme="minorEastAsia" w:hAnsiTheme="minorHAnsi" w:cstheme="minorBidi"/>
          <w:kern w:val="2"/>
          <w:szCs w:val="22"/>
          <w:lang w:eastAsia="zh-CN"/>
          <w14:ligatures w14:val="standardContextual"/>
        </w:rPr>
      </w:pPr>
      <w:r>
        <w:t>Table 3.10 Robot Movement Program: Varied-Untrained.</w:t>
      </w:r>
      <w:r>
        <w:tab/>
      </w:r>
      <w:r>
        <w:fldChar w:fldCharType="begin"/>
      </w:r>
      <w:r>
        <w:instrText xml:space="preserve"> PAGEREF _Toc147921007 \h </w:instrText>
      </w:r>
      <w:r>
        <w:fldChar w:fldCharType="separate"/>
      </w:r>
      <w:r>
        <w:t>66</w:t>
      </w:r>
      <w:r>
        <w:fldChar w:fldCharType="end"/>
      </w:r>
    </w:p>
    <w:p w14:paraId="2CA80B1D" w14:textId="177155EC" w:rsidR="00340AF8" w:rsidRDefault="00340AF8">
      <w:pPr>
        <w:pStyle w:val="TableofFigures"/>
        <w:rPr>
          <w:rFonts w:asciiTheme="minorHAnsi" w:eastAsiaTheme="minorEastAsia" w:hAnsiTheme="minorHAnsi" w:cstheme="minorBidi"/>
          <w:kern w:val="2"/>
          <w:szCs w:val="22"/>
          <w:lang w:eastAsia="zh-CN"/>
          <w14:ligatures w14:val="standardContextual"/>
        </w:rPr>
      </w:pPr>
      <w:r>
        <w:t>Table 3.11 Robot Movement Program – Rotation</w:t>
      </w:r>
      <w:r>
        <w:tab/>
      </w:r>
      <w:r>
        <w:fldChar w:fldCharType="begin"/>
      </w:r>
      <w:r>
        <w:instrText xml:space="preserve"> PAGEREF _Toc147921008 \h </w:instrText>
      </w:r>
      <w:r>
        <w:fldChar w:fldCharType="separate"/>
      </w:r>
      <w:r>
        <w:t>66</w:t>
      </w:r>
      <w:r>
        <w:fldChar w:fldCharType="end"/>
      </w:r>
    </w:p>
    <w:p w14:paraId="45BF1341" w14:textId="6F3B0CC8" w:rsidR="00340AF8" w:rsidRDefault="00340AF8">
      <w:pPr>
        <w:pStyle w:val="TableofFigures"/>
        <w:rPr>
          <w:rFonts w:asciiTheme="minorHAnsi" w:eastAsiaTheme="minorEastAsia" w:hAnsiTheme="minorHAnsi" w:cstheme="minorBidi"/>
          <w:kern w:val="2"/>
          <w:szCs w:val="22"/>
          <w:lang w:eastAsia="zh-CN"/>
          <w14:ligatures w14:val="standardContextual"/>
        </w:rPr>
      </w:pPr>
      <w:r>
        <w:t>Table 3.12 Robot Movement Program – Rotation-Untrained.</w:t>
      </w:r>
      <w:r>
        <w:tab/>
      </w:r>
      <w:r>
        <w:fldChar w:fldCharType="begin"/>
      </w:r>
      <w:r>
        <w:instrText xml:space="preserve"> PAGEREF _Toc147921009 \h </w:instrText>
      </w:r>
      <w:r>
        <w:fldChar w:fldCharType="separate"/>
      </w:r>
      <w:r>
        <w:t>67</w:t>
      </w:r>
      <w:r>
        <w:fldChar w:fldCharType="end"/>
      </w:r>
    </w:p>
    <w:p w14:paraId="4E527589" w14:textId="35D41F7D" w:rsidR="00340AF8" w:rsidRDefault="00340AF8">
      <w:pPr>
        <w:pStyle w:val="TableofFigures"/>
        <w:rPr>
          <w:rFonts w:asciiTheme="minorHAnsi" w:eastAsiaTheme="minorEastAsia" w:hAnsiTheme="minorHAnsi" w:cstheme="minorBidi"/>
          <w:kern w:val="2"/>
          <w:szCs w:val="22"/>
          <w:lang w:eastAsia="zh-CN"/>
          <w14:ligatures w14:val="standardContextual"/>
        </w:rPr>
      </w:pPr>
      <w:r>
        <w:t>Table 4.1 Madgwick filter results (CIMU) from a stationary vehicle.</w:t>
      </w:r>
      <w:r>
        <w:tab/>
      </w:r>
      <w:r>
        <w:fldChar w:fldCharType="begin"/>
      </w:r>
      <w:r>
        <w:instrText xml:space="preserve"> PAGEREF _Toc147921010 \h </w:instrText>
      </w:r>
      <w:r>
        <w:fldChar w:fldCharType="separate"/>
      </w:r>
      <w:r>
        <w:t>70</w:t>
      </w:r>
      <w:r>
        <w:fldChar w:fldCharType="end"/>
      </w:r>
    </w:p>
    <w:p w14:paraId="4C73E934" w14:textId="09156F8A" w:rsidR="00340AF8" w:rsidRDefault="00340AF8">
      <w:pPr>
        <w:pStyle w:val="TableofFigures"/>
        <w:rPr>
          <w:rFonts w:asciiTheme="minorHAnsi" w:eastAsiaTheme="minorEastAsia" w:hAnsiTheme="minorHAnsi" w:cstheme="minorBidi"/>
          <w:kern w:val="2"/>
          <w:szCs w:val="22"/>
          <w:lang w:eastAsia="zh-CN"/>
          <w14:ligatures w14:val="standardContextual"/>
        </w:rPr>
      </w:pPr>
      <w:r>
        <w:t>Table 4.2 MLP NN training results (CIMU) on a varied-motion vehicle with default layer size of 10.</w:t>
      </w:r>
      <w:r>
        <w:tab/>
      </w:r>
      <w:r>
        <w:fldChar w:fldCharType="begin"/>
      </w:r>
      <w:r>
        <w:instrText xml:space="preserve"> PAGEREF _Toc147921011 \h </w:instrText>
      </w:r>
      <w:r>
        <w:fldChar w:fldCharType="separate"/>
      </w:r>
      <w:r>
        <w:t>85</w:t>
      </w:r>
      <w:r>
        <w:fldChar w:fldCharType="end"/>
      </w:r>
    </w:p>
    <w:p w14:paraId="15C640F7" w14:textId="0CF2DC57" w:rsidR="00340AF8" w:rsidRDefault="00340AF8">
      <w:pPr>
        <w:pStyle w:val="TableofFigures"/>
        <w:rPr>
          <w:rFonts w:asciiTheme="minorHAnsi" w:eastAsiaTheme="minorEastAsia" w:hAnsiTheme="minorHAnsi" w:cstheme="minorBidi"/>
          <w:kern w:val="2"/>
          <w:szCs w:val="22"/>
          <w:lang w:eastAsia="zh-CN"/>
          <w14:ligatures w14:val="standardContextual"/>
        </w:rPr>
      </w:pPr>
      <w:r>
        <w:t>Table 4.3 MLP NN training progress (CIMU) on a varied-motion vehicle with default layer size of 10.</w:t>
      </w:r>
      <w:r>
        <w:tab/>
      </w:r>
      <w:r>
        <w:fldChar w:fldCharType="begin"/>
      </w:r>
      <w:r>
        <w:instrText xml:space="preserve"> PAGEREF _Toc147921012 \h </w:instrText>
      </w:r>
      <w:r>
        <w:fldChar w:fldCharType="separate"/>
      </w:r>
      <w:r>
        <w:t>85</w:t>
      </w:r>
      <w:r>
        <w:fldChar w:fldCharType="end"/>
      </w:r>
    </w:p>
    <w:p w14:paraId="71B70BBC" w14:textId="2C87EB3F" w:rsidR="00340AF8" w:rsidRDefault="00340AF8">
      <w:pPr>
        <w:pStyle w:val="TableofFigures"/>
        <w:rPr>
          <w:rFonts w:asciiTheme="minorHAnsi" w:eastAsiaTheme="minorEastAsia" w:hAnsiTheme="minorHAnsi" w:cstheme="minorBidi"/>
          <w:kern w:val="2"/>
          <w:szCs w:val="22"/>
          <w:lang w:eastAsia="zh-CN"/>
          <w14:ligatures w14:val="standardContextual"/>
        </w:rPr>
      </w:pPr>
      <w:r>
        <w:t>Table 4.4 MLP NN training progress (CIMU) on a varied-motion vehicle with layer size of 20.</w:t>
      </w:r>
      <w:r>
        <w:tab/>
      </w:r>
      <w:r>
        <w:fldChar w:fldCharType="begin"/>
      </w:r>
      <w:r>
        <w:instrText xml:space="preserve"> PAGEREF _Toc147921013 \h </w:instrText>
      </w:r>
      <w:r>
        <w:fldChar w:fldCharType="separate"/>
      </w:r>
      <w:r>
        <w:t>88</w:t>
      </w:r>
      <w:r>
        <w:fldChar w:fldCharType="end"/>
      </w:r>
    </w:p>
    <w:p w14:paraId="164A1A7E" w14:textId="2049004F" w:rsidR="00340AF8" w:rsidRDefault="00340AF8">
      <w:pPr>
        <w:pStyle w:val="TableofFigures"/>
        <w:rPr>
          <w:rFonts w:asciiTheme="minorHAnsi" w:eastAsiaTheme="minorEastAsia" w:hAnsiTheme="minorHAnsi" w:cstheme="minorBidi"/>
          <w:kern w:val="2"/>
          <w:szCs w:val="22"/>
          <w:lang w:eastAsia="zh-CN"/>
          <w14:ligatures w14:val="standardContextual"/>
        </w:rPr>
      </w:pPr>
      <w:r>
        <w:t>Table 4.5 MLP NN training results (CIMU) on a varied-motion vehicle with layer size of 20.</w:t>
      </w:r>
      <w:r>
        <w:tab/>
      </w:r>
      <w:r>
        <w:fldChar w:fldCharType="begin"/>
      </w:r>
      <w:r>
        <w:instrText xml:space="preserve"> PAGEREF _Toc147921014 \h </w:instrText>
      </w:r>
      <w:r>
        <w:fldChar w:fldCharType="separate"/>
      </w:r>
      <w:r>
        <w:t>88</w:t>
      </w:r>
      <w:r>
        <w:fldChar w:fldCharType="end"/>
      </w:r>
    </w:p>
    <w:p w14:paraId="33E71C88" w14:textId="77584DA2" w:rsidR="00340AF8" w:rsidRDefault="00340AF8">
      <w:pPr>
        <w:pStyle w:val="TableofFigures"/>
        <w:rPr>
          <w:rFonts w:asciiTheme="minorHAnsi" w:eastAsiaTheme="minorEastAsia" w:hAnsiTheme="minorHAnsi" w:cstheme="minorBidi"/>
          <w:kern w:val="2"/>
          <w:szCs w:val="22"/>
          <w:lang w:eastAsia="zh-CN"/>
          <w14:ligatures w14:val="standardContextual"/>
        </w:rPr>
      </w:pPr>
      <w:r>
        <w:t>Table 4.6 MLP NN training progress (CIMU) on a varied-motion vehicle with layer size of 5.</w:t>
      </w:r>
      <w:r>
        <w:tab/>
      </w:r>
      <w:r>
        <w:fldChar w:fldCharType="begin"/>
      </w:r>
      <w:r>
        <w:instrText xml:space="preserve"> PAGEREF _Toc147921015 \h </w:instrText>
      </w:r>
      <w:r>
        <w:fldChar w:fldCharType="separate"/>
      </w:r>
      <w:r>
        <w:t>90</w:t>
      </w:r>
      <w:r>
        <w:fldChar w:fldCharType="end"/>
      </w:r>
    </w:p>
    <w:p w14:paraId="443E4F32" w14:textId="66C794C9" w:rsidR="00340AF8" w:rsidRDefault="00340AF8">
      <w:pPr>
        <w:pStyle w:val="TableofFigures"/>
        <w:rPr>
          <w:rFonts w:asciiTheme="minorHAnsi" w:eastAsiaTheme="minorEastAsia" w:hAnsiTheme="minorHAnsi" w:cstheme="minorBidi"/>
          <w:kern w:val="2"/>
          <w:szCs w:val="22"/>
          <w:lang w:eastAsia="zh-CN"/>
          <w14:ligatures w14:val="standardContextual"/>
        </w:rPr>
      </w:pPr>
      <w:r>
        <w:t>Table 4.7 MLP NN training results (CIMU) on a varied-motion vehicle with layer size of 5.</w:t>
      </w:r>
      <w:r>
        <w:tab/>
      </w:r>
      <w:r>
        <w:fldChar w:fldCharType="begin"/>
      </w:r>
      <w:r>
        <w:instrText xml:space="preserve"> PAGEREF _Toc147921016 \h </w:instrText>
      </w:r>
      <w:r>
        <w:fldChar w:fldCharType="separate"/>
      </w:r>
      <w:r>
        <w:t>91</w:t>
      </w:r>
      <w:r>
        <w:fldChar w:fldCharType="end"/>
      </w:r>
    </w:p>
    <w:p w14:paraId="2570F713" w14:textId="54EF27E8" w:rsidR="00340AF8" w:rsidRDefault="00340AF8">
      <w:pPr>
        <w:pStyle w:val="TableofFigures"/>
        <w:rPr>
          <w:rFonts w:asciiTheme="minorHAnsi" w:eastAsiaTheme="minorEastAsia" w:hAnsiTheme="minorHAnsi" w:cstheme="minorBidi"/>
          <w:kern w:val="2"/>
          <w:szCs w:val="22"/>
          <w:lang w:eastAsia="zh-CN"/>
          <w14:ligatures w14:val="standardContextual"/>
        </w:rPr>
      </w:pPr>
      <w:r>
        <w:t>Table 4.8 Training results on CIMU MLP NN with three layers. Training took 0.8999 seconds.</w:t>
      </w:r>
      <w:r>
        <w:tab/>
      </w:r>
      <w:r>
        <w:fldChar w:fldCharType="begin"/>
      </w:r>
      <w:r>
        <w:instrText xml:space="preserve"> PAGEREF _Toc147921017 \h </w:instrText>
      </w:r>
      <w:r>
        <w:fldChar w:fldCharType="separate"/>
      </w:r>
      <w:r>
        <w:t>91</w:t>
      </w:r>
      <w:r>
        <w:fldChar w:fldCharType="end"/>
      </w:r>
    </w:p>
    <w:p w14:paraId="79C3596F" w14:textId="61249BA4" w:rsidR="00340AF8" w:rsidRDefault="00340AF8">
      <w:pPr>
        <w:pStyle w:val="TableofFigures"/>
        <w:rPr>
          <w:rFonts w:asciiTheme="minorHAnsi" w:eastAsiaTheme="minorEastAsia" w:hAnsiTheme="minorHAnsi" w:cstheme="minorBidi"/>
          <w:kern w:val="2"/>
          <w:szCs w:val="22"/>
          <w:lang w:eastAsia="zh-CN"/>
          <w14:ligatures w14:val="standardContextual"/>
        </w:rPr>
      </w:pPr>
      <w:r>
        <w:t>Table 4.9 Training results on CIMU MLP NN with two layers. Training took 0.6931 seconds.</w:t>
      </w:r>
      <w:r>
        <w:tab/>
      </w:r>
      <w:r>
        <w:fldChar w:fldCharType="begin"/>
      </w:r>
      <w:r>
        <w:instrText xml:space="preserve"> PAGEREF _Toc147921018 \h </w:instrText>
      </w:r>
      <w:r>
        <w:fldChar w:fldCharType="separate"/>
      </w:r>
      <w:r>
        <w:t>91</w:t>
      </w:r>
      <w:r>
        <w:fldChar w:fldCharType="end"/>
      </w:r>
    </w:p>
    <w:p w14:paraId="564AE6BE" w14:textId="44D5B27B" w:rsidR="00340AF8" w:rsidRDefault="00340AF8">
      <w:pPr>
        <w:pStyle w:val="TableofFigures"/>
        <w:rPr>
          <w:rFonts w:asciiTheme="minorHAnsi" w:eastAsiaTheme="minorEastAsia" w:hAnsiTheme="minorHAnsi" w:cstheme="minorBidi"/>
          <w:kern w:val="2"/>
          <w:szCs w:val="22"/>
          <w:lang w:eastAsia="zh-CN"/>
          <w14:ligatures w14:val="standardContextual"/>
        </w:rPr>
      </w:pPr>
      <w:r>
        <w:t>Table 4.10 Training results on CIMU MLP NN with one layer. Training took 0.6315 seconds.</w:t>
      </w:r>
      <w:r>
        <w:tab/>
      </w:r>
      <w:r>
        <w:fldChar w:fldCharType="begin"/>
      </w:r>
      <w:r>
        <w:instrText xml:space="preserve"> PAGEREF _Toc147921019 \h </w:instrText>
      </w:r>
      <w:r>
        <w:fldChar w:fldCharType="separate"/>
      </w:r>
      <w:r>
        <w:t>91</w:t>
      </w:r>
      <w:r>
        <w:fldChar w:fldCharType="end"/>
      </w:r>
    </w:p>
    <w:p w14:paraId="1282E4C3" w14:textId="69BC8DB3" w:rsidR="00340AF8" w:rsidRDefault="00340AF8">
      <w:pPr>
        <w:pStyle w:val="TableofFigures"/>
        <w:rPr>
          <w:rFonts w:asciiTheme="minorHAnsi" w:eastAsiaTheme="minorEastAsia" w:hAnsiTheme="minorHAnsi" w:cstheme="minorBidi"/>
          <w:kern w:val="2"/>
          <w:szCs w:val="22"/>
          <w:lang w:eastAsia="zh-CN"/>
          <w14:ligatures w14:val="standardContextual"/>
        </w:rPr>
      </w:pPr>
      <w:r>
        <w:t>Table 4.11 CIMU 10-layer MLP NN Training Results from Untrained Varied angle movements.</w:t>
      </w:r>
      <w:r>
        <w:tab/>
      </w:r>
      <w:r>
        <w:fldChar w:fldCharType="begin"/>
      </w:r>
      <w:r>
        <w:instrText xml:space="preserve"> PAGEREF _Toc147921020 \h </w:instrText>
      </w:r>
      <w:r>
        <w:fldChar w:fldCharType="separate"/>
      </w:r>
      <w:r>
        <w:t>92</w:t>
      </w:r>
      <w:r>
        <w:fldChar w:fldCharType="end"/>
      </w:r>
    </w:p>
    <w:p w14:paraId="428EC93B" w14:textId="00DE6F46" w:rsidR="00340AF8" w:rsidRDefault="00340AF8">
      <w:pPr>
        <w:pStyle w:val="TableofFigures"/>
        <w:rPr>
          <w:rFonts w:asciiTheme="minorHAnsi" w:eastAsiaTheme="minorEastAsia" w:hAnsiTheme="minorHAnsi" w:cstheme="minorBidi"/>
          <w:kern w:val="2"/>
          <w:szCs w:val="22"/>
          <w:lang w:eastAsia="zh-CN"/>
          <w14:ligatures w14:val="standardContextual"/>
        </w:rPr>
      </w:pPr>
      <w:r>
        <w:t>Table 4.12 Normalised CIMU 10-layer MLP NN Training Results from varied motion.</w:t>
      </w:r>
      <w:r>
        <w:tab/>
      </w:r>
      <w:r>
        <w:fldChar w:fldCharType="begin"/>
      </w:r>
      <w:r>
        <w:instrText xml:space="preserve"> PAGEREF _Toc147921021 \h </w:instrText>
      </w:r>
      <w:r>
        <w:fldChar w:fldCharType="separate"/>
      </w:r>
      <w:r>
        <w:t>92</w:t>
      </w:r>
      <w:r>
        <w:fldChar w:fldCharType="end"/>
      </w:r>
    </w:p>
    <w:p w14:paraId="7ACAC5B4" w14:textId="5039CB40" w:rsidR="00340AF8" w:rsidRDefault="00340AF8">
      <w:pPr>
        <w:pStyle w:val="TableofFigures"/>
        <w:rPr>
          <w:rFonts w:asciiTheme="minorHAnsi" w:eastAsiaTheme="minorEastAsia" w:hAnsiTheme="minorHAnsi" w:cstheme="minorBidi"/>
          <w:kern w:val="2"/>
          <w:szCs w:val="22"/>
          <w:lang w:eastAsia="zh-CN"/>
          <w14:ligatures w14:val="standardContextual"/>
        </w:rPr>
      </w:pPr>
      <w:r>
        <w:t>Table 4.13 Normalised CIMU 10-layer MLP NN Training progress from varied motion.</w:t>
      </w:r>
      <w:r>
        <w:tab/>
      </w:r>
      <w:r>
        <w:fldChar w:fldCharType="begin"/>
      </w:r>
      <w:r>
        <w:instrText xml:space="preserve"> PAGEREF _Toc147921022 \h </w:instrText>
      </w:r>
      <w:r>
        <w:fldChar w:fldCharType="separate"/>
      </w:r>
      <w:r>
        <w:t>92</w:t>
      </w:r>
      <w:r>
        <w:fldChar w:fldCharType="end"/>
      </w:r>
    </w:p>
    <w:p w14:paraId="500F9276" w14:textId="445D624D" w:rsidR="00340AF8" w:rsidRDefault="00340AF8">
      <w:pPr>
        <w:pStyle w:val="TableofFigures"/>
        <w:rPr>
          <w:rFonts w:asciiTheme="minorHAnsi" w:eastAsiaTheme="minorEastAsia" w:hAnsiTheme="minorHAnsi" w:cstheme="minorBidi"/>
          <w:kern w:val="2"/>
          <w:szCs w:val="22"/>
          <w:lang w:eastAsia="zh-CN"/>
          <w14:ligatures w14:val="standardContextual"/>
        </w:rPr>
      </w:pPr>
      <w:r>
        <w:t>Table 4.14 Normalised CIMU 10-layer MLP NN results from Untrained motion.</w:t>
      </w:r>
      <w:r>
        <w:tab/>
      </w:r>
      <w:r>
        <w:fldChar w:fldCharType="begin"/>
      </w:r>
      <w:r>
        <w:instrText xml:space="preserve"> PAGEREF _Toc147921023 \h </w:instrText>
      </w:r>
      <w:r>
        <w:fldChar w:fldCharType="separate"/>
      </w:r>
      <w:r>
        <w:t>92</w:t>
      </w:r>
      <w:r>
        <w:fldChar w:fldCharType="end"/>
      </w:r>
    </w:p>
    <w:p w14:paraId="00728D51" w14:textId="06A731F2" w:rsidR="00340AF8" w:rsidRDefault="00340AF8">
      <w:pPr>
        <w:pStyle w:val="TableofFigures"/>
        <w:rPr>
          <w:rFonts w:asciiTheme="minorHAnsi" w:eastAsiaTheme="minorEastAsia" w:hAnsiTheme="minorHAnsi" w:cstheme="minorBidi"/>
          <w:kern w:val="2"/>
          <w:szCs w:val="22"/>
          <w:lang w:eastAsia="zh-CN"/>
          <w14:ligatures w14:val="standardContextual"/>
        </w:rPr>
      </w:pPr>
      <w:r>
        <w:t>Table 4.15 Normalised CIMU 10-layer NARXNET NN Training results from varied motion.</w:t>
      </w:r>
      <w:r>
        <w:tab/>
      </w:r>
      <w:r>
        <w:fldChar w:fldCharType="begin"/>
      </w:r>
      <w:r>
        <w:instrText xml:space="preserve"> PAGEREF _Toc147921024 \h </w:instrText>
      </w:r>
      <w:r>
        <w:fldChar w:fldCharType="separate"/>
      </w:r>
      <w:r>
        <w:t>93</w:t>
      </w:r>
      <w:r>
        <w:fldChar w:fldCharType="end"/>
      </w:r>
    </w:p>
    <w:p w14:paraId="45A404BD" w14:textId="40A9AE1A" w:rsidR="00340AF8" w:rsidRDefault="00340AF8">
      <w:pPr>
        <w:pStyle w:val="TableofFigures"/>
        <w:rPr>
          <w:rFonts w:asciiTheme="minorHAnsi" w:eastAsiaTheme="minorEastAsia" w:hAnsiTheme="minorHAnsi" w:cstheme="minorBidi"/>
          <w:kern w:val="2"/>
          <w:szCs w:val="22"/>
          <w:lang w:eastAsia="zh-CN"/>
          <w14:ligatures w14:val="standardContextual"/>
        </w:rPr>
      </w:pPr>
      <w:r>
        <w:t>Table 4.16 Normalised CIMU 10-layer NARXNET NN Training progress from varied motion.</w:t>
      </w:r>
      <w:r>
        <w:tab/>
      </w:r>
      <w:r>
        <w:fldChar w:fldCharType="begin"/>
      </w:r>
      <w:r>
        <w:instrText xml:space="preserve"> PAGEREF _Toc147921025 \h </w:instrText>
      </w:r>
      <w:r>
        <w:fldChar w:fldCharType="separate"/>
      </w:r>
      <w:r>
        <w:t>93</w:t>
      </w:r>
      <w:r>
        <w:fldChar w:fldCharType="end"/>
      </w:r>
    </w:p>
    <w:p w14:paraId="405695DC" w14:textId="161CB470" w:rsidR="00340AF8" w:rsidRDefault="00340AF8">
      <w:pPr>
        <w:pStyle w:val="TableofFigures"/>
        <w:rPr>
          <w:rFonts w:asciiTheme="minorHAnsi" w:eastAsiaTheme="minorEastAsia" w:hAnsiTheme="minorHAnsi" w:cstheme="minorBidi"/>
          <w:kern w:val="2"/>
          <w:szCs w:val="22"/>
          <w:lang w:eastAsia="zh-CN"/>
          <w14:ligatures w14:val="standardContextual"/>
        </w:rPr>
      </w:pPr>
      <w:r>
        <w:t>Table 4.17 Normalised CIMU 10-layer NARXNET NN results from untrained motion.</w:t>
      </w:r>
      <w:r>
        <w:tab/>
      </w:r>
      <w:r>
        <w:fldChar w:fldCharType="begin"/>
      </w:r>
      <w:r>
        <w:instrText xml:space="preserve"> PAGEREF _Toc147921026 \h </w:instrText>
      </w:r>
      <w:r>
        <w:fldChar w:fldCharType="separate"/>
      </w:r>
      <w:r>
        <w:t>93</w:t>
      </w:r>
      <w:r>
        <w:fldChar w:fldCharType="end"/>
      </w:r>
    </w:p>
    <w:p w14:paraId="54BFFE00" w14:textId="2C296011" w:rsidR="00340AF8" w:rsidRDefault="00340AF8">
      <w:pPr>
        <w:pStyle w:val="TableofFigures"/>
        <w:rPr>
          <w:rFonts w:asciiTheme="minorHAnsi" w:eastAsiaTheme="minorEastAsia" w:hAnsiTheme="minorHAnsi" w:cstheme="minorBidi"/>
          <w:kern w:val="2"/>
          <w:szCs w:val="22"/>
          <w:lang w:eastAsia="zh-CN"/>
          <w14:ligatures w14:val="standardContextual"/>
        </w:rPr>
      </w:pPr>
      <w:r>
        <w:t>Table 4.18 Normalised Front IMUs 10-layer MLP NN Training progress from varied motion.</w:t>
      </w:r>
      <w:r>
        <w:tab/>
      </w:r>
      <w:r>
        <w:fldChar w:fldCharType="begin"/>
      </w:r>
      <w:r>
        <w:instrText xml:space="preserve"> PAGEREF _Toc147921027 \h </w:instrText>
      </w:r>
      <w:r>
        <w:fldChar w:fldCharType="separate"/>
      </w:r>
      <w:r>
        <w:t>103</w:t>
      </w:r>
      <w:r>
        <w:fldChar w:fldCharType="end"/>
      </w:r>
    </w:p>
    <w:p w14:paraId="6480211C" w14:textId="0FDF15FB" w:rsidR="00340AF8" w:rsidRDefault="00340AF8">
      <w:pPr>
        <w:pStyle w:val="TableofFigures"/>
        <w:rPr>
          <w:rFonts w:asciiTheme="minorHAnsi" w:eastAsiaTheme="minorEastAsia" w:hAnsiTheme="minorHAnsi" w:cstheme="minorBidi"/>
          <w:kern w:val="2"/>
          <w:szCs w:val="22"/>
          <w:lang w:eastAsia="zh-CN"/>
          <w14:ligatures w14:val="standardContextual"/>
        </w:rPr>
      </w:pPr>
      <w:r>
        <w:t>Table 4.19 Normalised Front IMUs 10-layer MLP NN Training results from varied motion.</w:t>
      </w:r>
      <w:r>
        <w:tab/>
      </w:r>
      <w:r>
        <w:fldChar w:fldCharType="begin"/>
      </w:r>
      <w:r>
        <w:instrText xml:space="preserve"> PAGEREF _Toc147921028 \h </w:instrText>
      </w:r>
      <w:r>
        <w:fldChar w:fldCharType="separate"/>
      </w:r>
      <w:r>
        <w:t>103</w:t>
      </w:r>
      <w:r>
        <w:fldChar w:fldCharType="end"/>
      </w:r>
    </w:p>
    <w:p w14:paraId="22832A95" w14:textId="17F88E72" w:rsidR="00340AF8" w:rsidRDefault="00340AF8">
      <w:pPr>
        <w:pStyle w:val="TableofFigures"/>
        <w:rPr>
          <w:rFonts w:asciiTheme="minorHAnsi" w:eastAsiaTheme="minorEastAsia" w:hAnsiTheme="minorHAnsi" w:cstheme="minorBidi"/>
          <w:kern w:val="2"/>
          <w:szCs w:val="22"/>
          <w:lang w:eastAsia="zh-CN"/>
          <w14:ligatures w14:val="standardContextual"/>
        </w:rPr>
      </w:pPr>
      <w:r>
        <w:t>Table 4.20 Normalised Front IMUs 10-layer MLP NN results from untrained motion.</w:t>
      </w:r>
      <w:r>
        <w:tab/>
      </w:r>
      <w:r>
        <w:fldChar w:fldCharType="begin"/>
      </w:r>
      <w:r>
        <w:instrText xml:space="preserve"> PAGEREF _Toc147921029 \h </w:instrText>
      </w:r>
      <w:r>
        <w:fldChar w:fldCharType="separate"/>
      </w:r>
      <w:r>
        <w:t>103</w:t>
      </w:r>
      <w:r>
        <w:fldChar w:fldCharType="end"/>
      </w:r>
    </w:p>
    <w:p w14:paraId="1D054FD3" w14:textId="43B66EA9" w:rsidR="00340AF8" w:rsidRDefault="00340AF8">
      <w:pPr>
        <w:pStyle w:val="TableofFigures"/>
        <w:rPr>
          <w:rFonts w:asciiTheme="minorHAnsi" w:eastAsiaTheme="minorEastAsia" w:hAnsiTheme="minorHAnsi" w:cstheme="minorBidi"/>
          <w:kern w:val="2"/>
          <w:szCs w:val="22"/>
          <w:lang w:eastAsia="zh-CN"/>
          <w14:ligatures w14:val="standardContextual"/>
        </w:rPr>
      </w:pPr>
      <w:r>
        <w:t>Table 4.21 Normalised Front IMUs 5-layer MLP NN training progress from varied motion.</w:t>
      </w:r>
      <w:r>
        <w:tab/>
      </w:r>
      <w:r>
        <w:fldChar w:fldCharType="begin"/>
      </w:r>
      <w:r>
        <w:instrText xml:space="preserve"> PAGEREF _Toc147921030 \h </w:instrText>
      </w:r>
      <w:r>
        <w:fldChar w:fldCharType="separate"/>
      </w:r>
      <w:r>
        <w:t>103</w:t>
      </w:r>
      <w:r>
        <w:fldChar w:fldCharType="end"/>
      </w:r>
    </w:p>
    <w:p w14:paraId="6FD4263E" w14:textId="0F69DDC4" w:rsidR="00340AF8" w:rsidRDefault="00340AF8">
      <w:pPr>
        <w:pStyle w:val="TableofFigures"/>
        <w:rPr>
          <w:rFonts w:asciiTheme="minorHAnsi" w:eastAsiaTheme="minorEastAsia" w:hAnsiTheme="minorHAnsi" w:cstheme="minorBidi"/>
          <w:kern w:val="2"/>
          <w:szCs w:val="22"/>
          <w:lang w:eastAsia="zh-CN"/>
          <w14:ligatures w14:val="standardContextual"/>
        </w:rPr>
      </w:pPr>
      <w:r>
        <w:t>Table 4.22 Normalised Front IMUs 5-layer MLP NN training results from varied motion.</w:t>
      </w:r>
      <w:r>
        <w:tab/>
      </w:r>
      <w:r>
        <w:fldChar w:fldCharType="begin"/>
      </w:r>
      <w:r>
        <w:instrText xml:space="preserve"> PAGEREF _Toc147921031 \h </w:instrText>
      </w:r>
      <w:r>
        <w:fldChar w:fldCharType="separate"/>
      </w:r>
      <w:r>
        <w:t>103</w:t>
      </w:r>
      <w:r>
        <w:fldChar w:fldCharType="end"/>
      </w:r>
    </w:p>
    <w:p w14:paraId="38CC1B80" w14:textId="77206F6D" w:rsidR="00340AF8" w:rsidRDefault="00340AF8">
      <w:pPr>
        <w:pStyle w:val="TableofFigures"/>
        <w:rPr>
          <w:rFonts w:asciiTheme="minorHAnsi" w:eastAsiaTheme="minorEastAsia" w:hAnsiTheme="minorHAnsi" w:cstheme="minorBidi"/>
          <w:kern w:val="2"/>
          <w:szCs w:val="22"/>
          <w:lang w:eastAsia="zh-CN"/>
          <w14:ligatures w14:val="standardContextual"/>
        </w:rPr>
      </w:pPr>
      <w:r>
        <w:t>Table 4.23 Normalised Front IMUs 5-layer MLP NN results from untrained varied motion.</w:t>
      </w:r>
      <w:r>
        <w:tab/>
      </w:r>
      <w:r>
        <w:fldChar w:fldCharType="begin"/>
      </w:r>
      <w:r>
        <w:instrText xml:space="preserve"> PAGEREF _Toc147921032 \h </w:instrText>
      </w:r>
      <w:r>
        <w:fldChar w:fldCharType="separate"/>
      </w:r>
      <w:r>
        <w:t>104</w:t>
      </w:r>
      <w:r>
        <w:fldChar w:fldCharType="end"/>
      </w:r>
    </w:p>
    <w:p w14:paraId="0947C476" w14:textId="6D4435E5" w:rsidR="00340AF8" w:rsidRDefault="00340AF8">
      <w:pPr>
        <w:pStyle w:val="TableofFigures"/>
        <w:rPr>
          <w:rFonts w:asciiTheme="minorHAnsi" w:eastAsiaTheme="minorEastAsia" w:hAnsiTheme="minorHAnsi" w:cstheme="minorBidi"/>
          <w:kern w:val="2"/>
          <w:szCs w:val="22"/>
          <w:lang w:eastAsia="zh-CN"/>
          <w14:ligatures w14:val="standardContextual"/>
        </w:rPr>
      </w:pPr>
      <w:r>
        <w:t>Table 4.24 Normalised Front IMU 10-layer NARXNET NN training progress from varied motion.</w:t>
      </w:r>
      <w:r>
        <w:tab/>
      </w:r>
      <w:r>
        <w:fldChar w:fldCharType="begin"/>
      </w:r>
      <w:r>
        <w:instrText xml:space="preserve"> PAGEREF _Toc147921033 \h </w:instrText>
      </w:r>
      <w:r>
        <w:fldChar w:fldCharType="separate"/>
      </w:r>
      <w:r>
        <w:t>104</w:t>
      </w:r>
      <w:r>
        <w:fldChar w:fldCharType="end"/>
      </w:r>
    </w:p>
    <w:p w14:paraId="214896DF" w14:textId="28D00D74" w:rsidR="00340AF8" w:rsidRDefault="00340AF8">
      <w:pPr>
        <w:pStyle w:val="TableofFigures"/>
        <w:rPr>
          <w:rFonts w:asciiTheme="minorHAnsi" w:eastAsiaTheme="minorEastAsia" w:hAnsiTheme="minorHAnsi" w:cstheme="minorBidi"/>
          <w:kern w:val="2"/>
          <w:szCs w:val="22"/>
          <w:lang w:eastAsia="zh-CN"/>
          <w14:ligatures w14:val="standardContextual"/>
        </w:rPr>
      </w:pPr>
      <w:r>
        <w:t>Table 4.25 Normalised Front IMUs 10-layer NARXNET NN training results from varied motion</w:t>
      </w:r>
      <w:r>
        <w:tab/>
      </w:r>
      <w:r>
        <w:fldChar w:fldCharType="begin"/>
      </w:r>
      <w:r>
        <w:instrText xml:space="preserve"> PAGEREF _Toc147921034 \h </w:instrText>
      </w:r>
      <w:r>
        <w:fldChar w:fldCharType="separate"/>
      </w:r>
      <w:r>
        <w:t>104</w:t>
      </w:r>
      <w:r>
        <w:fldChar w:fldCharType="end"/>
      </w:r>
    </w:p>
    <w:p w14:paraId="78D09EBB" w14:textId="1BCEBF76" w:rsidR="00340AF8" w:rsidRDefault="00340AF8">
      <w:pPr>
        <w:pStyle w:val="TableofFigures"/>
        <w:rPr>
          <w:rFonts w:asciiTheme="minorHAnsi" w:eastAsiaTheme="minorEastAsia" w:hAnsiTheme="minorHAnsi" w:cstheme="minorBidi"/>
          <w:kern w:val="2"/>
          <w:szCs w:val="22"/>
          <w:lang w:eastAsia="zh-CN"/>
          <w14:ligatures w14:val="standardContextual"/>
        </w:rPr>
      </w:pPr>
      <w:r>
        <w:t>Table 4.26 Normalised Front IMUs 10-layer NARXNET NN results from untrained varied motion</w:t>
      </w:r>
      <w:r>
        <w:tab/>
      </w:r>
      <w:r>
        <w:fldChar w:fldCharType="begin"/>
      </w:r>
      <w:r>
        <w:instrText xml:space="preserve"> PAGEREF _Toc147921035 \h </w:instrText>
      </w:r>
      <w:r>
        <w:fldChar w:fldCharType="separate"/>
      </w:r>
      <w:r>
        <w:t>104</w:t>
      </w:r>
      <w:r>
        <w:fldChar w:fldCharType="end"/>
      </w:r>
    </w:p>
    <w:p w14:paraId="76667533" w14:textId="3F8F9E81" w:rsidR="00340AF8" w:rsidRDefault="00340AF8">
      <w:pPr>
        <w:pStyle w:val="TableofFigures"/>
        <w:rPr>
          <w:rFonts w:asciiTheme="minorHAnsi" w:eastAsiaTheme="minorEastAsia" w:hAnsiTheme="minorHAnsi" w:cstheme="minorBidi"/>
          <w:kern w:val="2"/>
          <w:szCs w:val="22"/>
          <w:lang w:eastAsia="zh-CN"/>
          <w14:ligatures w14:val="standardContextual"/>
        </w:rPr>
      </w:pPr>
      <w:r>
        <w:t>Table 4.27 Normalised Front IMU 5-layer NARXNET NN training progress from varied motion.</w:t>
      </w:r>
      <w:r>
        <w:tab/>
      </w:r>
      <w:r>
        <w:fldChar w:fldCharType="begin"/>
      </w:r>
      <w:r>
        <w:instrText xml:space="preserve"> PAGEREF _Toc147921036 \h </w:instrText>
      </w:r>
      <w:r>
        <w:fldChar w:fldCharType="separate"/>
      </w:r>
      <w:r>
        <w:t>105</w:t>
      </w:r>
      <w:r>
        <w:fldChar w:fldCharType="end"/>
      </w:r>
    </w:p>
    <w:p w14:paraId="53AB1CBD" w14:textId="11B67CB4" w:rsidR="00340AF8" w:rsidRDefault="00340AF8">
      <w:pPr>
        <w:pStyle w:val="TableofFigures"/>
        <w:rPr>
          <w:rFonts w:asciiTheme="minorHAnsi" w:eastAsiaTheme="minorEastAsia" w:hAnsiTheme="minorHAnsi" w:cstheme="minorBidi"/>
          <w:kern w:val="2"/>
          <w:szCs w:val="22"/>
          <w:lang w:eastAsia="zh-CN"/>
          <w14:ligatures w14:val="standardContextual"/>
        </w:rPr>
      </w:pPr>
      <w:r>
        <w:t>Table 4.28 Normalised Front IMUs 5-layer NARXNET NN training results from varied motion</w:t>
      </w:r>
      <w:r>
        <w:tab/>
      </w:r>
      <w:r>
        <w:fldChar w:fldCharType="begin"/>
      </w:r>
      <w:r>
        <w:instrText xml:space="preserve"> PAGEREF _Toc147921037 \h </w:instrText>
      </w:r>
      <w:r>
        <w:fldChar w:fldCharType="separate"/>
      </w:r>
      <w:r>
        <w:t>105</w:t>
      </w:r>
      <w:r>
        <w:fldChar w:fldCharType="end"/>
      </w:r>
    </w:p>
    <w:p w14:paraId="667A5833" w14:textId="63D8B8A0" w:rsidR="00340AF8" w:rsidRDefault="00340AF8">
      <w:pPr>
        <w:pStyle w:val="TableofFigures"/>
        <w:rPr>
          <w:rFonts w:asciiTheme="minorHAnsi" w:eastAsiaTheme="minorEastAsia" w:hAnsiTheme="minorHAnsi" w:cstheme="minorBidi"/>
          <w:kern w:val="2"/>
          <w:szCs w:val="22"/>
          <w:lang w:eastAsia="zh-CN"/>
          <w14:ligatures w14:val="standardContextual"/>
        </w:rPr>
      </w:pPr>
      <w:r>
        <w:t>Table 4.29 Normalised Front IMUs 5-layer NARXNET NN results from untrained varied motion</w:t>
      </w:r>
      <w:r>
        <w:tab/>
      </w:r>
      <w:r>
        <w:fldChar w:fldCharType="begin"/>
      </w:r>
      <w:r>
        <w:instrText xml:space="preserve"> PAGEREF _Toc147921038 \h </w:instrText>
      </w:r>
      <w:r>
        <w:fldChar w:fldCharType="separate"/>
      </w:r>
      <w:r>
        <w:t>105</w:t>
      </w:r>
      <w:r>
        <w:fldChar w:fldCharType="end"/>
      </w:r>
    </w:p>
    <w:p w14:paraId="7E9678B0" w14:textId="2515C940" w:rsidR="00340AF8" w:rsidRDefault="00340AF8">
      <w:pPr>
        <w:pStyle w:val="TableofFigures"/>
        <w:rPr>
          <w:rFonts w:asciiTheme="minorHAnsi" w:eastAsiaTheme="minorEastAsia" w:hAnsiTheme="minorHAnsi" w:cstheme="minorBidi"/>
          <w:kern w:val="2"/>
          <w:szCs w:val="22"/>
          <w:lang w:eastAsia="zh-CN"/>
          <w14:ligatures w14:val="standardContextual"/>
        </w:rPr>
      </w:pPr>
      <w:r>
        <w:t>Table 4.30 Normalised Front IMU 3-layer NARXNET NN training progress from varied motion.</w:t>
      </w:r>
      <w:r>
        <w:tab/>
      </w:r>
      <w:r>
        <w:fldChar w:fldCharType="begin"/>
      </w:r>
      <w:r>
        <w:instrText xml:space="preserve"> PAGEREF _Toc147921039 \h </w:instrText>
      </w:r>
      <w:r>
        <w:fldChar w:fldCharType="separate"/>
      </w:r>
      <w:r>
        <w:t>105</w:t>
      </w:r>
      <w:r>
        <w:fldChar w:fldCharType="end"/>
      </w:r>
    </w:p>
    <w:p w14:paraId="6DA0E1CF" w14:textId="0C40A65E" w:rsidR="00340AF8" w:rsidRDefault="00340AF8">
      <w:pPr>
        <w:pStyle w:val="TableofFigures"/>
        <w:rPr>
          <w:rFonts w:asciiTheme="minorHAnsi" w:eastAsiaTheme="minorEastAsia" w:hAnsiTheme="minorHAnsi" w:cstheme="minorBidi"/>
          <w:kern w:val="2"/>
          <w:szCs w:val="22"/>
          <w:lang w:eastAsia="zh-CN"/>
          <w14:ligatures w14:val="standardContextual"/>
        </w:rPr>
      </w:pPr>
      <w:r>
        <w:t>Table 4.31 Normalised Front IMUs 3-layer NARXNET NN training results from varied motion</w:t>
      </w:r>
      <w:r>
        <w:tab/>
      </w:r>
      <w:r>
        <w:fldChar w:fldCharType="begin"/>
      </w:r>
      <w:r>
        <w:instrText xml:space="preserve"> PAGEREF _Toc147921040 \h </w:instrText>
      </w:r>
      <w:r>
        <w:fldChar w:fldCharType="separate"/>
      </w:r>
      <w:r>
        <w:t>105</w:t>
      </w:r>
      <w:r>
        <w:fldChar w:fldCharType="end"/>
      </w:r>
    </w:p>
    <w:p w14:paraId="5003B55D" w14:textId="79CE1689" w:rsidR="00340AF8" w:rsidRDefault="00340AF8">
      <w:pPr>
        <w:pStyle w:val="TableofFigures"/>
        <w:rPr>
          <w:rFonts w:asciiTheme="minorHAnsi" w:eastAsiaTheme="minorEastAsia" w:hAnsiTheme="minorHAnsi" w:cstheme="minorBidi"/>
          <w:kern w:val="2"/>
          <w:szCs w:val="22"/>
          <w:lang w:eastAsia="zh-CN"/>
          <w14:ligatures w14:val="standardContextual"/>
        </w:rPr>
      </w:pPr>
      <w:r>
        <w:lastRenderedPageBreak/>
        <w:t>Table 4.32 Normalised Front IMUs 3-layer NARXNET NN results from untrained varied motion</w:t>
      </w:r>
      <w:r>
        <w:tab/>
      </w:r>
      <w:r>
        <w:fldChar w:fldCharType="begin"/>
      </w:r>
      <w:r>
        <w:instrText xml:space="preserve"> PAGEREF _Toc147921041 \h </w:instrText>
      </w:r>
      <w:r>
        <w:fldChar w:fldCharType="separate"/>
      </w:r>
      <w:r>
        <w:t>105</w:t>
      </w:r>
      <w:r>
        <w:fldChar w:fldCharType="end"/>
      </w:r>
    </w:p>
    <w:p w14:paraId="395191AB" w14:textId="2712F64D" w:rsidR="00340AF8" w:rsidRDefault="00340AF8">
      <w:pPr>
        <w:pStyle w:val="TableofFigures"/>
        <w:rPr>
          <w:rFonts w:asciiTheme="minorHAnsi" w:eastAsiaTheme="minorEastAsia" w:hAnsiTheme="minorHAnsi" w:cstheme="minorBidi"/>
          <w:kern w:val="2"/>
          <w:szCs w:val="22"/>
          <w:lang w:eastAsia="zh-CN"/>
          <w14:ligatures w14:val="standardContextual"/>
        </w:rPr>
      </w:pPr>
      <w:r>
        <w:t>Table 4.33 Normalised All IMUs 10-layer MLP NN training progress from varied motion.</w:t>
      </w:r>
      <w:r>
        <w:tab/>
      </w:r>
      <w:r>
        <w:fldChar w:fldCharType="begin"/>
      </w:r>
      <w:r>
        <w:instrText xml:space="preserve"> PAGEREF _Toc147921042 \h </w:instrText>
      </w:r>
      <w:r>
        <w:fldChar w:fldCharType="separate"/>
      </w:r>
      <w:r>
        <w:t>109</w:t>
      </w:r>
      <w:r>
        <w:fldChar w:fldCharType="end"/>
      </w:r>
    </w:p>
    <w:p w14:paraId="094E21A5" w14:textId="19862089" w:rsidR="00340AF8" w:rsidRDefault="00340AF8">
      <w:pPr>
        <w:pStyle w:val="TableofFigures"/>
        <w:rPr>
          <w:rFonts w:asciiTheme="minorHAnsi" w:eastAsiaTheme="minorEastAsia" w:hAnsiTheme="minorHAnsi" w:cstheme="minorBidi"/>
          <w:kern w:val="2"/>
          <w:szCs w:val="22"/>
          <w:lang w:eastAsia="zh-CN"/>
          <w14:ligatures w14:val="standardContextual"/>
        </w:rPr>
      </w:pPr>
      <w:r>
        <w:t>Table 4.34 Normalised All IMUs 10-layer MLP NN training results from varied motion.</w:t>
      </w:r>
      <w:r>
        <w:tab/>
      </w:r>
      <w:r>
        <w:fldChar w:fldCharType="begin"/>
      </w:r>
      <w:r>
        <w:instrText xml:space="preserve"> PAGEREF _Toc147921043 \h </w:instrText>
      </w:r>
      <w:r>
        <w:fldChar w:fldCharType="separate"/>
      </w:r>
      <w:r>
        <w:t>110</w:t>
      </w:r>
      <w:r>
        <w:fldChar w:fldCharType="end"/>
      </w:r>
    </w:p>
    <w:p w14:paraId="156D6639" w14:textId="48816C1A" w:rsidR="00340AF8" w:rsidRDefault="00340AF8">
      <w:pPr>
        <w:pStyle w:val="TableofFigures"/>
        <w:rPr>
          <w:rFonts w:asciiTheme="minorHAnsi" w:eastAsiaTheme="minorEastAsia" w:hAnsiTheme="minorHAnsi" w:cstheme="minorBidi"/>
          <w:kern w:val="2"/>
          <w:szCs w:val="22"/>
          <w:lang w:eastAsia="zh-CN"/>
          <w14:ligatures w14:val="standardContextual"/>
        </w:rPr>
      </w:pPr>
      <w:r>
        <w:t>Table 4.35 Normalised All IMUs 10-layer MLP NN results from untrained motion.</w:t>
      </w:r>
      <w:r>
        <w:tab/>
      </w:r>
      <w:r>
        <w:fldChar w:fldCharType="begin"/>
      </w:r>
      <w:r>
        <w:instrText xml:space="preserve"> PAGEREF _Toc147921044 \h </w:instrText>
      </w:r>
      <w:r>
        <w:fldChar w:fldCharType="separate"/>
      </w:r>
      <w:r>
        <w:t>110</w:t>
      </w:r>
      <w:r>
        <w:fldChar w:fldCharType="end"/>
      </w:r>
    </w:p>
    <w:p w14:paraId="20F763CA" w14:textId="518D5FE6" w:rsidR="00340AF8" w:rsidRDefault="00340AF8">
      <w:pPr>
        <w:pStyle w:val="TableofFigures"/>
        <w:rPr>
          <w:rFonts w:asciiTheme="minorHAnsi" w:eastAsiaTheme="minorEastAsia" w:hAnsiTheme="minorHAnsi" w:cstheme="minorBidi"/>
          <w:kern w:val="2"/>
          <w:szCs w:val="22"/>
          <w:lang w:eastAsia="zh-CN"/>
          <w14:ligatures w14:val="standardContextual"/>
        </w:rPr>
      </w:pPr>
      <w:r>
        <w:t>Table 4.36 Normalised All IMUs 5-layer MLP NN training progress from varied motion.</w:t>
      </w:r>
      <w:r>
        <w:tab/>
      </w:r>
      <w:r>
        <w:fldChar w:fldCharType="begin"/>
      </w:r>
      <w:r>
        <w:instrText xml:space="preserve"> PAGEREF _Toc147921045 \h </w:instrText>
      </w:r>
      <w:r>
        <w:fldChar w:fldCharType="separate"/>
      </w:r>
      <w:r>
        <w:t>110</w:t>
      </w:r>
      <w:r>
        <w:fldChar w:fldCharType="end"/>
      </w:r>
    </w:p>
    <w:p w14:paraId="4DBBF002" w14:textId="1D69F86E" w:rsidR="00340AF8" w:rsidRDefault="00340AF8">
      <w:pPr>
        <w:pStyle w:val="TableofFigures"/>
        <w:rPr>
          <w:rFonts w:asciiTheme="minorHAnsi" w:eastAsiaTheme="minorEastAsia" w:hAnsiTheme="minorHAnsi" w:cstheme="minorBidi"/>
          <w:kern w:val="2"/>
          <w:szCs w:val="22"/>
          <w:lang w:eastAsia="zh-CN"/>
          <w14:ligatures w14:val="standardContextual"/>
        </w:rPr>
      </w:pPr>
      <w:r>
        <w:t>Table 4.37 Normalised All IMUs 5-layer MLP NN training results from varied motion.</w:t>
      </w:r>
      <w:r>
        <w:tab/>
      </w:r>
      <w:r>
        <w:fldChar w:fldCharType="begin"/>
      </w:r>
      <w:r>
        <w:instrText xml:space="preserve"> PAGEREF _Toc147921046 \h </w:instrText>
      </w:r>
      <w:r>
        <w:fldChar w:fldCharType="separate"/>
      </w:r>
      <w:r>
        <w:t>110</w:t>
      </w:r>
      <w:r>
        <w:fldChar w:fldCharType="end"/>
      </w:r>
    </w:p>
    <w:p w14:paraId="3DF35C56" w14:textId="0E89AB07" w:rsidR="00340AF8" w:rsidRDefault="00340AF8">
      <w:pPr>
        <w:pStyle w:val="TableofFigures"/>
        <w:rPr>
          <w:rFonts w:asciiTheme="minorHAnsi" w:eastAsiaTheme="minorEastAsia" w:hAnsiTheme="minorHAnsi" w:cstheme="minorBidi"/>
          <w:kern w:val="2"/>
          <w:szCs w:val="22"/>
          <w:lang w:eastAsia="zh-CN"/>
          <w14:ligatures w14:val="standardContextual"/>
        </w:rPr>
      </w:pPr>
      <w:r>
        <w:t>Table 4.38 Normalised All IMUs 5-layer MLP NN results from untrained motion.</w:t>
      </w:r>
      <w:r>
        <w:tab/>
      </w:r>
      <w:r>
        <w:fldChar w:fldCharType="begin"/>
      </w:r>
      <w:r>
        <w:instrText xml:space="preserve"> PAGEREF _Toc147921047 \h </w:instrText>
      </w:r>
      <w:r>
        <w:fldChar w:fldCharType="separate"/>
      </w:r>
      <w:r>
        <w:t>110</w:t>
      </w:r>
      <w:r>
        <w:fldChar w:fldCharType="end"/>
      </w:r>
    </w:p>
    <w:p w14:paraId="3C2A2064" w14:textId="2F0E5FC5" w:rsidR="00340AF8" w:rsidRDefault="00340AF8">
      <w:pPr>
        <w:pStyle w:val="TableofFigures"/>
        <w:rPr>
          <w:rFonts w:asciiTheme="minorHAnsi" w:eastAsiaTheme="minorEastAsia" w:hAnsiTheme="minorHAnsi" w:cstheme="minorBidi"/>
          <w:kern w:val="2"/>
          <w:szCs w:val="22"/>
          <w:lang w:eastAsia="zh-CN"/>
          <w14:ligatures w14:val="standardContextual"/>
        </w:rPr>
      </w:pPr>
      <w:r>
        <w:t>Table 4.39 Normalised All IMUs 10-layer NARXNET NN training progress from varied motion.</w:t>
      </w:r>
      <w:r>
        <w:tab/>
      </w:r>
      <w:r>
        <w:fldChar w:fldCharType="begin"/>
      </w:r>
      <w:r>
        <w:instrText xml:space="preserve"> PAGEREF _Toc147921048 \h </w:instrText>
      </w:r>
      <w:r>
        <w:fldChar w:fldCharType="separate"/>
      </w:r>
      <w:r>
        <w:t>111</w:t>
      </w:r>
      <w:r>
        <w:fldChar w:fldCharType="end"/>
      </w:r>
    </w:p>
    <w:p w14:paraId="37296B4E" w14:textId="6A421E54" w:rsidR="00340AF8" w:rsidRDefault="00340AF8">
      <w:pPr>
        <w:pStyle w:val="TableofFigures"/>
        <w:rPr>
          <w:rFonts w:asciiTheme="minorHAnsi" w:eastAsiaTheme="minorEastAsia" w:hAnsiTheme="minorHAnsi" w:cstheme="minorBidi"/>
          <w:kern w:val="2"/>
          <w:szCs w:val="22"/>
          <w:lang w:eastAsia="zh-CN"/>
          <w14:ligatures w14:val="standardContextual"/>
        </w:rPr>
      </w:pPr>
      <w:r>
        <w:t>Table 4.40 Normalised All IMUs 10-layer NARXNET NN training results from varied motion.</w:t>
      </w:r>
      <w:r>
        <w:tab/>
      </w:r>
      <w:r>
        <w:fldChar w:fldCharType="begin"/>
      </w:r>
      <w:r>
        <w:instrText xml:space="preserve"> PAGEREF _Toc147921049 \h </w:instrText>
      </w:r>
      <w:r>
        <w:fldChar w:fldCharType="separate"/>
      </w:r>
      <w:r>
        <w:t>111</w:t>
      </w:r>
      <w:r>
        <w:fldChar w:fldCharType="end"/>
      </w:r>
    </w:p>
    <w:p w14:paraId="4B06540B" w14:textId="38E38945" w:rsidR="00340AF8" w:rsidRDefault="00340AF8">
      <w:pPr>
        <w:pStyle w:val="TableofFigures"/>
        <w:rPr>
          <w:rFonts w:asciiTheme="minorHAnsi" w:eastAsiaTheme="minorEastAsia" w:hAnsiTheme="minorHAnsi" w:cstheme="minorBidi"/>
          <w:kern w:val="2"/>
          <w:szCs w:val="22"/>
          <w:lang w:eastAsia="zh-CN"/>
          <w14:ligatures w14:val="standardContextual"/>
        </w:rPr>
      </w:pPr>
      <w:r>
        <w:t>Table 4.41 Normalised All IMUs 10-layer NARXNET NN results from untrained motion.</w:t>
      </w:r>
      <w:r>
        <w:tab/>
      </w:r>
      <w:r>
        <w:fldChar w:fldCharType="begin"/>
      </w:r>
      <w:r>
        <w:instrText xml:space="preserve"> PAGEREF _Toc147921050 \h </w:instrText>
      </w:r>
      <w:r>
        <w:fldChar w:fldCharType="separate"/>
      </w:r>
      <w:r>
        <w:t>111</w:t>
      </w:r>
      <w:r>
        <w:fldChar w:fldCharType="end"/>
      </w:r>
    </w:p>
    <w:p w14:paraId="4CD3197D" w14:textId="01FC3AAC" w:rsidR="00340AF8" w:rsidRDefault="00340AF8">
      <w:pPr>
        <w:pStyle w:val="TableofFigures"/>
        <w:rPr>
          <w:rFonts w:asciiTheme="minorHAnsi" w:eastAsiaTheme="minorEastAsia" w:hAnsiTheme="minorHAnsi" w:cstheme="minorBidi"/>
          <w:kern w:val="2"/>
          <w:szCs w:val="22"/>
          <w:lang w:eastAsia="zh-CN"/>
          <w14:ligatures w14:val="standardContextual"/>
        </w:rPr>
      </w:pPr>
      <w:r>
        <w:t>Table 4.42 Normalised All IMU 5-layer NARXNET NN training progress from varied motion.</w:t>
      </w:r>
      <w:r>
        <w:tab/>
      </w:r>
      <w:r>
        <w:fldChar w:fldCharType="begin"/>
      </w:r>
      <w:r>
        <w:instrText xml:space="preserve"> PAGEREF _Toc147921051 \h </w:instrText>
      </w:r>
      <w:r>
        <w:fldChar w:fldCharType="separate"/>
      </w:r>
      <w:r>
        <w:t>111</w:t>
      </w:r>
      <w:r>
        <w:fldChar w:fldCharType="end"/>
      </w:r>
    </w:p>
    <w:p w14:paraId="5985B50A" w14:textId="62686E2E" w:rsidR="00340AF8" w:rsidRDefault="00340AF8">
      <w:pPr>
        <w:pStyle w:val="TableofFigures"/>
        <w:rPr>
          <w:rFonts w:asciiTheme="minorHAnsi" w:eastAsiaTheme="minorEastAsia" w:hAnsiTheme="minorHAnsi" w:cstheme="minorBidi"/>
          <w:kern w:val="2"/>
          <w:szCs w:val="22"/>
          <w:lang w:eastAsia="zh-CN"/>
          <w14:ligatures w14:val="standardContextual"/>
        </w:rPr>
      </w:pPr>
      <w:r>
        <w:t>Table 4.43 Normalised All IMUs 5-layer NARXNET NN training results from varied motion</w:t>
      </w:r>
      <w:r>
        <w:tab/>
      </w:r>
      <w:r>
        <w:fldChar w:fldCharType="begin"/>
      </w:r>
      <w:r>
        <w:instrText xml:space="preserve"> PAGEREF _Toc147921052 \h </w:instrText>
      </w:r>
      <w:r>
        <w:fldChar w:fldCharType="separate"/>
      </w:r>
      <w:r>
        <w:t>111</w:t>
      </w:r>
      <w:r>
        <w:fldChar w:fldCharType="end"/>
      </w:r>
    </w:p>
    <w:p w14:paraId="797F184C" w14:textId="14D76F8E" w:rsidR="00340AF8" w:rsidRDefault="00340AF8">
      <w:pPr>
        <w:pStyle w:val="TableofFigures"/>
        <w:rPr>
          <w:rFonts w:asciiTheme="minorHAnsi" w:eastAsiaTheme="minorEastAsia" w:hAnsiTheme="minorHAnsi" w:cstheme="minorBidi"/>
          <w:kern w:val="2"/>
          <w:szCs w:val="22"/>
          <w:lang w:eastAsia="zh-CN"/>
          <w14:ligatures w14:val="standardContextual"/>
        </w:rPr>
      </w:pPr>
      <w:r>
        <w:t>Table 4.44 Normalised All IMUs 5-layer NARXNET NN results from untrained varied motion</w:t>
      </w:r>
      <w:r>
        <w:tab/>
      </w:r>
      <w:r>
        <w:fldChar w:fldCharType="begin"/>
      </w:r>
      <w:r>
        <w:instrText xml:space="preserve"> PAGEREF _Toc147921053 \h </w:instrText>
      </w:r>
      <w:r>
        <w:fldChar w:fldCharType="separate"/>
      </w:r>
      <w:r>
        <w:t>111</w:t>
      </w:r>
      <w:r>
        <w:fldChar w:fldCharType="end"/>
      </w:r>
    </w:p>
    <w:p w14:paraId="1BD40962" w14:textId="5D5BAD3C" w:rsidR="00340AF8" w:rsidRDefault="00340AF8">
      <w:pPr>
        <w:pStyle w:val="TableofFigures"/>
        <w:rPr>
          <w:rFonts w:asciiTheme="minorHAnsi" w:eastAsiaTheme="minorEastAsia" w:hAnsiTheme="minorHAnsi" w:cstheme="minorBidi"/>
          <w:kern w:val="2"/>
          <w:szCs w:val="22"/>
          <w:lang w:eastAsia="zh-CN"/>
          <w14:ligatures w14:val="standardContextual"/>
        </w:rPr>
      </w:pPr>
      <w:r>
        <w:t>Table 4.45 Normalised All IMU 3-layer NARXNET NN training progress from varied motion.</w:t>
      </w:r>
      <w:r>
        <w:tab/>
      </w:r>
      <w:r>
        <w:fldChar w:fldCharType="begin"/>
      </w:r>
      <w:r>
        <w:instrText xml:space="preserve"> PAGEREF _Toc147921054 \h </w:instrText>
      </w:r>
      <w:r>
        <w:fldChar w:fldCharType="separate"/>
      </w:r>
      <w:r>
        <w:t>112</w:t>
      </w:r>
      <w:r>
        <w:fldChar w:fldCharType="end"/>
      </w:r>
    </w:p>
    <w:p w14:paraId="3078AC20" w14:textId="194093CE" w:rsidR="00340AF8" w:rsidRDefault="00340AF8">
      <w:pPr>
        <w:pStyle w:val="TableofFigures"/>
        <w:rPr>
          <w:rFonts w:asciiTheme="minorHAnsi" w:eastAsiaTheme="minorEastAsia" w:hAnsiTheme="minorHAnsi" w:cstheme="minorBidi"/>
          <w:kern w:val="2"/>
          <w:szCs w:val="22"/>
          <w:lang w:eastAsia="zh-CN"/>
          <w14:ligatures w14:val="standardContextual"/>
        </w:rPr>
      </w:pPr>
      <w:r>
        <w:t>Table 4.46 Normalised All IMUs 3-layer NARXNET NN training results from varied motion</w:t>
      </w:r>
      <w:r>
        <w:tab/>
      </w:r>
      <w:r>
        <w:fldChar w:fldCharType="begin"/>
      </w:r>
      <w:r>
        <w:instrText xml:space="preserve"> PAGEREF _Toc147921055 \h </w:instrText>
      </w:r>
      <w:r>
        <w:fldChar w:fldCharType="separate"/>
      </w:r>
      <w:r>
        <w:t>112</w:t>
      </w:r>
      <w:r>
        <w:fldChar w:fldCharType="end"/>
      </w:r>
    </w:p>
    <w:p w14:paraId="207011F5" w14:textId="221FAF53" w:rsidR="00340AF8" w:rsidRDefault="00340AF8">
      <w:pPr>
        <w:pStyle w:val="TableofFigures"/>
        <w:rPr>
          <w:rFonts w:asciiTheme="minorHAnsi" w:eastAsiaTheme="minorEastAsia" w:hAnsiTheme="minorHAnsi" w:cstheme="minorBidi"/>
          <w:kern w:val="2"/>
          <w:szCs w:val="22"/>
          <w:lang w:eastAsia="zh-CN"/>
          <w14:ligatures w14:val="standardContextual"/>
        </w:rPr>
      </w:pPr>
      <w:r>
        <w:t>Table 4.47 Normalised All IMUs 3-layer NARXNET NN results from untrained varied motion</w:t>
      </w:r>
      <w:r>
        <w:tab/>
      </w:r>
      <w:r>
        <w:fldChar w:fldCharType="begin"/>
      </w:r>
      <w:r>
        <w:instrText xml:space="preserve"> PAGEREF _Toc147921056 \h </w:instrText>
      </w:r>
      <w:r>
        <w:fldChar w:fldCharType="separate"/>
      </w:r>
      <w:r>
        <w:t>112</w:t>
      </w:r>
      <w:r>
        <w:fldChar w:fldCharType="end"/>
      </w:r>
    </w:p>
    <w:p w14:paraId="066D9EAD" w14:textId="3CB4DE75" w:rsidR="00340AF8" w:rsidRDefault="00340AF8">
      <w:pPr>
        <w:pStyle w:val="TableofFigures"/>
        <w:rPr>
          <w:rFonts w:asciiTheme="minorHAnsi" w:eastAsiaTheme="minorEastAsia" w:hAnsiTheme="minorHAnsi" w:cstheme="minorBidi"/>
          <w:kern w:val="2"/>
          <w:szCs w:val="22"/>
          <w:lang w:eastAsia="zh-CN"/>
          <w14:ligatures w14:val="standardContextual"/>
        </w:rPr>
      </w:pPr>
      <w:r>
        <w:t>Table 4.48 Normalised CIMU 10-layer MLP NN training results with magnetometer under varied motion.</w:t>
      </w:r>
      <w:r>
        <w:tab/>
      </w:r>
      <w:r>
        <w:fldChar w:fldCharType="begin"/>
      </w:r>
      <w:r>
        <w:instrText xml:space="preserve"> PAGEREF _Toc147921057 \h </w:instrText>
      </w:r>
      <w:r>
        <w:fldChar w:fldCharType="separate"/>
      </w:r>
      <w:r>
        <w:t>115</w:t>
      </w:r>
      <w:r>
        <w:fldChar w:fldCharType="end"/>
      </w:r>
    </w:p>
    <w:p w14:paraId="366D0EF1" w14:textId="7C208F99" w:rsidR="00340AF8" w:rsidRDefault="00340AF8">
      <w:pPr>
        <w:pStyle w:val="TableofFigures"/>
        <w:rPr>
          <w:rFonts w:asciiTheme="minorHAnsi" w:eastAsiaTheme="minorEastAsia" w:hAnsiTheme="minorHAnsi" w:cstheme="minorBidi"/>
          <w:kern w:val="2"/>
          <w:szCs w:val="22"/>
          <w:lang w:eastAsia="zh-CN"/>
          <w14:ligatures w14:val="standardContextual"/>
        </w:rPr>
      </w:pPr>
      <w:r>
        <w:t>Table 4.49 Normalised CIMU 10-layer MLP NN training progress with magnetometer under varied motion.</w:t>
      </w:r>
      <w:r>
        <w:tab/>
      </w:r>
      <w:r>
        <w:fldChar w:fldCharType="begin"/>
      </w:r>
      <w:r>
        <w:instrText xml:space="preserve"> PAGEREF _Toc147921058 \h </w:instrText>
      </w:r>
      <w:r>
        <w:fldChar w:fldCharType="separate"/>
      </w:r>
      <w:r>
        <w:t>115</w:t>
      </w:r>
      <w:r>
        <w:fldChar w:fldCharType="end"/>
      </w:r>
    </w:p>
    <w:p w14:paraId="10E300F4" w14:textId="721F130F" w:rsidR="00340AF8" w:rsidRDefault="00340AF8">
      <w:pPr>
        <w:pStyle w:val="TableofFigures"/>
        <w:rPr>
          <w:rFonts w:asciiTheme="minorHAnsi" w:eastAsiaTheme="minorEastAsia" w:hAnsiTheme="minorHAnsi" w:cstheme="minorBidi"/>
          <w:kern w:val="2"/>
          <w:szCs w:val="22"/>
          <w:lang w:eastAsia="zh-CN"/>
          <w14:ligatures w14:val="standardContextual"/>
        </w:rPr>
      </w:pPr>
      <w:r>
        <w:t>Table 4.50 Normalised CIMU 20-layer MLP NN training progress with magnetometer under varied motion.</w:t>
      </w:r>
      <w:r>
        <w:tab/>
      </w:r>
      <w:r>
        <w:fldChar w:fldCharType="begin"/>
      </w:r>
      <w:r>
        <w:instrText xml:space="preserve"> PAGEREF _Toc147921059 \h </w:instrText>
      </w:r>
      <w:r>
        <w:fldChar w:fldCharType="separate"/>
      </w:r>
      <w:r>
        <w:t>117</w:t>
      </w:r>
      <w:r>
        <w:fldChar w:fldCharType="end"/>
      </w:r>
    </w:p>
    <w:p w14:paraId="6FA85C77" w14:textId="3CA2D91A" w:rsidR="00340AF8" w:rsidRDefault="00340AF8">
      <w:pPr>
        <w:pStyle w:val="TableofFigures"/>
        <w:rPr>
          <w:rFonts w:asciiTheme="minorHAnsi" w:eastAsiaTheme="minorEastAsia" w:hAnsiTheme="minorHAnsi" w:cstheme="minorBidi"/>
          <w:kern w:val="2"/>
          <w:szCs w:val="22"/>
          <w:lang w:eastAsia="zh-CN"/>
          <w14:ligatures w14:val="standardContextual"/>
        </w:rPr>
      </w:pPr>
      <w:r>
        <w:t>Table 4.51 Normalised CIMU 10-layer MLP NN training results from rotational motion.</w:t>
      </w:r>
      <w:r>
        <w:tab/>
      </w:r>
      <w:r>
        <w:fldChar w:fldCharType="begin"/>
      </w:r>
      <w:r>
        <w:instrText xml:space="preserve"> PAGEREF _Toc147921060 \h </w:instrText>
      </w:r>
      <w:r>
        <w:fldChar w:fldCharType="separate"/>
      </w:r>
      <w:r>
        <w:t>122</w:t>
      </w:r>
      <w:r>
        <w:fldChar w:fldCharType="end"/>
      </w:r>
    </w:p>
    <w:p w14:paraId="28F03A8B" w14:textId="7ED40B68" w:rsidR="00340AF8" w:rsidRDefault="00340AF8">
      <w:pPr>
        <w:pStyle w:val="TableofFigures"/>
        <w:rPr>
          <w:rFonts w:asciiTheme="minorHAnsi" w:eastAsiaTheme="minorEastAsia" w:hAnsiTheme="minorHAnsi" w:cstheme="minorBidi"/>
          <w:kern w:val="2"/>
          <w:szCs w:val="22"/>
          <w:lang w:eastAsia="zh-CN"/>
          <w14:ligatures w14:val="standardContextual"/>
        </w:rPr>
      </w:pPr>
      <w:r>
        <w:t>Table 4.52 Normalised CIMU 10-layer MLP NN training results from rotational motion.</w:t>
      </w:r>
      <w:r>
        <w:tab/>
      </w:r>
      <w:r>
        <w:fldChar w:fldCharType="begin"/>
      </w:r>
      <w:r>
        <w:instrText xml:space="preserve"> PAGEREF _Toc147921061 \h </w:instrText>
      </w:r>
      <w:r>
        <w:fldChar w:fldCharType="separate"/>
      </w:r>
      <w:r>
        <w:t>122</w:t>
      </w:r>
      <w:r>
        <w:fldChar w:fldCharType="end"/>
      </w:r>
    </w:p>
    <w:p w14:paraId="23029CF9" w14:textId="2D651284" w:rsidR="00340AF8" w:rsidRDefault="00340AF8">
      <w:pPr>
        <w:pStyle w:val="TableofFigures"/>
        <w:rPr>
          <w:rFonts w:asciiTheme="minorHAnsi" w:eastAsiaTheme="minorEastAsia" w:hAnsiTheme="minorHAnsi" w:cstheme="minorBidi"/>
          <w:kern w:val="2"/>
          <w:szCs w:val="22"/>
          <w:lang w:eastAsia="zh-CN"/>
          <w14:ligatures w14:val="standardContextual"/>
        </w:rPr>
      </w:pPr>
      <w:r>
        <w:t>Table 4.53 Normalised Front IMUs 10-layer MLP NN training results from rotational motion.</w:t>
      </w:r>
      <w:r>
        <w:tab/>
      </w:r>
      <w:r>
        <w:fldChar w:fldCharType="begin"/>
      </w:r>
      <w:r>
        <w:instrText xml:space="preserve"> PAGEREF _Toc147921062 \h </w:instrText>
      </w:r>
      <w:r>
        <w:fldChar w:fldCharType="separate"/>
      </w:r>
      <w:r>
        <w:t>124</w:t>
      </w:r>
      <w:r>
        <w:fldChar w:fldCharType="end"/>
      </w:r>
    </w:p>
    <w:p w14:paraId="364CB1F5" w14:textId="283D817B" w:rsidR="00340AF8" w:rsidRDefault="00340AF8">
      <w:pPr>
        <w:pStyle w:val="TableofFigures"/>
        <w:rPr>
          <w:rFonts w:asciiTheme="minorHAnsi" w:eastAsiaTheme="minorEastAsia" w:hAnsiTheme="minorHAnsi" w:cstheme="minorBidi"/>
          <w:kern w:val="2"/>
          <w:szCs w:val="22"/>
          <w:lang w:eastAsia="zh-CN"/>
          <w14:ligatures w14:val="standardContextual"/>
        </w:rPr>
      </w:pPr>
      <w:r>
        <w:t>Table 4.54 Normalised Front IMUs 10-layer MLP NN training progress from rotational motion.</w:t>
      </w:r>
      <w:r>
        <w:tab/>
      </w:r>
      <w:r>
        <w:fldChar w:fldCharType="begin"/>
      </w:r>
      <w:r>
        <w:instrText xml:space="preserve"> PAGEREF _Toc147921063 \h </w:instrText>
      </w:r>
      <w:r>
        <w:fldChar w:fldCharType="separate"/>
      </w:r>
      <w:r>
        <w:t>124</w:t>
      </w:r>
      <w:r>
        <w:fldChar w:fldCharType="end"/>
      </w:r>
    </w:p>
    <w:p w14:paraId="3753D201" w14:textId="1FC4BE02" w:rsidR="00340AF8" w:rsidRDefault="00340AF8">
      <w:pPr>
        <w:pStyle w:val="TableofFigures"/>
        <w:rPr>
          <w:rFonts w:asciiTheme="minorHAnsi" w:eastAsiaTheme="minorEastAsia" w:hAnsiTheme="minorHAnsi" w:cstheme="minorBidi"/>
          <w:kern w:val="2"/>
          <w:szCs w:val="22"/>
          <w:lang w:eastAsia="zh-CN"/>
          <w14:ligatures w14:val="standardContextual"/>
        </w:rPr>
      </w:pPr>
      <w:r>
        <w:t>Table 4.55 Normalised All IMUs 10-layer MLP NN training results from rotational motion.</w:t>
      </w:r>
      <w:r>
        <w:tab/>
      </w:r>
      <w:r>
        <w:fldChar w:fldCharType="begin"/>
      </w:r>
      <w:r>
        <w:instrText xml:space="preserve"> PAGEREF _Toc147921064 \h </w:instrText>
      </w:r>
      <w:r>
        <w:fldChar w:fldCharType="separate"/>
      </w:r>
      <w:r>
        <w:t>125</w:t>
      </w:r>
      <w:r>
        <w:fldChar w:fldCharType="end"/>
      </w:r>
    </w:p>
    <w:p w14:paraId="25AC4D93" w14:textId="4E239B57" w:rsidR="00340AF8" w:rsidRDefault="00340AF8">
      <w:pPr>
        <w:pStyle w:val="TableofFigures"/>
        <w:rPr>
          <w:rFonts w:asciiTheme="minorHAnsi" w:eastAsiaTheme="minorEastAsia" w:hAnsiTheme="minorHAnsi" w:cstheme="minorBidi"/>
          <w:kern w:val="2"/>
          <w:szCs w:val="22"/>
          <w:lang w:eastAsia="zh-CN"/>
          <w14:ligatures w14:val="standardContextual"/>
        </w:rPr>
      </w:pPr>
      <w:r>
        <w:t>Table 4.56 Normalised All IMUs 10-layer MLP NN training progress from rotational motion.</w:t>
      </w:r>
      <w:r>
        <w:tab/>
      </w:r>
      <w:r>
        <w:fldChar w:fldCharType="begin"/>
      </w:r>
      <w:r>
        <w:instrText xml:space="preserve"> PAGEREF _Toc147921065 \h </w:instrText>
      </w:r>
      <w:r>
        <w:fldChar w:fldCharType="separate"/>
      </w:r>
      <w:r>
        <w:t>125</w:t>
      </w:r>
      <w:r>
        <w:fldChar w:fldCharType="end"/>
      </w:r>
    </w:p>
    <w:p w14:paraId="5E28D8BE" w14:textId="387BF78D" w:rsidR="00340AF8" w:rsidRDefault="00340AF8">
      <w:pPr>
        <w:pStyle w:val="TableofFigures"/>
        <w:rPr>
          <w:rFonts w:asciiTheme="minorHAnsi" w:eastAsiaTheme="minorEastAsia" w:hAnsiTheme="minorHAnsi" w:cstheme="minorBidi"/>
          <w:kern w:val="2"/>
          <w:szCs w:val="22"/>
          <w:lang w:eastAsia="zh-CN"/>
          <w14:ligatures w14:val="standardContextual"/>
        </w:rPr>
      </w:pPr>
      <w:r>
        <w:t>Table 4.57 Normalised All IMUs 20-layer MLP NN training results from rotational motion.</w:t>
      </w:r>
      <w:r>
        <w:tab/>
      </w:r>
      <w:r>
        <w:fldChar w:fldCharType="begin"/>
      </w:r>
      <w:r>
        <w:instrText xml:space="preserve"> PAGEREF _Toc147921066 \h </w:instrText>
      </w:r>
      <w:r>
        <w:fldChar w:fldCharType="separate"/>
      </w:r>
      <w:r>
        <w:t>125</w:t>
      </w:r>
      <w:r>
        <w:fldChar w:fldCharType="end"/>
      </w:r>
    </w:p>
    <w:p w14:paraId="600FD0C8" w14:textId="57E71429" w:rsidR="00340AF8" w:rsidRDefault="00340AF8">
      <w:pPr>
        <w:pStyle w:val="TableofFigures"/>
        <w:rPr>
          <w:rFonts w:asciiTheme="minorHAnsi" w:eastAsiaTheme="minorEastAsia" w:hAnsiTheme="minorHAnsi" w:cstheme="minorBidi"/>
          <w:kern w:val="2"/>
          <w:szCs w:val="22"/>
          <w:lang w:eastAsia="zh-CN"/>
          <w14:ligatures w14:val="standardContextual"/>
        </w:rPr>
      </w:pPr>
      <w:r>
        <w:t>Table 4.58 Normalised All IMUs 20-layer MLP NN training progress from rotational motion.</w:t>
      </w:r>
      <w:r>
        <w:tab/>
      </w:r>
      <w:r>
        <w:fldChar w:fldCharType="begin"/>
      </w:r>
      <w:r>
        <w:instrText xml:space="preserve"> PAGEREF _Toc147921067 \h </w:instrText>
      </w:r>
      <w:r>
        <w:fldChar w:fldCharType="separate"/>
      </w:r>
      <w:r>
        <w:t>125</w:t>
      </w:r>
      <w:r>
        <w:fldChar w:fldCharType="end"/>
      </w:r>
    </w:p>
    <w:p w14:paraId="59C967BD" w14:textId="3C9CD11C" w:rsidR="00340AF8" w:rsidRDefault="00340AF8">
      <w:pPr>
        <w:pStyle w:val="TableofFigures"/>
        <w:rPr>
          <w:rFonts w:asciiTheme="minorHAnsi" w:eastAsiaTheme="minorEastAsia" w:hAnsiTheme="minorHAnsi" w:cstheme="minorBidi"/>
          <w:kern w:val="2"/>
          <w:szCs w:val="22"/>
          <w:lang w:eastAsia="zh-CN"/>
          <w14:ligatures w14:val="standardContextual"/>
        </w:rPr>
      </w:pPr>
      <w:r>
        <w:t>Table 4.59 Normalised All IMUs 10-layer MLP NN results from untrained rotational motion.</w:t>
      </w:r>
      <w:r>
        <w:tab/>
      </w:r>
      <w:r>
        <w:fldChar w:fldCharType="begin"/>
      </w:r>
      <w:r>
        <w:instrText xml:space="preserve"> PAGEREF _Toc147921068 \h </w:instrText>
      </w:r>
      <w:r>
        <w:fldChar w:fldCharType="separate"/>
      </w:r>
      <w:r>
        <w:t>126</w:t>
      </w:r>
      <w:r>
        <w:fldChar w:fldCharType="end"/>
      </w:r>
    </w:p>
    <w:p w14:paraId="1E9DAAC2" w14:textId="3106874C" w:rsidR="00340AF8" w:rsidRDefault="00340AF8">
      <w:pPr>
        <w:pStyle w:val="TableofFigures"/>
        <w:rPr>
          <w:rFonts w:asciiTheme="minorHAnsi" w:eastAsiaTheme="minorEastAsia" w:hAnsiTheme="minorHAnsi" w:cstheme="minorBidi"/>
          <w:kern w:val="2"/>
          <w:szCs w:val="22"/>
          <w:lang w:eastAsia="zh-CN"/>
          <w14:ligatures w14:val="standardContextual"/>
        </w:rPr>
      </w:pPr>
      <w:r>
        <w:t>Table 4.60 Normalised CIMU 10-layer NARXNET NN training progress from rotational motion.</w:t>
      </w:r>
      <w:r>
        <w:tab/>
      </w:r>
      <w:r>
        <w:fldChar w:fldCharType="begin"/>
      </w:r>
      <w:r>
        <w:instrText xml:space="preserve"> PAGEREF _Toc147921069 \h </w:instrText>
      </w:r>
      <w:r>
        <w:fldChar w:fldCharType="separate"/>
      </w:r>
      <w:r>
        <w:t>126</w:t>
      </w:r>
      <w:r>
        <w:fldChar w:fldCharType="end"/>
      </w:r>
    </w:p>
    <w:p w14:paraId="21AC99F0" w14:textId="0246D184" w:rsidR="00340AF8" w:rsidRDefault="00340AF8">
      <w:pPr>
        <w:pStyle w:val="TableofFigures"/>
        <w:rPr>
          <w:rFonts w:asciiTheme="minorHAnsi" w:eastAsiaTheme="minorEastAsia" w:hAnsiTheme="minorHAnsi" w:cstheme="minorBidi"/>
          <w:kern w:val="2"/>
          <w:szCs w:val="22"/>
          <w:lang w:eastAsia="zh-CN"/>
          <w14:ligatures w14:val="standardContextual"/>
        </w:rPr>
      </w:pPr>
      <w:r>
        <w:t>Table 4.61 Normalised CIMU 10-layer NARXNET NN training results from rotational motion.</w:t>
      </w:r>
      <w:r>
        <w:tab/>
      </w:r>
      <w:r>
        <w:fldChar w:fldCharType="begin"/>
      </w:r>
      <w:r>
        <w:instrText xml:space="preserve"> PAGEREF _Toc147921070 \h </w:instrText>
      </w:r>
      <w:r>
        <w:fldChar w:fldCharType="separate"/>
      </w:r>
      <w:r>
        <w:t>126</w:t>
      </w:r>
      <w:r>
        <w:fldChar w:fldCharType="end"/>
      </w:r>
    </w:p>
    <w:p w14:paraId="759A4E45" w14:textId="23D023EA" w:rsidR="00340AF8" w:rsidRDefault="00340AF8">
      <w:pPr>
        <w:pStyle w:val="TableofFigures"/>
        <w:rPr>
          <w:rFonts w:asciiTheme="minorHAnsi" w:eastAsiaTheme="minorEastAsia" w:hAnsiTheme="minorHAnsi" w:cstheme="minorBidi"/>
          <w:kern w:val="2"/>
          <w:szCs w:val="22"/>
          <w:lang w:eastAsia="zh-CN"/>
          <w14:ligatures w14:val="standardContextual"/>
        </w:rPr>
      </w:pPr>
      <w:r>
        <w:t>Table 4.62 Normalised CIMU 10-layer NARXNET NN results from untrained rotational motion.</w:t>
      </w:r>
      <w:r>
        <w:tab/>
      </w:r>
      <w:r>
        <w:fldChar w:fldCharType="begin"/>
      </w:r>
      <w:r>
        <w:instrText xml:space="preserve"> PAGEREF _Toc147921071 \h </w:instrText>
      </w:r>
      <w:r>
        <w:fldChar w:fldCharType="separate"/>
      </w:r>
      <w:r>
        <w:t>126</w:t>
      </w:r>
      <w:r>
        <w:fldChar w:fldCharType="end"/>
      </w:r>
    </w:p>
    <w:p w14:paraId="3BB9B536" w14:textId="1A26EDCA" w:rsidR="00340AF8" w:rsidRDefault="00340AF8">
      <w:pPr>
        <w:pStyle w:val="TableofFigures"/>
        <w:rPr>
          <w:rFonts w:asciiTheme="minorHAnsi" w:eastAsiaTheme="minorEastAsia" w:hAnsiTheme="minorHAnsi" w:cstheme="minorBidi"/>
          <w:kern w:val="2"/>
          <w:szCs w:val="22"/>
          <w:lang w:eastAsia="zh-CN"/>
          <w14:ligatures w14:val="standardContextual"/>
        </w:rPr>
      </w:pPr>
      <w:r>
        <w:t>Table 4.63 Front-left IMU Accelerometer measurements after inverting the IMU</w:t>
      </w:r>
      <w:r>
        <w:tab/>
      </w:r>
      <w:r>
        <w:fldChar w:fldCharType="begin"/>
      </w:r>
      <w:r>
        <w:instrText xml:space="preserve"> PAGEREF _Toc147921072 \h </w:instrText>
      </w:r>
      <w:r>
        <w:fldChar w:fldCharType="separate"/>
      </w:r>
      <w:r>
        <w:t>134</w:t>
      </w:r>
      <w:r>
        <w:fldChar w:fldCharType="end"/>
      </w:r>
    </w:p>
    <w:p w14:paraId="5E69B41A" w14:textId="65C4E29E" w:rsidR="00340AF8" w:rsidRDefault="00340AF8">
      <w:pPr>
        <w:pStyle w:val="TableofFigures"/>
        <w:rPr>
          <w:rFonts w:asciiTheme="minorHAnsi" w:eastAsiaTheme="minorEastAsia" w:hAnsiTheme="minorHAnsi" w:cstheme="minorBidi"/>
          <w:kern w:val="2"/>
          <w:szCs w:val="22"/>
          <w:lang w:eastAsia="zh-CN"/>
          <w14:ligatures w14:val="standardContextual"/>
        </w:rPr>
      </w:pPr>
      <w:r>
        <w:t>Table 4.64 Front-left IMU Gyrometer measurements after inverting the IMU</w:t>
      </w:r>
      <w:r>
        <w:tab/>
      </w:r>
      <w:r>
        <w:fldChar w:fldCharType="begin"/>
      </w:r>
      <w:r>
        <w:instrText xml:space="preserve"> PAGEREF _Toc147921073 \h </w:instrText>
      </w:r>
      <w:r>
        <w:fldChar w:fldCharType="separate"/>
      </w:r>
      <w:r>
        <w:t>135</w:t>
      </w:r>
      <w:r>
        <w:fldChar w:fldCharType="end"/>
      </w:r>
    </w:p>
    <w:p w14:paraId="182F4155" w14:textId="38545F9E" w:rsidR="00340AF8" w:rsidRDefault="00340AF8">
      <w:pPr>
        <w:pStyle w:val="TableofFigures"/>
        <w:rPr>
          <w:rFonts w:asciiTheme="minorHAnsi" w:eastAsiaTheme="minorEastAsia" w:hAnsiTheme="minorHAnsi" w:cstheme="minorBidi"/>
          <w:kern w:val="2"/>
          <w:szCs w:val="22"/>
          <w:lang w:eastAsia="zh-CN"/>
          <w14:ligatures w14:val="standardContextual"/>
        </w:rPr>
      </w:pPr>
      <w:r>
        <w:t>Table 4.65 Accelerometer measurements from rotating rear IMUs by pi/2(90 degrees)</w:t>
      </w:r>
      <w:r>
        <w:tab/>
      </w:r>
      <w:r>
        <w:fldChar w:fldCharType="begin"/>
      </w:r>
      <w:r>
        <w:instrText xml:space="preserve"> PAGEREF _Toc147921074 \h </w:instrText>
      </w:r>
      <w:r>
        <w:fldChar w:fldCharType="separate"/>
      </w:r>
      <w:r>
        <w:t>136</w:t>
      </w:r>
      <w:r>
        <w:fldChar w:fldCharType="end"/>
      </w:r>
    </w:p>
    <w:p w14:paraId="67EA2554" w14:textId="648CAEEF" w:rsidR="00340AF8" w:rsidRDefault="00340AF8">
      <w:pPr>
        <w:pStyle w:val="TableofFigures"/>
        <w:rPr>
          <w:rFonts w:asciiTheme="minorHAnsi" w:eastAsiaTheme="minorEastAsia" w:hAnsiTheme="minorHAnsi" w:cstheme="minorBidi"/>
          <w:kern w:val="2"/>
          <w:szCs w:val="22"/>
          <w:lang w:eastAsia="zh-CN"/>
          <w14:ligatures w14:val="standardContextual"/>
        </w:rPr>
      </w:pPr>
      <w:r>
        <w:t>Table 4.66 Gyrometer measurements from rotating rear IMUs by pi/2(90 degrees)</w:t>
      </w:r>
      <w:r>
        <w:tab/>
      </w:r>
      <w:r>
        <w:fldChar w:fldCharType="begin"/>
      </w:r>
      <w:r>
        <w:instrText xml:space="preserve"> PAGEREF _Toc147921075 \h </w:instrText>
      </w:r>
      <w:r>
        <w:fldChar w:fldCharType="separate"/>
      </w:r>
      <w:r>
        <w:t>137</w:t>
      </w:r>
      <w:r>
        <w:fldChar w:fldCharType="end"/>
      </w:r>
    </w:p>
    <w:p w14:paraId="1CA70459" w14:textId="3BAA332B" w:rsidR="00340AF8" w:rsidRDefault="00340AF8">
      <w:pPr>
        <w:pStyle w:val="TableofFigures"/>
        <w:rPr>
          <w:rFonts w:asciiTheme="minorHAnsi" w:eastAsiaTheme="minorEastAsia" w:hAnsiTheme="minorHAnsi" w:cstheme="minorBidi"/>
          <w:kern w:val="2"/>
          <w:szCs w:val="22"/>
          <w:lang w:eastAsia="zh-CN"/>
          <w14:ligatures w14:val="standardContextual"/>
        </w:rPr>
      </w:pPr>
      <w:r>
        <w:t>Table 7.1 Script Names and Functions</w:t>
      </w:r>
      <w:r>
        <w:tab/>
      </w:r>
      <w:r>
        <w:fldChar w:fldCharType="begin"/>
      </w:r>
      <w:r>
        <w:instrText xml:space="preserve"> PAGEREF _Toc147921076 \h </w:instrText>
      </w:r>
      <w:r>
        <w:fldChar w:fldCharType="separate"/>
      </w:r>
      <w:r>
        <w:t>147</w:t>
      </w:r>
      <w:r>
        <w:fldChar w:fldCharType="end"/>
      </w:r>
    </w:p>
    <w:p w14:paraId="4E5E9556" w14:textId="36F5BE88" w:rsidR="00340AF8" w:rsidRDefault="00340AF8">
      <w:pPr>
        <w:pStyle w:val="TableofFigures"/>
        <w:rPr>
          <w:rFonts w:asciiTheme="minorHAnsi" w:eastAsiaTheme="minorEastAsia" w:hAnsiTheme="minorHAnsi" w:cstheme="minorBidi"/>
          <w:kern w:val="2"/>
          <w:szCs w:val="22"/>
          <w:lang w:eastAsia="zh-CN"/>
          <w14:ligatures w14:val="standardContextual"/>
        </w:rPr>
      </w:pPr>
      <w:r>
        <w:t>Table 7.2  IMU Error Coefficients produced from initial calibration (rounded to 8 decimal places)</w:t>
      </w:r>
      <w:r>
        <w:tab/>
      </w:r>
      <w:r>
        <w:fldChar w:fldCharType="begin"/>
      </w:r>
      <w:r>
        <w:instrText xml:space="preserve"> PAGEREF _Toc147921077 \h </w:instrText>
      </w:r>
      <w:r>
        <w:fldChar w:fldCharType="separate"/>
      </w:r>
      <w:r>
        <w:t>148</w:t>
      </w:r>
      <w:r>
        <w:fldChar w:fldCharType="end"/>
      </w:r>
    </w:p>
    <w:p w14:paraId="35594CB7" w14:textId="0F242EFC" w:rsidR="00452E46" w:rsidRPr="00280F56" w:rsidRDefault="00841042" w:rsidP="00841042">
      <w:pPr>
        <w:pStyle w:val="BodyText"/>
      </w:pPr>
      <w:r>
        <w:fldChar w:fldCharType="end"/>
      </w:r>
    </w:p>
    <w:p w14:paraId="266FAC5E" w14:textId="77777777" w:rsidR="00317F4F" w:rsidRDefault="00317F4F">
      <w:pPr>
        <w:rPr>
          <w:rFonts w:ascii="Calibri" w:hAnsi="Calibri" w:cs="Calibri"/>
          <w:b/>
          <w:sz w:val="32"/>
        </w:rPr>
      </w:pPr>
      <w:r>
        <w:br w:type="page"/>
      </w:r>
    </w:p>
    <w:p w14:paraId="5C32FC20" w14:textId="6B333470" w:rsidR="00352936" w:rsidRDefault="00352936" w:rsidP="00352936">
      <w:pPr>
        <w:pStyle w:val="HeadingMyL1"/>
      </w:pPr>
      <w:bookmarkStart w:id="12" w:name="_Toc147920240"/>
      <w:r w:rsidRPr="00280F56">
        <w:lastRenderedPageBreak/>
        <w:t>List of Code</w:t>
      </w:r>
      <w:bookmarkEnd w:id="12"/>
    </w:p>
    <w:p w14:paraId="45F162B9" w14:textId="3EBF4AB3" w:rsidR="00352936" w:rsidRPr="00280F56" w:rsidRDefault="00B928F2" w:rsidP="00352936">
      <w:pPr>
        <w:pStyle w:val="BodyText"/>
      </w:pPr>
      <w:r>
        <w:t xml:space="preserve">All code can be found at the project github location, </w:t>
      </w:r>
      <w:hyperlink r:id="rId13" w:history="1">
        <w:r w:rsidR="00A3634E" w:rsidRPr="0050469D">
          <w:rPr>
            <w:rStyle w:val="Hyperlink"/>
          </w:rPr>
          <w:t>https://github.com/BratNZ/Thesis</w:t>
        </w:r>
      </w:hyperlink>
      <w:r w:rsidR="00A3634E">
        <w:br/>
        <w:t>Details of code can be found in Table 7.1 found in Appendix 7.1.</w:t>
      </w:r>
    </w:p>
    <w:p w14:paraId="58652028" w14:textId="77777777" w:rsidR="00352936" w:rsidRPr="00280F56" w:rsidRDefault="00352936" w:rsidP="00352936">
      <w:pPr>
        <w:pStyle w:val="HeadingMyL1"/>
      </w:pPr>
      <w:bookmarkStart w:id="13" w:name="_Toc147920241"/>
      <w:r w:rsidRPr="00280F56">
        <w:t>List of Equations</w:t>
      </w:r>
      <w:bookmarkEnd w:id="13"/>
    </w:p>
    <w:p w14:paraId="193C04AB" w14:textId="03ACD619" w:rsidR="00E05061"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E05061">
        <w:t>Equation 1.1 Acceleration at rest where g=9.81m/s</w:t>
      </w:r>
      <w:r w:rsidR="00E05061" w:rsidRPr="00352360">
        <w:rPr>
          <w:vertAlign w:val="superscript"/>
        </w:rPr>
        <w:t>2</w:t>
      </w:r>
      <w:r w:rsidR="00E05061">
        <w:t>.</w:t>
      </w:r>
      <w:r w:rsidR="00E05061">
        <w:tab/>
      </w:r>
      <w:r w:rsidR="00E05061">
        <w:fldChar w:fldCharType="begin"/>
      </w:r>
      <w:r w:rsidR="00E05061">
        <w:instrText xml:space="preserve"> PAGEREF _Toc147919241 \h </w:instrText>
      </w:r>
      <w:r w:rsidR="00E05061">
        <w:fldChar w:fldCharType="separate"/>
      </w:r>
      <w:r w:rsidR="00E05061">
        <w:t>34</w:t>
      </w:r>
      <w:r w:rsidR="00E05061">
        <w:fldChar w:fldCharType="end"/>
      </w:r>
    </w:p>
    <w:p w14:paraId="2E8BD04A" w14:textId="216FC609" w:rsidR="00E05061" w:rsidRDefault="00E05061">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7919242 \h </w:instrText>
      </w:r>
      <w:r>
        <w:fldChar w:fldCharType="separate"/>
      </w:r>
      <w:r>
        <w:t>34</w:t>
      </w:r>
      <w:r>
        <w:fldChar w:fldCharType="end"/>
      </w:r>
    </w:p>
    <w:p w14:paraId="44C27B41" w14:textId="05CD4841" w:rsidR="00E05061" w:rsidRDefault="00E05061">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7919243 \h </w:instrText>
      </w:r>
      <w:r>
        <w:fldChar w:fldCharType="separate"/>
      </w:r>
      <w:r>
        <w:t>34</w:t>
      </w:r>
      <w:r>
        <w:fldChar w:fldCharType="end"/>
      </w:r>
    </w:p>
    <w:p w14:paraId="73FF3451" w14:textId="50AE0FE9" w:rsidR="00E05061" w:rsidRDefault="00E05061">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7919244 \h </w:instrText>
      </w:r>
      <w:r>
        <w:fldChar w:fldCharType="separate"/>
      </w:r>
      <w:r>
        <w:t>34</w:t>
      </w:r>
      <w:r>
        <w:fldChar w:fldCharType="end"/>
      </w:r>
    </w:p>
    <w:p w14:paraId="63D7A9CD" w14:textId="5EE729F1" w:rsidR="00352936" w:rsidRPr="00280F56" w:rsidRDefault="00352936" w:rsidP="00317F4F">
      <w:pPr>
        <w:pStyle w:val="HeadingMyL1"/>
        <w:jc w:val="left"/>
        <w:rPr>
          <w:b w:val="0"/>
        </w:rPr>
      </w:pPr>
      <w:r w:rsidRPr="00280F56">
        <w:rPr>
          <w:b w:val="0"/>
          <w:bCs/>
        </w:rPr>
        <w:fldChar w:fldCharType="end"/>
      </w:r>
    </w:p>
    <w:p w14:paraId="65E3024C" w14:textId="484A4220" w:rsidR="00452E46" w:rsidRPr="00280F56" w:rsidRDefault="00452E46" w:rsidP="00667C2A">
      <w:pPr>
        <w:pStyle w:val="HeadingMyL1"/>
      </w:pPr>
      <w:bookmarkStart w:id="14" w:name="_Toc147920242"/>
      <w:r w:rsidRPr="00280F56">
        <w:t>List of Figures</w:t>
      </w:r>
      <w:bookmarkEnd w:id="14"/>
    </w:p>
    <w:p w14:paraId="1D69D4EF" w14:textId="6A447B75" w:rsidR="00806D15"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806D15">
        <w:t>Figure 1.1  Obstacle detecting Sensor Types (Image from author).</w:t>
      </w:r>
      <w:r w:rsidR="00806D15">
        <w:tab/>
      </w:r>
      <w:r w:rsidR="00806D15">
        <w:fldChar w:fldCharType="begin"/>
      </w:r>
      <w:r w:rsidR="00806D15">
        <w:instrText xml:space="preserve"> PAGEREF _Toc147921189 \h </w:instrText>
      </w:r>
      <w:r w:rsidR="00806D15">
        <w:fldChar w:fldCharType="separate"/>
      </w:r>
      <w:r w:rsidR="00806D15">
        <w:t>26</w:t>
      </w:r>
      <w:r w:rsidR="00806D15">
        <w:fldChar w:fldCharType="end"/>
      </w:r>
    </w:p>
    <w:p w14:paraId="001A8A07" w14:textId="61CB06FA" w:rsidR="00806D15" w:rsidRDefault="00806D15">
      <w:pPr>
        <w:pStyle w:val="TableofFigures"/>
        <w:rPr>
          <w:rFonts w:asciiTheme="minorHAnsi" w:eastAsiaTheme="minorEastAsia" w:hAnsiTheme="minorHAnsi" w:cstheme="minorBidi"/>
          <w:kern w:val="2"/>
          <w:szCs w:val="22"/>
          <w:lang w:eastAsia="zh-CN"/>
          <w14:ligatures w14:val="standardContextual"/>
        </w:rPr>
      </w:pPr>
      <w:r>
        <w:t>Figure 1.2   Diagram of conventional roll, pitch and yaw angles (Image from Author).</w:t>
      </w:r>
      <w:r>
        <w:tab/>
      </w:r>
      <w:r>
        <w:fldChar w:fldCharType="begin"/>
      </w:r>
      <w:r>
        <w:instrText xml:space="preserve"> PAGEREF _Toc147921190 \h </w:instrText>
      </w:r>
      <w:r>
        <w:fldChar w:fldCharType="separate"/>
      </w:r>
      <w:r>
        <w:t>37</w:t>
      </w:r>
      <w:r>
        <w:fldChar w:fldCharType="end"/>
      </w:r>
    </w:p>
    <w:p w14:paraId="152DE0AC" w14:textId="4A688B86" w:rsidR="00806D15" w:rsidRDefault="00806D15">
      <w:pPr>
        <w:pStyle w:val="TableofFigures"/>
        <w:rPr>
          <w:rFonts w:asciiTheme="minorHAnsi" w:eastAsiaTheme="minorEastAsia" w:hAnsiTheme="minorHAnsi" w:cstheme="minorBidi"/>
          <w:kern w:val="2"/>
          <w:szCs w:val="22"/>
          <w:lang w:eastAsia="zh-CN"/>
          <w14:ligatures w14:val="standardContextual"/>
        </w:rPr>
      </w:pPr>
      <w:r>
        <w:t>Figure 1.3  Fisheye Lens capture example. Copyright free Image from (Fpatrocini, n.d.)</w:t>
      </w:r>
      <w:r>
        <w:tab/>
      </w:r>
      <w:r>
        <w:fldChar w:fldCharType="begin"/>
      </w:r>
      <w:r>
        <w:instrText xml:space="preserve"> PAGEREF _Toc147921191 \h </w:instrText>
      </w:r>
      <w:r>
        <w:fldChar w:fldCharType="separate"/>
      </w:r>
      <w:r>
        <w:t>40</w:t>
      </w:r>
      <w:r>
        <w:fldChar w:fldCharType="end"/>
      </w:r>
    </w:p>
    <w:p w14:paraId="1C10EDD2" w14:textId="6A16B903" w:rsidR="00806D15" w:rsidRDefault="00806D15">
      <w:pPr>
        <w:pStyle w:val="TableofFigures"/>
        <w:rPr>
          <w:rFonts w:asciiTheme="minorHAnsi" w:eastAsiaTheme="minorEastAsia" w:hAnsiTheme="minorHAnsi" w:cstheme="minorBidi"/>
          <w:kern w:val="2"/>
          <w:szCs w:val="22"/>
          <w:lang w:eastAsia="zh-CN"/>
          <w14:ligatures w14:val="standardContextual"/>
        </w:rPr>
      </w:pPr>
      <w:r>
        <w:t>Figure 1.4 Neuron construction (unit part of the diagram). Image from (Samarasinghe, 2006).</w:t>
      </w:r>
      <w:r>
        <w:tab/>
      </w:r>
      <w:r>
        <w:fldChar w:fldCharType="begin"/>
      </w:r>
      <w:r>
        <w:instrText xml:space="preserve"> PAGEREF _Toc147921192 \h </w:instrText>
      </w:r>
      <w:r>
        <w:fldChar w:fldCharType="separate"/>
      </w:r>
      <w:r>
        <w:t>41</w:t>
      </w:r>
      <w:r>
        <w:fldChar w:fldCharType="end"/>
      </w:r>
    </w:p>
    <w:p w14:paraId="50805022" w14:textId="28D7AE4B" w:rsidR="00806D15" w:rsidRDefault="00806D15">
      <w:pPr>
        <w:pStyle w:val="TableofFigures"/>
        <w:rPr>
          <w:rFonts w:asciiTheme="minorHAnsi" w:eastAsiaTheme="minorEastAsia" w:hAnsiTheme="minorHAnsi" w:cstheme="minorBidi"/>
          <w:kern w:val="2"/>
          <w:szCs w:val="22"/>
          <w:lang w:eastAsia="zh-CN"/>
          <w14:ligatures w14:val="standardContextual"/>
        </w:rPr>
      </w:pPr>
      <w:r>
        <w:t>Figure 1.5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7921193 \h </w:instrText>
      </w:r>
      <w:r>
        <w:fldChar w:fldCharType="separate"/>
      </w:r>
      <w:r>
        <w:t>43</w:t>
      </w:r>
      <w:r>
        <w:fldChar w:fldCharType="end"/>
      </w:r>
    </w:p>
    <w:p w14:paraId="658F1944" w14:textId="077AEA32" w:rsidR="00806D15" w:rsidRDefault="00806D15">
      <w:pPr>
        <w:pStyle w:val="TableofFigures"/>
        <w:rPr>
          <w:rFonts w:asciiTheme="minorHAnsi" w:eastAsiaTheme="minorEastAsia" w:hAnsiTheme="minorHAnsi" w:cstheme="minorBidi"/>
          <w:kern w:val="2"/>
          <w:szCs w:val="22"/>
          <w:lang w:eastAsia="zh-CN"/>
          <w14:ligatures w14:val="standardContextual"/>
        </w:rPr>
      </w:pPr>
      <w:r>
        <w:t>Figure 1.6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7921194 \h </w:instrText>
      </w:r>
      <w:r>
        <w:fldChar w:fldCharType="separate"/>
      </w:r>
      <w:r>
        <w:t>44</w:t>
      </w:r>
      <w:r>
        <w:fldChar w:fldCharType="end"/>
      </w:r>
    </w:p>
    <w:p w14:paraId="3DC93BA4" w14:textId="4C96D7A9" w:rsidR="00806D15" w:rsidRDefault="00806D15">
      <w:pPr>
        <w:pStyle w:val="TableofFigures"/>
        <w:rPr>
          <w:rFonts w:asciiTheme="minorHAnsi" w:eastAsiaTheme="minorEastAsia" w:hAnsiTheme="minorHAnsi" w:cstheme="minorBidi"/>
          <w:kern w:val="2"/>
          <w:szCs w:val="22"/>
          <w:lang w:eastAsia="zh-CN"/>
          <w14:ligatures w14:val="standardContextual"/>
        </w:rPr>
      </w:pPr>
      <w:r>
        <w:t>Figure 2.1 10 layer MLP model diagram.</w:t>
      </w:r>
      <w:r>
        <w:tab/>
      </w:r>
      <w:r>
        <w:fldChar w:fldCharType="begin"/>
      </w:r>
      <w:r>
        <w:instrText xml:space="preserve"> PAGEREF _Toc147921195 \h </w:instrText>
      </w:r>
      <w:r>
        <w:fldChar w:fldCharType="separate"/>
      </w:r>
      <w:r>
        <w:t>50</w:t>
      </w:r>
      <w:r>
        <w:fldChar w:fldCharType="end"/>
      </w:r>
    </w:p>
    <w:p w14:paraId="6C01D8AB" w14:textId="0ED50205" w:rsidR="00806D15" w:rsidRDefault="00806D15">
      <w:pPr>
        <w:pStyle w:val="TableofFigures"/>
        <w:rPr>
          <w:rFonts w:asciiTheme="minorHAnsi" w:eastAsiaTheme="minorEastAsia" w:hAnsiTheme="minorHAnsi" w:cstheme="minorBidi"/>
          <w:kern w:val="2"/>
          <w:szCs w:val="22"/>
          <w:lang w:eastAsia="zh-CN"/>
          <w14:ligatures w14:val="standardContextual"/>
        </w:rPr>
      </w:pPr>
      <w:r>
        <w:t>Figure 2.2 10-layer NARXNET Model diagram.</w:t>
      </w:r>
      <w:r>
        <w:tab/>
      </w:r>
      <w:r>
        <w:fldChar w:fldCharType="begin"/>
      </w:r>
      <w:r>
        <w:instrText xml:space="preserve"> PAGEREF _Toc147921196 \h </w:instrText>
      </w:r>
      <w:r>
        <w:fldChar w:fldCharType="separate"/>
      </w:r>
      <w:r>
        <w:t>51</w:t>
      </w:r>
      <w:r>
        <w:fldChar w:fldCharType="end"/>
      </w:r>
    </w:p>
    <w:p w14:paraId="1DE20D03" w14:textId="574F98DE" w:rsidR="00806D15" w:rsidRDefault="00806D15">
      <w:pPr>
        <w:pStyle w:val="TableofFigures"/>
        <w:rPr>
          <w:rFonts w:asciiTheme="minorHAnsi" w:eastAsiaTheme="minorEastAsia" w:hAnsiTheme="minorHAnsi" w:cstheme="minorBidi"/>
          <w:kern w:val="2"/>
          <w:szCs w:val="22"/>
          <w:lang w:eastAsia="zh-CN"/>
          <w14:ligatures w14:val="standardContextual"/>
        </w:rPr>
      </w:pPr>
      <w:r>
        <w:t>Figure 2.3 RBF model diagram.</w:t>
      </w:r>
      <w:r>
        <w:tab/>
      </w:r>
      <w:r>
        <w:fldChar w:fldCharType="begin"/>
      </w:r>
      <w:r>
        <w:instrText xml:space="preserve"> PAGEREF _Toc147921197 \h </w:instrText>
      </w:r>
      <w:r>
        <w:fldChar w:fldCharType="separate"/>
      </w:r>
      <w:r>
        <w:t>52</w:t>
      </w:r>
      <w:r>
        <w:fldChar w:fldCharType="end"/>
      </w:r>
    </w:p>
    <w:p w14:paraId="0419ED5B" w14:textId="5DEAFA85" w:rsidR="00806D15" w:rsidRDefault="00806D15">
      <w:pPr>
        <w:pStyle w:val="TableofFigures"/>
        <w:rPr>
          <w:rFonts w:asciiTheme="minorHAnsi" w:eastAsiaTheme="minorEastAsia" w:hAnsiTheme="minorHAnsi" w:cstheme="minorBidi"/>
          <w:kern w:val="2"/>
          <w:szCs w:val="22"/>
          <w:lang w:eastAsia="zh-CN"/>
          <w14:ligatures w14:val="standardContextual"/>
        </w:rPr>
      </w:pPr>
      <w:r>
        <w:t>Figure 3.1 Baseboard diagram showing components (Image from Author).</w:t>
      </w:r>
      <w:r>
        <w:tab/>
      </w:r>
      <w:r>
        <w:fldChar w:fldCharType="begin"/>
      </w:r>
      <w:r>
        <w:instrText xml:space="preserve"> PAGEREF _Toc147921198 \h </w:instrText>
      </w:r>
      <w:r>
        <w:fldChar w:fldCharType="separate"/>
      </w:r>
      <w:r>
        <w:t>53</w:t>
      </w:r>
      <w:r>
        <w:fldChar w:fldCharType="end"/>
      </w:r>
    </w:p>
    <w:p w14:paraId="71B3778D" w14:textId="12762FBD" w:rsidR="00806D15" w:rsidRDefault="00806D15">
      <w:pPr>
        <w:pStyle w:val="TableofFigures"/>
        <w:rPr>
          <w:rFonts w:asciiTheme="minorHAnsi" w:eastAsiaTheme="minorEastAsia" w:hAnsiTheme="minorHAnsi" w:cstheme="minorBidi"/>
          <w:kern w:val="2"/>
          <w:szCs w:val="22"/>
          <w:lang w:eastAsia="zh-CN"/>
          <w14:ligatures w14:val="standardContextual"/>
        </w:rPr>
      </w:pPr>
      <w:r>
        <w:t>Figure 3.2 Method Flowchart (Image from Author)</w:t>
      </w:r>
      <w:r>
        <w:tab/>
      </w:r>
      <w:r>
        <w:fldChar w:fldCharType="begin"/>
      </w:r>
      <w:r>
        <w:instrText xml:space="preserve"> PAGEREF _Toc147921199 \h </w:instrText>
      </w:r>
      <w:r>
        <w:fldChar w:fldCharType="separate"/>
      </w:r>
      <w:r>
        <w:t>54</w:t>
      </w:r>
      <w:r>
        <w:fldChar w:fldCharType="end"/>
      </w:r>
    </w:p>
    <w:p w14:paraId="0CFE3E9B" w14:textId="23F45A92" w:rsidR="00806D15" w:rsidRDefault="00806D15">
      <w:pPr>
        <w:pStyle w:val="TableofFigures"/>
        <w:rPr>
          <w:rFonts w:asciiTheme="minorHAnsi" w:eastAsiaTheme="minorEastAsia" w:hAnsiTheme="minorHAnsi" w:cstheme="minorBidi"/>
          <w:kern w:val="2"/>
          <w:szCs w:val="22"/>
          <w:lang w:eastAsia="zh-CN"/>
          <w14:ligatures w14:val="standardContextual"/>
        </w:rPr>
      </w:pPr>
      <w:r>
        <w:t>Figure 3.3 Robotic Arm position showing mounted baseboard for roll and pitch experiments</w:t>
      </w:r>
      <w:r>
        <w:tab/>
      </w:r>
      <w:r>
        <w:fldChar w:fldCharType="begin"/>
      </w:r>
      <w:r>
        <w:instrText xml:space="preserve"> PAGEREF _Toc147921200 \h </w:instrText>
      </w:r>
      <w:r>
        <w:fldChar w:fldCharType="separate"/>
      </w:r>
      <w:r>
        <w:t>57</w:t>
      </w:r>
      <w:r>
        <w:fldChar w:fldCharType="end"/>
      </w:r>
    </w:p>
    <w:p w14:paraId="10B486D2" w14:textId="2C6EF4A5" w:rsidR="00806D15" w:rsidRDefault="00806D15">
      <w:pPr>
        <w:pStyle w:val="TableofFigures"/>
        <w:rPr>
          <w:rFonts w:asciiTheme="minorHAnsi" w:eastAsiaTheme="minorEastAsia" w:hAnsiTheme="minorHAnsi" w:cstheme="minorBidi"/>
          <w:kern w:val="2"/>
          <w:szCs w:val="22"/>
          <w:lang w:eastAsia="zh-CN"/>
          <w14:ligatures w14:val="standardContextual"/>
        </w:rPr>
      </w:pPr>
      <w:r>
        <w:t>Figure 3.4 Robotic Arm position showing mounted baseboard for all other experiments</w:t>
      </w:r>
      <w:r>
        <w:tab/>
      </w:r>
      <w:r>
        <w:fldChar w:fldCharType="begin"/>
      </w:r>
      <w:r>
        <w:instrText xml:space="preserve"> PAGEREF _Toc147921201 \h </w:instrText>
      </w:r>
      <w:r>
        <w:fldChar w:fldCharType="separate"/>
      </w:r>
      <w:r>
        <w:t>57</w:t>
      </w:r>
      <w:r>
        <w:fldChar w:fldCharType="end"/>
      </w:r>
    </w:p>
    <w:p w14:paraId="78A4D6D7" w14:textId="17ECB9EC" w:rsidR="00806D15" w:rsidRDefault="00806D15">
      <w:pPr>
        <w:pStyle w:val="TableofFigures"/>
        <w:rPr>
          <w:rFonts w:asciiTheme="minorHAnsi" w:eastAsiaTheme="minorEastAsia" w:hAnsiTheme="minorHAnsi" w:cstheme="minorBidi"/>
          <w:kern w:val="2"/>
          <w:szCs w:val="22"/>
          <w:lang w:eastAsia="zh-CN"/>
          <w14:ligatures w14:val="standardContextual"/>
        </w:rPr>
      </w:pPr>
      <w:r>
        <w:t>Figure 3.5 Varied movement (CIMU) poor alignment plot (Samples: 1000 to 1300) from 4999.</w:t>
      </w:r>
      <w:r>
        <w:tab/>
      </w:r>
      <w:r>
        <w:fldChar w:fldCharType="begin"/>
      </w:r>
      <w:r>
        <w:instrText xml:space="preserve"> PAGEREF _Toc147921202 \h </w:instrText>
      </w:r>
      <w:r>
        <w:fldChar w:fldCharType="separate"/>
      </w:r>
      <w:r>
        <w:t>58</w:t>
      </w:r>
      <w:r>
        <w:fldChar w:fldCharType="end"/>
      </w:r>
    </w:p>
    <w:p w14:paraId="66D2EAEB" w14:textId="1E4AD352" w:rsidR="00806D15" w:rsidRDefault="00806D15">
      <w:pPr>
        <w:pStyle w:val="TableofFigures"/>
        <w:rPr>
          <w:rFonts w:asciiTheme="minorHAnsi" w:eastAsiaTheme="minorEastAsia" w:hAnsiTheme="minorHAnsi" w:cstheme="minorBidi"/>
          <w:kern w:val="2"/>
          <w:szCs w:val="22"/>
          <w:lang w:eastAsia="zh-CN"/>
          <w14:ligatures w14:val="standardContextual"/>
        </w:rPr>
      </w:pPr>
      <w:r>
        <w:t>Figure 3.6 Overall “best-fit” alignment plot (CIMU) showing OK alignment at this level</w:t>
      </w:r>
      <w:r>
        <w:tab/>
      </w:r>
      <w:r>
        <w:fldChar w:fldCharType="begin"/>
      </w:r>
      <w:r>
        <w:instrText xml:space="preserve"> PAGEREF _Toc147921203 \h </w:instrText>
      </w:r>
      <w:r>
        <w:fldChar w:fldCharType="separate"/>
      </w:r>
      <w:r>
        <w:t>59</w:t>
      </w:r>
      <w:r>
        <w:fldChar w:fldCharType="end"/>
      </w:r>
    </w:p>
    <w:p w14:paraId="448B1A1B" w14:textId="3836AD63" w:rsidR="00806D15" w:rsidRDefault="00806D15">
      <w:pPr>
        <w:pStyle w:val="TableofFigures"/>
        <w:rPr>
          <w:rFonts w:asciiTheme="minorHAnsi" w:eastAsiaTheme="minorEastAsia" w:hAnsiTheme="minorHAnsi" w:cstheme="minorBidi"/>
          <w:kern w:val="2"/>
          <w:szCs w:val="22"/>
          <w:lang w:eastAsia="zh-CN"/>
          <w14:ligatures w14:val="standardContextual"/>
        </w:rPr>
      </w:pPr>
      <w:r>
        <w:t>Figure 3.7 “Best-fit” alignment (CIMU) – enlarged view of samples from 100-300.</w:t>
      </w:r>
      <w:r>
        <w:tab/>
      </w:r>
      <w:r>
        <w:fldChar w:fldCharType="begin"/>
      </w:r>
      <w:r>
        <w:instrText xml:space="preserve"> PAGEREF _Toc147921204 \h </w:instrText>
      </w:r>
      <w:r>
        <w:fldChar w:fldCharType="separate"/>
      </w:r>
      <w:r>
        <w:t>59</w:t>
      </w:r>
      <w:r>
        <w:fldChar w:fldCharType="end"/>
      </w:r>
    </w:p>
    <w:p w14:paraId="27754465" w14:textId="4CE0571D" w:rsidR="00806D15" w:rsidRDefault="00806D15">
      <w:pPr>
        <w:pStyle w:val="TableofFigures"/>
        <w:rPr>
          <w:rFonts w:asciiTheme="minorHAnsi" w:eastAsiaTheme="minorEastAsia" w:hAnsiTheme="minorHAnsi" w:cstheme="minorBidi"/>
          <w:kern w:val="2"/>
          <w:szCs w:val="22"/>
          <w:lang w:eastAsia="zh-CN"/>
          <w14:ligatures w14:val="standardContextual"/>
        </w:rPr>
      </w:pPr>
      <w:r>
        <w:t>Figure 3.8 “Best-fit” alignment (CIMU) – enlarged view of samples from 1000-3000.</w:t>
      </w:r>
      <w:r>
        <w:tab/>
      </w:r>
      <w:r>
        <w:fldChar w:fldCharType="begin"/>
      </w:r>
      <w:r>
        <w:instrText xml:space="preserve"> PAGEREF _Toc147921205 \h </w:instrText>
      </w:r>
      <w:r>
        <w:fldChar w:fldCharType="separate"/>
      </w:r>
      <w:r>
        <w:t>59</w:t>
      </w:r>
      <w:r>
        <w:fldChar w:fldCharType="end"/>
      </w:r>
    </w:p>
    <w:p w14:paraId="58CD8E36" w14:textId="3BAACCB3" w:rsidR="00806D15" w:rsidRDefault="00806D15">
      <w:pPr>
        <w:pStyle w:val="TableofFigures"/>
        <w:rPr>
          <w:rFonts w:asciiTheme="minorHAnsi" w:eastAsiaTheme="minorEastAsia" w:hAnsiTheme="minorHAnsi" w:cstheme="minorBidi"/>
          <w:kern w:val="2"/>
          <w:szCs w:val="22"/>
          <w:lang w:eastAsia="zh-CN"/>
          <w14:ligatures w14:val="standardContextual"/>
        </w:rPr>
      </w:pPr>
      <w:r>
        <w:t>Figure 3.9 “Best-fit” alignment (CIMU) – enlarged view of samples from 3000-3300.</w:t>
      </w:r>
      <w:r>
        <w:tab/>
      </w:r>
      <w:r>
        <w:fldChar w:fldCharType="begin"/>
      </w:r>
      <w:r>
        <w:instrText xml:space="preserve"> PAGEREF _Toc147921206 \h </w:instrText>
      </w:r>
      <w:r>
        <w:fldChar w:fldCharType="separate"/>
      </w:r>
      <w:r>
        <w:t>60</w:t>
      </w:r>
      <w:r>
        <w:fldChar w:fldCharType="end"/>
      </w:r>
    </w:p>
    <w:p w14:paraId="60D59E4F" w14:textId="5CFC7163" w:rsidR="00806D15" w:rsidRDefault="00806D15">
      <w:pPr>
        <w:pStyle w:val="TableofFigures"/>
        <w:rPr>
          <w:rFonts w:asciiTheme="minorHAnsi" w:eastAsiaTheme="minorEastAsia" w:hAnsiTheme="minorHAnsi" w:cstheme="minorBidi"/>
          <w:kern w:val="2"/>
          <w:szCs w:val="22"/>
          <w:lang w:eastAsia="zh-CN"/>
          <w14:ligatures w14:val="standardContextual"/>
        </w:rPr>
      </w:pPr>
      <w:r>
        <w:t>Figure 3.10 “Best-fit” alignment (CIMU) – enlarged view of samples from 4500-4999.</w:t>
      </w:r>
      <w:r>
        <w:tab/>
      </w:r>
      <w:r>
        <w:fldChar w:fldCharType="begin"/>
      </w:r>
      <w:r>
        <w:instrText xml:space="preserve"> PAGEREF _Toc147921207 \h </w:instrText>
      </w:r>
      <w:r>
        <w:fldChar w:fldCharType="separate"/>
      </w:r>
      <w:r>
        <w:t>60</w:t>
      </w:r>
      <w:r>
        <w:fldChar w:fldCharType="end"/>
      </w:r>
    </w:p>
    <w:p w14:paraId="7E271DBA" w14:textId="0D92EE8F" w:rsidR="00806D15" w:rsidRDefault="00806D15">
      <w:pPr>
        <w:pStyle w:val="TableofFigures"/>
        <w:rPr>
          <w:rFonts w:asciiTheme="minorHAnsi" w:eastAsiaTheme="minorEastAsia" w:hAnsiTheme="minorHAnsi" w:cstheme="minorBidi"/>
          <w:kern w:val="2"/>
          <w:szCs w:val="22"/>
          <w:lang w:eastAsia="zh-CN"/>
          <w14:ligatures w14:val="standardContextual"/>
        </w:rPr>
      </w:pPr>
      <w:r>
        <w:t>Figure 3.11 Overall alignment of IMU and robot arm</w:t>
      </w:r>
      <w:r>
        <w:tab/>
      </w:r>
      <w:r>
        <w:fldChar w:fldCharType="begin"/>
      </w:r>
      <w:r>
        <w:instrText xml:space="preserve"> PAGEREF _Toc147921208 \h </w:instrText>
      </w:r>
      <w:r>
        <w:fldChar w:fldCharType="separate"/>
      </w:r>
      <w:r>
        <w:t>61</w:t>
      </w:r>
      <w:r>
        <w:fldChar w:fldCharType="end"/>
      </w:r>
    </w:p>
    <w:p w14:paraId="3DAC7164" w14:textId="0154131D" w:rsidR="00806D15" w:rsidRDefault="00806D15">
      <w:pPr>
        <w:pStyle w:val="TableofFigures"/>
        <w:rPr>
          <w:rFonts w:asciiTheme="minorHAnsi" w:eastAsiaTheme="minorEastAsia" w:hAnsiTheme="minorHAnsi" w:cstheme="minorBidi"/>
          <w:kern w:val="2"/>
          <w:szCs w:val="22"/>
          <w:lang w:eastAsia="zh-CN"/>
          <w14:ligatures w14:val="standardContextual"/>
        </w:rPr>
      </w:pPr>
      <w:r>
        <w:t>Figure 3.12 Alignment of IMU and robot arm from samples 1000-1999</w:t>
      </w:r>
      <w:r>
        <w:tab/>
      </w:r>
      <w:r>
        <w:fldChar w:fldCharType="begin"/>
      </w:r>
      <w:r>
        <w:instrText xml:space="preserve"> PAGEREF _Toc147921209 \h </w:instrText>
      </w:r>
      <w:r>
        <w:fldChar w:fldCharType="separate"/>
      </w:r>
      <w:r>
        <w:t>61</w:t>
      </w:r>
      <w:r>
        <w:fldChar w:fldCharType="end"/>
      </w:r>
    </w:p>
    <w:p w14:paraId="1B86D6E2" w14:textId="0E25F2E2" w:rsidR="00806D15" w:rsidRDefault="00806D15">
      <w:pPr>
        <w:pStyle w:val="TableofFigures"/>
        <w:rPr>
          <w:rFonts w:asciiTheme="minorHAnsi" w:eastAsiaTheme="minorEastAsia" w:hAnsiTheme="minorHAnsi" w:cstheme="minorBidi"/>
          <w:kern w:val="2"/>
          <w:szCs w:val="22"/>
          <w:lang w:eastAsia="zh-CN"/>
          <w14:ligatures w14:val="standardContextual"/>
        </w:rPr>
      </w:pPr>
      <w:r>
        <w:t>Figure 3.13 Allignment of IMU and robot arm from samples 4000-4999</w:t>
      </w:r>
      <w:r>
        <w:tab/>
      </w:r>
      <w:r>
        <w:fldChar w:fldCharType="begin"/>
      </w:r>
      <w:r>
        <w:instrText xml:space="preserve"> PAGEREF _Toc147921210 \h </w:instrText>
      </w:r>
      <w:r>
        <w:fldChar w:fldCharType="separate"/>
      </w:r>
      <w:r>
        <w:t>61</w:t>
      </w:r>
      <w:r>
        <w:fldChar w:fldCharType="end"/>
      </w:r>
    </w:p>
    <w:p w14:paraId="1EEE4F81" w14:textId="2CBC0C62" w:rsidR="00806D15" w:rsidRDefault="00806D15">
      <w:pPr>
        <w:pStyle w:val="TableofFigures"/>
        <w:rPr>
          <w:rFonts w:asciiTheme="minorHAnsi" w:eastAsiaTheme="minorEastAsia" w:hAnsiTheme="minorHAnsi" w:cstheme="minorBidi"/>
          <w:kern w:val="2"/>
          <w:szCs w:val="22"/>
          <w:lang w:eastAsia="zh-CN"/>
          <w14:ligatures w14:val="standardContextual"/>
        </w:rPr>
      </w:pPr>
      <w:r>
        <w:t>Figure 4.1 Madgwick filter enlarged results (CIMU) on stationary vehicle with default settings.</w:t>
      </w:r>
      <w:r>
        <w:tab/>
      </w:r>
      <w:r>
        <w:fldChar w:fldCharType="begin"/>
      </w:r>
      <w:r>
        <w:instrText xml:space="preserve"> PAGEREF _Toc147921211 \h </w:instrText>
      </w:r>
      <w:r>
        <w:fldChar w:fldCharType="separate"/>
      </w:r>
      <w:r>
        <w:t>72</w:t>
      </w:r>
      <w:r>
        <w:fldChar w:fldCharType="end"/>
      </w:r>
    </w:p>
    <w:p w14:paraId="376CD291" w14:textId="272D7809" w:rsidR="00806D15" w:rsidRDefault="00806D15">
      <w:pPr>
        <w:pStyle w:val="TableofFigures"/>
        <w:rPr>
          <w:rFonts w:asciiTheme="minorHAnsi" w:eastAsiaTheme="minorEastAsia" w:hAnsiTheme="minorHAnsi" w:cstheme="minorBidi"/>
          <w:kern w:val="2"/>
          <w:szCs w:val="22"/>
          <w:lang w:eastAsia="zh-CN"/>
          <w14:ligatures w14:val="standardContextual"/>
        </w:rPr>
      </w:pPr>
      <w:r>
        <w:t>Figure 4.2 Kalman Filter results (CIMU) on stationary vehicle with default settings.</w:t>
      </w:r>
      <w:r>
        <w:tab/>
      </w:r>
      <w:r>
        <w:fldChar w:fldCharType="begin"/>
      </w:r>
      <w:r>
        <w:instrText xml:space="preserve"> PAGEREF _Toc147921212 \h </w:instrText>
      </w:r>
      <w:r>
        <w:fldChar w:fldCharType="separate"/>
      </w:r>
      <w:r>
        <w:t>72</w:t>
      </w:r>
      <w:r>
        <w:fldChar w:fldCharType="end"/>
      </w:r>
    </w:p>
    <w:p w14:paraId="64D6E22F" w14:textId="7B61B8E1" w:rsidR="00806D15" w:rsidRDefault="00806D15">
      <w:pPr>
        <w:pStyle w:val="TableofFigures"/>
        <w:rPr>
          <w:rFonts w:asciiTheme="minorHAnsi" w:eastAsiaTheme="minorEastAsia" w:hAnsiTheme="minorHAnsi" w:cstheme="minorBidi"/>
          <w:kern w:val="2"/>
          <w:szCs w:val="22"/>
          <w:lang w:eastAsia="zh-CN"/>
          <w14:ligatures w14:val="standardContextual"/>
        </w:rPr>
      </w:pPr>
      <w:r>
        <w:t>Figure 4.3 Madgwick results from rolling movement (CIMU) with beta of 0.1 and sample rate of 1001.</w:t>
      </w:r>
      <w:r>
        <w:tab/>
      </w:r>
      <w:r>
        <w:fldChar w:fldCharType="begin"/>
      </w:r>
      <w:r>
        <w:instrText xml:space="preserve"> PAGEREF _Toc147921213 \h </w:instrText>
      </w:r>
      <w:r>
        <w:fldChar w:fldCharType="separate"/>
      </w:r>
      <w:r>
        <w:t>74</w:t>
      </w:r>
      <w:r>
        <w:fldChar w:fldCharType="end"/>
      </w:r>
    </w:p>
    <w:p w14:paraId="22B0194A" w14:textId="1786D406" w:rsidR="00806D15" w:rsidRDefault="00806D15">
      <w:pPr>
        <w:pStyle w:val="TableofFigures"/>
        <w:rPr>
          <w:rFonts w:asciiTheme="minorHAnsi" w:eastAsiaTheme="minorEastAsia" w:hAnsiTheme="minorHAnsi" w:cstheme="minorBidi"/>
          <w:kern w:val="2"/>
          <w:szCs w:val="22"/>
          <w:lang w:eastAsia="zh-CN"/>
          <w14:ligatures w14:val="standardContextual"/>
        </w:rPr>
      </w:pPr>
      <w:r>
        <w:t>Figure 4.4 Madgwick results from rolling movement (CIMU) with a beta value of 1.0.</w:t>
      </w:r>
      <w:r>
        <w:tab/>
      </w:r>
      <w:r>
        <w:fldChar w:fldCharType="begin"/>
      </w:r>
      <w:r>
        <w:instrText xml:space="preserve"> PAGEREF _Toc147921214 \h </w:instrText>
      </w:r>
      <w:r>
        <w:fldChar w:fldCharType="separate"/>
      </w:r>
      <w:r>
        <w:t>74</w:t>
      </w:r>
      <w:r>
        <w:fldChar w:fldCharType="end"/>
      </w:r>
    </w:p>
    <w:p w14:paraId="58C6FB28" w14:textId="5FB1EF27" w:rsidR="00806D15" w:rsidRDefault="00806D15">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CIMU) with a beta value of 10.</w:t>
      </w:r>
      <w:r>
        <w:tab/>
      </w:r>
      <w:r>
        <w:fldChar w:fldCharType="begin"/>
      </w:r>
      <w:r>
        <w:instrText xml:space="preserve"> PAGEREF _Toc147921215 \h </w:instrText>
      </w:r>
      <w:r>
        <w:fldChar w:fldCharType="separate"/>
      </w:r>
      <w:r>
        <w:t>75</w:t>
      </w:r>
      <w:r>
        <w:fldChar w:fldCharType="end"/>
      </w:r>
    </w:p>
    <w:p w14:paraId="649E0E1D" w14:textId="3836D732" w:rsidR="00806D15" w:rsidRDefault="00806D15">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CIMU) with a gain of 15.</w:t>
      </w:r>
      <w:r>
        <w:tab/>
      </w:r>
      <w:r>
        <w:fldChar w:fldCharType="begin"/>
      </w:r>
      <w:r>
        <w:instrText xml:space="preserve"> PAGEREF _Toc147921216 \h </w:instrText>
      </w:r>
      <w:r>
        <w:fldChar w:fldCharType="separate"/>
      </w:r>
      <w:r>
        <w:t>76</w:t>
      </w:r>
      <w:r>
        <w:fldChar w:fldCharType="end"/>
      </w:r>
    </w:p>
    <w:p w14:paraId="1E904D8C" w14:textId="36EC615B" w:rsidR="00806D15" w:rsidRDefault="00806D15">
      <w:pPr>
        <w:pStyle w:val="TableofFigures"/>
        <w:rPr>
          <w:rFonts w:asciiTheme="minorHAnsi" w:eastAsiaTheme="minorEastAsia" w:hAnsiTheme="minorHAnsi" w:cstheme="minorBidi"/>
          <w:kern w:val="2"/>
          <w:szCs w:val="22"/>
          <w:lang w:eastAsia="zh-CN"/>
          <w14:ligatures w14:val="standardContextual"/>
        </w:rPr>
      </w:pPr>
      <w:r>
        <w:t>Figure 4.7 Filter and Robot arm data for a rolling vehicle (CIMU): Samples 1-600.</w:t>
      </w:r>
      <w:r>
        <w:tab/>
      </w:r>
      <w:r>
        <w:fldChar w:fldCharType="begin"/>
      </w:r>
      <w:r>
        <w:instrText xml:space="preserve"> PAGEREF _Toc147921217 \h </w:instrText>
      </w:r>
      <w:r>
        <w:fldChar w:fldCharType="separate"/>
      </w:r>
      <w:r>
        <w:t>77</w:t>
      </w:r>
      <w:r>
        <w:fldChar w:fldCharType="end"/>
      </w:r>
    </w:p>
    <w:p w14:paraId="20FBB3A0" w14:textId="173891B3" w:rsidR="00806D15" w:rsidRDefault="00806D15">
      <w:pPr>
        <w:pStyle w:val="TableofFigures"/>
        <w:rPr>
          <w:rFonts w:asciiTheme="minorHAnsi" w:eastAsiaTheme="minorEastAsia" w:hAnsiTheme="minorHAnsi" w:cstheme="minorBidi"/>
          <w:kern w:val="2"/>
          <w:szCs w:val="22"/>
          <w:lang w:eastAsia="zh-CN"/>
          <w14:ligatures w14:val="standardContextual"/>
        </w:rPr>
      </w:pPr>
      <w:r>
        <w:lastRenderedPageBreak/>
        <w:t>Figure 4.8 Averaged roll value of filters against robot arm movements (CIMU): Samples 1-600.</w:t>
      </w:r>
      <w:r>
        <w:tab/>
      </w:r>
      <w:r>
        <w:fldChar w:fldCharType="begin"/>
      </w:r>
      <w:r>
        <w:instrText xml:space="preserve"> PAGEREF _Toc147921218 \h </w:instrText>
      </w:r>
      <w:r>
        <w:fldChar w:fldCharType="separate"/>
      </w:r>
      <w:r>
        <w:t>77</w:t>
      </w:r>
      <w:r>
        <w:fldChar w:fldCharType="end"/>
      </w:r>
    </w:p>
    <w:p w14:paraId="7326CAB4" w14:textId="0A648374" w:rsidR="00806D15" w:rsidRDefault="00806D15">
      <w:pPr>
        <w:pStyle w:val="TableofFigures"/>
        <w:rPr>
          <w:rFonts w:asciiTheme="minorHAnsi" w:eastAsiaTheme="minorEastAsia" w:hAnsiTheme="minorHAnsi" w:cstheme="minorBidi"/>
          <w:kern w:val="2"/>
          <w:szCs w:val="22"/>
          <w:lang w:eastAsia="zh-CN"/>
          <w14:ligatures w14:val="standardContextual"/>
        </w:rPr>
      </w:pPr>
      <w:r>
        <w:t>Figure 4.9 Filter and robot arm results for a pitching vehicle (CIMU): Samples 1-600.</w:t>
      </w:r>
      <w:r>
        <w:tab/>
      </w:r>
      <w:r>
        <w:fldChar w:fldCharType="begin"/>
      </w:r>
      <w:r>
        <w:instrText xml:space="preserve"> PAGEREF _Toc147921219 \h </w:instrText>
      </w:r>
      <w:r>
        <w:fldChar w:fldCharType="separate"/>
      </w:r>
      <w:r>
        <w:t>78</w:t>
      </w:r>
      <w:r>
        <w:fldChar w:fldCharType="end"/>
      </w:r>
    </w:p>
    <w:p w14:paraId="323B4378" w14:textId="440A2BBC" w:rsidR="00806D15" w:rsidRDefault="00806D15">
      <w:pPr>
        <w:pStyle w:val="TableofFigures"/>
        <w:rPr>
          <w:rFonts w:asciiTheme="minorHAnsi" w:eastAsiaTheme="minorEastAsia" w:hAnsiTheme="minorHAnsi" w:cstheme="minorBidi"/>
          <w:kern w:val="2"/>
          <w:szCs w:val="22"/>
          <w:lang w:eastAsia="zh-CN"/>
          <w14:ligatures w14:val="standardContextual"/>
        </w:rPr>
      </w:pPr>
      <w:r>
        <w:t>Figure 4.10 Average Filter Pitch values against robot arm movements (CIMU): Samples 1-600</w:t>
      </w:r>
      <w:r>
        <w:tab/>
      </w:r>
      <w:r>
        <w:fldChar w:fldCharType="begin"/>
      </w:r>
      <w:r>
        <w:instrText xml:space="preserve"> PAGEREF _Toc147921220 \h </w:instrText>
      </w:r>
      <w:r>
        <w:fldChar w:fldCharType="separate"/>
      </w:r>
      <w:r>
        <w:t>79</w:t>
      </w:r>
      <w:r>
        <w:fldChar w:fldCharType="end"/>
      </w:r>
    </w:p>
    <w:p w14:paraId="2698119C" w14:textId="1F62934D" w:rsidR="00806D15" w:rsidRDefault="00806D15">
      <w:pPr>
        <w:pStyle w:val="TableofFigures"/>
        <w:rPr>
          <w:rFonts w:asciiTheme="minorHAnsi" w:eastAsiaTheme="minorEastAsia" w:hAnsiTheme="minorHAnsi" w:cstheme="minorBidi"/>
          <w:kern w:val="2"/>
          <w:szCs w:val="22"/>
          <w:lang w:eastAsia="zh-CN"/>
          <w14:ligatures w14:val="standardContextual"/>
        </w:rPr>
      </w:pPr>
      <w:r>
        <w:t>Figure 4.11 Average of front 3 IMU results against robot arm movements: Samples 1-600</w:t>
      </w:r>
      <w:r>
        <w:tab/>
      </w:r>
      <w:r>
        <w:fldChar w:fldCharType="begin"/>
      </w:r>
      <w:r>
        <w:instrText xml:space="preserve"> PAGEREF _Toc147921221 \h </w:instrText>
      </w:r>
      <w:r>
        <w:fldChar w:fldCharType="separate"/>
      </w:r>
      <w:r>
        <w:t>80</w:t>
      </w:r>
      <w:r>
        <w:fldChar w:fldCharType="end"/>
      </w:r>
    </w:p>
    <w:p w14:paraId="32E85E4C" w14:textId="0EE14FD1" w:rsidR="00806D15" w:rsidRDefault="00806D15">
      <w:pPr>
        <w:pStyle w:val="TableofFigures"/>
        <w:rPr>
          <w:rFonts w:asciiTheme="minorHAnsi" w:eastAsiaTheme="minorEastAsia" w:hAnsiTheme="minorHAnsi" w:cstheme="minorBidi"/>
          <w:kern w:val="2"/>
          <w:szCs w:val="22"/>
          <w:lang w:eastAsia="zh-CN"/>
          <w14:ligatures w14:val="standardContextual"/>
        </w:rPr>
      </w:pPr>
      <w:r>
        <w:t>Figure 4.12 Madgwick and Kalman results on varied motion with SR of 8.33 (CIMU): Samples 1-600.</w:t>
      </w:r>
      <w:r>
        <w:tab/>
      </w:r>
      <w:r>
        <w:fldChar w:fldCharType="begin"/>
      </w:r>
      <w:r>
        <w:instrText xml:space="preserve"> PAGEREF _Toc147921222 \h </w:instrText>
      </w:r>
      <w:r>
        <w:fldChar w:fldCharType="separate"/>
      </w:r>
      <w:r>
        <w:t>81</w:t>
      </w:r>
      <w:r>
        <w:fldChar w:fldCharType="end"/>
      </w:r>
    </w:p>
    <w:p w14:paraId="17764E2C" w14:textId="334B2FE6" w:rsidR="00806D15" w:rsidRDefault="00806D15">
      <w:pPr>
        <w:pStyle w:val="TableofFigures"/>
        <w:rPr>
          <w:rFonts w:asciiTheme="minorHAnsi" w:eastAsiaTheme="minorEastAsia" w:hAnsiTheme="minorHAnsi" w:cstheme="minorBidi"/>
          <w:kern w:val="2"/>
          <w:szCs w:val="22"/>
          <w:lang w:eastAsia="zh-CN"/>
          <w14:ligatures w14:val="standardContextual"/>
        </w:rPr>
      </w:pPr>
      <w:r>
        <w:t>Figure 4.13 Madgwick and Kalman results on varied motion with SR of 4999 (CIMU): Samples 1-600.</w:t>
      </w:r>
      <w:r>
        <w:tab/>
      </w:r>
      <w:r>
        <w:fldChar w:fldCharType="begin"/>
      </w:r>
      <w:r>
        <w:instrText xml:space="preserve"> PAGEREF _Toc147921223 \h </w:instrText>
      </w:r>
      <w:r>
        <w:fldChar w:fldCharType="separate"/>
      </w:r>
      <w:r>
        <w:t>82</w:t>
      </w:r>
      <w:r>
        <w:fldChar w:fldCharType="end"/>
      </w:r>
    </w:p>
    <w:p w14:paraId="30A1A92E" w14:textId="50CF11CB" w:rsidR="00806D15" w:rsidRDefault="00806D15">
      <w:pPr>
        <w:pStyle w:val="TableofFigures"/>
        <w:rPr>
          <w:rFonts w:asciiTheme="minorHAnsi" w:eastAsiaTheme="minorEastAsia" w:hAnsiTheme="minorHAnsi" w:cstheme="minorBidi"/>
          <w:kern w:val="2"/>
          <w:szCs w:val="22"/>
          <w:lang w:eastAsia="zh-CN"/>
          <w14:ligatures w14:val="standardContextual"/>
        </w:rPr>
      </w:pPr>
      <w:r>
        <w:t>Figure 4.14 Madgwick and Kalman results on varied motion with SR of 100 (CIMU): Samples 1-600.</w:t>
      </w:r>
      <w:r>
        <w:tab/>
      </w:r>
      <w:r>
        <w:fldChar w:fldCharType="begin"/>
      </w:r>
      <w:r>
        <w:instrText xml:space="preserve"> PAGEREF _Toc147921224 \h </w:instrText>
      </w:r>
      <w:r>
        <w:fldChar w:fldCharType="separate"/>
      </w:r>
      <w:r>
        <w:t>82</w:t>
      </w:r>
      <w:r>
        <w:fldChar w:fldCharType="end"/>
      </w:r>
    </w:p>
    <w:p w14:paraId="44E41038" w14:textId="466658BB" w:rsidR="00806D15" w:rsidRDefault="00806D15">
      <w:pPr>
        <w:pStyle w:val="TableofFigures"/>
        <w:rPr>
          <w:rFonts w:asciiTheme="minorHAnsi" w:eastAsiaTheme="minorEastAsia" w:hAnsiTheme="minorHAnsi" w:cstheme="minorBidi"/>
          <w:kern w:val="2"/>
          <w:szCs w:val="22"/>
          <w:lang w:eastAsia="zh-CN"/>
          <w14:ligatures w14:val="standardContextual"/>
        </w:rPr>
      </w:pPr>
      <w:r>
        <w:t>Figure 4.15 Madgwick and Kalman results on varied motion with SR of 50 (CIMU): Samples 1-600.</w:t>
      </w:r>
      <w:r>
        <w:tab/>
      </w:r>
      <w:r>
        <w:fldChar w:fldCharType="begin"/>
      </w:r>
      <w:r>
        <w:instrText xml:space="preserve"> PAGEREF _Toc147921225 \h </w:instrText>
      </w:r>
      <w:r>
        <w:fldChar w:fldCharType="separate"/>
      </w:r>
      <w:r>
        <w:t>83</w:t>
      </w:r>
      <w:r>
        <w:fldChar w:fldCharType="end"/>
      </w:r>
    </w:p>
    <w:p w14:paraId="7C4F0B42" w14:textId="780CAEAC" w:rsidR="00806D15" w:rsidRDefault="00806D15">
      <w:pPr>
        <w:pStyle w:val="TableofFigures"/>
        <w:rPr>
          <w:rFonts w:asciiTheme="minorHAnsi" w:eastAsiaTheme="minorEastAsia" w:hAnsiTheme="minorHAnsi" w:cstheme="minorBidi"/>
          <w:kern w:val="2"/>
          <w:szCs w:val="22"/>
          <w:lang w:eastAsia="zh-CN"/>
          <w14:ligatures w14:val="standardContextual"/>
        </w:rPr>
      </w:pPr>
      <w:r>
        <w:t>Figure 4.16 Madgwick and Kalman results on varied motion with SR of 500 (CIMU): Samples 1-600.</w:t>
      </w:r>
      <w:r>
        <w:tab/>
      </w:r>
      <w:r>
        <w:fldChar w:fldCharType="begin"/>
      </w:r>
      <w:r>
        <w:instrText xml:space="preserve"> PAGEREF _Toc147921226 \h </w:instrText>
      </w:r>
      <w:r>
        <w:fldChar w:fldCharType="separate"/>
      </w:r>
      <w:r>
        <w:t>83</w:t>
      </w:r>
      <w:r>
        <w:fldChar w:fldCharType="end"/>
      </w:r>
    </w:p>
    <w:p w14:paraId="7F6FD7C9" w14:textId="23E4FC78" w:rsidR="00806D15" w:rsidRDefault="00806D15">
      <w:pPr>
        <w:pStyle w:val="TableofFigures"/>
        <w:rPr>
          <w:rFonts w:asciiTheme="minorHAnsi" w:eastAsiaTheme="minorEastAsia" w:hAnsiTheme="minorHAnsi" w:cstheme="minorBidi"/>
          <w:kern w:val="2"/>
          <w:szCs w:val="22"/>
          <w:lang w:eastAsia="zh-CN"/>
          <w14:ligatures w14:val="standardContextual"/>
        </w:rPr>
      </w:pPr>
      <w:r>
        <w:t>Figure 4.17 Averaged results on varied motion with SR of 50 (CIMU): Samples 1-600.</w:t>
      </w:r>
      <w:r>
        <w:tab/>
      </w:r>
      <w:r>
        <w:fldChar w:fldCharType="begin"/>
      </w:r>
      <w:r>
        <w:instrText xml:space="preserve"> PAGEREF _Toc147921227 \h </w:instrText>
      </w:r>
      <w:r>
        <w:fldChar w:fldCharType="separate"/>
      </w:r>
      <w:r>
        <w:t>84</w:t>
      </w:r>
      <w:r>
        <w:fldChar w:fldCharType="end"/>
      </w:r>
    </w:p>
    <w:p w14:paraId="00B6411F" w14:textId="2299B35A" w:rsidR="00806D15" w:rsidRDefault="00806D15">
      <w:pPr>
        <w:pStyle w:val="TableofFigures"/>
        <w:rPr>
          <w:rFonts w:asciiTheme="minorHAnsi" w:eastAsiaTheme="minorEastAsia" w:hAnsiTheme="minorHAnsi" w:cstheme="minorBidi"/>
          <w:kern w:val="2"/>
          <w:szCs w:val="22"/>
          <w:lang w:eastAsia="zh-CN"/>
          <w14:ligatures w14:val="standardContextual"/>
        </w:rPr>
      </w:pPr>
      <w:r>
        <w:t>Figure 4.18 Filter results on varied motion with SR of 100 and beta of 0.5 (CIMU): Samples 1-600.</w:t>
      </w:r>
      <w:r>
        <w:tab/>
      </w:r>
      <w:r>
        <w:fldChar w:fldCharType="begin"/>
      </w:r>
      <w:r>
        <w:instrText xml:space="preserve"> PAGEREF _Toc147921228 \h </w:instrText>
      </w:r>
      <w:r>
        <w:fldChar w:fldCharType="separate"/>
      </w:r>
      <w:r>
        <w:t>84</w:t>
      </w:r>
      <w:r>
        <w:fldChar w:fldCharType="end"/>
      </w:r>
    </w:p>
    <w:p w14:paraId="6AECE28E" w14:textId="3E136E2F" w:rsidR="00806D15" w:rsidRDefault="00806D15">
      <w:pPr>
        <w:pStyle w:val="TableofFigures"/>
        <w:rPr>
          <w:rFonts w:asciiTheme="minorHAnsi" w:eastAsiaTheme="minorEastAsia" w:hAnsiTheme="minorHAnsi" w:cstheme="minorBidi"/>
          <w:kern w:val="2"/>
          <w:szCs w:val="22"/>
          <w:lang w:eastAsia="zh-CN"/>
          <w14:ligatures w14:val="standardContextual"/>
        </w:rPr>
      </w:pPr>
      <w:r>
        <w:t>Figure 4.19 Filter results on varied motion with SR of 100 and beta of 5.0 (CIMU): Samples 1-600.</w:t>
      </w:r>
      <w:r>
        <w:tab/>
      </w:r>
      <w:r>
        <w:fldChar w:fldCharType="begin"/>
      </w:r>
      <w:r>
        <w:instrText xml:space="preserve"> PAGEREF _Toc147921229 \h </w:instrText>
      </w:r>
      <w:r>
        <w:fldChar w:fldCharType="separate"/>
      </w:r>
      <w:r>
        <w:t>85</w:t>
      </w:r>
      <w:r>
        <w:fldChar w:fldCharType="end"/>
      </w:r>
    </w:p>
    <w:p w14:paraId="1CBC4671" w14:textId="5138CDBC" w:rsidR="00806D15" w:rsidRDefault="00806D15">
      <w:pPr>
        <w:pStyle w:val="TableofFigures"/>
        <w:rPr>
          <w:rFonts w:asciiTheme="minorHAnsi" w:eastAsiaTheme="minorEastAsia" w:hAnsiTheme="minorHAnsi" w:cstheme="minorBidi"/>
          <w:kern w:val="2"/>
          <w:szCs w:val="22"/>
          <w:lang w:eastAsia="zh-CN"/>
          <w14:ligatures w14:val="standardContextual"/>
        </w:rPr>
      </w:pPr>
      <w:r>
        <w:t>Figure 4.20 Averaged results on varied motion with SR of 100 and beta of 5.0 (CIMU): Samples 1-600.</w:t>
      </w:r>
      <w:r>
        <w:tab/>
      </w:r>
      <w:r>
        <w:fldChar w:fldCharType="begin"/>
      </w:r>
      <w:r>
        <w:instrText xml:space="preserve"> PAGEREF _Toc147921230 \h </w:instrText>
      </w:r>
      <w:r>
        <w:fldChar w:fldCharType="separate"/>
      </w:r>
      <w:r>
        <w:t>85</w:t>
      </w:r>
      <w:r>
        <w:fldChar w:fldCharType="end"/>
      </w:r>
    </w:p>
    <w:p w14:paraId="7DE72ECB" w14:textId="0D4CBB04" w:rsidR="00806D15" w:rsidRDefault="00806D15">
      <w:pPr>
        <w:pStyle w:val="TableofFigures"/>
        <w:rPr>
          <w:rFonts w:asciiTheme="minorHAnsi" w:eastAsiaTheme="minorEastAsia" w:hAnsiTheme="minorHAnsi" w:cstheme="minorBidi"/>
          <w:kern w:val="2"/>
          <w:szCs w:val="22"/>
          <w:lang w:eastAsia="zh-CN"/>
          <w14:ligatures w14:val="standardContextual"/>
        </w:rPr>
      </w:pPr>
      <w:r>
        <w:t>Figure 4.21 MLP NN performance plot (CIMU) on varied-motion with default layer size of 10.</w:t>
      </w:r>
      <w:r>
        <w:tab/>
      </w:r>
      <w:r>
        <w:fldChar w:fldCharType="begin"/>
      </w:r>
      <w:r>
        <w:instrText xml:space="preserve"> PAGEREF _Toc147921231 \h </w:instrText>
      </w:r>
      <w:r>
        <w:fldChar w:fldCharType="separate"/>
      </w:r>
      <w:r>
        <w:t>87</w:t>
      </w:r>
      <w:r>
        <w:fldChar w:fldCharType="end"/>
      </w:r>
    </w:p>
    <w:p w14:paraId="28FB2878" w14:textId="1558CAF9" w:rsidR="00806D15" w:rsidRDefault="00806D15">
      <w:pPr>
        <w:pStyle w:val="TableofFigures"/>
        <w:rPr>
          <w:rFonts w:asciiTheme="minorHAnsi" w:eastAsiaTheme="minorEastAsia" w:hAnsiTheme="minorHAnsi" w:cstheme="minorBidi"/>
          <w:kern w:val="2"/>
          <w:szCs w:val="22"/>
          <w:lang w:eastAsia="zh-CN"/>
          <w14:ligatures w14:val="standardContextual"/>
        </w:rPr>
      </w:pPr>
      <w:r>
        <w:t>Figure 4.22 MLP NN Error histogram (CIMU) on varied-motion with default layer size of 10.</w:t>
      </w:r>
      <w:r>
        <w:tab/>
      </w:r>
      <w:r>
        <w:fldChar w:fldCharType="begin"/>
      </w:r>
      <w:r>
        <w:instrText xml:space="preserve"> PAGEREF _Toc147921232 \h </w:instrText>
      </w:r>
      <w:r>
        <w:fldChar w:fldCharType="separate"/>
      </w:r>
      <w:r>
        <w:t>87</w:t>
      </w:r>
      <w:r>
        <w:fldChar w:fldCharType="end"/>
      </w:r>
    </w:p>
    <w:p w14:paraId="464C4DD9" w14:textId="61E956F2" w:rsidR="00806D15" w:rsidRDefault="00806D15">
      <w:pPr>
        <w:pStyle w:val="TableofFigures"/>
        <w:rPr>
          <w:rFonts w:asciiTheme="minorHAnsi" w:eastAsiaTheme="minorEastAsia" w:hAnsiTheme="minorHAnsi" w:cstheme="minorBidi"/>
          <w:kern w:val="2"/>
          <w:szCs w:val="22"/>
          <w:lang w:eastAsia="zh-CN"/>
          <w14:ligatures w14:val="standardContextual"/>
        </w:rPr>
      </w:pPr>
      <w:r>
        <w:t>Figure 4.23 MLP NN regression plot (CIMU) on varied-motion with default layer size of 10.</w:t>
      </w:r>
      <w:r>
        <w:tab/>
      </w:r>
      <w:r>
        <w:fldChar w:fldCharType="begin"/>
      </w:r>
      <w:r>
        <w:instrText xml:space="preserve"> PAGEREF _Toc147921233 \h </w:instrText>
      </w:r>
      <w:r>
        <w:fldChar w:fldCharType="separate"/>
      </w:r>
      <w:r>
        <w:t>88</w:t>
      </w:r>
      <w:r>
        <w:fldChar w:fldCharType="end"/>
      </w:r>
    </w:p>
    <w:p w14:paraId="785357E5" w14:textId="694E7AC9" w:rsidR="00806D15" w:rsidRDefault="00806D15">
      <w:pPr>
        <w:pStyle w:val="TableofFigures"/>
        <w:rPr>
          <w:rFonts w:asciiTheme="minorHAnsi" w:eastAsiaTheme="minorEastAsia" w:hAnsiTheme="minorHAnsi" w:cstheme="minorBidi"/>
          <w:kern w:val="2"/>
          <w:szCs w:val="22"/>
          <w:lang w:eastAsia="zh-CN"/>
          <w14:ligatures w14:val="standardContextual"/>
        </w:rPr>
      </w:pPr>
      <w:r>
        <w:t>Figure 4.24 MLP NN training state plot (CIMU) on varied-motion with default layer size of 10.</w:t>
      </w:r>
      <w:r>
        <w:tab/>
      </w:r>
      <w:r>
        <w:fldChar w:fldCharType="begin"/>
      </w:r>
      <w:r>
        <w:instrText xml:space="preserve"> PAGEREF _Toc147921234 \h </w:instrText>
      </w:r>
      <w:r>
        <w:fldChar w:fldCharType="separate"/>
      </w:r>
      <w:r>
        <w:t>88</w:t>
      </w:r>
      <w:r>
        <w:fldChar w:fldCharType="end"/>
      </w:r>
    </w:p>
    <w:p w14:paraId="305FD2C5" w14:textId="0CACA274" w:rsidR="00806D15" w:rsidRDefault="00806D15">
      <w:pPr>
        <w:pStyle w:val="TableofFigures"/>
        <w:rPr>
          <w:rFonts w:asciiTheme="minorHAnsi" w:eastAsiaTheme="minorEastAsia" w:hAnsiTheme="minorHAnsi" w:cstheme="minorBidi"/>
          <w:kern w:val="2"/>
          <w:szCs w:val="22"/>
          <w:lang w:eastAsia="zh-CN"/>
          <w14:ligatures w14:val="standardContextual"/>
        </w:rPr>
      </w:pPr>
      <w:r>
        <w:t>Figure 4.25 MLP NN performance plot (CIMU) on varied-motion with layer size of 20.</w:t>
      </w:r>
      <w:r>
        <w:tab/>
      </w:r>
      <w:r>
        <w:fldChar w:fldCharType="begin"/>
      </w:r>
      <w:r>
        <w:instrText xml:space="preserve"> PAGEREF _Toc147921235 \h </w:instrText>
      </w:r>
      <w:r>
        <w:fldChar w:fldCharType="separate"/>
      </w:r>
      <w:r>
        <w:t>89</w:t>
      </w:r>
      <w:r>
        <w:fldChar w:fldCharType="end"/>
      </w:r>
    </w:p>
    <w:p w14:paraId="67259CAA" w14:textId="539D12CD" w:rsidR="00806D15" w:rsidRDefault="00806D15">
      <w:pPr>
        <w:pStyle w:val="TableofFigures"/>
        <w:rPr>
          <w:rFonts w:asciiTheme="minorHAnsi" w:eastAsiaTheme="minorEastAsia" w:hAnsiTheme="minorHAnsi" w:cstheme="minorBidi"/>
          <w:kern w:val="2"/>
          <w:szCs w:val="22"/>
          <w:lang w:eastAsia="zh-CN"/>
          <w14:ligatures w14:val="standardContextual"/>
        </w:rPr>
      </w:pPr>
      <w:r>
        <w:t>Figure 4.26 MLP NN error histogram (CIMU) on varied-motion with layer size of 20.</w:t>
      </w:r>
      <w:r>
        <w:tab/>
      </w:r>
      <w:r>
        <w:fldChar w:fldCharType="begin"/>
      </w:r>
      <w:r>
        <w:instrText xml:space="preserve"> PAGEREF _Toc147921236 \h </w:instrText>
      </w:r>
      <w:r>
        <w:fldChar w:fldCharType="separate"/>
      </w:r>
      <w:r>
        <w:t>90</w:t>
      </w:r>
      <w:r>
        <w:fldChar w:fldCharType="end"/>
      </w:r>
    </w:p>
    <w:p w14:paraId="28F82271" w14:textId="5D671EAB" w:rsidR="00806D15" w:rsidRDefault="00806D15">
      <w:pPr>
        <w:pStyle w:val="TableofFigures"/>
        <w:rPr>
          <w:rFonts w:asciiTheme="minorHAnsi" w:eastAsiaTheme="minorEastAsia" w:hAnsiTheme="minorHAnsi" w:cstheme="minorBidi"/>
          <w:kern w:val="2"/>
          <w:szCs w:val="22"/>
          <w:lang w:eastAsia="zh-CN"/>
          <w14:ligatures w14:val="standardContextual"/>
        </w:rPr>
      </w:pPr>
      <w:r>
        <w:t>Figure 4.27 MLP NN regression plot (CIMU) on varied-motion with layer size of 20.</w:t>
      </w:r>
      <w:r>
        <w:tab/>
      </w:r>
      <w:r>
        <w:fldChar w:fldCharType="begin"/>
      </w:r>
      <w:r>
        <w:instrText xml:space="preserve"> PAGEREF _Toc147921237 \h </w:instrText>
      </w:r>
      <w:r>
        <w:fldChar w:fldCharType="separate"/>
      </w:r>
      <w:r>
        <w:t>90</w:t>
      </w:r>
      <w:r>
        <w:fldChar w:fldCharType="end"/>
      </w:r>
    </w:p>
    <w:p w14:paraId="524E061E" w14:textId="5DE390E8" w:rsidR="00806D15" w:rsidRDefault="00806D15">
      <w:pPr>
        <w:pStyle w:val="TableofFigures"/>
        <w:rPr>
          <w:rFonts w:asciiTheme="minorHAnsi" w:eastAsiaTheme="minorEastAsia" w:hAnsiTheme="minorHAnsi" w:cstheme="minorBidi"/>
          <w:kern w:val="2"/>
          <w:szCs w:val="22"/>
          <w:lang w:eastAsia="zh-CN"/>
          <w14:ligatures w14:val="standardContextual"/>
        </w:rPr>
      </w:pPr>
      <w:r>
        <w:t>Figure 4.28 MLP NN training state plot (CIMU) on varied-motion with layer size of 20.</w:t>
      </w:r>
      <w:r>
        <w:tab/>
      </w:r>
      <w:r>
        <w:fldChar w:fldCharType="begin"/>
      </w:r>
      <w:r>
        <w:instrText xml:space="preserve"> PAGEREF _Toc147921238 \h </w:instrText>
      </w:r>
      <w:r>
        <w:fldChar w:fldCharType="separate"/>
      </w:r>
      <w:r>
        <w:t>91</w:t>
      </w:r>
      <w:r>
        <w:fldChar w:fldCharType="end"/>
      </w:r>
    </w:p>
    <w:p w14:paraId="164D882A" w14:textId="56D2FEA1" w:rsidR="00806D15" w:rsidRDefault="00806D15">
      <w:pPr>
        <w:pStyle w:val="TableofFigures"/>
        <w:rPr>
          <w:rFonts w:asciiTheme="minorHAnsi" w:eastAsiaTheme="minorEastAsia" w:hAnsiTheme="minorHAnsi" w:cstheme="minorBidi"/>
          <w:kern w:val="2"/>
          <w:szCs w:val="22"/>
          <w:lang w:eastAsia="zh-CN"/>
          <w14:ligatures w14:val="standardContextual"/>
        </w:rPr>
      </w:pPr>
      <w:r>
        <w:t>Figure 4.29 Normalised NARXNET NN training state (CIMU) on varied-motion with layer size of 10.</w:t>
      </w:r>
      <w:r>
        <w:tab/>
      </w:r>
      <w:r>
        <w:fldChar w:fldCharType="begin"/>
      </w:r>
      <w:r>
        <w:instrText xml:space="preserve"> PAGEREF _Toc147921239 \h </w:instrText>
      </w:r>
      <w:r>
        <w:fldChar w:fldCharType="separate"/>
      </w:r>
      <w:r>
        <w:t>94</w:t>
      </w:r>
      <w:r>
        <w:fldChar w:fldCharType="end"/>
      </w:r>
    </w:p>
    <w:p w14:paraId="376D6FE0" w14:textId="7C590F55" w:rsidR="00806D15" w:rsidRDefault="00806D15">
      <w:pPr>
        <w:pStyle w:val="TableofFigures"/>
        <w:rPr>
          <w:rFonts w:asciiTheme="minorHAnsi" w:eastAsiaTheme="minorEastAsia" w:hAnsiTheme="minorHAnsi" w:cstheme="minorBidi"/>
          <w:kern w:val="2"/>
          <w:szCs w:val="22"/>
          <w:lang w:eastAsia="zh-CN"/>
          <w14:ligatures w14:val="standardContextual"/>
        </w:rPr>
      </w:pPr>
      <w:r>
        <w:t>Figure 4.30 Normalised NARXNET NN performance (CIMU) on varied-motion with layer size of 10.</w:t>
      </w:r>
      <w:r>
        <w:tab/>
      </w:r>
      <w:r>
        <w:fldChar w:fldCharType="begin"/>
      </w:r>
      <w:r>
        <w:instrText xml:space="preserve"> PAGEREF _Toc147921240 \h </w:instrText>
      </w:r>
      <w:r>
        <w:fldChar w:fldCharType="separate"/>
      </w:r>
      <w:r>
        <w:t>95</w:t>
      </w:r>
      <w:r>
        <w:fldChar w:fldCharType="end"/>
      </w:r>
    </w:p>
    <w:p w14:paraId="7C69BC30" w14:textId="42B80916" w:rsidR="00806D15" w:rsidRDefault="00806D15">
      <w:pPr>
        <w:pStyle w:val="TableofFigures"/>
        <w:rPr>
          <w:rFonts w:asciiTheme="minorHAnsi" w:eastAsiaTheme="minorEastAsia" w:hAnsiTheme="minorHAnsi" w:cstheme="minorBidi"/>
          <w:kern w:val="2"/>
          <w:szCs w:val="22"/>
          <w:lang w:eastAsia="zh-CN"/>
          <w14:ligatures w14:val="standardContextual"/>
        </w:rPr>
      </w:pPr>
      <w:r>
        <w:t>Figure 4.31 Normalised NARXNET NN error histogram (CIMU) on varied-motion with layer size of 10.</w:t>
      </w:r>
      <w:r>
        <w:tab/>
      </w:r>
      <w:r>
        <w:fldChar w:fldCharType="begin"/>
      </w:r>
      <w:r>
        <w:instrText xml:space="preserve"> PAGEREF _Toc147921241 \h </w:instrText>
      </w:r>
      <w:r>
        <w:fldChar w:fldCharType="separate"/>
      </w:r>
      <w:r>
        <w:t>95</w:t>
      </w:r>
      <w:r>
        <w:fldChar w:fldCharType="end"/>
      </w:r>
    </w:p>
    <w:p w14:paraId="7F657924" w14:textId="015CD7D3" w:rsidR="00806D15" w:rsidRDefault="00806D15">
      <w:pPr>
        <w:pStyle w:val="TableofFigures"/>
        <w:rPr>
          <w:rFonts w:asciiTheme="minorHAnsi" w:eastAsiaTheme="minorEastAsia" w:hAnsiTheme="minorHAnsi" w:cstheme="minorBidi"/>
          <w:kern w:val="2"/>
          <w:szCs w:val="22"/>
          <w:lang w:eastAsia="zh-CN"/>
          <w14:ligatures w14:val="standardContextual"/>
        </w:rPr>
      </w:pPr>
      <w:r>
        <w:t>Figure 4.32 Normalised NARXNET NN time-series state (CIMU) on varied-motion with layer size of 10.</w:t>
      </w:r>
      <w:r>
        <w:tab/>
      </w:r>
      <w:r>
        <w:fldChar w:fldCharType="begin"/>
      </w:r>
      <w:r>
        <w:instrText xml:space="preserve"> PAGEREF _Toc147921242 \h </w:instrText>
      </w:r>
      <w:r>
        <w:fldChar w:fldCharType="separate"/>
      </w:r>
      <w:r>
        <w:t>96</w:t>
      </w:r>
      <w:r>
        <w:fldChar w:fldCharType="end"/>
      </w:r>
    </w:p>
    <w:p w14:paraId="72E55615" w14:textId="551A8AB5" w:rsidR="00806D15" w:rsidRDefault="00806D15">
      <w:pPr>
        <w:pStyle w:val="TableofFigures"/>
        <w:rPr>
          <w:rFonts w:asciiTheme="minorHAnsi" w:eastAsiaTheme="minorEastAsia" w:hAnsiTheme="minorHAnsi" w:cstheme="minorBidi"/>
          <w:kern w:val="2"/>
          <w:szCs w:val="22"/>
          <w:lang w:eastAsia="zh-CN"/>
          <w14:ligatures w14:val="standardContextual"/>
        </w:rPr>
      </w:pPr>
      <w:r>
        <w:t>Figure 4.33 Normalised NARXNET NN autocorrelation (CIMU) on varied-motion with layer size of 10.</w:t>
      </w:r>
      <w:r>
        <w:tab/>
      </w:r>
      <w:r>
        <w:fldChar w:fldCharType="begin"/>
      </w:r>
      <w:r>
        <w:instrText xml:space="preserve"> PAGEREF _Toc147921243 \h </w:instrText>
      </w:r>
      <w:r>
        <w:fldChar w:fldCharType="separate"/>
      </w:r>
      <w:r>
        <w:t>96</w:t>
      </w:r>
      <w:r>
        <w:fldChar w:fldCharType="end"/>
      </w:r>
    </w:p>
    <w:p w14:paraId="63245525" w14:textId="10D3E860" w:rsidR="00806D15" w:rsidRDefault="00806D15">
      <w:pPr>
        <w:pStyle w:val="TableofFigures"/>
        <w:rPr>
          <w:rFonts w:asciiTheme="minorHAnsi" w:eastAsiaTheme="minorEastAsia" w:hAnsiTheme="minorHAnsi" w:cstheme="minorBidi"/>
          <w:kern w:val="2"/>
          <w:szCs w:val="22"/>
          <w:lang w:eastAsia="zh-CN"/>
          <w14:ligatures w14:val="standardContextual"/>
        </w:rPr>
      </w:pPr>
      <w:r>
        <w:t>Figure 4.34 Normalised NARXNET NN input-error plot (CIMU) on varied-motion with layer size of 10.</w:t>
      </w:r>
      <w:r>
        <w:tab/>
      </w:r>
      <w:r>
        <w:fldChar w:fldCharType="begin"/>
      </w:r>
      <w:r>
        <w:instrText xml:space="preserve"> PAGEREF _Toc147921244 \h </w:instrText>
      </w:r>
      <w:r>
        <w:fldChar w:fldCharType="separate"/>
      </w:r>
      <w:r>
        <w:t>97</w:t>
      </w:r>
      <w:r>
        <w:fldChar w:fldCharType="end"/>
      </w:r>
    </w:p>
    <w:p w14:paraId="03E34D7A" w14:textId="4BDA7B24" w:rsidR="00806D15" w:rsidRDefault="00806D15">
      <w:pPr>
        <w:pStyle w:val="TableofFigures"/>
        <w:rPr>
          <w:rFonts w:asciiTheme="minorHAnsi" w:eastAsiaTheme="minorEastAsia" w:hAnsiTheme="minorHAnsi" w:cstheme="minorBidi"/>
          <w:kern w:val="2"/>
          <w:szCs w:val="22"/>
          <w:lang w:eastAsia="zh-CN"/>
          <w14:ligatures w14:val="standardContextual"/>
        </w:rPr>
      </w:pPr>
      <w:r>
        <w:t>Figure 4.35 Determining minimal MSE values for RBF network.</w:t>
      </w:r>
      <w:r>
        <w:tab/>
      </w:r>
      <w:r>
        <w:fldChar w:fldCharType="begin"/>
      </w:r>
      <w:r>
        <w:instrText xml:space="preserve"> PAGEREF _Toc147921245 \h </w:instrText>
      </w:r>
      <w:r>
        <w:fldChar w:fldCharType="separate"/>
      </w:r>
      <w:r>
        <w:t>98</w:t>
      </w:r>
      <w:r>
        <w:fldChar w:fldCharType="end"/>
      </w:r>
    </w:p>
    <w:p w14:paraId="421FFD6A" w14:textId="35E75264" w:rsidR="00806D15" w:rsidRDefault="00806D15">
      <w:pPr>
        <w:pStyle w:val="TableofFigures"/>
        <w:rPr>
          <w:rFonts w:asciiTheme="minorHAnsi" w:eastAsiaTheme="minorEastAsia" w:hAnsiTheme="minorHAnsi" w:cstheme="minorBidi"/>
          <w:kern w:val="2"/>
          <w:szCs w:val="22"/>
          <w:lang w:eastAsia="zh-CN"/>
          <w14:ligatures w14:val="standardContextual"/>
        </w:rPr>
      </w:pPr>
      <w:r>
        <w:t>Figure 4.36 RBF NN Performance Plot from CIMU on varied motion. Spread=1 and Neurons=400.</w:t>
      </w:r>
      <w:r>
        <w:tab/>
      </w:r>
      <w:r>
        <w:fldChar w:fldCharType="begin"/>
      </w:r>
      <w:r>
        <w:instrText xml:space="preserve"> PAGEREF _Toc147921246 \h </w:instrText>
      </w:r>
      <w:r>
        <w:fldChar w:fldCharType="separate"/>
      </w:r>
      <w:r>
        <w:t>98</w:t>
      </w:r>
      <w:r>
        <w:fldChar w:fldCharType="end"/>
      </w:r>
    </w:p>
    <w:p w14:paraId="604998E8" w14:textId="2F058594" w:rsidR="00806D15" w:rsidRDefault="00806D15">
      <w:pPr>
        <w:pStyle w:val="TableofFigures"/>
        <w:rPr>
          <w:rFonts w:asciiTheme="minorHAnsi" w:eastAsiaTheme="minorEastAsia" w:hAnsiTheme="minorHAnsi" w:cstheme="minorBidi"/>
          <w:kern w:val="2"/>
          <w:szCs w:val="22"/>
          <w:lang w:eastAsia="zh-CN"/>
          <w14:ligatures w14:val="standardContextual"/>
        </w:rPr>
      </w:pPr>
      <w:r>
        <w:t>Figure 4.37 RBF Roll Plot using untrained varied motion (CIMU). MSE=6.96e-06, SF=1.</w:t>
      </w:r>
      <w:r>
        <w:tab/>
      </w:r>
      <w:r>
        <w:fldChar w:fldCharType="begin"/>
      </w:r>
      <w:r>
        <w:instrText xml:space="preserve"> PAGEREF _Toc147921247 \h </w:instrText>
      </w:r>
      <w:r>
        <w:fldChar w:fldCharType="separate"/>
      </w:r>
      <w:r>
        <w:t>99</w:t>
      </w:r>
      <w:r>
        <w:fldChar w:fldCharType="end"/>
      </w:r>
    </w:p>
    <w:p w14:paraId="027BEE7A" w14:textId="113D2049" w:rsidR="00806D15" w:rsidRDefault="00806D15">
      <w:pPr>
        <w:pStyle w:val="TableofFigures"/>
        <w:rPr>
          <w:rFonts w:asciiTheme="minorHAnsi" w:eastAsiaTheme="minorEastAsia" w:hAnsiTheme="minorHAnsi" w:cstheme="minorBidi"/>
          <w:kern w:val="2"/>
          <w:szCs w:val="22"/>
          <w:lang w:eastAsia="zh-CN"/>
          <w14:ligatures w14:val="standardContextual"/>
        </w:rPr>
      </w:pPr>
      <w:r>
        <w:t>Figure 4.38 RBF Pitch Plot using untrained varied motion (CIMU). MSE=6.96e-06, SF=1.</w:t>
      </w:r>
      <w:r>
        <w:tab/>
      </w:r>
      <w:r>
        <w:fldChar w:fldCharType="begin"/>
      </w:r>
      <w:r>
        <w:instrText xml:space="preserve"> PAGEREF _Toc147921248 \h </w:instrText>
      </w:r>
      <w:r>
        <w:fldChar w:fldCharType="separate"/>
      </w:r>
      <w:r>
        <w:t>99</w:t>
      </w:r>
      <w:r>
        <w:fldChar w:fldCharType="end"/>
      </w:r>
    </w:p>
    <w:p w14:paraId="67786AE7" w14:textId="0A5C480F" w:rsidR="00806D15" w:rsidRDefault="00806D15">
      <w:pPr>
        <w:pStyle w:val="TableofFigures"/>
        <w:rPr>
          <w:rFonts w:asciiTheme="minorHAnsi" w:eastAsiaTheme="minorEastAsia" w:hAnsiTheme="minorHAnsi" w:cstheme="minorBidi"/>
          <w:kern w:val="2"/>
          <w:szCs w:val="22"/>
          <w:lang w:eastAsia="zh-CN"/>
          <w14:ligatures w14:val="standardContextual"/>
        </w:rPr>
      </w:pPr>
      <w:r>
        <w:t>Figure 4.39 RBF Roll Plot using untrained varied motion (CIMU). MSE=9.49e-06, SF=2.</w:t>
      </w:r>
      <w:r>
        <w:tab/>
      </w:r>
      <w:r>
        <w:fldChar w:fldCharType="begin"/>
      </w:r>
      <w:r>
        <w:instrText xml:space="preserve"> PAGEREF _Toc147921249 \h </w:instrText>
      </w:r>
      <w:r>
        <w:fldChar w:fldCharType="separate"/>
      </w:r>
      <w:r>
        <w:t>100</w:t>
      </w:r>
      <w:r>
        <w:fldChar w:fldCharType="end"/>
      </w:r>
    </w:p>
    <w:p w14:paraId="11A9FCAF" w14:textId="3B7D27A4" w:rsidR="00806D15" w:rsidRDefault="00806D15">
      <w:pPr>
        <w:pStyle w:val="TableofFigures"/>
        <w:rPr>
          <w:rFonts w:asciiTheme="minorHAnsi" w:eastAsiaTheme="minorEastAsia" w:hAnsiTheme="minorHAnsi" w:cstheme="minorBidi"/>
          <w:kern w:val="2"/>
          <w:szCs w:val="22"/>
          <w:lang w:eastAsia="zh-CN"/>
          <w14:ligatures w14:val="standardContextual"/>
        </w:rPr>
      </w:pPr>
      <w:r>
        <w:t>Figure 4.40 RBF Pitch Plot using untrained varied motion (CIMU). MSE=9.49e-06, SF=2.</w:t>
      </w:r>
      <w:r>
        <w:tab/>
      </w:r>
      <w:r>
        <w:fldChar w:fldCharType="begin"/>
      </w:r>
      <w:r>
        <w:instrText xml:space="preserve"> PAGEREF _Toc147921250 \h </w:instrText>
      </w:r>
      <w:r>
        <w:fldChar w:fldCharType="separate"/>
      </w:r>
      <w:r>
        <w:t>100</w:t>
      </w:r>
      <w:r>
        <w:fldChar w:fldCharType="end"/>
      </w:r>
    </w:p>
    <w:p w14:paraId="414F8B1C" w14:textId="5F6C5747" w:rsidR="00806D15" w:rsidRDefault="00806D15">
      <w:pPr>
        <w:pStyle w:val="TableofFigures"/>
        <w:rPr>
          <w:rFonts w:asciiTheme="minorHAnsi" w:eastAsiaTheme="minorEastAsia" w:hAnsiTheme="minorHAnsi" w:cstheme="minorBidi"/>
          <w:kern w:val="2"/>
          <w:szCs w:val="22"/>
          <w:lang w:eastAsia="zh-CN"/>
          <w14:ligatures w14:val="standardContextual"/>
        </w:rPr>
      </w:pPr>
      <w:r>
        <w:t>Figure 4.41 RBF Roll Plot using untrained varied motion (CIMU). MSE=9.49e-06, SF=0.5</w:t>
      </w:r>
      <w:r>
        <w:tab/>
      </w:r>
      <w:r>
        <w:fldChar w:fldCharType="begin"/>
      </w:r>
      <w:r>
        <w:instrText xml:space="preserve"> PAGEREF _Toc147921251 \h </w:instrText>
      </w:r>
      <w:r>
        <w:fldChar w:fldCharType="separate"/>
      </w:r>
      <w:r>
        <w:t>101</w:t>
      </w:r>
      <w:r>
        <w:fldChar w:fldCharType="end"/>
      </w:r>
    </w:p>
    <w:p w14:paraId="23987A3B" w14:textId="35BEFDFD" w:rsidR="00806D15" w:rsidRDefault="00806D15">
      <w:pPr>
        <w:pStyle w:val="TableofFigures"/>
        <w:rPr>
          <w:rFonts w:asciiTheme="minorHAnsi" w:eastAsiaTheme="minorEastAsia" w:hAnsiTheme="minorHAnsi" w:cstheme="minorBidi"/>
          <w:kern w:val="2"/>
          <w:szCs w:val="22"/>
          <w:lang w:eastAsia="zh-CN"/>
          <w14:ligatures w14:val="standardContextual"/>
        </w:rPr>
      </w:pPr>
      <w:r>
        <w:t>Figure 4.42 RBF Pitch Plot using untrained varied motion (CIMU). MSE=9.49e-06, SF=0.5</w:t>
      </w:r>
      <w:r>
        <w:tab/>
      </w:r>
      <w:r>
        <w:fldChar w:fldCharType="begin"/>
      </w:r>
      <w:r>
        <w:instrText xml:space="preserve"> PAGEREF _Toc147921252 \h </w:instrText>
      </w:r>
      <w:r>
        <w:fldChar w:fldCharType="separate"/>
      </w:r>
      <w:r>
        <w:t>101</w:t>
      </w:r>
      <w:r>
        <w:fldChar w:fldCharType="end"/>
      </w:r>
    </w:p>
    <w:p w14:paraId="2B95E0BB" w14:textId="1790FA2F" w:rsidR="00806D15" w:rsidRDefault="00806D15">
      <w:pPr>
        <w:pStyle w:val="TableofFigures"/>
        <w:rPr>
          <w:rFonts w:asciiTheme="minorHAnsi" w:eastAsiaTheme="minorEastAsia" w:hAnsiTheme="minorHAnsi" w:cstheme="minorBidi"/>
          <w:kern w:val="2"/>
          <w:szCs w:val="22"/>
          <w:lang w:eastAsia="zh-CN"/>
          <w14:ligatures w14:val="standardContextual"/>
        </w:rPr>
      </w:pPr>
      <w:r>
        <w:t>Figure 4.43 RBF Roll Plot using untrained varied motion (CIMU). MSE=6.49e-06, SF=0.5</w:t>
      </w:r>
      <w:r>
        <w:tab/>
      </w:r>
      <w:r>
        <w:fldChar w:fldCharType="begin"/>
      </w:r>
      <w:r>
        <w:instrText xml:space="preserve"> PAGEREF _Toc147921253 \h </w:instrText>
      </w:r>
      <w:r>
        <w:fldChar w:fldCharType="separate"/>
      </w:r>
      <w:r>
        <w:t>102</w:t>
      </w:r>
      <w:r>
        <w:fldChar w:fldCharType="end"/>
      </w:r>
    </w:p>
    <w:p w14:paraId="2FDB41B9" w14:textId="5704E5AF" w:rsidR="00806D15" w:rsidRDefault="00806D15">
      <w:pPr>
        <w:pStyle w:val="TableofFigures"/>
        <w:rPr>
          <w:rFonts w:asciiTheme="minorHAnsi" w:eastAsiaTheme="minorEastAsia" w:hAnsiTheme="minorHAnsi" w:cstheme="minorBidi"/>
          <w:kern w:val="2"/>
          <w:szCs w:val="22"/>
          <w:lang w:eastAsia="zh-CN"/>
          <w14:ligatures w14:val="standardContextual"/>
        </w:rPr>
      </w:pPr>
      <w:r>
        <w:t>Figure 4.44 RBF Pitch Plot using untrained varied motion (CIMU). MSE=6.49e-06, SF=0.5.</w:t>
      </w:r>
      <w:r>
        <w:tab/>
      </w:r>
      <w:r>
        <w:fldChar w:fldCharType="begin"/>
      </w:r>
      <w:r>
        <w:instrText xml:space="preserve"> PAGEREF _Toc147921254 \h </w:instrText>
      </w:r>
      <w:r>
        <w:fldChar w:fldCharType="separate"/>
      </w:r>
      <w:r>
        <w:t>102</w:t>
      </w:r>
      <w:r>
        <w:fldChar w:fldCharType="end"/>
      </w:r>
    </w:p>
    <w:p w14:paraId="09751D3E" w14:textId="3A3C0891" w:rsidR="00806D15" w:rsidRDefault="00806D15">
      <w:pPr>
        <w:pStyle w:val="TableofFigures"/>
        <w:rPr>
          <w:rFonts w:asciiTheme="minorHAnsi" w:eastAsiaTheme="minorEastAsia" w:hAnsiTheme="minorHAnsi" w:cstheme="minorBidi"/>
          <w:kern w:val="2"/>
          <w:szCs w:val="22"/>
          <w:lang w:eastAsia="zh-CN"/>
          <w14:ligatures w14:val="standardContextual"/>
        </w:rPr>
      </w:pPr>
      <w:r>
        <w:t>Figure 4.45 RBF Roll Plot using untrained varied motion (CIMU). MSE=1.037-e05, SF=4.</w:t>
      </w:r>
      <w:r>
        <w:tab/>
      </w:r>
      <w:r>
        <w:fldChar w:fldCharType="begin"/>
      </w:r>
      <w:r>
        <w:instrText xml:space="preserve"> PAGEREF _Toc147921255 \h </w:instrText>
      </w:r>
      <w:r>
        <w:fldChar w:fldCharType="separate"/>
      </w:r>
      <w:r>
        <w:t>103</w:t>
      </w:r>
      <w:r>
        <w:fldChar w:fldCharType="end"/>
      </w:r>
    </w:p>
    <w:p w14:paraId="6CEF8E7D" w14:textId="7CBF5AAD" w:rsidR="00806D15" w:rsidRDefault="00806D15">
      <w:pPr>
        <w:pStyle w:val="TableofFigures"/>
        <w:rPr>
          <w:rFonts w:asciiTheme="minorHAnsi" w:eastAsiaTheme="minorEastAsia" w:hAnsiTheme="minorHAnsi" w:cstheme="minorBidi"/>
          <w:kern w:val="2"/>
          <w:szCs w:val="22"/>
          <w:lang w:eastAsia="zh-CN"/>
          <w14:ligatures w14:val="standardContextual"/>
        </w:rPr>
      </w:pPr>
      <w:r>
        <w:t>Figure 4.46 RBF Pitch Plot using untrained varied motion (CIMU). MSE=1.037-e05, SF=4.</w:t>
      </w:r>
      <w:r>
        <w:tab/>
      </w:r>
      <w:r>
        <w:fldChar w:fldCharType="begin"/>
      </w:r>
      <w:r>
        <w:instrText xml:space="preserve"> PAGEREF _Toc147921256 \h </w:instrText>
      </w:r>
      <w:r>
        <w:fldChar w:fldCharType="separate"/>
      </w:r>
      <w:r>
        <w:t>103</w:t>
      </w:r>
      <w:r>
        <w:fldChar w:fldCharType="end"/>
      </w:r>
    </w:p>
    <w:p w14:paraId="3D3A4FBD" w14:textId="754048C1" w:rsidR="00806D15" w:rsidRDefault="00806D15">
      <w:pPr>
        <w:pStyle w:val="TableofFigures"/>
        <w:rPr>
          <w:rFonts w:asciiTheme="minorHAnsi" w:eastAsiaTheme="minorEastAsia" w:hAnsiTheme="minorHAnsi" w:cstheme="minorBidi"/>
          <w:kern w:val="2"/>
          <w:szCs w:val="22"/>
          <w:lang w:eastAsia="zh-CN"/>
          <w14:ligatures w14:val="standardContextual"/>
        </w:rPr>
      </w:pPr>
      <w:r>
        <w:lastRenderedPageBreak/>
        <w:t>Figure 4.47 RBF MSE Determination from Front IMU data</w:t>
      </w:r>
      <w:r>
        <w:tab/>
      </w:r>
      <w:r>
        <w:fldChar w:fldCharType="begin"/>
      </w:r>
      <w:r>
        <w:instrText xml:space="preserve"> PAGEREF _Toc147921257 \h </w:instrText>
      </w:r>
      <w:r>
        <w:fldChar w:fldCharType="separate"/>
      </w:r>
      <w:r>
        <w:t>107</w:t>
      </w:r>
      <w:r>
        <w:fldChar w:fldCharType="end"/>
      </w:r>
    </w:p>
    <w:p w14:paraId="0111E918" w14:textId="347EC95C" w:rsidR="00806D15" w:rsidRDefault="00806D15">
      <w:pPr>
        <w:pStyle w:val="TableofFigures"/>
        <w:rPr>
          <w:rFonts w:asciiTheme="minorHAnsi" w:eastAsiaTheme="minorEastAsia" w:hAnsiTheme="minorHAnsi" w:cstheme="minorBidi"/>
          <w:kern w:val="2"/>
          <w:szCs w:val="22"/>
          <w:lang w:eastAsia="zh-CN"/>
          <w14:ligatures w14:val="standardContextual"/>
        </w:rPr>
      </w:pPr>
      <w:r>
        <w:t>Figure 4.48 RBF Roll Plot using untrained varied motion (Front IMUs). MSE=3.15123e-06, SF=1.</w:t>
      </w:r>
      <w:r>
        <w:tab/>
      </w:r>
      <w:r>
        <w:fldChar w:fldCharType="begin"/>
      </w:r>
      <w:r>
        <w:instrText xml:space="preserve"> PAGEREF _Toc147921258 \h </w:instrText>
      </w:r>
      <w:r>
        <w:fldChar w:fldCharType="separate"/>
      </w:r>
      <w:r>
        <w:t>107</w:t>
      </w:r>
      <w:r>
        <w:fldChar w:fldCharType="end"/>
      </w:r>
    </w:p>
    <w:p w14:paraId="2727F29F" w14:textId="16F96FC2" w:rsidR="00806D15" w:rsidRDefault="00806D15">
      <w:pPr>
        <w:pStyle w:val="TableofFigures"/>
        <w:rPr>
          <w:rFonts w:asciiTheme="minorHAnsi" w:eastAsiaTheme="minorEastAsia" w:hAnsiTheme="minorHAnsi" w:cstheme="minorBidi"/>
          <w:kern w:val="2"/>
          <w:szCs w:val="22"/>
          <w:lang w:eastAsia="zh-CN"/>
          <w14:ligatures w14:val="standardContextual"/>
        </w:rPr>
      </w:pPr>
      <w:r>
        <w:t>Figure 4.49 RBF Pitch Plot using untrained varied motion (Front IMUs). MSE=3.15123e-06, SF=1</w:t>
      </w:r>
      <w:r>
        <w:tab/>
      </w:r>
      <w:r>
        <w:fldChar w:fldCharType="begin"/>
      </w:r>
      <w:r>
        <w:instrText xml:space="preserve"> PAGEREF _Toc147921259 \h </w:instrText>
      </w:r>
      <w:r>
        <w:fldChar w:fldCharType="separate"/>
      </w:r>
      <w:r>
        <w:t>108</w:t>
      </w:r>
      <w:r>
        <w:fldChar w:fldCharType="end"/>
      </w:r>
    </w:p>
    <w:p w14:paraId="42937A61" w14:textId="59F0A6C3" w:rsidR="00806D15" w:rsidRDefault="00806D15">
      <w:pPr>
        <w:pStyle w:val="TableofFigures"/>
        <w:rPr>
          <w:rFonts w:asciiTheme="minorHAnsi" w:eastAsiaTheme="minorEastAsia" w:hAnsiTheme="minorHAnsi" w:cstheme="minorBidi"/>
          <w:kern w:val="2"/>
          <w:szCs w:val="22"/>
          <w:lang w:eastAsia="zh-CN"/>
          <w14:ligatures w14:val="standardContextual"/>
        </w:rPr>
      </w:pPr>
      <w:r>
        <w:t>Figure 4.50 RBF Roll Plot using untrained varied motion (Front IMUs). MSE= 4.12939e-06, SF=2</w:t>
      </w:r>
      <w:r>
        <w:tab/>
      </w:r>
      <w:r>
        <w:fldChar w:fldCharType="begin"/>
      </w:r>
      <w:r>
        <w:instrText xml:space="preserve"> PAGEREF _Toc147921260 \h </w:instrText>
      </w:r>
      <w:r>
        <w:fldChar w:fldCharType="separate"/>
      </w:r>
      <w:r>
        <w:t>108</w:t>
      </w:r>
      <w:r>
        <w:fldChar w:fldCharType="end"/>
      </w:r>
    </w:p>
    <w:p w14:paraId="2ECABE8F" w14:textId="5B741D75" w:rsidR="00806D15" w:rsidRDefault="00806D15">
      <w:pPr>
        <w:pStyle w:val="TableofFigures"/>
        <w:rPr>
          <w:rFonts w:asciiTheme="minorHAnsi" w:eastAsiaTheme="minorEastAsia" w:hAnsiTheme="minorHAnsi" w:cstheme="minorBidi"/>
          <w:kern w:val="2"/>
          <w:szCs w:val="22"/>
          <w:lang w:eastAsia="zh-CN"/>
          <w14:ligatures w14:val="standardContextual"/>
        </w:rPr>
      </w:pPr>
      <w:r>
        <w:t>Figure 4.51 RBF Pitch Plot using untrained varied motion (Front IMUs). MSE= 4.12939e-06, SF=2</w:t>
      </w:r>
      <w:r>
        <w:tab/>
      </w:r>
      <w:r>
        <w:fldChar w:fldCharType="begin"/>
      </w:r>
      <w:r>
        <w:instrText xml:space="preserve"> PAGEREF _Toc147921261 \h </w:instrText>
      </w:r>
      <w:r>
        <w:fldChar w:fldCharType="separate"/>
      </w:r>
      <w:r>
        <w:t>109</w:t>
      </w:r>
      <w:r>
        <w:fldChar w:fldCharType="end"/>
      </w:r>
    </w:p>
    <w:p w14:paraId="32FD318B" w14:textId="68853CAF" w:rsidR="00806D15" w:rsidRDefault="00806D15">
      <w:pPr>
        <w:pStyle w:val="TableofFigures"/>
        <w:rPr>
          <w:rFonts w:asciiTheme="minorHAnsi" w:eastAsiaTheme="minorEastAsia" w:hAnsiTheme="minorHAnsi" w:cstheme="minorBidi"/>
          <w:kern w:val="2"/>
          <w:szCs w:val="22"/>
          <w:lang w:eastAsia="zh-CN"/>
          <w14:ligatures w14:val="standardContextual"/>
        </w:rPr>
      </w:pPr>
      <w:r>
        <w:t>Figure 4.52 RBF Roll Plot using untrained varied motion (Front IMUs). MSE= 4.12939e-06, SF=0.5</w:t>
      </w:r>
      <w:r>
        <w:tab/>
      </w:r>
      <w:r>
        <w:fldChar w:fldCharType="begin"/>
      </w:r>
      <w:r>
        <w:instrText xml:space="preserve"> PAGEREF _Toc147921262 \h </w:instrText>
      </w:r>
      <w:r>
        <w:fldChar w:fldCharType="separate"/>
      </w:r>
      <w:r>
        <w:t>109</w:t>
      </w:r>
      <w:r>
        <w:fldChar w:fldCharType="end"/>
      </w:r>
    </w:p>
    <w:p w14:paraId="366260D0" w14:textId="31D792A8" w:rsidR="00806D15" w:rsidRDefault="00806D15">
      <w:pPr>
        <w:pStyle w:val="TableofFigures"/>
        <w:rPr>
          <w:rFonts w:asciiTheme="minorHAnsi" w:eastAsiaTheme="minorEastAsia" w:hAnsiTheme="minorHAnsi" w:cstheme="minorBidi"/>
          <w:kern w:val="2"/>
          <w:szCs w:val="22"/>
          <w:lang w:eastAsia="zh-CN"/>
          <w14:ligatures w14:val="standardContextual"/>
        </w:rPr>
      </w:pPr>
      <w:r>
        <w:t>Figure 4.53 RBF Pitch Plot using untrained varied motion (Front IMUs). MSE= 4.12939e-06, SF=0.5</w:t>
      </w:r>
      <w:r>
        <w:tab/>
      </w:r>
      <w:r>
        <w:fldChar w:fldCharType="begin"/>
      </w:r>
      <w:r>
        <w:instrText xml:space="preserve"> PAGEREF _Toc147921263 \h </w:instrText>
      </w:r>
      <w:r>
        <w:fldChar w:fldCharType="separate"/>
      </w:r>
      <w:r>
        <w:t>110</w:t>
      </w:r>
      <w:r>
        <w:fldChar w:fldCharType="end"/>
      </w:r>
    </w:p>
    <w:p w14:paraId="7728D1B1" w14:textId="534C81A4" w:rsidR="00806D15" w:rsidRDefault="00806D15">
      <w:pPr>
        <w:pStyle w:val="TableofFigures"/>
        <w:rPr>
          <w:rFonts w:asciiTheme="minorHAnsi" w:eastAsiaTheme="minorEastAsia" w:hAnsiTheme="minorHAnsi" w:cstheme="minorBidi"/>
          <w:kern w:val="2"/>
          <w:szCs w:val="22"/>
          <w:lang w:eastAsia="zh-CN"/>
          <w14:ligatures w14:val="standardContextual"/>
        </w:rPr>
      </w:pPr>
      <w:r>
        <w:t>Figure 4.54 RBF MSE determination for all IMUs</w:t>
      </w:r>
      <w:r>
        <w:tab/>
      </w:r>
      <w:r>
        <w:fldChar w:fldCharType="begin"/>
      </w:r>
      <w:r>
        <w:instrText xml:space="preserve"> PAGEREF _Toc147921264 \h </w:instrText>
      </w:r>
      <w:r>
        <w:fldChar w:fldCharType="separate"/>
      </w:r>
      <w:r>
        <w:t>113</w:t>
      </w:r>
      <w:r>
        <w:fldChar w:fldCharType="end"/>
      </w:r>
    </w:p>
    <w:p w14:paraId="7401741A" w14:textId="14639249" w:rsidR="00806D15" w:rsidRDefault="00806D15">
      <w:pPr>
        <w:pStyle w:val="TableofFigures"/>
        <w:rPr>
          <w:rFonts w:asciiTheme="minorHAnsi" w:eastAsiaTheme="minorEastAsia" w:hAnsiTheme="minorHAnsi" w:cstheme="minorBidi"/>
          <w:kern w:val="2"/>
          <w:szCs w:val="22"/>
          <w:lang w:eastAsia="zh-CN"/>
          <w14:ligatures w14:val="standardContextual"/>
        </w:rPr>
      </w:pPr>
      <w:r>
        <w:t>Figure 4.55 RBF Roll Plot using untrained varied motion (All IMUs). MSE=1.93051e-06, SF=1.0</w:t>
      </w:r>
      <w:r>
        <w:tab/>
      </w:r>
      <w:r>
        <w:fldChar w:fldCharType="begin"/>
      </w:r>
      <w:r>
        <w:instrText xml:space="preserve"> PAGEREF _Toc147921265 \h </w:instrText>
      </w:r>
      <w:r>
        <w:fldChar w:fldCharType="separate"/>
      </w:r>
      <w:r>
        <w:t>114</w:t>
      </w:r>
      <w:r>
        <w:fldChar w:fldCharType="end"/>
      </w:r>
    </w:p>
    <w:p w14:paraId="76CFEC93" w14:textId="5DAF8200" w:rsidR="00806D15" w:rsidRDefault="00806D15">
      <w:pPr>
        <w:pStyle w:val="TableofFigures"/>
        <w:rPr>
          <w:rFonts w:asciiTheme="minorHAnsi" w:eastAsiaTheme="minorEastAsia" w:hAnsiTheme="minorHAnsi" w:cstheme="minorBidi"/>
          <w:kern w:val="2"/>
          <w:szCs w:val="22"/>
          <w:lang w:eastAsia="zh-CN"/>
          <w14:ligatures w14:val="standardContextual"/>
        </w:rPr>
      </w:pPr>
      <w:r>
        <w:t>Figure 4.56 RBF Pitch Plot using untrained varied motion (All IMUs). MSE=1.93051e-06, SF=1.0</w:t>
      </w:r>
      <w:r>
        <w:tab/>
      </w:r>
      <w:r>
        <w:fldChar w:fldCharType="begin"/>
      </w:r>
      <w:r>
        <w:instrText xml:space="preserve"> PAGEREF _Toc147921266 \h </w:instrText>
      </w:r>
      <w:r>
        <w:fldChar w:fldCharType="separate"/>
      </w:r>
      <w:r>
        <w:t>114</w:t>
      </w:r>
      <w:r>
        <w:fldChar w:fldCharType="end"/>
      </w:r>
    </w:p>
    <w:p w14:paraId="21B3A93B" w14:textId="4A795F2B" w:rsidR="00806D15" w:rsidRDefault="00806D15">
      <w:pPr>
        <w:pStyle w:val="TableofFigures"/>
        <w:rPr>
          <w:rFonts w:asciiTheme="minorHAnsi" w:eastAsiaTheme="minorEastAsia" w:hAnsiTheme="minorHAnsi" w:cstheme="minorBidi"/>
          <w:kern w:val="2"/>
          <w:szCs w:val="22"/>
          <w:lang w:eastAsia="zh-CN"/>
          <w14:ligatures w14:val="standardContextual"/>
        </w:rPr>
      </w:pPr>
      <w:r>
        <w:t>Figure 4.57 Kalman and Madgwick CIMU angles (with Magnetometer) against robot arm angles.</w:t>
      </w:r>
      <w:r>
        <w:tab/>
      </w:r>
      <w:r>
        <w:fldChar w:fldCharType="begin"/>
      </w:r>
      <w:r>
        <w:instrText xml:space="preserve"> PAGEREF _Toc147921267 \h </w:instrText>
      </w:r>
      <w:r>
        <w:fldChar w:fldCharType="separate"/>
      </w:r>
      <w:r>
        <w:t>116</w:t>
      </w:r>
      <w:r>
        <w:fldChar w:fldCharType="end"/>
      </w:r>
    </w:p>
    <w:p w14:paraId="04701095" w14:textId="4A5139E5" w:rsidR="00806D15" w:rsidRDefault="00806D15">
      <w:pPr>
        <w:pStyle w:val="TableofFigures"/>
        <w:rPr>
          <w:rFonts w:asciiTheme="minorHAnsi" w:eastAsiaTheme="minorEastAsia" w:hAnsiTheme="minorHAnsi" w:cstheme="minorBidi"/>
          <w:kern w:val="2"/>
          <w:szCs w:val="22"/>
          <w:lang w:eastAsia="zh-CN"/>
          <w14:ligatures w14:val="standardContextual"/>
        </w:rPr>
      </w:pPr>
      <w:r>
        <w:t>Figure 4.58 MLP NN training state (CIMU) on varied-motion with 10 layers, using magnetometer.</w:t>
      </w:r>
      <w:r>
        <w:tab/>
      </w:r>
      <w:r>
        <w:fldChar w:fldCharType="begin"/>
      </w:r>
      <w:r>
        <w:instrText xml:space="preserve"> PAGEREF _Toc147921268 \h </w:instrText>
      </w:r>
      <w:r>
        <w:fldChar w:fldCharType="separate"/>
      </w:r>
      <w:r>
        <w:t>117</w:t>
      </w:r>
      <w:r>
        <w:fldChar w:fldCharType="end"/>
      </w:r>
    </w:p>
    <w:p w14:paraId="5A38D6EE" w14:textId="47E74BFD" w:rsidR="00806D15" w:rsidRDefault="00806D15">
      <w:pPr>
        <w:pStyle w:val="TableofFigures"/>
        <w:rPr>
          <w:rFonts w:asciiTheme="minorHAnsi" w:eastAsiaTheme="minorEastAsia" w:hAnsiTheme="minorHAnsi" w:cstheme="minorBidi"/>
          <w:kern w:val="2"/>
          <w:szCs w:val="22"/>
          <w:lang w:eastAsia="zh-CN"/>
          <w14:ligatures w14:val="standardContextual"/>
        </w:rPr>
      </w:pPr>
      <w:r>
        <w:t>Figure 4.59 MLP NN performance (CIMU) on varied-motion with 10 layers, using magnetometer.</w:t>
      </w:r>
      <w:r>
        <w:tab/>
      </w:r>
      <w:r>
        <w:fldChar w:fldCharType="begin"/>
      </w:r>
      <w:r>
        <w:instrText xml:space="preserve"> PAGEREF _Toc147921269 \h </w:instrText>
      </w:r>
      <w:r>
        <w:fldChar w:fldCharType="separate"/>
      </w:r>
      <w:r>
        <w:t>117</w:t>
      </w:r>
      <w:r>
        <w:fldChar w:fldCharType="end"/>
      </w:r>
    </w:p>
    <w:p w14:paraId="519A4825" w14:textId="370644B9" w:rsidR="00806D15" w:rsidRDefault="00806D15">
      <w:pPr>
        <w:pStyle w:val="TableofFigures"/>
        <w:rPr>
          <w:rFonts w:asciiTheme="minorHAnsi" w:eastAsiaTheme="minorEastAsia" w:hAnsiTheme="minorHAnsi" w:cstheme="minorBidi"/>
          <w:kern w:val="2"/>
          <w:szCs w:val="22"/>
          <w:lang w:eastAsia="zh-CN"/>
          <w14:ligatures w14:val="standardContextual"/>
        </w:rPr>
      </w:pPr>
      <w:r>
        <w:t>Figure 4.60 MLP NN error histogram (CIMU) on varied-motion with 10 layers, using magnetometer.</w:t>
      </w:r>
      <w:r>
        <w:tab/>
      </w:r>
      <w:r>
        <w:fldChar w:fldCharType="begin"/>
      </w:r>
      <w:r>
        <w:instrText xml:space="preserve"> PAGEREF _Toc147921270 \h </w:instrText>
      </w:r>
      <w:r>
        <w:fldChar w:fldCharType="separate"/>
      </w:r>
      <w:r>
        <w:t>118</w:t>
      </w:r>
      <w:r>
        <w:fldChar w:fldCharType="end"/>
      </w:r>
    </w:p>
    <w:p w14:paraId="26CE8B8F" w14:textId="684557B6" w:rsidR="00806D15" w:rsidRDefault="00806D15">
      <w:pPr>
        <w:pStyle w:val="TableofFigures"/>
        <w:rPr>
          <w:rFonts w:asciiTheme="minorHAnsi" w:eastAsiaTheme="minorEastAsia" w:hAnsiTheme="minorHAnsi" w:cstheme="minorBidi"/>
          <w:kern w:val="2"/>
          <w:szCs w:val="22"/>
          <w:lang w:eastAsia="zh-CN"/>
          <w14:ligatures w14:val="standardContextual"/>
        </w:rPr>
      </w:pPr>
      <w:r>
        <w:t>Figure 4.61 X-Axis CIMU Magnetometer values against varied-motion movements: Samples 1-600.</w:t>
      </w:r>
      <w:r>
        <w:tab/>
      </w:r>
      <w:r>
        <w:fldChar w:fldCharType="begin"/>
      </w:r>
      <w:r>
        <w:instrText xml:space="preserve"> PAGEREF _Toc147921271 \h </w:instrText>
      </w:r>
      <w:r>
        <w:fldChar w:fldCharType="separate"/>
      </w:r>
      <w:r>
        <w:t>119</w:t>
      </w:r>
      <w:r>
        <w:fldChar w:fldCharType="end"/>
      </w:r>
    </w:p>
    <w:p w14:paraId="5CCCB7CD" w14:textId="502B6B51" w:rsidR="00806D15" w:rsidRDefault="00806D15">
      <w:pPr>
        <w:pStyle w:val="TableofFigures"/>
        <w:rPr>
          <w:rFonts w:asciiTheme="minorHAnsi" w:eastAsiaTheme="minorEastAsia" w:hAnsiTheme="minorHAnsi" w:cstheme="minorBidi"/>
          <w:kern w:val="2"/>
          <w:szCs w:val="22"/>
          <w:lang w:eastAsia="zh-CN"/>
          <w14:ligatures w14:val="standardContextual"/>
        </w:rPr>
      </w:pPr>
      <w:r>
        <w:t>Figure 4.62  Y-Axis CIMU Magnetometer values against varied-motion movements: Samples 1-600.</w:t>
      </w:r>
      <w:r>
        <w:tab/>
      </w:r>
      <w:r>
        <w:fldChar w:fldCharType="begin"/>
      </w:r>
      <w:r>
        <w:instrText xml:space="preserve"> PAGEREF _Toc147921272 \h </w:instrText>
      </w:r>
      <w:r>
        <w:fldChar w:fldCharType="separate"/>
      </w:r>
      <w:r>
        <w:t>119</w:t>
      </w:r>
      <w:r>
        <w:fldChar w:fldCharType="end"/>
      </w:r>
    </w:p>
    <w:p w14:paraId="34B41EEC" w14:textId="6E91DE6D" w:rsidR="00806D15" w:rsidRDefault="00806D15">
      <w:pPr>
        <w:pStyle w:val="TableofFigures"/>
        <w:rPr>
          <w:rFonts w:asciiTheme="minorHAnsi" w:eastAsiaTheme="minorEastAsia" w:hAnsiTheme="minorHAnsi" w:cstheme="minorBidi"/>
          <w:kern w:val="2"/>
          <w:szCs w:val="22"/>
          <w:lang w:eastAsia="zh-CN"/>
          <w14:ligatures w14:val="standardContextual"/>
        </w:rPr>
      </w:pPr>
      <w:r>
        <w:t>Figure 4.63  Z-Axis CIMU Magnetometer values against varied-motion movements: Samples 1-600.</w:t>
      </w:r>
      <w:r>
        <w:tab/>
      </w:r>
      <w:r>
        <w:fldChar w:fldCharType="begin"/>
      </w:r>
      <w:r>
        <w:instrText xml:space="preserve"> PAGEREF _Toc147921273 \h </w:instrText>
      </w:r>
      <w:r>
        <w:fldChar w:fldCharType="separate"/>
      </w:r>
      <w:r>
        <w:t>120</w:t>
      </w:r>
      <w:r>
        <w:fldChar w:fldCharType="end"/>
      </w:r>
    </w:p>
    <w:p w14:paraId="7D130957" w14:textId="111EB0CF" w:rsidR="00806D15" w:rsidRDefault="00806D15">
      <w:pPr>
        <w:pStyle w:val="TableofFigures"/>
        <w:rPr>
          <w:rFonts w:asciiTheme="minorHAnsi" w:eastAsiaTheme="minorEastAsia" w:hAnsiTheme="minorHAnsi" w:cstheme="minorBidi"/>
          <w:kern w:val="2"/>
          <w:szCs w:val="22"/>
          <w:lang w:eastAsia="zh-CN"/>
          <w14:ligatures w14:val="standardContextual"/>
        </w:rPr>
      </w:pPr>
      <w:r>
        <w:t>Figure 4.64 All axes CIMU Magnetometer values against varied-motion movements: Samples 1-600.</w:t>
      </w:r>
      <w:r>
        <w:tab/>
      </w:r>
      <w:r>
        <w:fldChar w:fldCharType="begin"/>
      </w:r>
      <w:r>
        <w:instrText xml:space="preserve"> PAGEREF _Toc147921274 \h </w:instrText>
      </w:r>
      <w:r>
        <w:fldChar w:fldCharType="separate"/>
      </w:r>
      <w:r>
        <w:t>120</w:t>
      </w:r>
      <w:r>
        <w:fldChar w:fldCharType="end"/>
      </w:r>
    </w:p>
    <w:p w14:paraId="5E5A44FE" w14:textId="46229C0F" w:rsidR="00806D15" w:rsidRDefault="00806D15">
      <w:pPr>
        <w:pStyle w:val="TableofFigures"/>
        <w:rPr>
          <w:rFonts w:asciiTheme="minorHAnsi" w:eastAsiaTheme="minorEastAsia" w:hAnsiTheme="minorHAnsi" w:cstheme="minorBidi"/>
          <w:kern w:val="2"/>
          <w:szCs w:val="22"/>
          <w:lang w:eastAsia="zh-CN"/>
          <w14:ligatures w14:val="standardContextual"/>
        </w:rPr>
      </w:pPr>
      <w:r>
        <w:t>Figure 4.65 All axes CIMU Raw Magnetometer values: Samples 1-600.</w:t>
      </w:r>
      <w:r>
        <w:tab/>
      </w:r>
      <w:r>
        <w:fldChar w:fldCharType="begin"/>
      </w:r>
      <w:r>
        <w:instrText xml:space="preserve"> PAGEREF _Toc147921275 \h </w:instrText>
      </w:r>
      <w:r>
        <w:fldChar w:fldCharType="separate"/>
      </w:r>
      <w:r>
        <w:t>120</w:t>
      </w:r>
      <w:r>
        <w:fldChar w:fldCharType="end"/>
      </w:r>
    </w:p>
    <w:p w14:paraId="48159DD0" w14:textId="1D21E8A4" w:rsidR="00806D15" w:rsidRDefault="00806D15">
      <w:pPr>
        <w:pStyle w:val="TableofFigures"/>
        <w:rPr>
          <w:rFonts w:asciiTheme="minorHAnsi" w:eastAsiaTheme="minorEastAsia" w:hAnsiTheme="minorHAnsi" w:cstheme="minorBidi"/>
          <w:kern w:val="2"/>
          <w:szCs w:val="22"/>
          <w:lang w:eastAsia="zh-CN"/>
          <w14:ligatures w14:val="standardContextual"/>
        </w:rPr>
      </w:pPr>
      <w:r>
        <w:t>Figure 4.66 Kalman results (CIMU) on rotational-motion: Samples 1-600.</w:t>
      </w:r>
      <w:r>
        <w:tab/>
      </w:r>
      <w:r>
        <w:fldChar w:fldCharType="begin"/>
      </w:r>
      <w:r>
        <w:instrText xml:space="preserve"> PAGEREF _Toc147921276 \h </w:instrText>
      </w:r>
      <w:r>
        <w:fldChar w:fldCharType="separate"/>
      </w:r>
      <w:r>
        <w:t>122</w:t>
      </w:r>
      <w:r>
        <w:fldChar w:fldCharType="end"/>
      </w:r>
    </w:p>
    <w:p w14:paraId="005410BA" w14:textId="0BD68D33" w:rsidR="00806D15" w:rsidRDefault="00806D15">
      <w:pPr>
        <w:pStyle w:val="TableofFigures"/>
        <w:rPr>
          <w:rFonts w:asciiTheme="minorHAnsi" w:eastAsiaTheme="minorEastAsia" w:hAnsiTheme="minorHAnsi" w:cstheme="minorBidi"/>
          <w:kern w:val="2"/>
          <w:szCs w:val="22"/>
          <w:lang w:eastAsia="zh-CN"/>
          <w14:ligatures w14:val="standardContextual"/>
        </w:rPr>
      </w:pPr>
      <w:r>
        <w:t>Figure 4.67 Madgwick results (CIMU) on rotational-motion: Samples 1-600.</w:t>
      </w:r>
      <w:r>
        <w:tab/>
      </w:r>
      <w:r>
        <w:fldChar w:fldCharType="begin"/>
      </w:r>
      <w:r>
        <w:instrText xml:space="preserve"> PAGEREF _Toc147921277 \h </w:instrText>
      </w:r>
      <w:r>
        <w:fldChar w:fldCharType="separate"/>
      </w:r>
      <w:r>
        <w:t>122</w:t>
      </w:r>
      <w:r>
        <w:fldChar w:fldCharType="end"/>
      </w:r>
    </w:p>
    <w:p w14:paraId="34127315" w14:textId="738AA02C" w:rsidR="00806D15" w:rsidRDefault="00806D15">
      <w:pPr>
        <w:pStyle w:val="TableofFigures"/>
        <w:rPr>
          <w:rFonts w:asciiTheme="minorHAnsi" w:eastAsiaTheme="minorEastAsia" w:hAnsiTheme="minorHAnsi" w:cstheme="minorBidi"/>
          <w:kern w:val="2"/>
          <w:szCs w:val="22"/>
          <w:lang w:eastAsia="zh-CN"/>
          <w14:ligatures w14:val="standardContextual"/>
        </w:rPr>
      </w:pPr>
      <w:r>
        <w:t>Figure 4.68 Normalised MLP NN regression (CIMU) on rotational-motion with layer size of 10.</w:t>
      </w:r>
      <w:r>
        <w:tab/>
      </w:r>
      <w:r>
        <w:fldChar w:fldCharType="begin"/>
      </w:r>
      <w:r>
        <w:instrText xml:space="preserve"> PAGEREF _Toc147921278 \h </w:instrText>
      </w:r>
      <w:r>
        <w:fldChar w:fldCharType="separate"/>
      </w:r>
      <w:r>
        <w:t>123</w:t>
      </w:r>
      <w:r>
        <w:fldChar w:fldCharType="end"/>
      </w:r>
    </w:p>
    <w:p w14:paraId="42D5B95B" w14:textId="2BD6CBF4" w:rsidR="00806D15" w:rsidRDefault="00806D15">
      <w:pPr>
        <w:pStyle w:val="TableofFigures"/>
        <w:rPr>
          <w:rFonts w:asciiTheme="minorHAnsi" w:eastAsiaTheme="minorEastAsia" w:hAnsiTheme="minorHAnsi" w:cstheme="minorBidi"/>
          <w:kern w:val="2"/>
          <w:szCs w:val="22"/>
          <w:lang w:eastAsia="zh-CN"/>
          <w14:ligatures w14:val="standardContextual"/>
        </w:rPr>
      </w:pPr>
      <w:r>
        <w:t>Figure 4.69 Normalised MLP NN training state (CIMU) on rotational-motion with layer size of 10.</w:t>
      </w:r>
      <w:r>
        <w:tab/>
      </w:r>
      <w:r>
        <w:fldChar w:fldCharType="begin"/>
      </w:r>
      <w:r>
        <w:instrText xml:space="preserve"> PAGEREF _Toc147921279 \h </w:instrText>
      </w:r>
      <w:r>
        <w:fldChar w:fldCharType="separate"/>
      </w:r>
      <w:r>
        <w:t>124</w:t>
      </w:r>
      <w:r>
        <w:fldChar w:fldCharType="end"/>
      </w:r>
    </w:p>
    <w:p w14:paraId="1C34C049" w14:textId="28330013" w:rsidR="00806D15" w:rsidRDefault="00806D15">
      <w:pPr>
        <w:pStyle w:val="TableofFigures"/>
        <w:rPr>
          <w:rFonts w:asciiTheme="minorHAnsi" w:eastAsiaTheme="minorEastAsia" w:hAnsiTheme="minorHAnsi" w:cstheme="minorBidi"/>
          <w:kern w:val="2"/>
          <w:szCs w:val="22"/>
          <w:lang w:eastAsia="zh-CN"/>
          <w14:ligatures w14:val="standardContextual"/>
        </w:rPr>
      </w:pPr>
      <w:r>
        <w:t>Figure 4.70 Normalised MLP NN performance (CIMU) on rotational-motion with layer size of 10.</w:t>
      </w:r>
      <w:r>
        <w:tab/>
      </w:r>
      <w:r>
        <w:fldChar w:fldCharType="begin"/>
      </w:r>
      <w:r>
        <w:instrText xml:space="preserve"> PAGEREF _Toc147921280 \h </w:instrText>
      </w:r>
      <w:r>
        <w:fldChar w:fldCharType="separate"/>
      </w:r>
      <w:r>
        <w:t>124</w:t>
      </w:r>
      <w:r>
        <w:fldChar w:fldCharType="end"/>
      </w:r>
    </w:p>
    <w:p w14:paraId="2EC17D66" w14:textId="693B6A1E" w:rsidR="00806D15" w:rsidRDefault="00806D15">
      <w:pPr>
        <w:pStyle w:val="TableofFigures"/>
        <w:rPr>
          <w:rFonts w:asciiTheme="minorHAnsi" w:eastAsiaTheme="minorEastAsia" w:hAnsiTheme="minorHAnsi" w:cstheme="minorBidi"/>
          <w:kern w:val="2"/>
          <w:szCs w:val="22"/>
          <w:lang w:eastAsia="zh-CN"/>
          <w14:ligatures w14:val="standardContextual"/>
        </w:rPr>
      </w:pPr>
      <w:r>
        <w:t>Figure 4.71  Normalised MLP NN error histogram (CIMU) on rotational-motion with layer size of 10.</w:t>
      </w:r>
      <w:r>
        <w:tab/>
      </w:r>
      <w:r>
        <w:fldChar w:fldCharType="begin"/>
      </w:r>
      <w:r>
        <w:instrText xml:space="preserve"> PAGEREF _Toc147921281 \h </w:instrText>
      </w:r>
      <w:r>
        <w:fldChar w:fldCharType="separate"/>
      </w:r>
      <w:r>
        <w:t>125</w:t>
      </w:r>
      <w:r>
        <w:fldChar w:fldCharType="end"/>
      </w:r>
    </w:p>
    <w:p w14:paraId="4FF47377" w14:textId="20F9EB6A" w:rsidR="00806D15" w:rsidRDefault="00806D15">
      <w:pPr>
        <w:pStyle w:val="TableofFigures"/>
        <w:rPr>
          <w:rFonts w:asciiTheme="minorHAnsi" w:eastAsiaTheme="minorEastAsia" w:hAnsiTheme="minorHAnsi" w:cstheme="minorBidi"/>
          <w:kern w:val="2"/>
          <w:szCs w:val="22"/>
          <w:lang w:eastAsia="zh-CN"/>
          <w14:ligatures w14:val="standardContextual"/>
        </w:rPr>
      </w:pPr>
      <w:r>
        <w:t>Figure 4.72 Normalised NARXNET NN reponse (CIMU) on rotational-motion with layer size of 10.</w:t>
      </w:r>
      <w:r>
        <w:tab/>
      </w:r>
      <w:r>
        <w:fldChar w:fldCharType="begin"/>
      </w:r>
      <w:r>
        <w:instrText xml:space="preserve"> PAGEREF _Toc147921282 \h </w:instrText>
      </w:r>
      <w:r>
        <w:fldChar w:fldCharType="separate"/>
      </w:r>
      <w:r>
        <w:t>128</w:t>
      </w:r>
      <w:r>
        <w:fldChar w:fldCharType="end"/>
      </w:r>
    </w:p>
    <w:p w14:paraId="6FFE8C05" w14:textId="25B12954" w:rsidR="00806D15" w:rsidRDefault="00806D15">
      <w:pPr>
        <w:pStyle w:val="TableofFigures"/>
        <w:rPr>
          <w:rFonts w:asciiTheme="minorHAnsi" w:eastAsiaTheme="minorEastAsia" w:hAnsiTheme="minorHAnsi" w:cstheme="minorBidi"/>
          <w:kern w:val="2"/>
          <w:szCs w:val="22"/>
          <w:lang w:eastAsia="zh-CN"/>
          <w14:ligatures w14:val="standardContextual"/>
        </w:rPr>
      </w:pPr>
      <w:r>
        <w:t>Figure 4.73 Normalised NARXNET NN training state (CIMU) on rotational-motion with layer size of 10.</w:t>
      </w:r>
      <w:r>
        <w:tab/>
      </w:r>
      <w:r>
        <w:fldChar w:fldCharType="begin"/>
      </w:r>
      <w:r>
        <w:instrText xml:space="preserve"> PAGEREF _Toc147921283 \h </w:instrText>
      </w:r>
      <w:r>
        <w:fldChar w:fldCharType="separate"/>
      </w:r>
      <w:r>
        <w:t>128</w:t>
      </w:r>
      <w:r>
        <w:fldChar w:fldCharType="end"/>
      </w:r>
    </w:p>
    <w:p w14:paraId="134E9C52" w14:textId="63BA67F0" w:rsidR="00806D15" w:rsidRDefault="00806D15">
      <w:pPr>
        <w:pStyle w:val="TableofFigures"/>
        <w:rPr>
          <w:rFonts w:asciiTheme="minorHAnsi" w:eastAsiaTheme="minorEastAsia" w:hAnsiTheme="minorHAnsi" w:cstheme="minorBidi"/>
          <w:kern w:val="2"/>
          <w:szCs w:val="22"/>
          <w:lang w:eastAsia="zh-CN"/>
          <w14:ligatures w14:val="standardContextual"/>
        </w:rPr>
      </w:pPr>
      <w:r>
        <w:t>Figure 4.74 Normalised NARXNET NN Performance (CIMU) on rotational-motion with layer size of 10.</w:t>
      </w:r>
      <w:r>
        <w:tab/>
      </w:r>
      <w:r>
        <w:fldChar w:fldCharType="begin"/>
      </w:r>
      <w:r>
        <w:instrText xml:space="preserve"> PAGEREF _Toc147921284 \h </w:instrText>
      </w:r>
      <w:r>
        <w:fldChar w:fldCharType="separate"/>
      </w:r>
      <w:r>
        <w:t>129</w:t>
      </w:r>
      <w:r>
        <w:fldChar w:fldCharType="end"/>
      </w:r>
    </w:p>
    <w:p w14:paraId="49CFBD0C" w14:textId="719A5A75" w:rsidR="00806D15" w:rsidRDefault="00806D15">
      <w:pPr>
        <w:pStyle w:val="TableofFigures"/>
        <w:rPr>
          <w:rFonts w:asciiTheme="minorHAnsi" w:eastAsiaTheme="minorEastAsia" w:hAnsiTheme="minorHAnsi" w:cstheme="minorBidi"/>
          <w:kern w:val="2"/>
          <w:szCs w:val="22"/>
          <w:lang w:eastAsia="zh-CN"/>
          <w14:ligatures w14:val="standardContextual"/>
        </w:rPr>
      </w:pPr>
      <w:r>
        <w:t>Figure 4.75 Normalised NARXNET NN Error histogram (CIMU) on rotational-motion with layer size of 10.</w:t>
      </w:r>
      <w:r>
        <w:tab/>
      </w:r>
      <w:r>
        <w:fldChar w:fldCharType="begin"/>
      </w:r>
      <w:r>
        <w:instrText xml:space="preserve"> PAGEREF _Toc147921285 \h </w:instrText>
      </w:r>
      <w:r>
        <w:fldChar w:fldCharType="separate"/>
      </w:r>
      <w:r>
        <w:t>129</w:t>
      </w:r>
      <w:r>
        <w:fldChar w:fldCharType="end"/>
      </w:r>
    </w:p>
    <w:p w14:paraId="4194453C" w14:textId="2CB8CC2E" w:rsidR="00806D15" w:rsidRDefault="00806D15">
      <w:pPr>
        <w:pStyle w:val="TableofFigures"/>
        <w:rPr>
          <w:rFonts w:asciiTheme="minorHAnsi" w:eastAsiaTheme="minorEastAsia" w:hAnsiTheme="minorHAnsi" w:cstheme="minorBidi"/>
          <w:kern w:val="2"/>
          <w:szCs w:val="22"/>
          <w:lang w:eastAsia="zh-CN"/>
          <w14:ligatures w14:val="standardContextual"/>
        </w:rPr>
      </w:pPr>
      <w:r>
        <w:t>Figure 4.76 RBF MSE determination for CIMU under rotational movement.</w:t>
      </w:r>
      <w:r>
        <w:tab/>
      </w:r>
      <w:r>
        <w:fldChar w:fldCharType="begin"/>
      </w:r>
      <w:r>
        <w:instrText xml:space="preserve"> PAGEREF _Toc147921286 \h </w:instrText>
      </w:r>
      <w:r>
        <w:fldChar w:fldCharType="separate"/>
      </w:r>
      <w:r>
        <w:t>130</w:t>
      </w:r>
      <w:r>
        <w:fldChar w:fldCharType="end"/>
      </w:r>
    </w:p>
    <w:p w14:paraId="7030DA66" w14:textId="67B0E183" w:rsidR="00806D15" w:rsidRDefault="00806D15">
      <w:pPr>
        <w:pStyle w:val="TableofFigures"/>
        <w:rPr>
          <w:rFonts w:asciiTheme="minorHAnsi" w:eastAsiaTheme="minorEastAsia" w:hAnsiTheme="minorHAnsi" w:cstheme="minorBidi"/>
          <w:kern w:val="2"/>
          <w:szCs w:val="22"/>
          <w:lang w:eastAsia="zh-CN"/>
          <w14:ligatures w14:val="standardContextual"/>
        </w:rPr>
      </w:pPr>
      <w:r>
        <w:t>Figure 4.77 RBF Roll Plot using untrained rotational motion (CIMU). MSE=2.5806e-05, SF=1.0</w:t>
      </w:r>
      <w:r>
        <w:tab/>
      </w:r>
      <w:r>
        <w:fldChar w:fldCharType="begin"/>
      </w:r>
      <w:r>
        <w:instrText xml:space="preserve"> PAGEREF _Toc147921287 \h </w:instrText>
      </w:r>
      <w:r>
        <w:fldChar w:fldCharType="separate"/>
      </w:r>
      <w:r>
        <w:t>130</w:t>
      </w:r>
      <w:r>
        <w:fldChar w:fldCharType="end"/>
      </w:r>
    </w:p>
    <w:p w14:paraId="1D375F76" w14:textId="7742B2E5" w:rsidR="00806D15" w:rsidRDefault="00806D15">
      <w:pPr>
        <w:pStyle w:val="TableofFigures"/>
        <w:rPr>
          <w:rFonts w:asciiTheme="minorHAnsi" w:eastAsiaTheme="minorEastAsia" w:hAnsiTheme="minorHAnsi" w:cstheme="minorBidi"/>
          <w:kern w:val="2"/>
          <w:szCs w:val="22"/>
          <w:lang w:eastAsia="zh-CN"/>
          <w14:ligatures w14:val="standardContextual"/>
        </w:rPr>
      </w:pPr>
      <w:r>
        <w:t>Figure 4.78 RBF Pitch Plot using untrained rotational motion (CIMU). MSE=2.5806e-05, SF=1.0</w:t>
      </w:r>
      <w:r>
        <w:tab/>
      </w:r>
      <w:r>
        <w:fldChar w:fldCharType="begin"/>
      </w:r>
      <w:r>
        <w:instrText xml:space="preserve"> PAGEREF _Toc147921288 \h </w:instrText>
      </w:r>
      <w:r>
        <w:fldChar w:fldCharType="separate"/>
      </w:r>
      <w:r>
        <w:t>131</w:t>
      </w:r>
      <w:r>
        <w:fldChar w:fldCharType="end"/>
      </w:r>
    </w:p>
    <w:p w14:paraId="7055F4A0" w14:textId="3F564B30" w:rsidR="00806D15" w:rsidRDefault="00806D15">
      <w:pPr>
        <w:pStyle w:val="TableofFigures"/>
        <w:rPr>
          <w:rFonts w:asciiTheme="minorHAnsi" w:eastAsiaTheme="minorEastAsia" w:hAnsiTheme="minorHAnsi" w:cstheme="minorBidi"/>
          <w:kern w:val="2"/>
          <w:szCs w:val="22"/>
          <w:lang w:eastAsia="zh-CN"/>
          <w14:ligatures w14:val="standardContextual"/>
        </w:rPr>
      </w:pPr>
      <w:r>
        <w:t>Figure 4.79 RBF MSE determination for Front IMUs under rotational movement.</w:t>
      </w:r>
      <w:r>
        <w:tab/>
      </w:r>
      <w:r>
        <w:fldChar w:fldCharType="begin"/>
      </w:r>
      <w:r>
        <w:instrText xml:space="preserve"> PAGEREF _Toc147921289 \h </w:instrText>
      </w:r>
      <w:r>
        <w:fldChar w:fldCharType="separate"/>
      </w:r>
      <w:r>
        <w:t>131</w:t>
      </w:r>
      <w:r>
        <w:fldChar w:fldCharType="end"/>
      </w:r>
    </w:p>
    <w:p w14:paraId="2C969842" w14:textId="57592485" w:rsidR="00806D15" w:rsidRDefault="00806D15">
      <w:pPr>
        <w:pStyle w:val="TableofFigures"/>
        <w:rPr>
          <w:rFonts w:asciiTheme="minorHAnsi" w:eastAsiaTheme="minorEastAsia" w:hAnsiTheme="minorHAnsi" w:cstheme="minorBidi"/>
          <w:kern w:val="2"/>
          <w:szCs w:val="22"/>
          <w:lang w:eastAsia="zh-CN"/>
          <w14:ligatures w14:val="standardContextual"/>
        </w:rPr>
      </w:pPr>
      <w:r>
        <w:t>Figure 4.80 RBF Roll Plot using untrained rotational motion (Front IMUs). MSE=1.05961e-05, SF=1.0</w:t>
      </w:r>
      <w:r>
        <w:tab/>
      </w:r>
      <w:r>
        <w:fldChar w:fldCharType="begin"/>
      </w:r>
      <w:r>
        <w:instrText xml:space="preserve"> PAGEREF _Toc147921290 \h </w:instrText>
      </w:r>
      <w:r>
        <w:fldChar w:fldCharType="separate"/>
      </w:r>
      <w:r>
        <w:t>132</w:t>
      </w:r>
      <w:r>
        <w:fldChar w:fldCharType="end"/>
      </w:r>
    </w:p>
    <w:p w14:paraId="285BF8D1" w14:textId="359708A7" w:rsidR="00806D15" w:rsidRDefault="00806D15">
      <w:pPr>
        <w:pStyle w:val="TableofFigures"/>
        <w:rPr>
          <w:rFonts w:asciiTheme="minorHAnsi" w:eastAsiaTheme="minorEastAsia" w:hAnsiTheme="minorHAnsi" w:cstheme="minorBidi"/>
          <w:kern w:val="2"/>
          <w:szCs w:val="22"/>
          <w:lang w:eastAsia="zh-CN"/>
          <w14:ligatures w14:val="standardContextual"/>
        </w:rPr>
      </w:pPr>
      <w:r>
        <w:lastRenderedPageBreak/>
        <w:t>Figure 4.81 RBF Pitch Plot using untrained rotational motion (Front IMUs). MSE=1.05961e-05, SF=1.0</w:t>
      </w:r>
      <w:r>
        <w:tab/>
      </w:r>
      <w:r>
        <w:fldChar w:fldCharType="begin"/>
      </w:r>
      <w:r>
        <w:instrText xml:space="preserve"> PAGEREF _Toc147921291 \h </w:instrText>
      </w:r>
      <w:r>
        <w:fldChar w:fldCharType="separate"/>
      </w:r>
      <w:r>
        <w:t>132</w:t>
      </w:r>
      <w:r>
        <w:fldChar w:fldCharType="end"/>
      </w:r>
    </w:p>
    <w:p w14:paraId="6B651F6C" w14:textId="0E17F9D6" w:rsidR="00806D15" w:rsidRDefault="00806D15">
      <w:pPr>
        <w:pStyle w:val="TableofFigures"/>
        <w:rPr>
          <w:rFonts w:asciiTheme="minorHAnsi" w:eastAsiaTheme="minorEastAsia" w:hAnsiTheme="minorHAnsi" w:cstheme="minorBidi"/>
          <w:kern w:val="2"/>
          <w:szCs w:val="22"/>
          <w:lang w:eastAsia="zh-CN"/>
          <w14:ligatures w14:val="standardContextual"/>
        </w:rPr>
      </w:pPr>
      <w:r>
        <w:t>Figure 4.82 RBF MSE determination for All IMUs under rotational movement.</w:t>
      </w:r>
      <w:r>
        <w:tab/>
      </w:r>
      <w:r>
        <w:fldChar w:fldCharType="begin"/>
      </w:r>
      <w:r>
        <w:instrText xml:space="preserve"> PAGEREF _Toc147921292 \h </w:instrText>
      </w:r>
      <w:r>
        <w:fldChar w:fldCharType="separate"/>
      </w:r>
      <w:r>
        <w:t>133</w:t>
      </w:r>
      <w:r>
        <w:fldChar w:fldCharType="end"/>
      </w:r>
    </w:p>
    <w:p w14:paraId="2173669A" w14:textId="0548DD34" w:rsidR="00806D15" w:rsidRDefault="00806D15">
      <w:pPr>
        <w:pStyle w:val="TableofFigures"/>
        <w:rPr>
          <w:rFonts w:asciiTheme="minorHAnsi" w:eastAsiaTheme="minorEastAsia" w:hAnsiTheme="minorHAnsi" w:cstheme="minorBidi"/>
          <w:kern w:val="2"/>
          <w:szCs w:val="22"/>
          <w:lang w:eastAsia="zh-CN"/>
          <w14:ligatures w14:val="standardContextual"/>
        </w:rPr>
      </w:pPr>
      <w:r>
        <w:t>Figure 4.83 RBF Roll Plot using untrained rotational motion (All IMUs). MSE=5.76837e-06, SF=1.0</w:t>
      </w:r>
      <w:r>
        <w:tab/>
      </w:r>
      <w:r>
        <w:fldChar w:fldCharType="begin"/>
      </w:r>
      <w:r>
        <w:instrText xml:space="preserve"> PAGEREF _Toc147921293 \h </w:instrText>
      </w:r>
      <w:r>
        <w:fldChar w:fldCharType="separate"/>
      </w:r>
      <w:r>
        <w:t>133</w:t>
      </w:r>
      <w:r>
        <w:fldChar w:fldCharType="end"/>
      </w:r>
    </w:p>
    <w:p w14:paraId="6333D8DE" w14:textId="6D37726B" w:rsidR="00806D15" w:rsidRDefault="00806D15">
      <w:pPr>
        <w:pStyle w:val="TableofFigures"/>
        <w:rPr>
          <w:rFonts w:asciiTheme="minorHAnsi" w:eastAsiaTheme="minorEastAsia" w:hAnsiTheme="minorHAnsi" w:cstheme="minorBidi"/>
          <w:kern w:val="2"/>
          <w:szCs w:val="22"/>
          <w:lang w:eastAsia="zh-CN"/>
          <w14:ligatures w14:val="standardContextual"/>
        </w:rPr>
      </w:pPr>
      <w:r>
        <w:t>Figure 4.84 RBF Pitch Plot using untrained rotational motion (All IMUs). MSE=5.76837e-06, SF=1.0</w:t>
      </w:r>
      <w:r>
        <w:tab/>
      </w:r>
      <w:r>
        <w:fldChar w:fldCharType="begin"/>
      </w:r>
      <w:r>
        <w:instrText xml:space="preserve"> PAGEREF _Toc147921294 \h </w:instrText>
      </w:r>
      <w:r>
        <w:fldChar w:fldCharType="separate"/>
      </w:r>
      <w:r>
        <w:t>134</w:t>
      </w:r>
      <w:r>
        <w:fldChar w:fldCharType="end"/>
      </w:r>
    </w:p>
    <w:p w14:paraId="57139BF5" w14:textId="739D327D" w:rsidR="00806D15" w:rsidRDefault="00806D15">
      <w:pPr>
        <w:pStyle w:val="TableofFigures"/>
        <w:rPr>
          <w:rFonts w:asciiTheme="minorHAnsi" w:eastAsiaTheme="minorEastAsia" w:hAnsiTheme="minorHAnsi" w:cstheme="minorBidi"/>
          <w:kern w:val="2"/>
          <w:szCs w:val="22"/>
          <w:lang w:eastAsia="zh-CN"/>
          <w14:ligatures w14:val="standardContextual"/>
        </w:rPr>
      </w:pPr>
      <w:r>
        <w:t>Figure 4.85 Front-Left IMU Zaxis Accelerometer values compared after inverting the IMU.</w:t>
      </w:r>
      <w:r>
        <w:tab/>
      </w:r>
      <w:r>
        <w:fldChar w:fldCharType="begin"/>
      </w:r>
      <w:r>
        <w:instrText xml:space="preserve"> PAGEREF _Toc147921295 \h </w:instrText>
      </w:r>
      <w:r>
        <w:fldChar w:fldCharType="separate"/>
      </w:r>
      <w:r>
        <w:t>135</w:t>
      </w:r>
      <w:r>
        <w:fldChar w:fldCharType="end"/>
      </w:r>
    </w:p>
    <w:p w14:paraId="2652E1A5" w14:textId="094706DE" w:rsidR="00806D15" w:rsidRDefault="00806D15">
      <w:pPr>
        <w:pStyle w:val="TableofFigures"/>
        <w:rPr>
          <w:rFonts w:asciiTheme="minorHAnsi" w:eastAsiaTheme="minorEastAsia" w:hAnsiTheme="minorHAnsi" w:cstheme="minorBidi"/>
          <w:kern w:val="2"/>
          <w:szCs w:val="22"/>
          <w:lang w:eastAsia="zh-CN"/>
          <w14:ligatures w14:val="standardContextual"/>
        </w:rPr>
      </w:pPr>
      <w:r>
        <w:t>Figure 4.86 Front-left IMU Zaxis Gyrometer values compared after inverting the IMU</w:t>
      </w:r>
      <w:r>
        <w:tab/>
      </w:r>
      <w:r>
        <w:fldChar w:fldCharType="begin"/>
      </w:r>
      <w:r>
        <w:instrText xml:space="preserve"> PAGEREF _Toc147921296 \h </w:instrText>
      </w:r>
      <w:r>
        <w:fldChar w:fldCharType="separate"/>
      </w:r>
      <w:r>
        <w:t>136</w:t>
      </w:r>
      <w:r>
        <w:fldChar w:fldCharType="end"/>
      </w:r>
    </w:p>
    <w:p w14:paraId="54A73009" w14:textId="743B52B3" w:rsidR="00806D15" w:rsidRDefault="00806D15">
      <w:pPr>
        <w:pStyle w:val="TableofFigures"/>
        <w:rPr>
          <w:rFonts w:asciiTheme="minorHAnsi" w:eastAsiaTheme="minorEastAsia" w:hAnsiTheme="minorHAnsi" w:cstheme="minorBidi"/>
          <w:kern w:val="2"/>
          <w:szCs w:val="22"/>
          <w:lang w:eastAsia="zh-CN"/>
          <w14:ligatures w14:val="standardContextual"/>
        </w:rPr>
      </w:pPr>
      <w:r>
        <w:t>Figure 4.87 Accelerometer values after rotating rear IMUs by pi/2 (90 degrees)</w:t>
      </w:r>
      <w:r>
        <w:tab/>
      </w:r>
      <w:r>
        <w:fldChar w:fldCharType="begin"/>
      </w:r>
      <w:r>
        <w:instrText xml:space="preserve"> PAGEREF _Toc147921297 \h </w:instrText>
      </w:r>
      <w:r>
        <w:fldChar w:fldCharType="separate"/>
      </w:r>
      <w:r>
        <w:t>137</w:t>
      </w:r>
      <w:r>
        <w:fldChar w:fldCharType="end"/>
      </w:r>
    </w:p>
    <w:p w14:paraId="2CEAB2D8" w14:textId="7D14374D" w:rsidR="00806D15" w:rsidRDefault="00806D15">
      <w:pPr>
        <w:pStyle w:val="TableofFigures"/>
        <w:rPr>
          <w:rFonts w:asciiTheme="minorHAnsi" w:eastAsiaTheme="minorEastAsia" w:hAnsiTheme="minorHAnsi" w:cstheme="minorBidi"/>
          <w:kern w:val="2"/>
          <w:szCs w:val="22"/>
          <w:lang w:eastAsia="zh-CN"/>
          <w14:ligatures w14:val="standardContextual"/>
        </w:rPr>
      </w:pPr>
      <w:r>
        <w:t>Figure 4.88 Gyroscope values after rotating rear IMUs by pi/2 (90 degrees)</w:t>
      </w:r>
      <w:r>
        <w:tab/>
      </w:r>
      <w:r>
        <w:fldChar w:fldCharType="begin"/>
      </w:r>
      <w:r>
        <w:instrText xml:space="preserve"> PAGEREF _Toc147921298 \h </w:instrText>
      </w:r>
      <w:r>
        <w:fldChar w:fldCharType="separate"/>
      </w:r>
      <w:r>
        <w:t>138</w:t>
      </w:r>
      <w:r>
        <w:fldChar w:fldCharType="end"/>
      </w:r>
    </w:p>
    <w:p w14:paraId="42DBDFAF" w14:textId="6782624B" w:rsidR="00806D15" w:rsidRDefault="00806D15">
      <w:pPr>
        <w:pStyle w:val="TableofFigures"/>
        <w:rPr>
          <w:rFonts w:asciiTheme="minorHAnsi" w:eastAsiaTheme="minorEastAsia" w:hAnsiTheme="minorHAnsi" w:cstheme="minorBidi"/>
          <w:kern w:val="2"/>
          <w:szCs w:val="22"/>
          <w:lang w:eastAsia="zh-CN"/>
          <w14:ligatures w14:val="standardContextual"/>
        </w:rPr>
      </w:pPr>
      <w:r>
        <w:t>Figure 7.1  IMU Calibration graphs for central IMU</w:t>
      </w:r>
      <w:r>
        <w:tab/>
      </w:r>
      <w:r>
        <w:fldChar w:fldCharType="begin"/>
      </w:r>
      <w:r>
        <w:instrText xml:space="preserve"> PAGEREF _Toc147921299 \h </w:instrText>
      </w:r>
      <w:r>
        <w:fldChar w:fldCharType="separate"/>
      </w:r>
      <w:r>
        <w:t>149</w:t>
      </w:r>
      <w:r>
        <w:fldChar w:fldCharType="end"/>
      </w:r>
    </w:p>
    <w:p w14:paraId="082126E7" w14:textId="7CA09D38" w:rsidR="00806D15" w:rsidRDefault="00806D15">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7921300 \h </w:instrText>
      </w:r>
      <w:r>
        <w:fldChar w:fldCharType="separate"/>
      </w:r>
      <w:r>
        <w:t>150</w:t>
      </w:r>
      <w:r>
        <w:fldChar w:fldCharType="end"/>
      </w:r>
    </w:p>
    <w:p w14:paraId="7ADE15BA" w14:textId="74915F0D" w:rsidR="00806D15" w:rsidRDefault="00806D15">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7921301 \h </w:instrText>
      </w:r>
      <w:r>
        <w:fldChar w:fldCharType="separate"/>
      </w:r>
      <w:r>
        <w:t>150</w:t>
      </w:r>
      <w:r>
        <w:fldChar w:fldCharType="end"/>
      </w:r>
    </w:p>
    <w:p w14:paraId="34F4680C" w14:textId="7124B018" w:rsidR="00806D15" w:rsidRDefault="00806D15">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7921302 \h </w:instrText>
      </w:r>
      <w:r>
        <w:fldChar w:fldCharType="separate"/>
      </w:r>
      <w:r>
        <w:t>150</w:t>
      </w:r>
      <w:r>
        <w:fldChar w:fldCharType="end"/>
      </w:r>
    </w:p>
    <w:p w14:paraId="1F48685B" w14:textId="2D76256A" w:rsidR="00806D15" w:rsidRDefault="00806D15">
      <w:pPr>
        <w:pStyle w:val="TableofFigures"/>
        <w:rPr>
          <w:rFonts w:asciiTheme="minorHAnsi" w:eastAsiaTheme="minorEastAsia" w:hAnsiTheme="minorHAnsi" w:cstheme="minorBidi"/>
          <w:kern w:val="2"/>
          <w:szCs w:val="22"/>
          <w:lang w:eastAsia="zh-CN"/>
          <w14:ligatures w14:val="standardContextual"/>
        </w:rPr>
      </w:pPr>
      <w:r>
        <w:t>Figure 7.5 IMU Calibration graphs for Right Rear IMU</w:t>
      </w:r>
      <w:r>
        <w:tab/>
      </w:r>
      <w:r>
        <w:fldChar w:fldCharType="begin"/>
      </w:r>
      <w:r>
        <w:instrText xml:space="preserve"> PAGEREF _Toc147921303 \h </w:instrText>
      </w:r>
      <w:r>
        <w:fldChar w:fldCharType="separate"/>
      </w:r>
      <w:r>
        <w:t>151</w:t>
      </w:r>
      <w:r>
        <w:fldChar w:fldCharType="end"/>
      </w:r>
    </w:p>
    <w:p w14:paraId="24729754" w14:textId="06FA3C36"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7920243"/>
      <w:r w:rsidR="00586617" w:rsidRPr="00280F56">
        <w:t>Introduction</w:t>
      </w:r>
      <w:bookmarkEnd w:id="15"/>
    </w:p>
    <w:p w14:paraId="47B6B725" w14:textId="63390EA1" w:rsidR="009E25F6" w:rsidRPr="00280F56" w:rsidRDefault="003B7727" w:rsidP="00C0493D">
      <w:pPr>
        <w:pStyle w:val="Heading2"/>
        <w:rPr>
          <w:noProof w:val="0"/>
        </w:rPr>
      </w:pPr>
      <w:bookmarkStart w:id="16" w:name="_Toc147920244"/>
      <w:r w:rsidRPr="00280F56">
        <w:rPr>
          <w:noProof w:val="0"/>
        </w:rPr>
        <w:t>Motivation</w:t>
      </w:r>
      <w:bookmarkEnd w:id="16"/>
    </w:p>
    <w:p w14:paraId="17DEBCE0" w14:textId="3CD524B0"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w:t>
      </w:r>
      <w:r w:rsidR="00F57603" w:rsidRPr="00280F56">
        <w:t>viable solutions</w:t>
      </w:r>
      <w:r w:rsidRPr="00280F56">
        <w:t xml:space="preserve">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00A3634E">
        <w:t xml:space="preserve"> for data capture</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7920245"/>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w:t>
      </w:r>
      <w:proofErr w:type="gramStart"/>
      <w:r w:rsidR="00D45040" w:rsidRPr="00280F56">
        <w:t>92%</w:t>
      </w:r>
      <w:proofErr w:type="gramEnd"/>
      <w:r w:rsidR="00D45040" w:rsidRPr="00280F56">
        <w:t xml:space="preserve">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w:t>
      </w:r>
      <w:proofErr w:type="gramStart"/>
      <w:r w:rsidR="000E2EBF" w:rsidRPr="00280F56">
        <w:t>26</w:t>
      </w:r>
      <w:proofErr w:type="gramEnd"/>
      <w:r w:rsidR="000E2EBF" w:rsidRPr="00280F56">
        <w:t xml:space="preserve">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0FCB1999"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errors</w:t>
      </w:r>
      <w:r w:rsidR="00DB7715">
        <w:t>,</w:t>
      </w:r>
      <w:r w:rsidR="00C65974" w:rsidRPr="00280F56">
        <w:t xml:space="preserve"> but this project will not explore these further.</w:t>
      </w:r>
    </w:p>
    <w:p w14:paraId="0FBAB2B1" w14:textId="6AE58995"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53122D">
        <w:t>,</w:t>
      </w:r>
      <w:r w:rsidR="00C65974" w:rsidRPr="00280F56">
        <w:t xml:space="preserve"> and the rationale for using a rover for data capture is outlined. Besides battery life and route planning, the next major issue of using a rover on alpine terrain is object avoidance, and various sensor types </w:t>
      </w:r>
      <w:proofErr w:type="gramStart"/>
      <w:r w:rsidR="00C65974" w:rsidRPr="00280F56">
        <w:t>are presented</w:t>
      </w:r>
      <w:proofErr w:type="gramEnd"/>
      <w:r w:rsidR="0053122D">
        <w:t>,</w:t>
      </w:r>
      <w:r w:rsidR="00C65974" w:rsidRPr="00280F56">
        <w:t xml:space="preserve"> and the reason for using a camera as the main sensor (with assistance from others) is </w:t>
      </w:r>
      <w:r w:rsidR="0053122D">
        <w:t>outlined</w:t>
      </w:r>
      <w:r w:rsidR="00C65974" w:rsidRPr="00280F56">
        <w:t xml:space="preserve">. One issue effecting the use of a camera is image stabilisation, especially when a rover could be travelling at high speeds. Various image stabilisation methodologies </w:t>
      </w:r>
      <w:proofErr w:type="gramStart"/>
      <w:r w:rsidR="00C65974" w:rsidRPr="00280F56">
        <w:t xml:space="preserve">are </w:t>
      </w:r>
      <w:r w:rsidR="0053122D">
        <w:t>discussed</w:t>
      </w:r>
      <w:proofErr w:type="gramEnd"/>
      <w:r w:rsidR="00C65974" w:rsidRPr="00280F56">
        <w:t xml:space="preserve"> and the utilisation of </w:t>
      </w:r>
      <w:r w:rsidR="00A125C7" w:rsidRPr="00280F56">
        <w:t>IMU</w:t>
      </w:r>
      <w:r w:rsidR="00C65974" w:rsidRPr="00280F56">
        <w:t>s is outlined.</w:t>
      </w:r>
    </w:p>
    <w:p w14:paraId="01A0BC04" w14:textId="44CDF5F2" w:rsidR="008A12AF" w:rsidRPr="00280F56" w:rsidRDefault="00952362" w:rsidP="00710A5E">
      <w:pPr>
        <w:pStyle w:val="Heading3"/>
        <w:rPr>
          <w:noProof w:val="0"/>
        </w:rPr>
      </w:pPr>
      <w:bookmarkStart w:id="18" w:name="_Toc147920246"/>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18"/>
    </w:p>
    <w:p w14:paraId="3054FED3" w14:textId="108F8329" w:rsidR="0094417A" w:rsidRPr="00280F56" w:rsidRDefault="009675CC" w:rsidP="0094417A">
      <w:pPr>
        <w:pStyle w:val="BodyText"/>
      </w:pPr>
      <w:bookmarkStart w:id="19"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188874F2"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r w:rsidR="00F14344" w:rsidRPr="00280F56">
        <w:rPr>
          <w:rStyle w:val="BodyTextChar"/>
        </w:rPr>
        <w:t>Long Range</w:t>
      </w:r>
      <w:r w:rsidR="004E53CB" w:rsidRPr="00280F56">
        <w:rPr>
          <w:rStyle w:val="BodyTextChar"/>
        </w:rPr>
        <w:t xml:space="preserve"> Wireless Area Network</w:t>
      </w:r>
      <w:r w:rsidR="009675CC" w:rsidRPr="00280F56">
        <w:rPr>
          <w:rStyle w:val="BodyTextChar"/>
        </w:rPr>
        <w:t xml:space="preserve"> (L</w:t>
      </w:r>
      <w:r w:rsidR="004E53CB" w:rsidRPr="00280F56">
        <w:rPr>
          <w:rStyle w:val="BodyTextChar"/>
        </w:rPr>
        <w:t>o</w:t>
      </w:r>
      <w:r w:rsidR="009675CC" w:rsidRPr="00280F56">
        <w:rPr>
          <w:rStyle w:val="BodyTextChar"/>
        </w:rPr>
        <w:t>R</w:t>
      </w:r>
      <w:r w:rsidR="004E53CB" w:rsidRPr="00280F56">
        <w:rPr>
          <w:rStyle w:val="BodyTextChar"/>
        </w:rPr>
        <w:t>aWAN</w:t>
      </w:r>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r w:rsidR="00F14344" w:rsidRPr="00280F56">
        <w:t>Wi-Fi</w:t>
      </w:r>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DB7715">
        <w:t>mesh</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lastRenderedPageBreak/>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3B1C0997"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 xml:space="preserve">cellular service, dedicated radio links and Long-Range Wireless Area Network (LoRaWAN).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proofErr w:type="gramStart"/>
      <w:r w:rsidRPr="00280F56">
        <w:rPr>
          <w:lang w:eastAsia="en-NZ"/>
        </w:rPr>
        <w:t>4</w:t>
      </w:r>
      <w:proofErr w:type="gramEnd"/>
      <w:r w:rsidRPr="00280F56">
        <w:rPr>
          <w:lang w:eastAsia="en-NZ"/>
        </w:rPr>
        <w:t xml:space="preserve"> satellites greater than 15 degrees above the horizontal plane for GPS </w:t>
      </w:r>
      <w:r w:rsidR="00461337" w:rsidRPr="00280F56">
        <w:rPr>
          <w:lang w:eastAsia="en-NZ"/>
        </w:rPr>
        <w:t>location</w:t>
      </w:r>
      <w:r w:rsidR="00DB7715">
        <w:rPr>
          <w:lang w:eastAsia="en-NZ"/>
        </w:rPr>
        <w:t>,</w:t>
      </w:r>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While GPS is a free service, satellite data is expensive, location-restrained, power</w:t>
      </w:r>
      <w:r w:rsidR="00DB7715">
        <w:rPr>
          <w:lang w:eastAsia="en-NZ"/>
        </w:rPr>
        <w:t xml:space="preserve"> </w:t>
      </w:r>
      <w:r w:rsidRPr="00280F56">
        <w:rPr>
          <w:lang w:eastAsia="en-NZ"/>
        </w:rPr>
        <w:t xml:space="preserve">hungry and </w:t>
      </w:r>
      <w:r w:rsidR="00742E8C" w:rsidRPr="00280F56">
        <w:rPr>
          <w:lang w:eastAsia="en-NZ"/>
        </w:rPr>
        <w:t>slow</w:t>
      </w:r>
      <w:r w:rsidRPr="00280F56">
        <w:rPr>
          <w:lang w:eastAsia="en-NZ"/>
        </w:rPr>
        <w:t xml:space="preserve"> although companies such as Iridium are improving their 1.4kbs links to 512kbs and StarLink has recently expanded its operations in New Zealand with promises of greater than 50Mb/s upload speeds. </w:t>
      </w:r>
      <w:r w:rsidR="00F14344" w:rsidRPr="00280F56">
        <w:rPr>
          <w:lang w:eastAsia="en-NZ"/>
        </w:rPr>
        <w:t>StarLink</w:t>
      </w:r>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r>
      <w:r w:rsidR="00DB7715">
        <w:t xml:space="preserve">GPS use </w:t>
      </w:r>
      <w:r w:rsidR="00A125C7" w:rsidRPr="00280F56">
        <w:t>is free</w:t>
      </w:r>
      <w:r w:rsidR="00061399">
        <w:t>,</w:t>
      </w:r>
      <w:r w:rsidR="00A125C7" w:rsidRPr="00280F56">
        <w:t xml:space="preserve"> and transmitters are ubiquitous and are low-cost</w:t>
      </w:r>
      <w:r w:rsidR="00061399">
        <w:t>,</w:t>
      </w:r>
      <w:r w:rsidR="00A125C7" w:rsidRPr="00280F56">
        <w:t xml:space="preserve">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0F42E933" w14:textId="57ED386C" w:rsidR="005C2735"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OneNZ announcements are supplementing cellular support with the use of </w:t>
      </w:r>
      <w:r w:rsidR="00F14344" w:rsidRPr="00280F56">
        <w:t>StarLink</w:t>
      </w:r>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w:t>
      </w:r>
      <w:r w:rsidRPr="00280F56">
        <w:lastRenderedPageBreak/>
        <w:t xml:space="preserve">than 4G chips but due to limited demand, costs are still somewhat high. This will </w:t>
      </w:r>
      <w:r w:rsidR="00742E8C" w:rsidRPr="00280F56">
        <w:t>change</w:t>
      </w:r>
      <w:r w:rsidRPr="00280F56">
        <w:t xml:space="preserve"> as demand increases. </w:t>
      </w:r>
      <w:r w:rsidRPr="00280F56">
        <w:br/>
        <w:t xml:space="preserve">Cat-M1 operates at 1.4 MHz bandwidth and this wider bandwidth allows Cat-M1 to achieve </w:t>
      </w:r>
      <w:r w:rsidR="00F57603" w:rsidRPr="00280F56">
        <w:t>particularly good</w:t>
      </w:r>
      <w:r w:rsidRPr="00280F56">
        <w:t xml:space="preserve"> data rates (up to 1 Mbps – </w:t>
      </w:r>
      <w:proofErr w:type="gramStart"/>
      <w:r w:rsidRPr="00280F56">
        <w:t>generally 200-400kbs</w:t>
      </w:r>
      <w:proofErr w:type="gramEnd"/>
      <w:r w:rsidRPr="00280F56">
        <w:t xml:space="preserve">) with low latency and device positioning capabilities. Cat-M1 supports voice calls and connected mode mobility. Cat-M1 </w:t>
      </w:r>
      <w:r w:rsidR="00742E8C" w:rsidRPr="00280F56">
        <w:t>has</w:t>
      </w:r>
      <w:r w:rsidRPr="00280F56">
        <w:t xml:space="preserve"> a similar range as 4G </w:t>
      </w:r>
      <w:r w:rsidR="00F83ED1" w:rsidRPr="00280F56">
        <w:t xml:space="preserve">(10-15km) </w:t>
      </w:r>
      <w:r w:rsidRPr="00280F56">
        <w:t>since it extends the same LTE-based cellular technology underpinning these</w:t>
      </w:r>
      <w:r w:rsidR="00742E8C" w:rsidRPr="00280F56">
        <w:t xml:space="preserve">. </w:t>
      </w:r>
      <w:r w:rsidRPr="00280F56">
        <w:br/>
        <w:t>LTE-M is a competitive system to Cat-M1</w:t>
      </w:r>
      <w:r w:rsidR="00F83ED1" w:rsidRPr="00280F56">
        <w:t xml:space="preserve"> with similar features</w:t>
      </w:r>
      <w:r w:rsidR="005C2735">
        <w:t>, described in Table</w:t>
      </w:r>
      <w:r w:rsidRPr="00280F56">
        <w:br/>
        <w:t>Narrowband-</w:t>
      </w:r>
      <w:r w:rsidR="00280F56">
        <w:t xml:space="preserve">Internet of Things </w:t>
      </w:r>
      <w:r w:rsidRPr="00280F56">
        <w:t xml:space="preserve">(NbIoT)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p>
    <w:p w14:paraId="0AC30C2F" w14:textId="1EE3134E" w:rsidR="005C2735" w:rsidRDefault="005C2735" w:rsidP="00806D15">
      <w:pPr>
        <w:pStyle w:val="Caption"/>
      </w:pPr>
      <w:bookmarkStart w:id="20" w:name="_Toc147920992"/>
      <w:r>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w:t>
      </w:r>
      <w:r w:rsidR="00C5580D">
        <w:fldChar w:fldCharType="end"/>
      </w:r>
      <w:r>
        <w:t xml:space="preserve"> Commerical Long-range IoT radio standards compared</w:t>
      </w:r>
      <w:r w:rsidR="003D7295">
        <w:t>.</w:t>
      </w:r>
      <w:bookmarkEnd w:id="20"/>
    </w:p>
    <w:tbl>
      <w:tblPr>
        <w:tblStyle w:val="TableGrid"/>
        <w:tblW w:w="0" w:type="auto"/>
        <w:tblLook w:val="04A0" w:firstRow="1" w:lastRow="0" w:firstColumn="1" w:lastColumn="0" w:noHBand="0" w:noVBand="1"/>
      </w:tblPr>
      <w:tblGrid>
        <w:gridCol w:w="1590"/>
        <w:gridCol w:w="2233"/>
        <w:gridCol w:w="2268"/>
        <w:gridCol w:w="2970"/>
      </w:tblGrid>
      <w:tr w:rsidR="005C2735" w14:paraId="37B28E92" w14:textId="77777777" w:rsidTr="005C2735">
        <w:tc>
          <w:tcPr>
            <w:tcW w:w="1590" w:type="dxa"/>
            <w:vAlign w:val="center"/>
          </w:tcPr>
          <w:p w14:paraId="317DD81D" w14:textId="77777777" w:rsidR="005C2735" w:rsidRDefault="005C2735" w:rsidP="005C2735">
            <w:pPr>
              <w:jc w:val="center"/>
            </w:pPr>
          </w:p>
        </w:tc>
        <w:tc>
          <w:tcPr>
            <w:tcW w:w="2233" w:type="dxa"/>
            <w:vAlign w:val="center"/>
          </w:tcPr>
          <w:p w14:paraId="43D88C7A" w14:textId="1CABA5C5" w:rsidR="005C2735" w:rsidRDefault="005C2735" w:rsidP="005C2735">
            <w:pPr>
              <w:jc w:val="center"/>
            </w:pPr>
            <w:r>
              <w:t>LTE Cat M1</w:t>
            </w:r>
          </w:p>
        </w:tc>
        <w:tc>
          <w:tcPr>
            <w:tcW w:w="2268" w:type="dxa"/>
            <w:vAlign w:val="center"/>
          </w:tcPr>
          <w:p w14:paraId="65920A25" w14:textId="2B2BD098" w:rsidR="005C2735" w:rsidRDefault="005C2735" w:rsidP="005C2735">
            <w:pPr>
              <w:jc w:val="center"/>
              <w:rPr>
                <w:spacing w:val="8"/>
              </w:rPr>
            </w:pPr>
            <w:r>
              <w:rPr>
                <w:spacing w:val="8"/>
              </w:rPr>
              <w:t>NB-IoT</w:t>
            </w:r>
          </w:p>
        </w:tc>
        <w:tc>
          <w:tcPr>
            <w:tcW w:w="2970" w:type="dxa"/>
            <w:vAlign w:val="center"/>
          </w:tcPr>
          <w:p w14:paraId="2E9C27E0" w14:textId="759758D2" w:rsidR="005C2735" w:rsidRDefault="005C2735" w:rsidP="005C2735">
            <w:pPr>
              <w:jc w:val="center"/>
              <w:rPr>
                <w:rFonts w:ascii="Tahoma" w:hAnsi="Tahoma"/>
                <w:color w:val="040207"/>
                <w:spacing w:val="12"/>
              </w:rPr>
            </w:pPr>
            <w:r>
              <w:rPr>
                <w:rFonts w:ascii="Tahoma" w:hAnsi="Tahoma"/>
                <w:color w:val="040207"/>
                <w:spacing w:val="12"/>
              </w:rPr>
              <w:t>GSM-IoT</w:t>
            </w:r>
          </w:p>
        </w:tc>
      </w:tr>
      <w:tr w:rsidR="005C2735" w14:paraId="501ED9B8" w14:textId="77777777" w:rsidTr="005C2735">
        <w:tc>
          <w:tcPr>
            <w:tcW w:w="1590" w:type="dxa"/>
            <w:vAlign w:val="center"/>
          </w:tcPr>
          <w:p w14:paraId="3F775449" w14:textId="1F7801C5" w:rsidR="005C2735" w:rsidRPr="003D7295" w:rsidRDefault="005C2735" w:rsidP="005C2735">
            <w:pPr>
              <w:rPr>
                <w:rFonts w:cstheme="minorHAnsi"/>
                <w:szCs w:val="22"/>
              </w:rPr>
            </w:pPr>
            <w:r w:rsidRPr="003D7295">
              <w:rPr>
                <w:rFonts w:cstheme="minorHAnsi"/>
                <w:szCs w:val="22"/>
              </w:rPr>
              <w:t>Deployment</w:t>
            </w:r>
          </w:p>
        </w:tc>
        <w:tc>
          <w:tcPr>
            <w:tcW w:w="2233" w:type="dxa"/>
            <w:vAlign w:val="center"/>
          </w:tcPr>
          <w:p w14:paraId="5FE95C85" w14:textId="218DC1F2" w:rsidR="005C2735" w:rsidRPr="003D7295" w:rsidRDefault="005C2735" w:rsidP="005C2735">
            <w:pPr>
              <w:rPr>
                <w:rFonts w:cstheme="minorHAnsi"/>
                <w:szCs w:val="22"/>
              </w:rPr>
            </w:pPr>
            <w:r w:rsidRPr="003D7295">
              <w:rPr>
                <w:rFonts w:cstheme="minorHAnsi"/>
                <w:szCs w:val="22"/>
              </w:rPr>
              <w:t>In-band LTE</w:t>
            </w:r>
          </w:p>
        </w:tc>
        <w:tc>
          <w:tcPr>
            <w:tcW w:w="2268" w:type="dxa"/>
            <w:vAlign w:val="center"/>
          </w:tcPr>
          <w:p w14:paraId="168F38A7" w14:textId="48581367" w:rsidR="005C2735" w:rsidRPr="003D7295" w:rsidRDefault="005C2735" w:rsidP="005C2735">
            <w:pPr>
              <w:rPr>
                <w:rFonts w:cstheme="minorHAnsi"/>
                <w:szCs w:val="22"/>
              </w:rPr>
            </w:pPr>
            <w:r w:rsidRPr="003D7295">
              <w:rPr>
                <w:rFonts w:cstheme="minorHAnsi"/>
                <w:szCs w:val="22"/>
              </w:rPr>
              <w:t>In-band &amp; Guard-band LTE, standalone</w:t>
            </w:r>
          </w:p>
        </w:tc>
        <w:tc>
          <w:tcPr>
            <w:tcW w:w="2970" w:type="dxa"/>
            <w:vAlign w:val="center"/>
          </w:tcPr>
          <w:p w14:paraId="0F7D2C72" w14:textId="25D0E750" w:rsidR="005C2735" w:rsidRPr="003D7295" w:rsidRDefault="005C2735" w:rsidP="005C2735">
            <w:pPr>
              <w:rPr>
                <w:rFonts w:cstheme="minorHAnsi"/>
                <w:szCs w:val="22"/>
              </w:rPr>
            </w:pPr>
            <w:r w:rsidRPr="003D7295">
              <w:rPr>
                <w:rFonts w:cstheme="minorHAnsi"/>
                <w:color w:val="040207"/>
                <w:spacing w:val="12"/>
                <w:szCs w:val="22"/>
              </w:rPr>
              <w:t>In-band GSM</w:t>
            </w:r>
          </w:p>
        </w:tc>
      </w:tr>
      <w:tr w:rsidR="005C2735" w14:paraId="78745425" w14:textId="77777777" w:rsidTr="005C2735">
        <w:tc>
          <w:tcPr>
            <w:tcW w:w="1590" w:type="dxa"/>
          </w:tcPr>
          <w:p w14:paraId="4A934C8C" w14:textId="59E8A8D9" w:rsidR="005C2735" w:rsidRPr="003D7295" w:rsidRDefault="005C2735" w:rsidP="005C2735">
            <w:pPr>
              <w:rPr>
                <w:rFonts w:cstheme="minorHAnsi"/>
                <w:szCs w:val="22"/>
              </w:rPr>
            </w:pPr>
            <w:r w:rsidRPr="003D7295">
              <w:rPr>
                <w:rFonts w:cstheme="minorHAnsi"/>
                <w:szCs w:val="22"/>
              </w:rPr>
              <w:t>Coverage*</w:t>
            </w:r>
          </w:p>
        </w:tc>
        <w:tc>
          <w:tcPr>
            <w:tcW w:w="2233" w:type="dxa"/>
          </w:tcPr>
          <w:p w14:paraId="0FEC757F" w14:textId="565636B5" w:rsidR="005C2735" w:rsidRPr="003D7295" w:rsidRDefault="005C2735" w:rsidP="005C2735">
            <w:pPr>
              <w:rPr>
                <w:rFonts w:cstheme="minorHAnsi"/>
                <w:szCs w:val="22"/>
              </w:rPr>
            </w:pPr>
            <w:r w:rsidRPr="003D7295">
              <w:rPr>
                <w:rFonts w:cstheme="minorHAnsi"/>
                <w:szCs w:val="22"/>
              </w:rPr>
              <w:t>155.7 dB</w:t>
            </w:r>
          </w:p>
        </w:tc>
        <w:tc>
          <w:tcPr>
            <w:tcW w:w="2268" w:type="dxa"/>
          </w:tcPr>
          <w:p w14:paraId="7D644C6B" w14:textId="5742DA1B" w:rsidR="005C2735" w:rsidRPr="003D7295" w:rsidRDefault="005C2735" w:rsidP="005C2735">
            <w:pPr>
              <w:rPr>
                <w:rFonts w:cstheme="minorHAnsi"/>
                <w:szCs w:val="22"/>
              </w:rPr>
            </w:pPr>
            <w:r w:rsidRPr="003D7295">
              <w:rPr>
                <w:rFonts w:cstheme="minorHAnsi"/>
                <w:szCs w:val="22"/>
              </w:rPr>
              <w:t>164 dB</w:t>
            </w:r>
          </w:p>
        </w:tc>
        <w:tc>
          <w:tcPr>
            <w:tcW w:w="2970" w:type="dxa"/>
            <w:vAlign w:val="center"/>
          </w:tcPr>
          <w:p w14:paraId="0BD4A96C" w14:textId="73C6F8F0" w:rsidR="005C2735" w:rsidRPr="003D7295" w:rsidRDefault="005C2735" w:rsidP="005C2735">
            <w:pPr>
              <w:rPr>
                <w:rFonts w:cstheme="minorHAnsi"/>
                <w:szCs w:val="22"/>
              </w:rPr>
            </w:pPr>
            <w:r w:rsidRPr="003D7295">
              <w:rPr>
                <w:rFonts w:cstheme="minorHAnsi"/>
                <w:szCs w:val="22"/>
              </w:rPr>
              <w:t>164 dB</w:t>
            </w:r>
            <w:r w:rsidR="003D7295" w:rsidRPr="003D7295">
              <w:rPr>
                <w:rFonts w:cstheme="minorHAnsi"/>
                <w:szCs w:val="22"/>
              </w:rPr>
              <w:t xml:space="preserve"> </w:t>
            </w:r>
            <w:r w:rsidRPr="003D7295">
              <w:rPr>
                <w:rFonts w:cstheme="minorHAnsi"/>
                <w:szCs w:val="22"/>
              </w:rPr>
              <w:t xml:space="preserve">with 33dBm power class </w:t>
            </w:r>
            <w:r w:rsidRPr="003D7295">
              <w:rPr>
                <w:rFonts w:cstheme="minorHAnsi"/>
                <w:szCs w:val="22"/>
              </w:rPr>
              <w:br/>
              <w:t>154 dB, with 23dBm power class</w:t>
            </w:r>
          </w:p>
        </w:tc>
      </w:tr>
      <w:tr w:rsidR="005C2735" w14:paraId="0C66DE49" w14:textId="77777777" w:rsidTr="005C2735">
        <w:tc>
          <w:tcPr>
            <w:tcW w:w="1590" w:type="dxa"/>
          </w:tcPr>
          <w:p w14:paraId="2A9F6A94" w14:textId="616A4B0B" w:rsidR="005C2735" w:rsidRPr="003D7295" w:rsidRDefault="005C2735" w:rsidP="005C2735">
            <w:pPr>
              <w:rPr>
                <w:rFonts w:cstheme="minorHAnsi"/>
                <w:szCs w:val="22"/>
              </w:rPr>
            </w:pPr>
            <w:r w:rsidRPr="003D7295">
              <w:rPr>
                <w:rFonts w:cstheme="minorHAnsi"/>
                <w:szCs w:val="22"/>
              </w:rPr>
              <w:t>Downlink</w:t>
            </w:r>
          </w:p>
        </w:tc>
        <w:tc>
          <w:tcPr>
            <w:tcW w:w="2233" w:type="dxa"/>
            <w:vAlign w:val="center"/>
          </w:tcPr>
          <w:p w14:paraId="40C86FFB" w14:textId="4ED8278C"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KHz tone spacing, Turbo </w:t>
            </w:r>
            <w:r w:rsidRPr="003D7295">
              <w:rPr>
                <w:rFonts w:cstheme="minorHAnsi"/>
                <w:spacing w:val="12"/>
                <w:szCs w:val="22"/>
              </w:rPr>
              <w:t xml:space="preserve">Code, </w:t>
            </w:r>
            <w:r w:rsidR="003D7295">
              <w:rPr>
                <w:rFonts w:cstheme="minorHAnsi"/>
                <w:spacing w:val="12"/>
                <w:szCs w:val="22"/>
              </w:rPr>
              <w:br/>
            </w:r>
            <w:r w:rsidRPr="003D7295">
              <w:rPr>
                <w:rFonts w:cstheme="minorHAnsi"/>
                <w:spacing w:val="12"/>
                <w:szCs w:val="22"/>
              </w:rPr>
              <w:t>16 QAM, 1 Rx</w:t>
            </w:r>
          </w:p>
        </w:tc>
        <w:tc>
          <w:tcPr>
            <w:tcW w:w="2268" w:type="dxa"/>
          </w:tcPr>
          <w:p w14:paraId="647CBD35" w14:textId="0EB3E5BE"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KHz tone spacing, </w:t>
            </w:r>
            <w:r w:rsidR="003D7295">
              <w:rPr>
                <w:rFonts w:cstheme="minorHAnsi"/>
                <w:szCs w:val="22"/>
              </w:rPr>
              <w:br/>
            </w:r>
            <w:r w:rsidRPr="003D7295">
              <w:rPr>
                <w:rFonts w:cstheme="minorHAnsi"/>
                <w:szCs w:val="22"/>
              </w:rPr>
              <w:t>1 Rx</w:t>
            </w:r>
          </w:p>
        </w:tc>
        <w:tc>
          <w:tcPr>
            <w:tcW w:w="2970" w:type="dxa"/>
            <w:vAlign w:val="center"/>
          </w:tcPr>
          <w:p w14:paraId="20738FF8" w14:textId="1F0051E8" w:rsidR="005C2735" w:rsidRPr="003D7295" w:rsidRDefault="005C2735" w:rsidP="005C2735">
            <w:pPr>
              <w:rPr>
                <w:rFonts w:cstheme="minorHAnsi"/>
                <w:szCs w:val="22"/>
              </w:rPr>
            </w:pPr>
            <w:r w:rsidRPr="003D7295">
              <w:rPr>
                <w:rFonts w:cstheme="minorHAnsi"/>
                <w:szCs w:val="22"/>
              </w:rPr>
              <w:t xml:space="preserve">TDMA/FDMA, </w:t>
            </w:r>
            <w:r w:rsidR="003D7295">
              <w:rPr>
                <w:rFonts w:cstheme="minorHAnsi"/>
                <w:szCs w:val="22"/>
              </w:rPr>
              <w:br/>
            </w:r>
            <w:r w:rsidRPr="003D7295">
              <w:rPr>
                <w:rFonts w:cstheme="minorHAnsi"/>
                <w:szCs w:val="22"/>
              </w:rPr>
              <w:t>GMSK</w:t>
            </w:r>
            <w:r w:rsidR="003D7295">
              <w:rPr>
                <w:rFonts w:cstheme="minorHAnsi"/>
                <w:szCs w:val="22"/>
              </w:rPr>
              <w:t>,</w:t>
            </w:r>
            <w:r w:rsidRPr="003D7295">
              <w:rPr>
                <w:rFonts w:cstheme="minorHAnsi"/>
                <w:szCs w:val="22"/>
              </w:rPr>
              <w:t xml:space="preserve"> </w:t>
            </w:r>
            <w:r w:rsidR="003D7295">
              <w:rPr>
                <w:rFonts w:cstheme="minorHAnsi"/>
                <w:szCs w:val="22"/>
              </w:rPr>
              <w:br/>
            </w:r>
            <w:r w:rsidRPr="003D7295">
              <w:rPr>
                <w:rFonts w:cstheme="minorHAnsi"/>
                <w:szCs w:val="22"/>
              </w:rPr>
              <w:t xml:space="preserve">PSK </w:t>
            </w:r>
            <w:r w:rsidRPr="003D7295">
              <w:rPr>
                <w:rFonts w:cstheme="minorHAnsi"/>
                <w:spacing w:val="8"/>
                <w:szCs w:val="22"/>
              </w:rPr>
              <w:t>(optional), 1 Rx</w:t>
            </w:r>
          </w:p>
        </w:tc>
      </w:tr>
      <w:tr w:rsidR="005C2735" w14:paraId="3B626312" w14:textId="77777777" w:rsidTr="005C2735">
        <w:tc>
          <w:tcPr>
            <w:tcW w:w="1590" w:type="dxa"/>
          </w:tcPr>
          <w:p w14:paraId="1B0379C6" w14:textId="487F76F1" w:rsidR="005C2735" w:rsidRPr="003D7295" w:rsidRDefault="005C2735" w:rsidP="005C2735">
            <w:pPr>
              <w:rPr>
                <w:rFonts w:cstheme="minorHAnsi"/>
                <w:szCs w:val="22"/>
              </w:rPr>
            </w:pPr>
            <w:r w:rsidRPr="003D7295">
              <w:rPr>
                <w:rFonts w:cstheme="minorHAnsi"/>
                <w:szCs w:val="22"/>
              </w:rPr>
              <w:t>Uplink</w:t>
            </w:r>
          </w:p>
        </w:tc>
        <w:tc>
          <w:tcPr>
            <w:tcW w:w="2233" w:type="dxa"/>
            <w:vAlign w:val="center"/>
          </w:tcPr>
          <w:p w14:paraId="6F636CAE" w14:textId="0C23F55D" w:rsidR="005C2735" w:rsidRPr="003D7295" w:rsidRDefault="005C2735" w:rsidP="005C2735">
            <w:pPr>
              <w:rPr>
                <w:rFonts w:cstheme="minorHAnsi"/>
                <w:szCs w:val="22"/>
              </w:rPr>
            </w:pPr>
            <w:r w:rsidRPr="003D7295">
              <w:rPr>
                <w:rFonts w:cstheme="minorHAnsi"/>
                <w:szCs w:val="22"/>
              </w:rPr>
              <w:t xml:space="preserve">SC-FDMA, </w:t>
            </w:r>
            <w:r w:rsidR="003D7295">
              <w:rPr>
                <w:rFonts w:cstheme="minorHAnsi"/>
                <w:szCs w:val="22"/>
              </w:rPr>
              <w:br/>
            </w:r>
            <w:r w:rsidRPr="003D7295">
              <w:rPr>
                <w:rFonts w:cstheme="minorHAnsi"/>
                <w:szCs w:val="22"/>
              </w:rPr>
              <w:t xml:space="preserve">15 KHz tone spacing </w:t>
            </w:r>
            <w:r w:rsidRPr="003D7295">
              <w:rPr>
                <w:rFonts w:cstheme="minorHAnsi"/>
                <w:spacing w:val="16"/>
                <w:szCs w:val="22"/>
              </w:rPr>
              <w:t xml:space="preserve">Turbo code, </w:t>
            </w:r>
            <w:r w:rsidR="003D7295">
              <w:rPr>
                <w:rFonts w:cstheme="minorHAnsi"/>
                <w:spacing w:val="16"/>
                <w:szCs w:val="22"/>
              </w:rPr>
              <w:br/>
            </w:r>
            <w:r w:rsidRPr="003D7295">
              <w:rPr>
                <w:rFonts w:cstheme="minorHAnsi"/>
                <w:spacing w:val="16"/>
                <w:szCs w:val="22"/>
              </w:rPr>
              <w:t>16 QAM</w:t>
            </w:r>
          </w:p>
        </w:tc>
        <w:tc>
          <w:tcPr>
            <w:tcW w:w="2268" w:type="dxa"/>
            <w:vAlign w:val="center"/>
          </w:tcPr>
          <w:p w14:paraId="544D418D" w14:textId="61F0E95E" w:rsidR="005C2735" w:rsidRPr="003D7295" w:rsidRDefault="005C2735" w:rsidP="005C2735">
            <w:pPr>
              <w:rPr>
                <w:rFonts w:cstheme="minorHAnsi"/>
                <w:szCs w:val="22"/>
              </w:rPr>
            </w:pPr>
            <w:r w:rsidRPr="003D7295">
              <w:rPr>
                <w:rFonts w:cstheme="minorHAnsi"/>
                <w:spacing w:val="10"/>
                <w:szCs w:val="22"/>
              </w:rPr>
              <w:t xml:space="preserve">SC-FDMA, </w:t>
            </w:r>
            <w:r w:rsidR="003D7295">
              <w:rPr>
                <w:rFonts w:cstheme="minorHAnsi"/>
                <w:spacing w:val="10"/>
                <w:szCs w:val="22"/>
              </w:rPr>
              <w:br/>
            </w:r>
            <w:r w:rsidRPr="003D7295">
              <w:rPr>
                <w:rFonts w:cstheme="minorHAnsi"/>
                <w:spacing w:val="10"/>
                <w:szCs w:val="22"/>
              </w:rPr>
              <w:t xml:space="preserve">15 KHz </w:t>
            </w:r>
            <w:r w:rsidR="003D7295">
              <w:rPr>
                <w:rFonts w:cstheme="minorHAnsi"/>
                <w:spacing w:val="10"/>
                <w:szCs w:val="22"/>
              </w:rPr>
              <w:t xml:space="preserve">and 3.75KHz </w:t>
            </w:r>
            <w:r w:rsidRPr="003D7295">
              <w:rPr>
                <w:rFonts w:cstheme="minorHAnsi"/>
                <w:spacing w:val="10"/>
                <w:szCs w:val="22"/>
              </w:rPr>
              <w:t xml:space="preserve">tone spacing, </w:t>
            </w:r>
            <w:r w:rsidR="003D7295">
              <w:rPr>
                <w:rFonts w:cstheme="minorHAnsi"/>
                <w:spacing w:val="10"/>
                <w:szCs w:val="22"/>
              </w:rPr>
              <w:br/>
            </w:r>
            <w:r w:rsidRPr="003D7295">
              <w:rPr>
                <w:rFonts w:cstheme="minorHAnsi"/>
                <w:spacing w:val="10"/>
                <w:szCs w:val="22"/>
              </w:rPr>
              <w:t>Turbo code</w:t>
            </w:r>
          </w:p>
        </w:tc>
        <w:tc>
          <w:tcPr>
            <w:tcW w:w="2970" w:type="dxa"/>
            <w:vAlign w:val="center"/>
          </w:tcPr>
          <w:p w14:paraId="32D89F42" w14:textId="4A6284CE" w:rsidR="005C2735" w:rsidRPr="003D7295" w:rsidRDefault="005C2735" w:rsidP="005C2735">
            <w:pPr>
              <w:rPr>
                <w:rFonts w:cstheme="minorHAnsi"/>
                <w:szCs w:val="22"/>
              </w:rPr>
            </w:pPr>
            <w:r w:rsidRPr="003D7295">
              <w:rPr>
                <w:rFonts w:cstheme="minorHAnsi"/>
                <w:szCs w:val="22"/>
              </w:rPr>
              <w:t xml:space="preserve">TDMA/FDMA, GMSK and 8PSK </w:t>
            </w:r>
            <w:r w:rsidRPr="003D7295">
              <w:rPr>
                <w:rFonts w:cstheme="minorHAnsi"/>
                <w:spacing w:val="12"/>
                <w:szCs w:val="22"/>
              </w:rPr>
              <w:t>(optional)</w:t>
            </w:r>
          </w:p>
        </w:tc>
      </w:tr>
      <w:tr w:rsidR="005C2735" w14:paraId="50C77C1F" w14:textId="77777777" w:rsidTr="005C2735">
        <w:tc>
          <w:tcPr>
            <w:tcW w:w="1590" w:type="dxa"/>
          </w:tcPr>
          <w:p w14:paraId="1A826F57" w14:textId="0FF1899B" w:rsidR="005C2735" w:rsidRPr="003D7295" w:rsidRDefault="005C2735" w:rsidP="005C2735">
            <w:pPr>
              <w:rPr>
                <w:rFonts w:cstheme="minorHAnsi"/>
                <w:szCs w:val="22"/>
              </w:rPr>
            </w:pPr>
            <w:r w:rsidRPr="003D7295">
              <w:rPr>
                <w:rFonts w:cstheme="minorHAnsi"/>
                <w:szCs w:val="22"/>
              </w:rPr>
              <w:t>Bandwidth</w:t>
            </w:r>
          </w:p>
        </w:tc>
        <w:tc>
          <w:tcPr>
            <w:tcW w:w="2233" w:type="dxa"/>
          </w:tcPr>
          <w:p w14:paraId="18F61315" w14:textId="2ABD3E6C" w:rsidR="005C2735" w:rsidRPr="003D7295" w:rsidRDefault="005C2735" w:rsidP="005C2735">
            <w:pPr>
              <w:rPr>
                <w:rFonts w:cstheme="minorHAnsi"/>
                <w:szCs w:val="22"/>
              </w:rPr>
            </w:pPr>
            <w:r w:rsidRPr="003D7295">
              <w:rPr>
                <w:rFonts w:cstheme="minorHAnsi"/>
                <w:szCs w:val="22"/>
              </w:rPr>
              <w:t>1.08 MHz</w:t>
            </w:r>
          </w:p>
        </w:tc>
        <w:tc>
          <w:tcPr>
            <w:tcW w:w="2268" w:type="dxa"/>
          </w:tcPr>
          <w:p w14:paraId="3346C221" w14:textId="07345F83" w:rsidR="005C2735" w:rsidRPr="003D7295" w:rsidRDefault="005C2735" w:rsidP="005C2735">
            <w:pPr>
              <w:rPr>
                <w:rFonts w:cstheme="minorHAnsi"/>
                <w:szCs w:val="22"/>
              </w:rPr>
            </w:pPr>
            <w:r w:rsidRPr="003D7295">
              <w:rPr>
                <w:rFonts w:cstheme="minorHAnsi"/>
                <w:w w:val="105"/>
                <w:szCs w:val="22"/>
              </w:rPr>
              <w:t>180</w:t>
            </w:r>
            <w:r w:rsidRPr="003D7295">
              <w:rPr>
                <w:rFonts w:cstheme="minorHAnsi"/>
                <w:w w:val="75"/>
                <w:szCs w:val="22"/>
              </w:rPr>
              <w:t xml:space="preserve"> KHz</w:t>
            </w:r>
          </w:p>
        </w:tc>
        <w:tc>
          <w:tcPr>
            <w:tcW w:w="2970" w:type="dxa"/>
          </w:tcPr>
          <w:p w14:paraId="3C9239FD" w14:textId="37311702" w:rsidR="005C2735" w:rsidRPr="003D7295" w:rsidRDefault="005C2735" w:rsidP="005C2735">
            <w:pPr>
              <w:rPr>
                <w:rFonts w:cstheme="minorHAnsi"/>
                <w:szCs w:val="22"/>
              </w:rPr>
            </w:pPr>
            <w:r w:rsidRPr="003D7295">
              <w:rPr>
                <w:rFonts w:cstheme="minorHAnsi"/>
                <w:szCs w:val="22"/>
              </w:rPr>
              <w:t>200kHz per channel.</w:t>
            </w:r>
            <w:r w:rsidR="003D7295">
              <w:rPr>
                <w:rFonts w:cstheme="minorHAnsi"/>
                <w:szCs w:val="22"/>
              </w:rPr>
              <w:br/>
              <w:t xml:space="preserve">600KHz to </w:t>
            </w:r>
            <w:r w:rsidRPr="003D7295">
              <w:rPr>
                <w:rFonts w:cstheme="minorHAnsi"/>
                <w:spacing w:val="16"/>
                <w:szCs w:val="22"/>
              </w:rPr>
              <w:t>2.4MHz</w:t>
            </w:r>
          </w:p>
        </w:tc>
      </w:tr>
      <w:tr w:rsidR="005C2735" w14:paraId="0F46622B" w14:textId="77777777" w:rsidTr="005C2735">
        <w:tc>
          <w:tcPr>
            <w:tcW w:w="1590" w:type="dxa"/>
            <w:vAlign w:val="center"/>
          </w:tcPr>
          <w:p w14:paraId="7FCF9A04" w14:textId="1A30B56F" w:rsidR="005C2735" w:rsidRPr="003D7295" w:rsidRDefault="005C2735" w:rsidP="005C2735">
            <w:pPr>
              <w:rPr>
                <w:rFonts w:cstheme="minorHAnsi"/>
                <w:szCs w:val="22"/>
              </w:rPr>
            </w:pPr>
            <w:r w:rsidRPr="003D7295">
              <w:rPr>
                <w:rFonts w:cstheme="minorHAnsi"/>
                <w:szCs w:val="22"/>
              </w:rPr>
              <w:t>Peak rate (DL/UL)</w:t>
            </w:r>
          </w:p>
        </w:tc>
        <w:tc>
          <w:tcPr>
            <w:tcW w:w="2233" w:type="dxa"/>
          </w:tcPr>
          <w:p w14:paraId="5A549A91" w14:textId="39107F57" w:rsidR="005C2735" w:rsidRPr="003D7295" w:rsidRDefault="005C2735" w:rsidP="005C2735">
            <w:pPr>
              <w:rPr>
                <w:rFonts w:cstheme="minorHAnsi"/>
                <w:szCs w:val="22"/>
              </w:rPr>
            </w:pPr>
            <w:r w:rsidRPr="003D7295">
              <w:rPr>
                <w:rFonts w:cstheme="minorHAnsi"/>
                <w:szCs w:val="22"/>
              </w:rPr>
              <w:t>1 Mbps for DL and</w:t>
            </w:r>
            <w:r w:rsidRPr="003D7295">
              <w:rPr>
                <w:rFonts w:cstheme="minorHAnsi"/>
                <w:color w:val="000000"/>
                <w:szCs w:val="22"/>
              </w:rPr>
              <w:t xml:space="preserve"> UL</w:t>
            </w:r>
          </w:p>
        </w:tc>
        <w:tc>
          <w:tcPr>
            <w:tcW w:w="2268" w:type="dxa"/>
            <w:vAlign w:val="center"/>
          </w:tcPr>
          <w:p w14:paraId="7F40C9FA" w14:textId="77777777" w:rsidR="005C2735" w:rsidRPr="003D7295" w:rsidRDefault="005C2735" w:rsidP="003D7295">
            <w:pPr>
              <w:rPr>
                <w:rFonts w:cstheme="minorHAnsi"/>
                <w:szCs w:val="22"/>
              </w:rPr>
            </w:pPr>
            <w:r w:rsidRPr="003D7295">
              <w:rPr>
                <w:rFonts w:cstheme="minorHAnsi"/>
                <w:szCs w:val="22"/>
              </w:rPr>
              <w:t>DL:</w:t>
            </w:r>
            <w:r w:rsidRPr="003D7295">
              <w:rPr>
                <w:rFonts w:cstheme="minorHAnsi"/>
                <w:szCs w:val="22"/>
                <w:vertAlign w:val="superscript"/>
              </w:rPr>
              <w:t xml:space="preserve"> -</w:t>
            </w:r>
            <w:r w:rsidRPr="003D7295">
              <w:rPr>
                <w:rFonts w:cstheme="minorHAnsi"/>
                <w:szCs w:val="22"/>
              </w:rPr>
              <w:t>50 kbps</w:t>
            </w:r>
          </w:p>
          <w:p w14:paraId="7ABA841D" w14:textId="45553E9E" w:rsidR="005C2735" w:rsidRPr="003D7295" w:rsidRDefault="005C2735" w:rsidP="003D7295">
            <w:pPr>
              <w:rPr>
                <w:rFonts w:cstheme="minorHAnsi"/>
                <w:szCs w:val="22"/>
              </w:rPr>
            </w:pPr>
            <w:r w:rsidRPr="003D7295">
              <w:rPr>
                <w:rFonts w:cstheme="minorHAnsi"/>
                <w:color w:val="000000"/>
                <w:spacing w:val="13"/>
                <w:szCs w:val="22"/>
              </w:rPr>
              <w:t>UL:</w:t>
            </w:r>
            <w:r w:rsidRPr="003D7295">
              <w:rPr>
                <w:rFonts w:cstheme="minorHAnsi"/>
                <w:spacing w:val="13"/>
                <w:szCs w:val="22"/>
                <w:vertAlign w:val="superscript"/>
              </w:rPr>
              <w:t xml:space="preserve"> -</w:t>
            </w:r>
            <w:r w:rsidRPr="003D7295">
              <w:rPr>
                <w:rFonts w:cstheme="minorHAnsi"/>
                <w:spacing w:val="13"/>
                <w:szCs w:val="22"/>
              </w:rPr>
              <w:t>50</w:t>
            </w:r>
            <w:r w:rsidR="003D7295" w:rsidRPr="003D7295">
              <w:rPr>
                <w:rFonts w:cstheme="minorHAnsi"/>
                <w:spacing w:val="13"/>
                <w:szCs w:val="22"/>
              </w:rPr>
              <w:t xml:space="preserve"> kbps (multitone)</w:t>
            </w:r>
            <w:r w:rsidR="003D7295" w:rsidRPr="003D7295">
              <w:rPr>
                <w:rFonts w:cstheme="minorHAnsi"/>
                <w:spacing w:val="13"/>
                <w:szCs w:val="22"/>
              </w:rPr>
              <w:br/>
              <w:t xml:space="preserve">: </w:t>
            </w:r>
            <w:r w:rsidRPr="003D7295">
              <w:rPr>
                <w:rFonts w:cstheme="minorHAnsi"/>
                <w:spacing w:val="13"/>
                <w:szCs w:val="22"/>
              </w:rPr>
              <w:t xml:space="preserve">20 kbps </w:t>
            </w:r>
            <w:r w:rsidR="003D7295" w:rsidRPr="003D7295">
              <w:rPr>
                <w:rFonts w:cstheme="minorHAnsi"/>
                <w:spacing w:val="13"/>
                <w:szCs w:val="22"/>
              </w:rPr>
              <w:t>(</w:t>
            </w:r>
            <w:r w:rsidRPr="003D7295">
              <w:rPr>
                <w:rFonts w:cstheme="minorHAnsi"/>
                <w:spacing w:val="13"/>
                <w:szCs w:val="22"/>
              </w:rPr>
              <w:t>single tone</w:t>
            </w:r>
            <w:r w:rsidR="003D7295" w:rsidRPr="003D7295">
              <w:rPr>
                <w:rFonts w:cstheme="minorHAnsi"/>
                <w:spacing w:val="13"/>
                <w:szCs w:val="22"/>
              </w:rPr>
              <w:t>)</w:t>
            </w:r>
          </w:p>
        </w:tc>
        <w:tc>
          <w:tcPr>
            <w:tcW w:w="2970" w:type="dxa"/>
            <w:vAlign w:val="center"/>
          </w:tcPr>
          <w:p w14:paraId="606B4BC3" w14:textId="23E43753" w:rsidR="005C2735" w:rsidRPr="003D7295" w:rsidRDefault="005C2735" w:rsidP="005C2735">
            <w:pPr>
              <w:rPr>
                <w:rFonts w:cstheme="minorHAnsi"/>
                <w:szCs w:val="22"/>
              </w:rPr>
            </w:pPr>
            <w:r w:rsidRPr="003D7295">
              <w:rPr>
                <w:rFonts w:cstheme="minorHAnsi"/>
                <w:szCs w:val="22"/>
              </w:rPr>
              <w:t xml:space="preserve">For DL and UL (4 timeslots): </w:t>
            </w:r>
            <w:r w:rsidR="003D7295" w:rsidRPr="003D7295">
              <w:rPr>
                <w:rFonts w:cstheme="minorHAnsi"/>
                <w:szCs w:val="22"/>
              </w:rPr>
              <w:br/>
            </w:r>
            <w:r w:rsidRPr="003D7295">
              <w:rPr>
                <w:rFonts w:cstheme="minorHAnsi"/>
                <w:szCs w:val="22"/>
              </w:rPr>
              <w:t xml:space="preserve">70 </w:t>
            </w:r>
            <w:r w:rsidRPr="003D7295">
              <w:rPr>
                <w:rFonts w:cstheme="minorHAnsi"/>
                <w:spacing w:val="12"/>
                <w:szCs w:val="22"/>
              </w:rPr>
              <w:t xml:space="preserve">kbps (GMSK), </w:t>
            </w:r>
            <w:r w:rsidR="003D7295" w:rsidRPr="003D7295">
              <w:rPr>
                <w:rFonts w:cstheme="minorHAnsi"/>
                <w:spacing w:val="12"/>
                <w:szCs w:val="22"/>
              </w:rPr>
              <w:br/>
            </w:r>
            <w:r w:rsidRPr="003D7295">
              <w:rPr>
                <w:rFonts w:cstheme="minorHAnsi"/>
                <w:spacing w:val="12"/>
                <w:szCs w:val="22"/>
              </w:rPr>
              <w:t>240kbps (8PSK)</w:t>
            </w:r>
          </w:p>
        </w:tc>
      </w:tr>
      <w:tr w:rsidR="005C2735" w14:paraId="7EB5214A" w14:textId="77777777" w:rsidTr="005C2735">
        <w:tc>
          <w:tcPr>
            <w:tcW w:w="1590" w:type="dxa"/>
            <w:vAlign w:val="center"/>
          </w:tcPr>
          <w:p w14:paraId="2949845F" w14:textId="05CB131D" w:rsidR="005C2735" w:rsidRPr="003D7295" w:rsidRDefault="005C2735" w:rsidP="005C2735">
            <w:pPr>
              <w:rPr>
                <w:rFonts w:cstheme="minorHAnsi"/>
                <w:szCs w:val="22"/>
              </w:rPr>
            </w:pPr>
            <w:r w:rsidRPr="003D7295">
              <w:rPr>
                <w:rFonts w:cstheme="minorHAnsi"/>
                <w:szCs w:val="22"/>
              </w:rPr>
              <w:t>Duplexing</w:t>
            </w:r>
          </w:p>
        </w:tc>
        <w:tc>
          <w:tcPr>
            <w:tcW w:w="2233" w:type="dxa"/>
            <w:vAlign w:val="center"/>
          </w:tcPr>
          <w:p w14:paraId="0467ED82" w14:textId="48F1F8BB" w:rsidR="005C2735" w:rsidRPr="003D7295" w:rsidRDefault="005C2735" w:rsidP="005C2735">
            <w:pPr>
              <w:rPr>
                <w:rFonts w:cstheme="minorHAnsi"/>
                <w:szCs w:val="22"/>
              </w:rPr>
            </w:pPr>
            <w:r w:rsidRPr="003D7295">
              <w:rPr>
                <w:rFonts w:cstheme="minorHAnsi"/>
                <w:szCs w:val="22"/>
              </w:rPr>
              <w:t>FD &amp; HD (type B), FDD &amp; TDD</w:t>
            </w:r>
          </w:p>
        </w:tc>
        <w:tc>
          <w:tcPr>
            <w:tcW w:w="2268" w:type="dxa"/>
            <w:vAlign w:val="center"/>
          </w:tcPr>
          <w:p w14:paraId="220F4229" w14:textId="2D3BFBEE" w:rsidR="005C2735" w:rsidRPr="003D7295" w:rsidRDefault="005C2735" w:rsidP="005C2735">
            <w:pPr>
              <w:rPr>
                <w:rFonts w:cstheme="minorHAnsi"/>
                <w:szCs w:val="22"/>
              </w:rPr>
            </w:pPr>
            <w:r w:rsidRPr="003D7295">
              <w:rPr>
                <w:rFonts w:cstheme="minorHAnsi"/>
                <w:szCs w:val="22"/>
              </w:rPr>
              <w:t>HD (type</w:t>
            </w:r>
            <w:r w:rsidRPr="003D7295">
              <w:rPr>
                <w:rFonts w:cstheme="minorHAnsi"/>
                <w:color w:val="38AF59"/>
                <w:szCs w:val="22"/>
              </w:rPr>
              <w:t xml:space="preserve"> </w:t>
            </w:r>
            <w:r w:rsidRPr="003D7295">
              <w:rPr>
                <w:rFonts w:cstheme="minorHAnsi"/>
                <w:szCs w:val="22"/>
              </w:rPr>
              <w:t>B), FDD</w:t>
            </w:r>
          </w:p>
        </w:tc>
        <w:tc>
          <w:tcPr>
            <w:tcW w:w="2970" w:type="dxa"/>
            <w:vAlign w:val="center"/>
          </w:tcPr>
          <w:p w14:paraId="3E69DFA2" w14:textId="614D6D79" w:rsidR="005C2735" w:rsidRPr="003D7295" w:rsidRDefault="005C2735" w:rsidP="005C2735">
            <w:pPr>
              <w:rPr>
                <w:rFonts w:cstheme="minorHAnsi"/>
                <w:szCs w:val="22"/>
              </w:rPr>
            </w:pPr>
            <w:r w:rsidRPr="003D7295">
              <w:rPr>
                <w:rFonts w:cstheme="minorHAnsi"/>
                <w:szCs w:val="22"/>
              </w:rPr>
              <w:t>HD, FDD</w:t>
            </w:r>
          </w:p>
        </w:tc>
      </w:tr>
      <w:tr w:rsidR="005C2735" w14:paraId="24C3709E" w14:textId="77777777" w:rsidTr="005C2735">
        <w:tc>
          <w:tcPr>
            <w:tcW w:w="1590" w:type="dxa"/>
            <w:vAlign w:val="center"/>
          </w:tcPr>
          <w:p w14:paraId="7A21FE53" w14:textId="78C41E35" w:rsidR="005C2735" w:rsidRPr="003D7295" w:rsidRDefault="005C2735" w:rsidP="005C2735">
            <w:pPr>
              <w:rPr>
                <w:rFonts w:cstheme="minorHAnsi"/>
                <w:szCs w:val="22"/>
              </w:rPr>
            </w:pPr>
            <w:r w:rsidRPr="003D7295">
              <w:rPr>
                <w:rFonts w:cstheme="minorHAnsi"/>
                <w:spacing w:val="12"/>
                <w:szCs w:val="22"/>
              </w:rPr>
              <w:t>Power saving</w:t>
            </w:r>
          </w:p>
        </w:tc>
        <w:tc>
          <w:tcPr>
            <w:tcW w:w="2233" w:type="dxa"/>
            <w:vAlign w:val="center"/>
          </w:tcPr>
          <w:p w14:paraId="0526A234" w14:textId="245824EB" w:rsidR="005C2735" w:rsidRPr="003D7295" w:rsidRDefault="005C2735" w:rsidP="005C2735">
            <w:pPr>
              <w:rPr>
                <w:rFonts w:cstheme="minorHAnsi"/>
                <w:szCs w:val="22"/>
              </w:rPr>
            </w:pPr>
            <w:r w:rsidRPr="003D7295">
              <w:rPr>
                <w:rFonts w:cstheme="minorHAnsi"/>
                <w:szCs w:val="22"/>
              </w:rPr>
              <w:t xml:space="preserve">PSM, ext. I-DRX, </w:t>
            </w:r>
            <w:r w:rsidR="003D7295" w:rsidRPr="003D7295">
              <w:rPr>
                <w:rFonts w:cstheme="minorHAnsi"/>
                <w:szCs w:val="22"/>
              </w:rPr>
              <w:br/>
            </w:r>
            <w:r w:rsidRPr="003D7295">
              <w:rPr>
                <w:rFonts w:cstheme="minorHAnsi"/>
                <w:szCs w:val="22"/>
              </w:rPr>
              <w:t>C-DRX</w:t>
            </w:r>
          </w:p>
        </w:tc>
        <w:tc>
          <w:tcPr>
            <w:tcW w:w="2268" w:type="dxa"/>
            <w:vAlign w:val="center"/>
          </w:tcPr>
          <w:p w14:paraId="362955AB" w14:textId="713C95A0" w:rsidR="005C2735" w:rsidRPr="003D7295" w:rsidRDefault="005C2735" w:rsidP="005C2735">
            <w:pPr>
              <w:rPr>
                <w:rFonts w:cstheme="minorHAnsi"/>
                <w:szCs w:val="22"/>
              </w:rPr>
            </w:pPr>
            <w:r w:rsidRPr="003D7295">
              <w:rPr>
                <w:rFonts w:cstheme="minorHAnsi"/>
                <w:szCs w:val="22"/>
              </w:rPr>
              <w:t>PSM, ext. I-DRX, C-DRX</w:t>
            </w:r>
          </w:p>
        </w:tc>
        <w:tc>
          <w:tcPr>
            <w:tcW w:w="2970" w:type="dxa"/>
            <w:vAlign w:val="center"/>
          </w:tcPr>
          <w:p w14:paraId="6AC86479" w14:textId="7E2D2101" w:rsidR="005C2735" w:rsidRPr="003D7295" w:rsidRDefault="005C2735" w:rsidP="005C2735">
            <w:pPr>
              <w:rPr>
                <w:rFonts w:cstheme="minorHAnsi"/>
                <w:szCs w:val="22"/>
              </w:rPr>
            </w:pPr>
            <w:r w:rsidRPr="003D7295">
              <w:rPr>
                <w:rFonts w:cstheme="minorHAnsi"/>
                <w:color w:val="040207"/>
                <w:szCs w:val="22"/>
              </w:rPr>
              <w:t>PSM,</w:t>
            </w:r>
            <w:r w:rsidRPr="003D7295">
              <w:rPr>
                <w:rFonts w:cstheme="minorHAnsi"/>
                <w:szCs w:val="22"/>
              </w:rPr>
              <w:t xml:space="preserve"> ext. I-DRX</w:t>
            </w:r>
          </w:p>
        </w:tc>
      </w:tr>
      <w:tr w:rsidR="005C2735" w14:paraId="4053BEAD" w14:textId="77777777" w:rsidTr="005C2735">
        <w:tc>
          <w:tcPr>
            <w:tcW w:w="1590" w:type="dxa"/>
            <w:vAlign w:val="center"/>
          </w:tcPr>
          <w:p w14:paraId="569E99BA" w14:textId="67C6B9CD" w:rsidR="005C2735" w:rsidRPr="003D7295" w:rsidRDefault="005C2735" w:rsidP="005C2735">
            <w:pPr>
              <w:rPr>
                <w:rFonts w:cstheme="minorHAnsi"/>
                <w:spacing w:val="12"/>
                <w:szCs w:val="22"/>
              </w:rPr>
            </w:pPr>
            <w:r w:rsidRPr="003D7295">
              <w:rPr>
                <w:rFonts w:cstheme="minorHAnsi"/>
                <w:spacing w:val="12"/>
                <w:szCs w:val="22"/>
              </w:rPr>
              <w:t>Power class</w:t>
            </w:r>
          </w:p>
        </w:tc>
        <w:tc>
          <w:tcPr>
            <w:tcW w:w="2233" w:type="dxa"/>
            <w:vAlign w:val="center"/>
          </w:tcPr>
          <w:p w14:paraId="1D7C499E" w14:textId="7CE99098" w:rsidR="005C2735" w:rsidRPr="003D7295" w:rsidRDefault="005C2735" w:rsidP="005C2735">
            <w:pPr>
              <w:rPr>
                <w:rFonts w:cstheme="minorHAnsi"/>
                <w:szCs w:val="22"/>
              </w:rPr>
            </w:pPr>
            <w:proofErr w:type="gramStart"/>
            <w:r w:rsidRPr="003D7295">
              <w:rPr>
                <w:rFonts w:cstheme="minorHAnsi"/>
                <w:szCs w:val="22"/>
              </w:rPr>
              <w:t>23</w:t>
            </w:r>
            <w:proofErr w:type="gramEnd"/>
            <w:r w:rsidRPr="003D7295">
              <w:rPr>
                <w:rFonts w:cstheme="minorHAnsi"/>
                <w:szCs w:val="22"/>
              </w:rPr>
              <w:t xml:space="preserve"> dBm</w:t>
            </w:r>
          </w:p>
        </w:tc>
        <w:tc>
          <w:tcPr>
            <w:tcW w:w="2268" w:type="dxa"/>
            <w:vAlign w:val="center"/>
          </w:tcPr>
          <w:p w14:paraId="4420EC18" w14:textId="02FED1EC" w:rsidR="005C2735" w:rsidRPr="003D7295" w:rsidRDefault="005C2735" w:rsidP="005C2735">
            <w:pPr>
              <w:rPr>
                <w:rFonts w:cstheme="minorHAnsi"/>
                <w:szCs w:val="22"/>
              </w:rPr>
            </w:pPr>
            <w:proofErr w:type="gramStart"/>
            <w:r w:rsidRPr="003D7295">
              <w:rPr>
                <w:rFonts w:cstheme="minorHAnsi"/>
                <w:spacing w:val="8"/>
                <w:szCs w:val="22"/>
              </w:rPr>
              <w:t>23</w:t>
            </w:r>
            <w:proofErr w:type="gramEnd"/>
            <w:r w:rsidRPr="003D7295">
              <w:rPr>
                <w:rFonts w:cstheme="minorHAnsi"/>
                <w:spacing w:val="8"/>
                <w:szCs w:val="22"/>
              </w:rPr>
              <w:t xml:space="preserve"> dBm</w:t>
            </w:r>
          </w:p>
        </w:tc>
        <w:tc>
          <w:tcPr>
            <w:tcW w:w="2970" w:type="dxa"/>
            <w:vAlign w:val="center"/>
          </w:tcPr>
          <w:p w14:paraId="3E0E2950" w14:textId="09ED81AC" w:rsidR="005C2735" w:rsidRPr="003D7295" w:rsidRDefault="003D7295" w:rsidP="005C2735">
            <w:pPr>
              <w:rPr>
                <w:rFonts w:cstheme="minorHAnsi"/>
                <w:szCs w:val="22"/>
              </w:rPr>
            </w:pPr>
            <w:proofErr w:type="gramStart"/>
            <w:r w:rsidRPr="003D7295">
              <w:rPr>
                <w:rFonts w:cstheme="minorHAnsi"/>
                <w:szCs w:val="22"/>
              </w:rPr>
              <w:t>33</w:t>
            </w:r>
            <w:proofErr w:type="gramEnd"/>
            <w:r w:rsidRPr="003D7295">
              <w:rPr>
                <w:rFonts w:cstheme="minorHAnsi"/>
                <w:szCs w:val="22"/>
              </w:rPr>
              <w:t xml:space="preserve"> dBm</w:t>
            </w:r>
            <w:r>
              <w:rPr>
                <w:rFonts w:cstheme="minorHAnsi"/>
                <w:szCs w:val="22"/>
              </w:rPr>
              <w:t xml:space="preserve"> or 23dBm</w:t>
            </w:r>
          </w:p>
        </w:tc>
      </w:tr>
    </w:tbl>
    <w:p w14:paraId="6BD97CB6" w14:textId="77777777" w:rsidR="005C2735" w:rsidRDefault="005C2735" w:rsidP="00F446C9">
      <w:pPr>
        <w:pStyle w:val="BodyText"/>
      </w:pPr>
    </w:p>
    <w:p w14:paraId="70BE87EE" w14:textId="1DD3B6AD" w:rsidR="00283CB1" w:rsidRPr="00280F56" w:rsidRDefault="00283CB1" w:rsidP="005C2735">
      <w:pPr>
        <w:pStyle w:val="BodyText"/>
      </w:pPr>
    </w:p>
    <w:p w14:paraId="064B92A3" w14:textId="0FBCF1E7" w:rsidR="00280F56" w:rsidRPr="00CC4FAC" w:rsidRDefault="00CC4FAC" w:rsidP="00C90D24">
      <w:pPr>
        <w:pStyle w:val="BodyText"/>
        <w:rPr>
          <w:u w:val="single"/>
        </w:rPr>
      </w:pPr>
      <w:r w:rsidRPr="00CC4FAC">
        <w:rPr>
          <w:u w:val="single"/>
        </w:rPr>
        <w:t>Dedicated link RF options</w:t>
      </w:r>
    </w:p>
    <w:p w14:paraId="4CFD6041" w14:textId="429A61D3" w:rsidR="00DB53A4" w:rsidRPr="00280F56" w:rsidRDefault="0068564C" w:rsidP="00C90D24">
      <w:pPr>
        <w:pStyle w:val="BodyText"/>
        <w:rPr>
          <w:rFonts w:asciiTheme="minorHAnsi" w:hAnsiTheme="minorHAnsi"/>
          <w:szCs w:val="22"/>
          <w:lang w:eastAsia="en-NZ"/>
        </w:rPr>
      </w:pPr>
      <w:r w:rsidRPr="00280F56">
        <w:rPr>
          <w:lang w:eastAsia="en-NZ"/>
        </w:rPr>
        <w:lastRenderedPageBreak/>
        <w:t>WiMAX (Worldw</w:t>
      </w:r>
      <w:r w:rsidR="003D7295">
        <w:rPr>
          <w:lang w:eastAsia="en-NZ"/>
        </w:rPr>
        <w:t>i</w:t>
      </w:r>
      <w:r w:rsidRPr="00280F56">
        <w:rPr>
          <w:lang w:eastAsia="en-NZ"/>
        </w:rPr>
        <w:t>de operability over Microw</w:t>
      </w:r>
      <w:r w:rsidR="003D7295">
        <w:rPr>
          <w:lang w:eastAsia="en-NZ"/>
        </w:rPr>
        <w:t>a</w:t>
      </w:r>
      <w:r w:rsidRPr="00280F56">
        <w:rPr>
          <w:lang w:eastAsia="en-NZ"/>
        </w:rPr>
        <w:t>ve) is a technology using Microwave links.</w:t>
      </w:r>
      <w:r w:rsidRPr="00280F56">
        <w:rPr>
          <w:lang w:eastAsia="en-NZ"/>
        </w:rPr>
        <w:br/>
        <w:t xml:space="preserve">WiMAX does not require line of sight to operate and has further range than conventional </w:t>
      </w:r>
      <w:r w:rsidR="00BB76EE">
        <w:rPr>
          <w:lang w:eastAsia="en-NZ"/>
        </w:rPr>
        <w:t xml:space="preserve">“Wi-Fi” </w:t>
      </w:r>
      <w:r w:rsidR="00DB7715">
        <w:rPr>
          <w:lang w:eastAsia="en-NZ"/>
        </w:rPr>
        <w:t xml:space="preserve">wireless networking </w:t>
      </w:r>
      <w:r w:rsidRPr="00280F56">
        <w:rPr>
          <w:lang w:eastAsia="en-NZ"/>
        </w:rPr>
        <w:t>(30-50km maximum limit for line of sight)</w:t>
      </w:r>
      <w:r w:rsidR="00742E8C" w:rsidRPr="00280F56">
        <w:rPr>
          <w:lang w:eastAsia="en-NZ"/>
        </w:rPr>
        <w:t xml:space="preserve">. </w:t>
      </w:r>
      <w:r w:rsidRPr="00280F56">
        <w:rPr>
          <w:lang w:eastAsia="en-NZ"/>
        </w:rPr>
        <w:t>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xml:space="preserve">. There are two main types of </w:t>
      </w:r>
      <w:proofErr w:type="gramStart"/>
      <w:r w:rsidRPr="00280F56">
        <w:rPr>
          <w:lang w:eastAsia="en-NZ"/>
        </w:rPr>
        <w:t>WiMAX</w:t>
      </w:r>
      <w:proofErr w:type="gramEnd"/>
      <w:r w:rsidR="00BB76EE">
        <w:rPr>
          <w:lang w:eastAsia="en-NZ"/>
        </w:rPr>
        <w:t xml:space="preserve"> - </w:t>
      </w:r>
      <w:r w:rsidRPr="00280F56">
        <w:rPr>
          <w:lang w:eastAsia="en-NZ"/>
        </w:rPr>
        <w:t>fixed and mobile</w:t>
      </w:r>
      <w:r w:rsidR="00DB7715">
        <w:rPr>
          <w:lang w:eastAsia="en-NZ"/>
        </w:rPr>
        <w:t>,</w:t>
      </w:r>
      <w:r w:rsidRPr="00280F56">
        <w:rPr>
          <w:lang w:eastAsia="en-NZ"/>
        </w:rPr>
        <w:t xml:space="preserve"> and these are </w:t>
      </w:r>
      <w:r w:rsidR="00F57603" w:rsidRPr="00280F56">
        <w:rPr>
          <w:lang w:eastAsia="en-NZ"/>
        </w:rPr>
        <w:t>quite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r w:rsidR="0003482D" w:rsidRPr="00280F56">
        <w:rPr>
          <w:lang w:eastAsia="en-NZ"/>
        </w:rPr>
        <w:t>SigFox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SigFox cloud. Each sensor can report up to </w:t>
      </w:r>
      <w:proofErr w:type="gramStart"/>
      <w:r w:rsidR="0003482D" w:rsidRPr="00280F56">
        <w:rPr>
          <w:lang w:eastAsia="en-NZ"/>
        </w:rPr>
        <w:t>12</w:t>
      </w:r>
      <w:proofErr w:type="gramEnd"/>
      <w:r w:rsidR="0003482D" w:rsidRPr="00280F56">
        <w:rPr>
          <w:lang w:eastAsia="en-NZ"/>
        </w:rPr>
        <w:t xml:space="preserve">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SigFox and it’s low transmission rates, make it unappealing as a solution, and SigFox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a is a competitor to SigFox. This is a low power communications protocol designed to send small packets of data at regular intervals with low-power usage. It</w:t>
      </w:r>
      <w:r w:rsidR="00CC4FAC">
        <w:t xml:space="preserve"> is</w:t>
      </w:r>
      <w:r w:rsidR="00DB53A4" w:rsidRPr="00280F56">
        <w:t xml:space="preserve"> a proprietary protocol owned by Semtech</w:t>
      </w:r>
      <w:r w:rsidR="00CC4FAC">
        <w:t xml:space="preserve">. </w:t>
      </w:r>
      <w:r w:rsidR="00DB53A4" w:rsidRPr="00280F56">
        <w:t xml:space="preserve">LoRaWAN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r w:rsidR="00DB53A4" w:rsidRPr="00280F56">
        <w:rPr>
          <w:lang w:eastAsia="en-NZ"/>
        </w:rPr>
        <w:t>Lo</w:t>
      </w:r>
      <w:r w:rsidR="00CC4FAC">
        <w:rPr>
          <w:lang w:eastAsia="en-NZ"/>
        </w:rPr>
        <w:t>R</w:t>
      </w:r>
      <w:r w:rsidR="00DB53A4" w:rsidRPr="00280F56">
        <w:rPr>
          <w:lang w:eastAsia="en-NZ"/>
        </w:rPr>
        <w:t xml:space="preserve">aWAN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a system are 10,000 but Lo</w:t>
      </w:r>
      <w:r w:rsidR="00CC4FAC">
        <w:rPr>
          <w:lang w:eastAsia="en-NZ"/>
        </w:rPr>
        <w:t>R</w:t>
      </w:r>
      <w:r w:rsidR="00DB53A4" w:rsidRPr="00280F56">
        <w:rPr>
          <w:lang w:eastAsia="en-NZ"/>
        </w:rPr>
        <w:t xml:space="preserve">aWAN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to alleviate this, which is possible as </w:t>
      </w:r>
      <w:r w:rsidR="00F14344" w:rsidRPr="00280F56">
        <w:rPr>
          <w:lang w:eastAsia="en-NZ"/>
        </w:rPr>
        <w:t>Lo</w:t>
      </w:r>
      <w:r w:rsidR="00F14344">
        <w:rPr>
          <w:lang w:eastAsia="en-NZ"/>
        </w:rPr>
        <w:t>R</w:t>
      </w:r>
      <w:r w:rsidR="00F14344" w:rsidRPr="00280F56">
        <w:rPr>
          <w:lang w:eastAsia="en-NZ"/>
        </w:rPr>
        <w:t>aWAN</w:t>
      </w:r>
      <w:r w:rsidR="00DB53A4" w:rsidRPr="00280F56">
        <w:rPr>
          <w:lang w:eastAsia="en-NZ"/>
        </w:rPr>
        <w:t xml:space="preserve"> operates in a star of stars fashion where every station receives the transmissions of all devices around it. </w:t>
      </w:r>
    </w:p>
    <w:p w14:paraId="2F626E2A" w14:textId="3A3FCA3C"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LoRaWAN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r w:rsidR="00F14344" w:rsidRPr="00280F56">
        <w:rPr>
          <w:lang w:eastAsia="en-NZ"/>
        </w:rPr>
        <w:t>Lo</w:t>
      </w:r>
      <w:r w:rsidR="00F14344">
        <w:rPr>
          <w:lang w:eastAsia="en-NZ"/>
        </w:rPr>
        <w:t>R</w:t>
      </w:r>
      <w:r w:rsidR="00F14344" w:rsidRPr="00280F56">
        <w:rPr>
          <w:lang w:eastAsia="en-NZ"/>
        </w:rPr>
        <w:t>aWAN</w:t>
      </w:r>
      <w:r w:rsidRPr="00280F56">
        <w:rPr>
          <w:lang w:eastAsia="en-NZ"/>
        </w:rPr>
        <w:t xml:space="preserve"> infrastructure and deploy stations in the appropriate </w:t>
      </w:r>
      <w:r w:rsidRPr="00280F56">
        <w:rPr>
          <w:lang w:eastAsia="en-NZ"/>
        </w:rPr>
        <w:lastRenderedPageBreak/>
        <w:t xml:space="preserve">places 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r w:rsidR="00F14344" w:rsidRPr="00280F56">
        <w:rPr>
          <w:lang w:eastAsia="en-NZ"/>
        </w:rPr>
        <w:t>Lo</w:t>
      </w:r>
      <w:r w:rsidR="00F14344">
        <w:rPr>
          <w:lang w:eastAsia="en-NZ"/>
        </w:rPr>
        <w:t>R</w:t>
      </w:r>
      <w:r w:rsidR="00F14344" w:rsidRPr="00280F56">
        <w:rPr>
          <w:lang w:eastAsia="en-NZ"/>
        </w:rPr>
        <w:t>aWAN</w:t>
      </w:r>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r w:rsidR="00F14344" w:rsidRPr="00280F56">
        <w:rPr>
          <w:lang w:eastAsia="en-NZ"/>
        </w:rPr>
        <w:t>Lo</w:t>
      </w:r>
      <w:r w:rsidR="00F14344">
        <w:rPr>
          <w:lang w:eastAsia="en-NZ"/>
        </w:rPr>
        <w:t>R</w:t>
      </w:r>
      <w:r w:rsidR="00F14344" w:rsidRPr="00280F56">
        <w:rPr>
          <w:lang w:eastAsia="en-NZ"/>
        </w:rPr>
        <w:t>aWAN</w:t>
      </w:r>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5EB7DE57" w:rsidR="000C5E07" w:rsidRDefault="00DB53A4" w:rsidP="003D7295">
      <w:pPr>
        <w:pStyle w:val="BodyText"/>
        <w:rPr>
          <w:lang w:eastAsia="en-NZ"/>
        </w:rPr>
      </w:pPr>
      <w:r w:rsidRPr="00280F56">
        <w:rPr>
          <w:lang w:eastAsia="en-NZ"/>
        </w:rPr>
        <w:t xml:space="preserve">Dedicated radio links are a </w:t>
      </w:r>
      <w:r w:rsidR="00742E8C" w:rsidRPr="00280F56">
        <w:rPr>
          <w:lang w:eastAsia="en-NZ"/>
        </w:rPr>
        <w:t>solution</w:t>
      </w:r>
      <w:r w:rsidRPr="00280F56">
        <w:rPr>
          <w:lang w:eastAsia="en-NZ"/>
        </w:rPr>
        <w:t xml:space="preserve">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696CF11C" w14:textId="3BB059CE" w:rsidR="00F446C9" w:rsidRPr="00280F56" w:rsidRDefault="00F446C9" w:rsidP="00806D15">
      <w:pPr>
        <w:pStyle w:val="Caption"/>
      </w:pPr>
      <w:bookmarkStart w:id="21" w:name="_Toc146546614"/>
      <w:bookmarkStart w:id="22" w:name="_Toc146547281"/>
      <w:bookmarkStart w:id="23" w:name="_Toc147920993"/>
      <w:r w:rsidRPr="00280F56">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w:t>
      </w:r>
      <w:r w:rsidR="00C5580D">
        <w:fldChar w:fldCharType="end"/>
      </w:r>
      <w:r w:rsidRPr="00280F56">
        <w:t xml:space="preserve"> </w:t>
      </w:r>
      <w:r w:rsidRPr="000C5E07">
        <w:rPr>
          <w:rStyle w:val="CaptionChar"/>
        </w:rPr>
        <w:t>Backhaul (long range) communication protocols compared.</w:t>
      </w:r>
      <w:bookmarkEnd w:id="21"/>
      <w:bookmarkEnd w:id="22"/>
      <w:bookmarkEnd w:id="23"/>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0120B4">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0120B4">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0120B4">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2378698A" w:rsidR="00F446C9" w:rsidRPr="00280F56" w:rsidRDefault="00F446C9" w:rsidP="000120B4">
            <w:pPr>
              <w:jc w:val="center"/>
            </w:pPr>
            <w:r w:rsidRPr="00280F56">
              <w:t>N</w:t>
            </w:r>
            <w:r w:rsidR="003D7295">
              <w:t>B</w:t>
            </w:r>
            <w:r w:rsidRPr="00280F56">
              <w:t>IoT</w:t>
            </w:r>
          </w:p>
        </w:tc>
        <w:tc>
          <w:tcPr>
            <w:tcW w:w="2006" w:type="dxa"/>
            <w:tcBorders>
              <w:top w:val="single" w:sz="4" w:space="0" w:color="auto"/>
              <w:left w:val="single" w:sz="4" w:space="0" w:color="auto"/>
              <w:bottom w:val="single" w:sz="4" w:space="0" w:color="auto"/>
              <w:right w:val="single" w:sz="4" w:space="0" w:color="auto"/>
            </w:tcBorders>
            <w:hideMark/>
          </w:tcPr>
          <w:p w14:paraId="6201F63D" w14:textId="3C3E2196" w:rsidR="00F446C9" w:rsidRPr="00280F56" w:rsidRDefault="00F14344" w:rsidP="000120B4">
            <w:pPr>
              <w:jc w:val="center"/>
            </w:pPr>
            <w:r w:rsidRPr="00280F56">
              <w:t>LoRaWAN</w:t>
            </w:r>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0120B4">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0120B4">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0120B4">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0120B4">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0120B4">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0120B4">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0120B4">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0120B4">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0120B4">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0120B4">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0120B4">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0120B4">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0120B4">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0120B4">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0120B4">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0120B4">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0120B4">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0120B4">
            <w:pPr>
              <w:jc w:val="center"/>
            </w:pPr>
            <w:r w:rsidRPr="00280F56">
              <w:t>300-400 kbs</w:t>
            </w:r>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0120B4">
            <w:pPr>
              <w:jc w:val="center"/>
            </w:pPr>
            <w:r w:rsidRPr="00280F56">
              <w:t>20-127 kbs</w:t>
            </w:r>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0120B4">
            <w:pPr>
              <w:jc w:val="center"/>
            </w:pPr>
            <w:r w:rsidRPr="00280F56">
              <w:t>50 kbs</w:t>
            </w:r>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0120B4">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0120B4">
            <w:pPr>
              <w:jc w:val="center"/>
            </w:pPr>
            <w:r w:rsidRPr="00280F56">
              <w:t>250 mW</w:t>
            </w:r>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0120B4">
            <w:pPr>
              <w:jc w:val="center"/>
            </w:pPr>
            <w:r w:rsidRPr="00280F56">
              <w:t>220 mW</w:t>
            </w:r>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0120B4">
            <w:pPr>
              <w:jc w:val="center"/>
            </w:pPr>
            <w:r w:rsidRPr="00280F56">
              <w:t>200 mW</w:t>
            </w:r>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0120B4">
            <w:pPr>
              <w:jc w:val="center"/>
            </w:pPr>
            <w:r w:rsidRPr="00280F56">
              <w:t>125 mW</w:t>
            </w:r>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0120B4">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0120B4">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0120B4">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0120B4">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0120B4">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0120B4">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0120B4">
            <w:pPr>
              <w:jc w:val="center"/>
            </w:pPr>
            <w:proofErr w:type="gramStart"/>
            <w:r w:rsidRPr="00280F56">
              <w:t>Very high</w:t>
            </w:r>
            <w:proofErr w:type="gramEnd"/>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0120B4">
            <w:pPr>
              <w:jc w:val="center"/>
            </w:pPr>
            <w:proofErr w:type="gramStart"/>
            <w:r w:rsidRPr="00280F56">
              <w:t>Very high</w:t>
            </w:r>
            <w:proofErr w:type="gramEnd"/>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0120B4">
            <w:pPr>
              <w:jc w:val="center"/>
            </w:pPr>
            <w:proofErr w:type="gramStart"/>
            <w:r w:rsidRPr="00280F56">
              <w:t>Very high</w:t>
            </w:r>
            <w:proofErr w:type="gramEnd"/>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0120B4">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0120B4">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0120B4">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0120B4">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0120B4">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0120B4">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0120B4">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0120B4">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0120B4">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0120B4">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0120B4">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0120B4">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0120B4">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0120B4">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0120B4">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0120B4">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C7E66CE"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xml:space="preserve">.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RFD (Reduced Functionality device) and a </w:t>
      </w:r>
      <w:r w:rsidR="00DB53A4" w:rsidRPr="00280F56">
        <w:rPr>
          <w:lang w:eastAsia="en-NZ"/>
        </w:rPr>
        <w:lastRenderedPageBreak/>
        <w:t>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however</w:t>
      </w:r>
      <w:r w:rsidR="00A3634E">
        <w:rPr>
          <w:lang w:eastAsia="en-NZ"/>
        </w:rPr>
        <w:t>,</w:t>
      </w:r>
      <w:r w:rsidR="00B601E9" w:rsidRPr="00280F56">
        <w:rPr>
          <w:lang w:eastAsia="en-NZ"/>
        </w:rPr>
        <w:t xml:space="preserve"> it is a short</w:t>
      </w:r>
      <w:r w:rsidR="00A3634E">
        <w:rPr>
          <w:lang w:eastAsia="en-NZ"/>
        </w:rPr>
        <w:t>-</w:t>
      </w:r>
      <w:r w:rsidR="00B601E9" w:rsidRPr="00280F56">
        <w:rPr>
          <w:lang w:eastAsia="en-NZ"/>
        </w:rPr>
        <w:t>range protocol</w:t>
      </w:r>
      <w:r w:rsidR="00A3634E">
        <w:rPr>
          <w:lang w:eastAsia="en-NZ"/>
        </w:rPr>
        <w:t>,</w:t>
      </w:r>
      <w:r w:rsidR="00B601E9" w:rsidRPr="00280F56">
        <w:rPr>
          <w:lang w:eastAsia="en-NZ"/>
        </w:rPr>
        <w:t xml:space="preserve">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utilises the 433MHz band which gives it multi-km range. To improve performance</w:t>
      </w:r>
      <w:r w:rsidR="00BB76EE">
        <w:rPr>
          <w:lang w:eastAsia="en-NZ"/>
        </w:rPr>
        <w:t>,</w:t>
      </w:r>
      <w:r w:rsidR="00B601E9" w:rsidRPr="00280F56">
        <w:rPr>
          <w:lang w:eastAsia="en-NZ"/>
        </w:rPr>
        <w:t xml:space="preserve"> some network </w:t>
      </w:r>
      <w:r w:rsidR="00BB76EE">
        <w:rPr>
          <w:lang w:eastAsia="en-NZ"/>
        </w:rPr>
        <w:t>devices</w:t>
      </w:r>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There are no retail providers of Dash7 devices in N</w:t>
      </w:r>
      <w:r w:rsidR="00A3634E">
        <w:rPr>
          <w:lang w:eastAsia="en-NZ"/>
        </w:rPr>
        <w:t>ew Zealand,</w:t>
      </w:r>
      <w:r w:rsidR="00B601E9" w:rsidRPr="00280F56">
        <w:rPr>
          <w:lang w:eastAsia="en-NZ"/>
        </w:rPr>
        <w:t xml:space="preserve"> so this technology is not recommended.</w:t>
      </w:r>
    </w:p>
    <w:p w14:paraId="712BD1C7" w14:textId="495A11C4" w:rsidR="00B601E9" w:rsidRPr="00280F56" w:rsidRDefault="00BB76EE" w:rsidP="00C90D24">
      <w:pPr>
        <w:pStyle w:val="BodyText"/>
        <w:rPr>
          <w:rFonts w:asciiTheme="minorHAnsi" w:hAnsiTheme="minorHAnsi"/>
          <w:szCs w:val="22"/>
          <w:lang w:eastAsia="en-US"/>
        </w:rPr>
      </w:pPr>
      <w:r w:rsidRPr="00280F56">
        <w:t>Wi-Fi</w:t>
      </w:r>
      <w:r w:rsidR="00B601E9" w:rsidRPr="00280F56">
        <w:t xml:space="preserve"> HaLow is based on the IEEE 802.11ah standard </w:t>
      </w:r>
      <w:r w:rsidR="00B601E9" w:rsidRPr="00280F56">
        <w:fldChar w:fldCharType="begin" w:fldLock="1"/>
      </w:r>
      <w:r w:rsidR="00B601E9"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00B601E9" w:rsidRPr="00280F56">
        <w:fldChar w:fldCharType="separate"/>
      </w:r>
      <w:r w:rsidR="00B601E9" w:rsidRPr="00280F56">
        <w:rPr>
          <w:noProof/>
        </w:rPr>
        <w:t>(Shanmuga Sundaram, 2016)</w:t>
      </w:r>
      <w:r w:rsidR="00B601E9" w:rsidRPr="00280F56">
        <w:fldChar w:fldCharType="end"/>
      </w:r>
      <w:r w:rsidR="00B601E9" w:rsidRPr="00280F56">
        <w:t xml:space="preserve"> and consumes less power than standard </w:t>
      </w:r>
      <w:r w:rsidRPr="00280F56">
        <w:t>Wi-Fi</w:t>
      </w:r>
      <w:r w:rsidR="00B601E9" w:rsidRPr="00280F56">
        <w:t xml:space="preserve"> with a longer range; up to 750m using the “unlicensed” frequencies from 915-928MHz. Being a superset of </w:t>
      </w:r>
      <w:r w:rsidRPr="00280F56">
        <w:t>Wi-Fi</w:t>
      </w:r>
      <w:r w:rsidR="00B601E9" w:rsidRPr="00280F56">
        <w:t xml:space="preserve">, </w:t>
      </w:r>
      <w:r w:rsidRPr="00280F56">
        <w:t>Wi-Fi</w:t>
      </w:r>
      <w:r w:rsidR="00B601E9" w:rsidRPr="00280F56">
        <w:t xml:space="preserve"> Ha</w:t>
      </w:r>
      <w:r>
        <w:t>L</w:t>
      </w:r>
      <w:r w:rsidR="00B601E9" w:rsidRPr="00280F56">
        <w:t xml:space="preserve">ow supports IP based communication and is designed to support a lot of simultaneous clients (up to 8191 as </w:t>
      </w:r>
      <w:proofErr w:type="gramStart"/>
      <w:r w:rsidR="00B601E9" w:rsidRPr="00280F56">
        <w:t>13</w:t>
      </w:r>
      <w:proofErr w:type="gramEnd"/>
      <w:r w:rsidR="00B601E9" w:rsidRPr="00280F56">
        <w:t xml:space="preserve"> bits are used for an ID) in a star-shaped network with data transmission rates from 150kbs to 347Mbs. </w:t>
      </w:r>
      <w:r w:rsidR="000C5E07">
        <w:t xml:space="preserve">As such, </w:t>
      </w:r>
      <w:r>
        <w:t>Wi-Fi</w:t>
      </w:r>
      <w:r w:rsidR="000C5E07">
        <w:t xml:space="preserve"> HaLow is only possible for cattle monitoring. </w:t>
      </w:r>
      <w:r w:rsidR="00B601E9" w:rsidRPr="00280F56">
        <w:t xml:space="preserve">Up to 6960 stations can be simultaneously connected over 1km while transmitting </w:t>
      </w:r>
      <w:proofErr w:type="gramStart"/>
      <w:r w:rsidR="00B601E9" w:rsidRPr="00280F56">
        <w:t>100</w:t>
      </w:r>
      <w:proofErr w:type="gramEnd"/>
      <w:r w:rsidR="00B601E9" w:rsidRPr="00280F56">
        <w:t xml:space="preserve"> bytes of data every 60 seconds without packet loss when tuning TIM (12 groups) and RAW (2 slots) parameters. In terms of power efficiency, 802.11ah enables 500 IoT devices to turn on their radios 3% of the time when transmitting every 60 seconds </w:t>
      </w:r>
      <w:r w:rsidR="00B601E9" w:rsidRPr="00280F56">
        <w:fldChar w:fldCharType="begin" w:fldLock="1"/>
      </w:r>
      <w:r w:rsidR="00B601E9"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00B601E9" w:rsidRPr="00280F56">
        <w:fldChar w:fldCharType="separate"/>
      </w:r>
      <w:r w:rsidR="00B601E9" w:rsidRPr="00280F56">
        <w:rPr>
          <w:noProof/>
        </w:rPr>
        <w:t>(Šljivo et al., 2018)</w:t>
      </w:r>
      <w:r w:rsidR="00B601E9" w:rsidRPr="00280F56">
        <w:fldChar w:fldCharType="end"/>
      </w:r>
      <w:r w:rsidR="00B601E9" w:rsidRPr="00280F56">
        <w:t>. Wi</w:t>
      </w:r>
      <w:r>
        <w:t>-F</w:t>
      </w:r>
      <w:r w:rsidR="00B601E9" w:rsidRPr="00280F56">
        <w:t>i</w:t>
      </w:r>
      <w:r>
        <w:t xml:space="preserve"> </w:t>
      </w:r>
      <w:r w:rsidR="00B601E9" w:rsidRPr="00280F56">
        <w:t xml:space="preserve">HaLow </w:t>
      </w:r>
      <w:proofErr w:type="gramStart"/>
      <w:r w:rsidR="00B601E9" w:rsidRPr="00280F56">
        <w:t>is included</w:t>
      </w:r>
      <w:proofErr w:type="gramEnd"/>
      <w:r w:rsidR="00B601E9" w:rsidRPr="00280F56">
        <w:t xml:space="preserve"> here despite there being no retail supply of network cards in New Zealand as it has distinct advantages that may make it worthwhile to source parts from overseas. One of these advantages is the multi</w:t>
      </w:r>
      <w:r w:rsidR="00A3634E">
        <w:t>-</w:t>
      </w:r>
      <w:r w:rsidR="00B601E9" w:rsidRPr="00280F56">
        <w:t>hop relay support integrated with the technology.</w:t>
      </w:r>
    </w:p>
    <w:p w14:paraId="3BFEC80C" w14:textId="35A2EEB3"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 xml:space="preserve">For both power usage and connection speed advantages, Bluetooth is </w:t>
      </w:r>
      <w:r w:rsidR="00F57603" w:rsidRPr="00280F56">
        <w:rPr>
          <w:lang w:eastAsia="en-NZ"/>
        </w:rPr>
        <w:t>attractive</w:t>
      </w:r>
      <w:r w:rsidRPr="00280F56">
        <w:rPr>
          <w:lang w:eastAsia="en-NZ"/>
        </w:rPr>
        <w:t>.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lastRenderedPageBreak/>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t>LoRaWAN can be used as a short haul system but the other systems are more cost-effective, albeit with reduced range.</w:t>
      </w:r>
    </w:p>
    <w:p w14:paraId="529818E7" w14:textId="2B6F6D5D" w:rsidR="00D2502A" w:rsidRPr="00280F56" w:rsidRDefault="00D2502A" w:rsidP="00806D15">
      <w:pPr>
        <w:pStyle w:val="Caption"/>
      </w:pPr>
      <w:bookmarkStart w:id="24" w:name="_Toc146546615"/>
      <w:bookmarkStart w:id="25" w:name="_Toc146547282"/>
      <w:bookmarkStart w:id="26" w:name="_Toc147920994"/>
      <w:r w:rsidRPr="00280F56">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3</w:t>
      </w:r>
      <w:r w:rsidR="00C5580D">
        <w:fldChar w:fldCharType="end"/>
      </w:r>
      <w:r w:rsidRPr="00280F56">
        <w:t xml:space="preserve">  Short range communication protocols compared</w:t>
      </w:r>
      <w:bookmarkEnd w:id="24"/>
      <w:bookmarkEnd w:id="25"/>
      <w:bookmarkEnd w:id="26"/>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5683E466" w:rsidR="00D2502A" w:rsidRPr="00280F56" w:rsidRDefault="00F14344" w:rsidP="00842CFB">
            <w:r w:rsidRPr="00280F56">
              <w:t>B</w:t>
            </w:r>
            <w:r>
              <w:t>luetooth</w:t>
            </w:r>
            <w:r w:rsidRPr="00280F56">
              <w:t xml:space="preserve"> </w:t>
            </w:r>
            <w:r>
              <w:t>Low</w:t>
            </w:r>
            <w:r w:rsidR="00EB516C">
              <w:t xml:space="preserve"> </w:t>
            </w:r>
            <w:r w:rsidR="00D2502A"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1CDDFFD0" w:rsidR="00D2502A" w:rsidRPr="00280F56" w:rsidRDefault="00F14344" w:rsidP="00842CFB">
            <w:r w:rsidRPr="00280F56">
              <w:t>LoRaWAN</w:t>
            </w:r>
          </w:p>
        </w:tc>
        <w:tc>
          <w:tcPr>
            <w:tcW w:w="1701" w:type="dxa"/>
            <w:tcBorders>
              <w:top w:val="single" w:sz="4" w:space="0" w:color="auto"/>
              <w:left w:val="single" w:sz="4" w:space="0" w:color="auto"/>
              <w:bottom w:val="single" w:sz="4" w:space="0" w:color="auto"/>
              <w:right w:val="single" w:sz="4" w:space="0" w:color="auto"/>
            </w:tcBorders>
            <w:hideMark/>
          </w:tcPr>
          <w:p w14:paraId="53591428" w14:textId="0BAB917A" w:rsidR="00D2502A" w:rsidRPr="00280F56" w:rsidRDefault="00F14344" w:rsidP="00842CFB">
            <w:r w:rsidRPr="00280F56">
              <w:t>Wi-Fi</w:t>
            </w:r>
            <w:r w:rsidR="00D2502A" w:rsidRPr="00280F56">
              <w:t xml:space="preserve"> HaLow</w:t>
            </w:r>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t>kbs</w:t>
            </w:r>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t>kbs</w:t>
            </w:r>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150 kbs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mW</w:t>
            </w:r>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10 mW</w:t>
            </w:r>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10 mW</w:t>
            </w:r>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125 mW</w:t>
            </w:r>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2B8E4F54" w:rsidR="000E74AE" w:rsidRPr="00280F56" w:rsidRDefault="000E74AE" w:rsidP="00842CFB">
            <w:r>
              <w:t>Not ideal</w:t>
            </w:r>
            <w:r w:rsidR="00A3634E">
              <w:t xml:space="preserve"> as line of sight.</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6EECD163" w:rsidR="000E74AE" w:rsidRPr="00280F56" w:rsidRDefault="000E74AE" w:rsidP="00842CFB">
            <w:r>
              <w:t>Not ideal</w:t>
            </w:r>
            <w:r w:rsidR="00A3634E">
              <w:t xml:space="preserve"> as range is short</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235B6F4C" w:rsidR="000E74AE" w:rsidRPr="00280F56" w:rsidRDefault="000E74AE" w:rsidP="00842CFB">
            <w:r>
              <w:t>Not ideal</w:t>
            </w:r>
            <w:r w:rsidR="00A3634E">
              <w:t xml:space="preserve"> for short-range but is good for long-range.</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806D15">
      <w:pPr>
        <w:pStyle w:val="Caption"/>
      </w:pPr>
      <w:r w:rsidRPr="00280F56">
        <w:br/>
      </w:r>
      <w:bookmarkStart w:id="27"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27"/>
    </w:p>
    <w:p w14:paraId="38A4E553" w14:textId="77777777" w:rsidR="00030A9C" w:rsidRPr="00280F56" w:rsidRDefault="00030A9C">
      <w:pPr>
        <w:rPr>
          <w:rFonts w:ascii="Calibri" w:hAnsi="Calibri"/>
          <w:b/>
          <w:bCs/>
          <w:szCs w:val="20"/>
        </w:rPr>
      </w:pPr>
      <w:r w:rsidRPr="00280F56">
        <w:br w:type="page"/>
      </w:r>
    </w:p>
    <w:p w14:paraId="0F0CCF7E" w14:textId="5F1A01E1" w:rsidR="00F446C9" w:rsidRPr="00280F56" w:rsidRDefault="00D2502A" w:rsidP="00806D15">
      <w:pPr>
        <w:pStyle w:val="Caption"/>
      </w:pPr>
      <w:bookmarkStart w:id="28" w:name="_Toc146546616"/>
      <w:bookmarkStart w:id="29" w:name="_Toc146547284"/>
      <w:bookmarkStart w:id="30" w:name="_Toc147920995"/>
      <w:r w:rsidRPr="00280F56">
        <w:lastRenderedPageBreak/>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4</w:t>
      </w:r>
      <w:r w:rsidR="00C5580D">
        <w:fldChar w:fldCharType="end"/>
      </w:r>
      <w:r w:rsidRPr="00280F56">
        <w:t xml:space="preserve">  Communication proto</w:t>
      </w:r>
      <w:r w:rsidR="00713165">
        <w:t>c</w:t>
      </w:r>
      <w:r w:rsidRPr="00280F56">
        <w:t>ol</w:t>
      </w:r>
      <w:r w:rsidR="00424FD0" w:rsidRPr="00280F56">
        <w:t xml:space="preserve"> options available on a range of microcomputers</w:t>
      </w:r>
      <w:bookmarkEnd w:id="28"/>
      <w:bookmarkEnd w:id="29"/>
      <w:bookmarkEnd w:id="30"/>
    </w:p>
    <w:p w14:paraId="5CD41A87" w14:textId="2BF11499" w:rsidR="00D2502A" w:rsidRPr="00280F56" w:rsidRDefault="00D2502A" w:rsidP="00806D15">
      <w:pPr>
        <w:pStyle w:val="Caption"/>
      </w:pPr>
    </w:p>
    <w:tbl>
      <w:tblPr>
        <w:tblStyle w:val="TableGrid"/>
        <w:tblW w:w="0" w:type="auto"/>
        <w:jc w:val="center"/>
        <w:tblLook w:val="04A0" w:firstRow="1" w:lastRow="0" w:firstColumn="1" w:lastColumn="0" w:noHBand="0" w:noVBand="1"/>
      </w:tblPr>
      <w:tblGrid>
        <w:gridCol w:w="1115"/>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t>EdgeT</w:t>
            </w:r>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r w:rsidRPr="00280F56">
              <w:t>Microbit</w:t>
            </w:r>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4FF8B0AA" w:rsidR="00D2502A" w:rsidRPr="00280F56" w:rsidRDefault="00F14344">
            <w:r w:rsidRPr="00280F56">
              <w:t>LoRaWAN</w:t>
            </w:r>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r w:rsidRPr="00280F56">
              <w:t>NbIOT</w:t>
            </w:r>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7C347D08" w:rsidR="00713165" w:rsidRDefault="00713165" w:rsidP="00283CB1">
      <w:pPr>
        <w:pStyle w:val="BodyText"/>
      </w:pPr>
      <w:r w:rsidRPr="00280F56">
        <w:t>Key: I=Inbuilt, M=Module available in NZ,</w:t>
      </w:r>
      <w:r w:rsidR="00A3634E">
        <w:t xml:space="preserve"> </w:t>
      </w:r>
      <w:r w:rsidRPr="00280F56">
        <w:t>O=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1E0F2331" w:rsidR="00EB516C" w:rsidRDefault="00713165" w:rsidP="00713165">
      <w:pPr>
        <w:pStyle w:val="BodyText"/>
      </w:pPr>
      <w:r>
        <w:br/>
      </w:r>
      <w:r w:rsidRPr="00280F56">
        <w:t xml:space="preserve">To avoid the monthly costs and </w:t>
      </w:r>
      <w:r w:rsidR="00742E8C" w:rsidRPr="00280F56">
        <w:t>infrastructure</w:t>
      </w:r>
      <w:r w:rsidRPr="00280F56">
        <w:t xml:space="preserve"> investments in RF backhaul technology, a</w:t>
      </w:r>
      <w:r>
        <w:t>n</w:t>
      </w:r>
      <w:r w:rsidRPr="00280F56">
        <w:t xml:space="preserve"> </w:t>
      </w:r>
      <w:r>
        <w:t xml:space="preserve">autonomous </w:t>
      </w:r>
      <w:r w:rsidRPr="00280F56">
        <w:t>travelling device (rather than the actual farmer) could visit the herd, download the data</w:t>
      </w:r>
      <w:r w:rsidR="00A3634E">
        <w:t>,</w:t>
      </w:r>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w:t>
      </w:r>
      <w:proofErr w:type="gramStart"/>
      <w:r w:rsidRPr="00280F56">
        <w:t>being trampled</w:t>
      </w:r>
      <w:proofErr w:type="gramEnd"/>
      <w:r w:rsidR="0053122D">
        <w:t xml:space="preserve"> on</w:t>
      </w:r>
      <w:r w:rsidRPr="00280F56">
        <w:t xml:space="preserve"> and/or startling the </w:t>
      </w:r>
      <w:r w:rsidR="00742E8C" w:rsidRPr="00280F56">
        <w:t>animal</w:t>
      </w:r>
      <w:r w:rsidR="00742E8C">
        <w:t xml:space="preserve"> and</w:t>
      </w:r>
      <w:r w:rsidRPr="00280F56">
        <w:t xml:space="preserve"> obtain data from the other sensors on the animal. Most research on data mules in a rural context has concentrated </w:t>
      </w:r>
      <w:r w:rsidR="00A3634E">
        <w:t xml:space="preserve">on </w:t>
      </w:r>
      <w:r w:rsidRPr="00280F56">
        <w:t xml:space="preserve">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00A3634E">
        <w:t xml:space="preserve">unless an expensive license is obtained.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00A3634E">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51347F90" w14:textId="726885D2" w:rsidR="006009DB" w:rsidRPr="00280F56"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p>
    <w:p w14:paraId="78D2A385" w14:textId="0FC6E950" w:rsidR="00952362" w:rsidRDefault="00416E6A" w:rsidP="00952362">
      <w:pPr>
        <w:pStyle w:val="Heading3"/>
        <w:rPr>
          <w:noProof w:val="0"/>
        </w:rPr>
      </w:pPr>
      <w:bookmarkStart w:id="31" w:name="_Toc147920247"/>
      <w:bookmarkEnd w:id="19"/>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1"/>
    </w:p>
    <w:p w14:paraId="753C2830" w14:textId="09AB888A"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w:t>
      </w:r>
      <w:r w:rsidR="00742E8C">
        <w:t>detection</w:t>
      </w:r>
      <w:r w:rsidR="00375FB6">
        <w:t xml:space="preserve"> sensors and their limitations.</w:t>
      </w:r>
    </w:p>
    <w:p w14:paraId="4280BD53" w14:textId="755ABDD9" w:rsidR="00952362" w:rsidRPr="00280F56" w:rsidRDefault="00952362" w:rsidP="00375FB6">
      <w:pPr>
        <w:pStyle w:val="Heading3"/>
      </w:pPr>
      <w:bookmarkStart w:id="32" w:name="_Toc147920248"/>
      <w:r w:rsidRPr="00280F56">
        <w:lastRenderedPageBreak/>
        <w:t>Obstacle Avoidance</w:t>
      </w:r>
      <w:bookmarkEnd w:id="32"/>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120B4">
                                <w:t>‬</w:t>
                              </w:r>
                              <w:r w:rsidR="000120B4">
                                <w:t>‬</w:t>
                              </w:r>
                              <w:r w:rsidR="000120B4">
                                <w:t>‬</w:t>
                              </w:r>
                              <w:r w:rsidR="000120B4">
                                <w:t>‬</w:t>
                              </w:r>
                              <w:r w:rsidR="000120B4">
                                <w:t>‬</w:t>
                              </w:r>
                              <w:r w:rsidR="000120B4">
                                <w:t>‬</w:t>
                              </w:r>
                              <w:r w:rsidR="000120B4">
                                <w:t>‬</w:t>
                              </w:r>
                              <w:r w:rsidR="000120B4">
                                <w:t>‬</w:t>
                              </w:r>
                              <w:r w:rsidR="000120B4">
                                <w:t>‬</w:t>
                              </w:r>
                              <w:r w:rsidR="000120B4">
                                <w:t>‬</w:t>
                              </w:r>
                              <w:r w:rsidR="000120B4">
                                <w:t>‬</w:t>
                              </w:r>
                              <w:r w:rsidR="000120B4">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1F7243D1"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w:t>
      </w:r>
      <w:r w:rsidR="00742E8C" w:rsidRPr="00280F56">
        <w:t>taller</w:t>
      </w:r>
      <w:r w:rsidR="004B3066" w:rsidRPr="00280F56">
        <w:t xml:space="preserve"> than the rover, along with trees and shrubs at various stages of growth.</w:t>
      </w:r>
      <w:r w:rsidR="004B3066" w:rsidRPr="00280F56">
        <w:br/>
      </w:r>
      <w:proofErr w:type="gramStart"/>
      <w:r w:rsidR="004B3066" w:rsidRPr="00280F56">
        <w:t>2</w:t>
      </w:r>
      <w:proofErr w:type="gramEnd"/>
      <w:r w:rsidR="004B3066" w:rsidRPr="00280F56">
        <w:t>.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r>
      <w:proofErr w:type="gramStart"/>
      <w:r w:rsidR="004B3066" w:rsidRPr="00280F56">
        <w:t>3</w:t>
      </w:r>
      <w:proofErr w:type="gramEnd"/>
      <w:r w:rsidR="004B3066" w:rsidRPr="00280F56">
        <w:t>. Rocks and stones, which are numerous on NZ farms and the rover must decide to either climb or circumnavigate these obstacles.</w:t>
      </w:r>
      <w:r w:rsidR="004B3066" w:rsidRPr="00280F56">
        <w:br/>
      </w:r>
      <w:proofErr w:type="gramStart"/>
      <w:r w:rsidR="004B3066" w:rsidRPr="00280F56">
        <w:t>4</w:t>
      </w:r>
      <w:proofErr w:type="gramEnd"/>
      <w:r w:rsidR="004B3066" w:rsidRPr="00280F56">
        <w:t>. Various weather conditions - sun, snow, rain, ice</w:t>
      </w:r>
      <w:r w:rsidR="00A3634E">
        <w:t>,</w:t>
      </w:r>
      <w:r w:rsidR="004B3066" w:rsidRPr="00280F56">
        <w:t xml:space="preserve"> and fog. </w:t>
      </w:r>
      <w:r w:rsidR="004B3066" w:rsidRPr="00280F56">
        <w:br/>
      </w:r>
      <w:r w:rsidR="004B3066" w:rsidRPr="00280F56">
        <w:lastRenderedPageBreak/>
        <w:t xml:space="preserve">5. The terrain gradient which needs to be </w:t>
      </w:r>
      <w:r w:rsidR="00A3634E" w:rsidRPr="00280F56">
        <w:t>traversable</w:t>
      </w:r>
      <w:r w:rsidR="004B3066" w:rsidRPr="00280F56">
        <w:t xml:space="preserve"> or avoided. </w:t>
      </w:r>
      <w:r w:rsidR="004B3066" w:rsidRPr="00280F56">
        <w:br/>
        <w:t>6. Rabbit warren holes and/or other large depressions which need to be avoided.</w:t>
      </w:r>
      <w:r w:rsidR="004B3066" w:rsidRPr="00280F56">
        <w:br/>
      </w:r>
      <w:proofErr w:type="gramStart"/>
      <w:r w:rsidR="004B3066" w:rsidRPr="00280F56">
        <w:t>7</w:t>
      </w:r>
      <w:proofErr w:type="gramEnd"/>
      <w:r w:rsidR="004B3066" w:rsidRPr="00280F56">
        <w:t>. Farm fencing, where the rover must either stay within the defined boundary and/or detect and utilise methods to pass through fences, gates, cattle</w:t>
      </w:r>
      <w:r w:rsidR="00F307EF">
        <w:t>-</w:t>
      </w:r>
      <w:r w:rsidR="004B3066" w:rsidRPr="00280F56">
        <w:t>stops, etc.</w:t>
      </w:r>
      <w:r w:rsidR="004B3066" w:rsidRPr="00280F56">
        <w:br/>
      </w:r>
      <w:proofErr w:type="gramStart"/>
      <w:r w:rsidR="004B3066" w:rsidRPr="00280F56">
        <w:t>8</w:t>
      </w:r>
      <w:proofErr w:type="gramEnd"/>
      <w:r w:rsidR="004B3066" w:rsidRPr="00280F56">
        <w:t>. Humans, animals</w:t>
      </w:r>
      <w:r w:rsidR="00F307EF">
        <w:t>,</w:t>
      </w:r>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3" w:name="_Toc137371634"/>
      <w:r w:rsidRPr="00280F56">
        <w:rPr>
          <w:noProof w:val="0"/>
        </w:rPr>
        <w:t>Typical Obstacle-detection sensors</w:t>
      </w:r>
      <w:bookmarkEnd w:id="33"/>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lang w:eastAsia="en-NZ"/>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64E4C335" w:rsidR="004B3066" w:rsidRPr="00280F56" w:rsidRDefault="00121E32" w:rsidP="00806D15">
      <w:pPr>
        <w:pStyle w:val="Caption"/>
      </w:pPr>
      <w:bookmarkStart w:id="34" w:name="_Toc146547285"/>
      <w:bookmarkStart w:id="35" w:name="_Toc147921189"/>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rsidRPr="00280F56">
        <w:t xml:space="preserve">  </w:t>
      </w:r>
      <w:r w:rsidR="00375FB6">
        <w:t xml:space="preserve">Obstacle detecting </w:t>
      </w:r>
      <w:r w:rsidRPr="00280F56">
        <w:t>Sensor Types</w:t>
      </w:r>
      <w:bookmarkEnd w:id="34"/>
      <w:r w:rsidR="003D7295">
        <w:t xml:space="preserve"> (Image from author).</w:t>
      </w:r>
      <w:bookmarkEnd w:id="35"/>
    </w:p>
    <w:p w14:paraId="1FD486F3" w14:textId="2B487B1B"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r w:rsidR="00061399" w:rsidRPr="00280F56">
        <w:t>),</w:t>
      </w:r>
      <w:r w:rsidR="004B3066" w:rsidRPr="00280F56">
        <w:t xml:space="preserve"> but categorisation of an object is not possible without further processing.</w:t>
      </w:r>
    </w:p>
    <w:p w14:paraId="40FA56FE" w14:textId="7D7474A4"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00F307EF">
        <w:t>,</w:t>
      </w:r>
      <w:r w:rsidRPr="00280F56">
        <w:t xml:space="preserve"> besides Wong’s work</w:t>
      </w:r>
      <w:r w:rsidR="00F307EF">
        <w:t>,</w:t>
      </w:r>
      <w:r w:rsidRPr="00280F56">
        <w:t xml:space="preserve"> but is a project more suited to an RF engineer to design the required antennae array</w:t>
      </w:r>
      <w:r w:rsidR="00F307EF">
        <w:t>,</w:t>
      </w:r>
      <w:r w:rsidR="007E573A" w:rsidRPr="00280F56">
        <w:t xml:space="preserve"> and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 emits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narrow surfaces</w:t>
      </w:r>
      <w:r w:rsidR="00F57603">
        <w:t>,</w:t>
      </w:r>
      <w:r w:rsidRPr="00280F56">
        <w:t xml:space="preserve"> such as a narrow bush branch</w:t>
      </w:r>
      <w:r w:rsidR="00375FB6">
        <w:t xml:space="preserve"> or a fence wire</w:t>
      </w:r>
      <w:r w:rsidR="00F57603">
        <w:t>.</w:t>
      </w:r>
      <w:r w:rsidRPr="00280F56">
        <w:t xml:space="preserve">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w:t>
      </w:r>
      <w:r w:rsidR="00742E8C" w:rsidRPr="00280F56">
        <w:t>cheap</w:t>
      </w:r>
      <w:r w:rsidRPr="00280F56">
        <w:t xml:space="preserve">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w:t>
      </w:r>
      <w:r w:rsidR="00F57603" w:rsidRPr="00280F56">
        <w:t>inflated cost</w:t>
      </w:r>
      <w:r w:rsidRPr="00280F56">
        <w:t xml:space="preserve"> and </w:t>
      </w:r>
      <w:r w:rsidR="00F57603">
        <w:t>the</w:t>
      </w:r>
      <w:r w:rsidRPr="00280F56">
        <w:t xml:space="preserve"> high computer processing power required to analyse the visual data, along with low resolution (compared to a </w:t>
      </w:r>
      <w:r w:rsidR="005E6285" w:rsidRPr="00280F56">
        <w:t xml:space="preserve">conventional </w:t>
      </w:r>
      <w:r w:rsidRPr="00280F56">
        <w:t>camera)</w:t>
      </w:r>
      <w:r w:rsidR="00F57603">
        <w:t>,</w:t>
      </w:r>
      <w:r w:rsidRPr="00280F56">
        <w:t xml:space="preserve">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1345D381" w:rsidR="00F968EF" w:rsidRDefault="00F307EF" w:rsidP="00BB76EE">
      <w:pPr>
        <w:pStyle w:val="BodyText"/>
      </w:pPr>
      <w:bookmarkStart w:id="36" w:name="_Toc146547286"/>
      <w:r>
        <w:rPr>
          <w:lang w:eastAsia="zh-CN"/>
        </w:rPr>
        <w:lastRenderedPageBreak/>
        <w:t>Camera-based d</w:t>
      </w:r>
      <w:r w:rsidR="004B3066" w:rsidRPr="00280F56">
        <w:rPr>
          <w:lang w:eastAsia="zh-CN"/>
        </w:rPr>
        <w:t xml:space="preserve">etection of holes in the ground </w:t>
      </w:r>
      <w:r w:rsidR="004E53CB" w:rsidRPr="00280F56">
        <w:rPr>
          <w:lang w:eastAsia="zh-CN"/>
        </w:rPr>
        <w:t xml:space="preserve">(rabbit warrens or natural depressions) </w:t>
      </w:r>
      <w:r w:rsidR="004B3066" w:rsidRPr="00280F56">
        <w:rPr>
          <w:lang w:eastAsia="zh-CN"/>
        </w:rPr>
        <w:t>ha</w:t>
      </w:r>
      <w:r w:rsidR="007E573A" w:rsidRPr="00280F56">
        <w:rPr>
          <w:lang w:eastAsia="zh-CN"/>
        </w:rPr>
        <w:t>s</w:t>
      </w:r>
      <w:r w:rsidR="004B3066" w:rsidRPr="00280F56">
        <w:rPr>
          <w:lang w:eastAsia="zh-CN"/>
        </w:rPr>
        <w:t xml:space="preserve"> been briefly explored </w:t>
      </w:r>
      <w:r w:rsidR="004B3066"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004B3066" w:rsidRPr="00280F56">
        <w:fldChar w:fldCharType="separate"/>
      </w:r>
      <w:r w:rsidR="00D40BA6" w:rsidRPr="00280F56">
        <w:rPr>
          <w:noProof/>
        </w:rPr>
        <w:t>(Ghaffari et al., 2004; Kusuma Arbawa et al., 2021; L. Matthies &amp; Rankin, 2003; J. Wang et al., 2016)</w:t>
      </w:r>
      <w:r w:rsidR="004B3066" w:rsidRPr="00280F56">
        <w:fldChar w:fldCharType="end"/>
      </w:r>
      <w:r w:rsidR="004E53CB" w:rsidRPr="00280F56">
        <w:t xml:space="preserve"> by u</w:t>
      </w:r>
      <w:r w:rsidR="004B3066" w:rsidRPr="00280F56">
        <w:t xml:space="preserve">sing thermal signatures (infra-red) </w:t>
      </w:r>
      <w:r w:rsidR="004E53CB" w:rsidRPr="00280F56">
        <w:t xml:space="preserve">which </w:t>
      </w:r>
      <w:r w:rsidR="004B3066" w:rsidRPr="00280F56">
        <w:t xml:space="preserve">works well at night provided that ground cover is not too dense but has limited effectiveness on a sunny day </w:t>
      </w:r>
      <w:r w:rsidR="004B3066"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004B3066" w:rsidRPr="00280F56">
        <w:fldChar w:fldCharType="separate"/>
      </w:r>
      <w:r w:rsidR="00D40BA6" w:rsidRPr="00280F56">
        <w:rPr>
          <w:noProof/>
        </w:rPr>
        <w:t>(L. Matthies &amp; Rankin, 2003)</w:t>
      </w:r>
      <w:r w:rsidR="004B3066" w:rsidRPr="00280F56">
        <w:fldChar w:fldCharType="end"/>
      </w:r>
      <w:r w:rsidR="004B3066" w:rsidRPr="00280F56">
        <w:t>. Matthies and Rankin propose modelling solar illumination for their approach to be usable in daylight conditions.</w:t>
      </w:r>
      <w:r w:rsidR="004B3066" w:rsidRPr="00280F56">
        <w:br/>
      </w:r>
      <w:r w:rsidR="004B3066" w:rsidRPr="00280F56">
        <w:br/>
        <w:t xml:space="preserve">Determining and adapting to ground conditions has primarily </w:t>
      </w:r>
      <w:proofErr w:type="gramStart"/>
      <w:r w:rsidR="004B3066" w:rsidRPr="00280F56">
        <w:t>been limited</w:t>
      </w:r>
      <w:proofErr w:type="gramEnd"/>
      <w:r w:rsidR="004B3066" w:rsidRPr="00280F56">
        <w:t xml:space="preserve"> to detecting traction loss on the driven wheels and compensating by pulsing torque in </w:t>
      </w:r>
      <w:r w:rsidR="00F57603" w:rsidRPr="00280F56">
        <w:t>an analogous manner</w:t>
      </w:r>
      <w:r w:rsidR="004B3066" w:rsidRPr="00280F56">
        <w:t xml:space="preserve"> to anti-lock braking</w:t>
      </w:r>
      <w:r w:rsidR="007E573A" w:rsidRPr="00280F56">
        <w:t xml:space="preserve">. The methodology is well developed </w:t>
      </w:r>
      <w:r w:rsidR="004B3066" w:rsidRPr="00280F56">
        <w:t>and is the approach taken by full-size vehicles.</w:t>
      </w:r>
      <w:r w:rsidR="007E573A" w:rsidRPr="00280F56">
        <w:t xml:space="preserve"> </w:t>
      </w:r>
      <w:r w:rsidR="007E573A" w:rsidRPr="00280F56">
        <w:br/>
      </w:r>
      <w:r w:rsidR="004B3066" w:rsidRPr="00280F56">
        <w:t xml:space="preserve">Determining ground conditions before the rover reaches them has had less research. Khan and Ahmed </w:t>
      </w:r>
      <w:r w:rsidR="004B3066"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004B3066" w:rsidRPr="00280F56">
        <w:fldChar w:fldCharType="separate"/>
      </w:r>
      <w:r w:rsidR="00D40BA6" w:rsidRPr="00280F56">
        <w:rPr>
          <w:noProof/>
        </w:rPr>
        <w:t>(Khan &amp; Ahmed, 2021)</w:t>
      </w:r>
      <w:r w:rsidR="004B3066" w:rsidRPr="00280F56">
        <w:fldChar w:fldCharType="end"/>
      </w:r>
      <w:r w:rsidR="004B3066" w:rsidRPr="00280F56">
        <w:t xml:space="preserve"> used a CNN (convolutional neural network) to detect snow on road images and Kawai </w:t>
      </w:r>
      <w:r w:rsidR="004B3066"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004B3066" w:rsidRPr="00280F56">
        <w:fldChar w:fldCharType="separate"/>
      </w:r>
      <w:r w:rsidR="00D40BA6" w:rsidRPr="00280F56">
        <w:rPr>
          <w:noProof/>
        </w:rPr>
        <w:t>(Kawai et al., 2014)</w:t>
      </w:r>
      <w:r w:rsidR="004B3066" w:rsidRPr="00280F56">
        <w:fldChar w:fldCharType="end"/>
      </w:r>
      <w:r w:rsidR="004B3066" w:rsidRPr="00280F56">
        <w:t xml:space="preserve"> used a car-mounted webcam to distinguish road conditions at night via colour differences but a road is a known surface and  rural topologies vary considerably. Wading sensors as utilised by Tran </w:t>
      </w:r>
      <w:r w:rsidR="004B3066"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004B3066" w:rsidRPr="00280F56">
        <w:fldChar w:fldCharType="separate"/>
      </w:r>
      <w:r w:rsidR="00D40BA6" w:rsidRPr="00280F56">
        <w:rPr>
          <w:noProof/>
        </w:rPr>
        <w:t>(Tran et al., 2015)</w:t>
      </w:r>
      <w:r w:rsidR="004B3066" w:rsidRPr="00280F56">
        <w:fldChar w:fldCharType="end"/>
      </w:r>
      <w:r w:rsidR="004B3066" w:rsidRPr="00280F56">
        <w:t xml:space="preserve"> only face downwards and can’t predict the depth of water ahead of a vehicle.</w:t>
      </w:r>
      <w:r w:rsidR="004B3066" w:rsidRPr="00280F56">
        <w:br/>
      </w:r>
      <w:r w:rsidR="004B3066"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004B3066" w:rsidRPr="00280F56">
        <w:rPr>
          <w:rFonts w:cs="Calibri"/>
        </w:rPr>
        <w:t>ä</w:t>
      </w:r>
      <w:r w:rsidR="004B3066" w:rsidRPr="00280F56">
        <w:t xml:space="preserve">fer’s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xml:space="preserve"> holds some promise for holes or negative gradients but their technique is not as applicable to positive gradients.</w:t>
      </w:r>
      <w:r w:rsidR="004B3066" w:rsidRPr="00280F56">
        <w:br/>
      </w:r>
      <w:r w:rsidR="004B3066"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004B3066" w:rsidRPr="00280F56">
        <w:t xml:space="preserve"> sensor ought to be better but </w:t>
      </w:r>
      <w:r w:rsidR="00F57603" w:rsidRPr="00280F56">
        <w:t>exceedingly small</w:t>
      </w:r>
      <w:r w:rsidR="004B3066" w:rsidRPr="00280F56">
        <w:t xml:space="preserve"> objects may </w:t>
      </w:r>
      <w:proofErr w:type="gramStart"/>
      <w:r w:rsidR="004B3066" w:rsidRPr="00280F56">
        <w:t>be missed</w:t>
      </w:r>
      <w:proofErr w:type="gramEnd"/>
      <w:r w:rsidR="004B3066" w:rsidRPr="00280F56">
        <w:t xml:space="preserve">. </w:t>
      </w:r>
      <w:r>
        <w:t>RADAR would be the best possible sensor to detect this but a RADAR system requires considerable power resources.</w:t>
      </w:r>
      <w:r w:rsidR="00F968EF">
        <w:br/>
      </w:r>
      <w:r w:rsidR="00F968EF">
        <w:br/>
      </w:r>
      <w:r w:rsidR="00F968EF" w:rsidRPr="00280F56">
        <w:t xml:space="preserve">If the fence needs to be traversed (a common </w:t>
      </w:r>
      <w:r w:rsidR="00EF46C6" w:rsidRPr="00280F56">
        <w:t>occurrence</w:t>
      </w:r>
      <w:r w:rsidR="00F968EF" w:rsidRPr="00280F56">
        <w:t xml:space="preserv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w:t>
      </w:r>
      <w:r>
        <w:t xml:space="preserve"> for any sensor</w:t>
      </w:r>
      <w:r w:rsidR="00F968EF" w:rsidRPr="00280F56">
        <w:t xml:space="preserve">. </w:t>
      </w:r>
      <w:r>
        <w:t>Camera-based o</w:t>
      </w:r>
      <w:r w:rsidR="00F968EF" w:rsidRPr="00280F56">
        <w:t>bject identification when facing into the sun or other lighting challenges are also likely to be issues in a real-world environment.</w:t>
      </w:r>
      <w:bookmarkEnd w:id="36"/>
    </w:p>
    <w:p w14:paraId="0327A0A1" w14:textId="77777777" w:rsidR="00F94D59" w:rsidRPr="00280F56" w:rsidRDefault="00F94D59" w:rsidP="00F94D59">
      <w:pPr>
        <w:pStyle w:val="Heading4"/>
        <w:rPr>
          <w:noProof w:val="0"/>
        </w:rPr>
      </w:pPr>
      <w:r w:rsidRPr="00280F56">
        <w:rPr>
          <w:noProof w:val="0"/>
        </w:rPr>
        <w:lastRenderedPageBreak/>
        <w:t>Sensor fusion approaches</w:t>
      </w:r>
      <w:r w:rsidRPr="00280F56">
        <w:rPr>
          <w:noProof w:val="0"/>
        </w:rPr>
        <w:br/>
      </w:r>
    </w:p>
    <w:p w14:paraId="224A008E" w14:textId="18DFB8A2" w:rsidR="00F94D59" w:rsidRDefault="00F94D59" w:rsidP="00F94D59">
      <w:pPr>
        <w:pStyle w:val="BodyText"/>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t xml:space="preserve">Manduchi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Manduchi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56E4ADB8" w14:textId="04ABA83B" w:rsidR="00EF46C6" w:rsidRDefault="00EF46C6">
      <w:pPr>
        <w:rPr>
          <w:rFonts w:ascii="Calibri" w:hAnsi="Calibri"/>
        </w:rPr>
      </w:pPr>
      <w:r>
        <w:br w:type="page"/>
      </w:r>
    </w:p>
    <w:p w14:paraId="3F8217D2" w14:textId="7D81127B" w:rsidR="00EF46C6" w:rsidRPr="00280F56" w:rsidRDefault="00F968EF" w:rsidP="00806D15">
      <w:pPr>
        <w:pStyle w:val="Caption"/>
      </w:pPr>
      <w:bookmarkStart w:id="37" w:name="_Toc146546617"/>
      <w:bookmarkStart w:id="38" w:name="_Toc147920996"/>
      <w:r w:rsidRPr="00280F56">
        <w:lastRenderedPageBreak/>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5</w:t>
      </w:r>
      <w:r w:rsidR="00C5580D">
        <w:fldChar w:fldCharType="end"/>
      </w:r>
      <w:r w:rsidRPr="00280F56">
        <w:t xml:space="preserve">  Single obstacle-avoiding Sensor Summary</w:t>
      </w:r>
      <w:bookmarkEnd w:id="37"/>
      <w:bookmarkEnd w:id="38"/>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0120B4">
        <w:tc>
          <w:tcPr>
            <w:tcW w:w="1267" w:type="dxa"/>
          </w:tcPr>
          <w:p w14:paraId="6A40668D" w14:textId="77777777" w:rsidR="00F968EF" w:rsidRPr="00280F56" w:rsidRDefault="00F968EF" w:rsidP="000120B4">
            <w:r w:rsidRPr="00280F56">
              <w:t>Sensor</w:t>
            </w:r>
          </w:p>
        </w:tc>
        <w:tc>
          <w:tcPr>
            <w:tcW w:w="1440" w:type="dxa"/>
          </w:tcPr>
          <w:p w14:paraId="43AB1859" w14:textId="77777777" w:rsidR="00F968EF" w:rsidRPr="00280F56" w:rsidRDefault="00F968EF" w:rsidP="000120B4">
            <w:r w:rsidRPr="00280F56">
              <w:t>Radar</w:t>
            </w:r>
          </w:p>
        </w:tc>
        <w:tc>
          <w:tcPr>
            <w:tcW w:w="1297" w:type="dxa"/>
          </w:tcPr>
          <w:p w14:paraId="15D1E21B" w14:textId="77777777" w:rsidR="00F968EF" w:rsidRPr="00280F56" w:rsidRDefault="00F968EF" w:rsidP="000120B4">
            <w:r w:rsidRPr="00280F56">
              <w:t>Ultrasonic</w:t>
            </w:r>
          </w:p>
        </w:tc>
        <w:tc>
          <w:tcPr>
            <w:tcW w:w="925" w:type="dxa"/>
          </w:tcPr>
          <w:p w14:paraId="2FDBDC22" w14:textId="77777777" w:rsidR="00F968EF" w:rsidRPr="00280F56" w:rsidRDefault="00F968EF" w:rsidP="000120B4">
            <w:r w:rsidRPr="00280F56">
              <w:t>Lidar</w:t>
            </w:r>
          </w:p>
        </w:tc>
        <w:tc>
          <w:tcPr>
            <w:tcW w:w="1045" w:type="dxa"/>
          </w:tcPr>
          <w:p w14:paraId="2098D247" w14:textId="77777777" w:rsidR="00F968EF" w:rsidRPr="00280F56" w:rsidRDefault="00F968EF" w:rsidP="000120B4">
            <w:r w:rsidRPr="00280F56">
              <w:t>IR</w:t>
            </w:r>
          </w:p>
        </w:tc>
        <w:tc>
          <w:tcPr>
            <w:tcW w:w="1099" w:type="dxa"/>
          </w:tcPr>
          <w:p w14:paraId="21C7C40A" w14:textId="77777777" w:rsidR="00F968EF" w:rsidRPr="00280F56" w:rsidRDefault="00F968EF" w:rsidP="000120B4">
            <w:r w:rsidRPr="00280F56">
              <w:t>FIR</w:t>
            </w:r>
          </w:p>
        </w:tc>
        <w:tc>
          <w:tcPr>
            <w:tcW w:w="994" w:type="dxa"/>
          </w:tcPr>
          <w:p w14:paraId="07B869BC" w14:textId="77777777" w:rsidR="00F968EF" w:rsidRPr="00280F56" w:rsidRDefault="00F968EF" w:rsidP="000120B4">
            <w:r w:rsidRPr="00280F56">
              <w:t>Stereo Camera</w:t>
            </w:r>
          </w:p>
        </w:tc>
        <w:tc>
          <w:tcPr>
            <w:tcW w:w="994" w:type="dxa"/>
          </w:tcPr>
          <w:p w14:paraId="48BD0A51" w14:textId="77777777" w:rsidR="00F968EF" w:rsidRPr="00280F56" w:rsidRDefault="00F968EF" w:rsidP="000120B4">
            <w:r w:rsidRPr="00280F56">
              <w:t>Single Camera</w:t>
            </w:r>
          </w:p>
        </w:tc>
      </w:tr>
      <w:tr w:rsidR="00F968EF" w:rsidRPr="00280F56" w14:paraId="556BFC72" w14:textId="77777777" w:rsidTr="000120B4">
        <w:tc>
          <w:tcPr>
            <w:tcW w:w="1267" w:type="dxa"/>
          </w:tcPr>
          <w:p w14:paraId="4CD8163E" w14:textId="77777777" w:rsidR="00F968EF" w:rsidRPr="00280F56" w:rsidRDefault="00F968EF" w:rsidP="000120B4">
            <w:r w:rsidRPr="00280F56">
              <w:t>Type</w:t>
            </w:r>
          </w:p>
        </w:tc>
        <w:tc>
          <w:tcPr>
            <w:tcW w:w="1440" w:type="dxa"/>
          </w:tcPr>
          <w:p w14:paraId="18DA327A" w14:textId="77777777" w:rsidR="00F968EF" w:rsidRPr="00280F56" w:rsidRDefault="00F968EF" w:rsidP="000120B4">
            <w:r w:rsidRPr="00280F56">
              <w:t>Active</w:t>
            </w:r>
          </w:p>
        </w:tc>
        <w:tc>
          <w:tcPr>
            <w:tcW w:w="1297" w:type="dxa"/>
          </w:tcPr>
          <w:p w14:paraId="05CF1FA8" w14:textId="77777777" w:rsidR="00F968EF" w:rsidRPr="00280F56" w:rsidRDefault="00F968EF" w:rsidP="000120B4">
            <w:r w:rsidRPr="00280F56">
              <w:t>Active</w:t>
            </w:r>
          </w:p>
        </w:tc>
        <w:tc>
          <w:tcPr>
            <w:tcW w:w="925" w:type="dxa"/>
          </w:tcPr>
          <w:p w14:paraId="75FE1F62" w14:textId="77777777" w:rsidR="00F968EF" w:rsidRPr="00280F56" w:rsidRDefault="00F968EF" w:rsidP="000120B4">
            <w:r w:rsidRPr="00280F56">
              <w:t>Active</w:t>
            </w:r>
          </w:p>
        </w:tc>
        <w:tc>
          <w:tcPr>
            <w:tcW w:w="1045" w:type="dxa"/>
          </w:tcPr>
          <w:p w14:paraId="3106EB03" w14:textId="77777777" w:rsidR="00F968EF" w:rsidRPr="00280F56" w:rsidRDefault="00F968EF" w:rsidP="000120B4">
            <w:r w:rsidRPr="00280F56">
              <w:t>Passive</w:t>
            </w:r>
          </w:p>
        </w:tc>
        <w:tc>
          <w:tcPr>
            <w:tcW w:w="1099" w:type="dxa"/>
          </w:tcPr>
          <w:p w14:paraId="7172A808" w14:textId="77777777" w:rsidR="00F968EF" w:rsidRPr="00280F56" w:rsidRDefault="00F968EF" w:rsidP="000120B4">
            <w:r w:rsidRPr="00280F56">
              <w:t>Active</w:t>
            </w:r>
          </w:p>
        </w:tc>
        <w:tc>
          <w:tcPr>
            <w:tcW w:w="994" w:type="dxa"/>
          </w:tcPr>
          <w:p w14:paraId="56A521DB" w14:textId="77777777" w:rsidR="00F968EF" w:rsidRPr="00280F56" w:rsidRDefault="00F968EF" w:rsidP="000120B4">
            <w:r w:rsidRPr="00280F56">
              <w:t>Passive</w:t>
            </w:r>
          </w:p>
        </w:tc>
        <w:tc>
          <w:tcPr>
            <w:tcW w:w="994" w:type="dxa"/>
          </w:tcPr>
          <w:p w14:paraId="1810BE94" w14:textId="77777777" w:rsidR="00F968EF" w:rsidRPr="00280F56" w:rsidRDefault="00F968EF" w:rsidP="000120B4">
            <w:r w:rsidRPr="00280F56">
              <w:t>Passive</w:t>
            </w:r>
          </w:p>
        </w:tc>
      </w:tr>
      <w:tr w:rsidR="00F968EF" w:rsidRPr="00280F56" w14:paraId="55CE176E" w14:textId="77777777" w:rsidTr="000120B4">
        <w:tc>
          <w:tcPr>
            <w:tcW w:w="1267" w:type="dxa"/>
          </w:tcPr>
          <w:p w14:paraId="2AC08299" w14:textId="77777777" w:rsidR="00F968EF" w:rsidRPr="00280F56" w:rsidRDefault="00F968EF" w:rsidP="000120B4">
            <w:r w:rsidRPr="00280F56">
              <w:t>Cost</w:t>
            </w:r>
          </w:p>
        </w:tc>
        <w:tc>
          <w:tcPr>
            <w:tcW w:w="1440" w:type="dxa"/>
          </w:tcPr>
          <w:p w14:paraId="365EF19D" w14:textId="77777777" w:rsidR="00F968EF" w:rsidRPr="00280F56" w:rsidRDefault="00F968EF" w:rsidP="000120B4">
            <w:r w:rsidRPr="00280F56">
              <w:t>High</w:t>
            </w:r>
          </w:p>
        </w:tc>
        <w:tc>
          <w:tcPr>
            <w:tcW w:w="1297" w:type="dxa"/>
          </w:tcPr>
          <w:p w14:paraId="7367D931" w14:textId="77777777" w:rsidR="00F968EF" w:rsidRPr="00280F56" w:rsidRDefault="00F968EF" w:rsidP="000120B4">
            <w:r w:rsidRPr="00280F56">
              <w:t>Low</w:t>
            </w:r>
          </w:p>
        </w:tc>
        <w:tc>
          <w:tcPr>
            <w:tcW w:w="925" w:type="dxa"/>
          </w:tcPr>
          <w:p w14:paraId="72041FBD" w14:textId="77777777" w:rsidR="00F968EF" w:rsidRPr="00280F56" w:rsidRDefault="00F968EF" w:rsidP="000120B4">
            <w:r w:rsidRPr="00280F56">
              <w:t>Med</w:t>
            </w:r>
          </w:p>
        </w:tc>
        <w:tc>
          <w:tcPr>
            <w:tcW w:w="1045" w:type="dxa"/>
          </w:tcPr>
          <w:p w14:paraId="23428814" w14:textId="77777777" w:rsidR="00F968EF" w:rsidRPr="00280F56" w:rsidRDefault="00F968EF" w:rsidP="000120B4">
            <w:r w:rsidRPr="00280F56">
              <w:t>Med</w:t>
            </w:r>
          </w:p>
        </w:tc>
        <w:tc>
          <w:tcPr>
            <w:tcW w:w="1099" w:type="dxa"/>
          </w:tcPr>
          <w:p w14:paraId="4A6B28D4" w14:textId="77777777" w:rsidR="00F968EF" w:rsidRPr="00280F56" w:rsidRDefault="00F968EF" w:rsidP="000120B4">
            <w:r w:rsidRPr="00280F56">
              <w:t>Med</w:t>
            </w:r>
          </w:p>
        </w:tc>
        <w:tc>
          <w:tcPr>
            <w:tcW w:w="994" w:type="dxa"/>
          </w:tcPr>
          <w:p w14:paraId="0C0A2463" w14:textId="77777777" w:rsidR="00F968EF" w:rsidRPr="00280F56" w:rsidRDefault="00F968EF" w:rsidP="000120B4">
            <w:r w:rsidRPr="00280F56">
              <w:t>High</w:t>
            </w:r>
          </w:p>
        </w:tc>
        <w:tc>
          <w:tcPr>
            <w:tcW w:w="994" w:type="dxa"/>
          </w:tcPr>
          <w:p w14:paraId="7C22957F" w14:textId="77777777" w:rsidR="00F968EF" w:rsidRPr="00280F56" w:rsidRDefault="00F968EF" w:rsidP="000120B4">
            <w:r w:rsidRPr="00280F56">
              <w:t>Med</w:t>
            </w:r>
          </w:p>
        </w:tc>
      </w:tr>
      <w:tr w:rsidR="00F968EF" w:rsidRPr="00280F56" w14:paraId="2510DD54" w14:textId="77777777" w:rsidTr="000120B4">
        <w:tc>
          <w:tcPr>
            <w:tcW w:w="1267" w:type="dxa"/>
          </w:tcPr>
          <w:p w14:paraId="5E65BF2F" w14:textId="77777777" w:rsidR="00F968EF" w:rsidRPr="00280F56" w:rsidRDefault="00F968EF" w:rsidP="000120B4">
            <w:r w:rsidRPr="00280F56">
              <w:t>Range (m)</w:t>
            </w:r>
          </w:p>
        </w:tc>
        <w:tc>
          <w:tcPr>
            <w:tcW w:w="1440" w:type="dxa"/>
          </w:tcPr>
          <w:p w14:paraId="00646151" w14:textId="77777777" w:rsidR="00F968EF" w:rsidRPr="00280F56" w:rsidRDefault="00F968EF" w:rsidP="000120B4">
            <w:r w:rsidRPr="00280F56">
              <w:t>&lt;250</w:t>
            </w:r>
          </w:p>
        </w:tc>
        <w:tc>
          <w:tcPr>
            <w:tcW w:w="1297" w:type="dxa"/>
          </w:tcPr>
          <w:p w14:paraId="25F621D7" w14:textId="77777777" w:rsidR="00F968EF" w:rsidRPr="00280F56" w:rsidRDefault="00F968EF" w:rsidP="000120B4">
            <w:r w:rsidRPr="00280F56">
              <w:t>&lt;10</w:t>
            </w:r>
          </w:p>
        </w:tc>
        <w:tc>
          <w:tcPr>
            <w:tcW w:w="925" w:type="dxa"/>
          </w:tcPr>
          <w:p w14:paraId="6E7CFE89" w14:textId="77777777" w:rsidR="00F968EF" w:rsidRPr="00280F56" w:rsidRDefault="00F968EF" w:rsidP="000120B4">
            <w:r w:rsidRPr="00280F56">
              <w:t>&lt;50</w:t>
            </w:r>
          </w:p>
        </w:tc>
        <w:tc>
          <w:tcPr>
            <w:tcW w:w="1045" w:type="dxa"/>
          </w:tcPr>
          <w:p w14:paraId="4C3DB64B" w14:textId="77777777" w:rsidR="00F968EF" w:rsidRPr="00280F56" w:rsidRDefault="00F968EF" w:rsidP="000120B4">
            <w:r w:rsidRPr="00280F56">
              <w:t>&lt;12</w:t>
            </w:r>
          </w:p>
        </w:tc>
        <w:tc>
          <w:tcPr>
            <w:tcW w:w="1099" w:type="dxa"/>
          </w:tcPr>
          <w:p w14:paraId="76874411" w14:textId="77777777" w:rsidR="00F968EF" w:rsidRPr="00280F56" w:rsidRDefault="00F968EF" w:rsidP="000120B4">
            <w:r w:rsidRPr="00280F56">
              <w:t>&lt;50</w:t>
            </w:r>
          </w:p>
        </w:tc>
        <w:tc>
          <w:tcPr>
            <w:tcW w:w="994" w:type="dxa"/>
          </w:tcPr>
          <w:p w14:paraId="3E4B44CD" w14:textId="77777777" w:rsidR="00F968EF" w:rsidRPr="00280F56" w:rsidRDefault="00F968EF" w:rsidP="000120B4">
            <w:r w:rsidRPr="00280F56">
              <w:t>&lt;10</w:t>
            </w:r>
          </w:p>
        </w:tc>
        <w:tc>
          <w:tcPr>
            <w:tcW w:w="994" w:type="dxa"/>
          </w:tcPr>
          <w:p w14:paraId="689B336D" w14:textId="77777777" w:rsidR="00F968EF" w:rsidRPr="00280F56" w:rsidRDefault="00F968EF" w:rsidP="000120B4">
            <w:r w:rsidRPr="00280F56">
              <w:t>&lt;100</w:t>
            </w:r>
          </w:p>
        </w:tc>
      </w:tr>
      <w:tr w:rsidR="00F968EF" w:rsidRPr="00280F56" w14:paraId="0E4A02B7" w14:textId="77777777" w:rsidTr="000120B4">
        <w:tc>
          <w:tcPr>
            <w:tcW w:w="1267" w:type="dxa"/>
          </w:tcPr>
          <w:p w14:paraId="1307953E" w14:textId="77777777" w:rsidR="00F968EF" w:rsidRPr="00280F56" w:rsidRDefault="00F968EF" w:rsidP="000120B4">
            <w:r w:rsidRPr="00280F56">
              <w:t>Precision</w:t>
            </w:r>
          </w:p>
        </w:tc>
        <w:tc>
          <w:tcPr>
            <w:tcW w:w="1440" w:type="dxa"/>
          </w:tcPr>
          <w:p w14:paraId="24F52811" w14:textId="77777777" w:rsidR="00F968EF" w:rsidRPr="00280F56" w:rsidRDefault="00F968EF" w:rsidP="000120B4">
            <w:r w:rsidRPr="00280F56">
              <w:t>Low</w:t>
            </w:r>
          </w:p>
        </w:tc>
        <w:tc>
          <w:tcPr>
            <w:tcW w:w="1297" w:type="dxa"/>
          </w:tcPr>
          <w:p w14:paraId="6C0EE505" w14:textId="77777777" w:rsidR="00F968EF" w:rsidRPr="00280F56" w:rsidRDefault="00F968EF" w:rsidP="000120B4">
            <w:r w:rsidRPr="00280F56">
              <w:t>Low range</w:t>
            </w:r>
          </w:p>
        </w:tc>
        <w:tc>
          <w:tcPr>
            <w:tcW w:w="925" w:type="dxa"/>
          </w:tcPr>
          <w:p w14:paraId="1274F0A6" w14:textId="77777777" w:rsidR="00F968EF" w:rsidRPr="00280F56" w:rsidRDefault="00F968EF" w:rsidP="000120B4">
            <w:r w:rsidRPr="00280F56">
              <w:t>V. High</w:t>
            </w:r>
          </w:p>
        </w:tc>
        <w:tc>
          <w:tcPr>
            <w:tcW w:w="1045" w:type="dxa"/>
          </w:tcPr>
          <w:p w14:paraId="2B40BF49" w14:textId="77777777" w:rsidR="00F968EF" w:rsidRPr="00280F56" w:rsidRDefault="00F968EF" w:rsidP="000120B4">
            <w:r w:rsidRPr="00280F56">
              <w:t>V. High</w:t>
            </w:r>
          </w:p>
        </w:tc>
        <w:tc>
          <w:tcPr>
            <w:tcW w:w="1099" w:type="dxa"/>
          </w:tcPr>
          <w:p w14:paraId="6DF72916" w14:textId="77777777" w:rsidR="00F968EF" w:rsidRPr="00280F56" w:rsidRDefault="00F968EF" w:rsidP="000120B4">
            <w:r w:rsidRPr="00280F56">
              <w:t>V. High</w:t>
            </w:r>
          </w:p>
        </w:tc>
        <w:tc>
          <w:tcPr>
            <w:tcW w:w="994" w:type="dxa"/>
          </w:tcPr>
          <w:p w14:paraId="3DF01B77" w14:textId="77777777" w:rsidR="00F968EF" w:rsidRPr="00280F56" w:rsidRDefault="00F968EF" w:rsidP="000120B4">
            <w:r w:rsidRPr="00280F56">
              <w:t>Med</w:t>
            </w:r>
          </w:p>
        </w:tc>
        <w:tc>
          <w:tcPr>
            <w:tcW w:w="994" w:type="dxa"/>
          </w:tcPr>
          <w:p w14:paraId="3F5A826A" w14:textId="77777777" w:rsidR="00F968EF" w:rsidRPr="00280F56" w:rsidRDefault="00F968EF" w:rsidP="000120B4">
            <w:r w:rsidRPr="00280F56">
              <w:t>Low</w:t>
            </w:r>
          </w:p>
        </w:tc>
      </w:tr>
      <w:tr w:rsidR="00F968EF" w:rsidRPr="00280F56" w14:paraId="58BE4093" w14:textId="77777777" w:rsidTr="000120B4">
        <w:tc>
          <w:tcPr>
            <w:tcW w:w="1267" w:type="dxa"/>
          </w:tcPr>
          <w:p w14:paraId="4856D0AA" w14:textId="77777777" w:rsidR="00F968EF" w:rsidRPr="00280F56" w:rsidRDefault="00F968EF" w:rsidP="000120B4">
            <w:r w:rsidRPr="00280F56">
              <w:t>Resolution</w:t>
            </w:r>
          </w:p>
        </w:tc>
        <w:tc>
          <w:tcPr>
            <w:tcW w:w="1440" w:type="dxa"/>
          </w:tcPr>
          <w:p w14:paraId="458FEDB6" w14:textId="77777777" w:rsidR="00F968EF" w:rsidRPr="00280F56" w:rsidRDefault="00F968EF" w:rsidP="000120B4">
            <w:r w:rsidRPr="00280F56">
              <w:t>Low</w:t>
            </w:r>
          </w:p>
        </w:tc>
        <w:tc>
          <w:tcPr>
            <w:tcW w:w="1297" w:type="dxa"/>
          </w:tcPr>
          <w:p w14:paraId="3D9F44CC" w14:textId="77777777" w:rsidR="00F968EF" w:rsidRPr="00280F56" w:rsidRDefault="00F968EF" w:rsidP="000120B4">
            <w:r w:rsidRPr="00280F56">
              <w:t>Low</w:t>
            </w:r>
          </w:p>
        </w:tc>
        <w:tc>
          <w:tcPr>
            <w:tcW w:w="925" w:type="dxa"/>
          </w:tcPr>
          <w:p w14:paraId="221F0C3F" w14:textId="77777777" w:rsidR="00F968EF" w:rsidRPr="00280F56" w:rsidRDefault="00F968EF" w:rsidP="000120B4">
            <w:r w:rsidRPr="00280F56">
              <w:t>Precise</w:t>
            </w:r>
          </w:p>
        </w:tc>
        <w:tc>
          <w:tcPr>
            <w:tcW w:w="1045" w:type="dxa"/>
          </w:tcPr>
          <w:p w14:paraId="1C2580F7" w14:textId="77777777" w:rsidR="00F968EF" w:rsidRPr="00280F56" w:rsidRDefault="00F968EF" w:rsidP="000120B4">
            <w:r w:rsidRPr="00280F56">
              <w:t>V. High</w:t>
            </w:r>
          </w:p>
        </w:tc>
        <w:tc>
          <w:tcPr>
            <w:tcW w:w="1099" w:type="dxa"/>
          </w:tcPr>
          <w:p w14:paraId="65D1406C" w14:textId="63FBC33F" w:rsidR="00F968EF" w:rsidRPr="00280F56" w:rsidRDefault="00F968EF" w:rsidP="000120B4">
            <w:r w:rsidRPr="00280F56">
              <w:t>V.</w:t>
            </w:r>
            <w:r w:rsidR="00F14344">
              <w:t xml:space="preserve"> </w:t>
            </w:r>
            <w:r w:rsidRPr="00280F56">
              <w:t>High</w:t>
            </w:r>
          </w:p>
        </w:tc>
        <w:tc>
          <w:tcPr>
            <w:tcW w:w="994" w:type="dxa"/>
          </w:tcPr>
          <w:p w14:paraId="27A14E05" w14:textId="77777777" w:rsidR="00F968EF" w:rsidRPr="00280F56" w:rsidRDefault="00F968EF" w:rsidP="000120B4">
            <w:r w:rsidRPr="00280F56">
              <w:t>Med</w:t>
            </w:r>
          </w:p>
        </w:tc>
        <w:tc>
          <w:tcPr>
            <w:tcW w:w="994" w:type="dxa"/>
          </w:tcPr>
          <w:p w14:paraId="723AE709" w14:textId="77777777" w:rsidR="00F968EF" w:rsidRPr="00280F56" w:rsidRDefault="00F968EF" w:rsidP="000120B4">
            <w:r w:rsidRPr="00280F56">
              <w:t>Med</w:t>
            </w:r>
          </w:p>
        </w:tc>
      </w:tr>
      <w:tr w:rsidR="00F968EF" w:rsidRPr="00280F56" w14:paraId="0BA4490A" w14:textId="77777777" w:rsidTr="000120B4">
        <w:tc>
          <w:tcPr>
            <w:tcW w:w="1267" w:type="dxa"/>
          </w:tcPr>
          <w:p w14:paraId="15C02E6F" w14:textId="77777777" w:rsidR="00F968EF" w:rsidRPr="00280F56" w:rsidRDefault="00F968EF" w:rsidP="000120B4">
            <w:r w:rsidRPr="00280F56">
              <w:t>Reliability</w:t>
            </w:r>
          </w:p>
        </w:tc>
        <w:tc>
          <w:tcPr>
            <w:tcW w:w="1440" w:type="dxa"/>
          </w:tcPr>
          <w:p w14:paraId="08C20270" w14:textId="77777777" w:rsidR="00F968EF" w:rsidRPr="00280F56" w:rsidRDefault="00F968EF" w:rsidP="000120B4">
            <w:r w:rsidRPr="00280F56">
              <w:t>High</w:t>
            </w:r>
          </w:p>
        </w:tc>
        <w:tc>
          <w:tcPr>
            <w:tcW w:w="1297" w:type="dxa"/>
          </w:tcPr>
          <w:p w14:paraId="15E43950" w14:textId="77777777" w:rsidR="00F968EF" w:rsidRPr="00280F56" w:rsidRDefault="00F968EF" w:rsidP="000120B4">
            <w:r w:rsidRPr="00280F56">
              <w:t>Low</w:t>
            </w:r>
          </w:p>
        </w:tc>
        <w:tc>
          <w:tcPr>
            <w:tcW w:w="925" w:type="dxa"/>
          </w:tcPr>
          <w:p w14:paraId="6F77757F" w14:textId="77777777" w:rsidR="00F968EF" w:rsidRPr="00280F56" w:rsidRDefault="00F968EF" w:rsidP="000120B4">
            <w:r w:rsidRPr="00280F56">
              <w:t>High</w:t>
            </w:r>
          </w:p>
        </w:tc>
        <w:tc>
          <w:tcPr>
            <w:tcW w:w="1045" w:type="dxa"/>
          </w:tcPr>
          <w:p w14:paraId="54E37542" w14:textId="77777777" w:rsidR="00F968EF" w:rsidRPr="00280F56" w:rsidRDefault="00F968EF" w:rsidP="000120B4">
            <w:r w:rsidRPr="00280F56">
              <w:t>High</w:t>
            </w:r>
          </w:p>
        </w:tc>
        <w:tc>
          <w:tcPr>
            <w:tcW w:w="1099" w:type="dxa"/>
          </w:tcPr>
          <w:p w14:paraId="35164303" w14:textId="77777777" w:rsidR="00F968EF" w:rsidRPr="00280F56" w:rsidRDefault="00F968EF" w:rsidP="000120B4">
            <w:r w:rsidRPr="00280F56">
              <w:t>High</w:t>
            </w:r>
          </w:p>
        </w:tc>
        <w:tc>
          <w:tcPr>
            <w:tcW w:w="994" w:type="dxa"/>
          </w:tcPr>
          <w:p w14:paraId="3215A25B" w14:textId="77777777" w:rsidR="00F968EF" w:rsidRPr="00280F56" w:rsidRDefault="00F968EF" w:rsidP="000120B4">
            <w:r w:rsidRPr="00280F56">
              <w:t>Med</w:t>
            </w:r>
          </w:p>
        </w:tc>
        <w:tc>
          <w:tcPr>
            <w:tcW w:w="994" w:type="dxa"/>
          </w:tcPr>
          <w:p w14:paraId="030255DA" w14:textId="77777777" w:rsidR="00F968EF" w:rsidRPr="00280F56" w:rsidRDefault="00F968EF" w:rsidP="000120B4">
            <w:r w:rsidRPr="00280F56">
              <w:t>Med</w:t>
            </w:r>
          </w:p>
        </w:tc>
      </w:tr>
      <w:tr w:rsidR="00F968EF" w:rsidRPr="00280F56" w14:paraId="4B1904CE" w14:textId="77777777" w:rsidTr="000120B4">
        <w:tc>
          <w:tcPr>
            <w:tcW w:w="1267" w:type="dxa"/>
          </w:tcPr>
          <w:p w14:paraId="3892CAFE" w14:textId="77777777" w:rsidR="00F968EF" w:rsidRPr="00280F56" w:rsidRDefault="00F968EF" w:rsidP="000120B4">
            <w:r w:rsidRPr="00280F56">
              <w:t>Power</w:t>
            </w:r>
          </w:p>
        </w:tc>
        <w:tc>
          <w:tcPr>
            <w:tcW w:w="1440" w:type="dxa"/>
          </w:tcPr>
          <w:p w14:paraId="7282523F" w14:textId="77777777" w:rsidR="00F968EF" w:rsidRPr="00280F56" w:rsidRDefault="00F968EF" w:rsidP="000120B4">
            <w:r w:rsidRPr="00280F56">
              <w:t>High</w:t>
            </w:r>
          </w:p>
        </w:tc>
        <w:tc>
          <w:tcPr>
            <w:tcW w:w="1297" w:type="dxa"/>
          </w:tcPr>
          <w:p w14:paraId="0C9A1F98" w14:textId="77777777" w:rsidR="00F968EF" w:rsidRPr="00280F56" w:rsidRDefault="00F968EF" w:rsidP="000120B4">
            <w:r w:rsidRPr="00280F56">
              <w:t>Med-High</w:t>
            </w:r>
          </w:p>
        </w:tc>
        <w:tc>
          <w:tcPr>
            <w:tcW w:w="925" w:type="dxa"/>
          </w:tcPr>
          <w:p w14:paraId="0FBAC27E" w14:textId="77777777" w:rsidR="00F968EF" w:rsidRPr="00280F56" w:rsidRDefault="00F968EF" w:rsidP="000120B4">
            <w:r w:rsidRPr="00280F56">
              <w:t>Med-High</w:t>
            </w:r>
          </w:p>
        </w:tc>
        <w:tc>
          <w:tcPr>
            <w:tcW w:w="1045" w:type="dxa"/>
          </w:tcPr>
          <w:p w14:paraId="0AC41F10" w14:textId="77777777" w:rsidR="00F968EF" w:rsidRPr="00280F56" w:rsidRDefault="00F968EF" w:rsidP="000120B4">
            <w:r w:rsidRPr="00280F56">
              <w:t>Low</w:t>
            </w:r>
          </w:p>
        </w:tc>
        <w:tc>
          <w:tcPr>
            <w:tcW w:w="1099" w:type="dxa"/>
          </w:tcPr>
          <w:p w14:paraId="20E860A3" w14:textId="77777777" w:rsidR="00F968EF" w:rsidRPr="00280F56" w:rsidRDefault="00F968EF" w:rsidP="000120B4">
            <w:r w:rsidRPr="00280F56">
              <w:t>Med</w:t>
            </w:r>
          </w:p>
        </w:tc>
        <w:tc>
          <w:tcPr>
            <w:tcW w:w="994" w:type="dxa"/>
          </w:tcPr>
          <w:p w14:paraId="0DD00D0F" w14:textId="77777777" w:rsidR="00F968EF" w:rsidRPr="00280F56" w:rsidRDefault="00F968EF" w:rsidP="000120B4">
            <w:r w:rsidRPr="00280F56">
              <w:t>Low</w:t>
            </w:r>
          </w:p>
        </w:tc>
        <w:tc>
          <w:tcPr>
            <w:tcW w:w="994" w:type="dxa"/>
          </w:tcPr>
          <w:p w14:paraId="0191A2A3" w14:textId="77777777" w:rsidR="00F968EF" w:rsidRPr="00280F56" w:rsidRDefault="00F968EF" w:rsidP="000120B4">
            <w:r w:rsidRPr="00280F56">
              <w:t>Low</w:t>
            </w:r>
          </w:p>
        </w:tc>
      </w:tr>
      <w:tr w:rsidR="00F968EF" w:rsidRPr="00280F56" w14:paraId="2D6FB9C2" w14:textId="77777777" w:rsidTr="000120B4">
        <w:tc>
          <w:tcPr>
            <w:tcW w:w="1267" w:type="dxa"/>
          </w:tcPr>
          <w:p w14:paraId="19DA3884" w14:textId="77777777" w:rsidR="00F968EF" w:rsidRPr="00280F56" w:rsidRDefault="00F968EF" w:rsidP="000120B4">
            <w:r w:rsidRPr="00280F56">
              <w:t>Processing</w:t>
            </w:r>
          </w:p>
        </w:tc>
        <w:tc>
          <w:tcPr>
            <w:tcW w:w="1440" w:type="dxa"/>
          </w:tcPr>
          <w:p w14:paraId="63B6F18C" w14:textId="77777777" w:rsidR="00F968EF" w:rsidRPr="00280F56" w:rsidRDefault="00F968EF" w:rsidP="000120B4">
            <w:r w:rsidRPr="00280F56">
              <w:t>Fast</w:t>
            </w:r>
          </w:p>
        </w:tc>
        <w:tc>
          <w:tcPr>
            <w:tcW w:w="1297" w:type="dxa"/>
          </w:tcPr>
          <w:p w14:paraId="7C5D80A4" w14:textId="77777777" w:rsidR="00F968EF" w:rsidRPr="00280F56" w:rsidRDefault="00F968EF" w:rsidP="000120B4">
            <w:r w:rsidRPr="00280F56">
              <w:t>Speed of sound limits</w:t>
            </w:r>
          </w:p>
        </w:tc>
        <w:tc>
          <w:tcPr>
            <w:tcW w:w="925" w:type="dxa"/>
          </w:tcPr>
          <w:p w14:paraId="2A1D0C4A" w14:textId="77777777" w:rsidR="00F968EF" w:rsidRPr="00280F56" w:rsidRDefault="00F968EF" w:rsidP="000120B4">
            <w:r w:rsidRPr="00280F56">
              <w:t>Fast</w:t>
            </w:r>
          </w:p>
        </w:tc>
        <w:tc>
          <w:tcPr>
            <w:tcW w:w="1045" w:type="dxa"/>
          </w:tcPr>
          <w:p w14:paraId="376D3E56" w14:textId="77777777" w:rsidR="00F968EF" w:rsidRPr="00280F56" w:rsidRDefault="00F968EF" w:rsidP="000120B4">
            <w:r w:rsidRPr="00280F56">
              <w:t>Med</w:t>
            </w:r>
          </w:p>
        </w:tc>
        <w:tc>
          <w:tcPr>
            <w:tcW w:w="1099" w:type="dxa"/>
          </w:tcPr>
          <w:p w14:paraId="74FD3FB5" w14:textId="77777777" w:rsidR="00F968EF" w:rsidRPr="00280F56" w:rsidRDefault="00F968EF" w:rsidP="000120B4">
            <w:r w:rsidRPr="00280F56">
              <w:t>Fast</w:t>
            </w:r>
          </w:p>
        </w:tc>
        <w:tc>
          <w:tcPr>
            <w:tcW w:w="994" w:type="dxa"/>
          </w:tcPr>
          <w:p w14:paraId="3281F41F" w14:textId="77777777" w:rsidR="00F968EF" w:rsidRPr="00280F56" w:rsidRDefault="00F968EF" w:rsidP="000120B4">
            <w:r w:rsidRPr="00280F56">
              <w:t>Fast CPU needed</w:t>
            </w:r>
          </w:p>
        </w:tc>
        <w:tc>
          <w:tcPr>
            <w:tcW w:w="994" w:type="dxa"/>
          </w:tcPr>
          <w:p w14:paraId="3E7F1C5C" w14:textId="77777777" w:rsidR="00F968EF" w:rsidRPr="00280F56" w:rsidRDefault="00F968EF" w:rsidP="000120B4">
            <w:r w:rsidRPr="00280F56">
              <w:t>Fast CPU needed</w:t>
            </w:r>
          </w:p>
        </w:tc>
      </w:tr>
      <w:tr w:rsidR="00F968EF" w:rsidRPr="00280F56" w14:paraId="527D13F2" w14:textId="77777777" w:rsidTr="000120B4">
        <w:trPr>
          <w:trHeight w:val="698"/>
        </w:trPr>
        <w:tc>
          <w:tcPr>
            <w:tcW w:w="1267" w:type="dxa"/>
          </w:tcPr>
          <w:p w14:paraId="32361421" w14:textId="77777777" w:rsidR="00F968EF" w:rsidRPr="00280F56" w:rsidRDefault="00F968EF" w:rsidP="000120B4">
            <w:r w:rsidRPr="00280F56">
              <w:t>Rain influences</w:t>
            </w:r>
          </w:p>
        </w:tc>
        <w:tc>
          <w:tcPr>
            <w:tcW w:w="1440" w:type="dxa"/>
          </w:tcPr>
          <w:p w14:paraId="5FAF08DB" w14:textId="77777777" w:rsidR="00F968EF" w:rsidRPr="00280F56" w:rsidRDefault="00F968EF" w:rsidP="000120B4">
            <w:r w:rsidRPr="00280F56">
              <w:t>No but reduces range</w:t>
            </w:r>
          </w:p>
        </w:tc>
        <w:tc>
          <w:tcPr>
            <w:tcW w:w="1297" w:type="dxa"/>
          </w:tcPr>
          <w:p w14:paraId="58F3B5B7" w14:textId="77777777" w:rsidR="00F968EF" w:rsidRPr="00280F56" w:rsidRDefault="00F968EF" w:rsidP="000120B4">
            <w:r w:rsidRPr="00280F56">
              <w:t>Yes</w:t>
            </w:r>
          </w:p>
        </w:tc>
        <w:tc>
          <w:tcPr>
            <w:tcW w:w="953" w:type="dxa"/>
          </w:tcPr>
          <w:p w14:paraId="188F067F" w14:textId="77777777" w:rsidR="00F968EF" w:rsidRPr="00280F56" w:rsidRDefault="00F968EF" w:rsidP="000120B4">
            <w:r w:rsidRPr="00280F56">
              <w:t>Yes</w:t>
            </w:r>
          </w:p>
        </w:tc>
        <w:tc>
          <w:tcPr>
            <w:tcW w:w="992" w:type="dxa"/>
          </w:tcPr>
          <w:p w14:paraId="41F907E2" w14:textId="77777777" w:rsidR="00F968EF" w:rsidRPr="00280F56" w:rsidRDefault="00F968EF" w:rsidP="000120B4">
            <w:r w:rsidRPr="00280F56">
              <w:t>Yes</w:t>
            </w:r>
          </w:p>
        </w:tc>
        <w:tc>
          <w:tcPr>
            <w:tcW w:w="1134" w:type="dxa"/>
          </w:tcPr>
          <w:p w14:paraId="09B04977" w14:textId="77777777" w:rsidR="00F968EF" w:rsidRPr="00280F56" w:rsidRDefault="00F968EF" w:rsidP="000120B4">
            <w:r w:rsidRPr="00280F56">
              <w:t>No but reduces range</w:t>
            </w:r>
          </w:p>
        </w:tc>
        <w:tc>
          <w:tcPr>
            <w:tcW w:w="992" w:type="dxa"/>
          </w:tcPr>
          <w:p w14:paraId="4AFEFDF9" w14:textId="77777777" w:rsidR="00F968EF" w:rsidRPr="00280F56" w:rsidRDefault="00F968EF" w:rsidP="000120B4">
            <w:r w:rsidRPr="00280F56">
              <w:t>Yes</w:t>
            </w:r>
          </w:p>
        </w:tc>
        <w:tc>
          <w:tcPr>
            <w:tcW w:w="986" w:type="dxa"/>
          </w:tcPr>
          <w:p w14:paraId="33620596" w14:textId="77777777" w:rsidR="00F968EF" w:rsidRPr="00280F56" w:rsidRDefault="00F968EF" w:rsidP="000120B4">
            <w:r w:rsidRPr="00280F56">
              <w:t>Yes</w:t>
            </w:r>
          </w:p>
        </w:tc>
      </w:tr>
      <w:tr w:rsidR="00F968EF" w:rsidRPr="00280F56" w14:paraId="2ECA43FB" w14:textId="77777777" w:rsidTr="000120B4">
        <w:trPr>
          <w:trHeight w:val="698"/>
        </w:trPr>
        <w:tc>
          <w:tcPr>
            <w:tcW w:w="1267" w:type="dxa"/>
          </w:tcPr>
          <w:p w14:paraId="23731D8E" w14:textId="77777777" w:rsidR="00F968EF" w:rsidRPr="00280F56" w:rsidRDefault="00F968EF" w:rsidP="000120B4">
            <w:r w:rsidRPr="00280F56">
              <w:t>Dust influences</w:t>
            </w:r>
          </w:p>
        </w:tc>
        <w:tc>
          <w:tcPr>
            <w:tcW w:w="1440" w:type="dxa"/>
          </w:tcPr>
          <w:p w14:paraId="1241A6FB" w14:textId="77777777" w:rsidR="00F968EF" w:rsidRPr="00280F56" w:rsidRDefault="00F968EF" w:rsidP="000120B4">
            <w:r w:rsidRPr="00280F56">
              <w:t>No</w:t>
            </w:r>
          </w:p>
        </w:tc>
        <w:tc>
          <w:tcPr>
            <w:tcW w:w="1297" w:type="dxa"/>
          </w:tcPr>
          <w:p w14:paraId="7BAFAF37" w14:textId="77777777" w:rsidR="00F968EF" w:rsidRPr="00280F56" w:rsidRDefault="00F968EF" w:rsidP="000120B4">
            <w:r w:rsidRPr="00280F56">
              <w:t>No</w:t>
            </w:r>
          </w:p>
        </w:tc>
        <w:tc>
          <w:tcPr>
            <w:tcW w:w="953" w:type="dxa"/>
          </w:tcPr>
          <w:p w14:paraId="1DE1CE7D" w14:textId="77777777" w:rsidR="00F968EF" w:rsidRPr="00280F56" w:rsidRDefault="00F968EF" w:rsidP="000120B4">
            <w:r w:rsidRPr="00280F56">
              <w:t>Yes</w:t>
            </w:r>
          </w:p>
        </w:tc>
        <w:tc>
          <w:tcPr>
            <w:tcW w:w="992" w:type="dxa"/>
          </w:tcPr>
          <w:p w14:paraId="7ABB4E79" w14:textId="77777777" w:rsidR="00F968EF" w:rsidRPr="00280F56" w:rsidRDefault="00F968EF" w:rsidP="000120B4">
            <w:r w:rsidRPr="00280F56">
              <w:t>Yes</w:t>
            </w:r>
          </w:p>
        </w:tc>
        <w:tc>
          <w:tcPr>
            <w:tcW w:w="1134" w:type="dxa"/>
          </w:tcPr>
          <w:p w14:paraId="7EBE7994" w14:textId="77777777" w:rsidR="00F968EF" w:rsidRPr="00280F56" w:rsidRDefault="00F968EF" w:rsidP="000120B4">
            <w:r w:rsidRPr="00280F56">
              <w:t>No but reduces range</w:t>
            </w:r>
          </w:p>
        </w:tc>
        <w:tc>
          <w:tcPr>
            <w:tcW w:w="992" w:type="dxa"/>
          </w:tcPr>
          <w:p w14:paraId="6C4B2C42" w14:textId="77777777" w:rsidR="00F968EF" w:rsidRPr="00280F56" w:rsidRDefault="00F968EF" w:rsidP="000120B4">
            <w:r w:rsidRPr="00280F56">
              <w:t>Yes</w:t>
            </w:r>
          </w:p>
        </w:tc>
        <w:tc>
          <w:tcPr>
            <w:tcW w:w="986" w:type="dxa"/>
          </w:tcPr>
          <w:p w14:paraId="1AEDC5CF" w14:textId="77777777" w:rsidR="00F968EF" w:rsidRPr="00280F56" w:rsidRDefault="00F968EF" w:rsidP="000120B4">
            <w:r w:rsidRPr="00280F56">
              <w:t>Yes</w:t>
            </w:r>
          </w:p>
        </w:tc>
      </w:tr>
      <w:tr w:rsidR="00F968EF" w:rsidRPr="00280F56" w14:paraId="6E915204" w14:textId="77777777" w:rsidTr="000120B4">
        <w:trPr>
          <w:trHeight w:val="698"/>
        </w:trPr>
        <w:tc>
          <w:tcPr>
            <w:tcW w:w="1267" w:type="dxa"/>
          </w:tcPr>
          <w:p w14:paraId="209ECD5A" w14:textId="77777777" w:rsidR="00F968EF" w:rsidRPr="00280F56" w:rsidRDefault="00F968EF" w:rsidP="000120B4">
            <w:r w:rsidRPr="00280F56">
              <w:t>Fog influences</w:t>
            </w:r>
          </w:p>
        </w:tc>
        <w:tc>
          <w:tcPr>
            <w:tcW w:w="1440" w:type="dxa"/>
          </w:tcPr>
          <w:p w14:paraId="0738AF05" w14:textId="77777777" w:rsidR="00F968EF" w:rsidRPr="00280F56" w:rsidRDefault="00F968EF" w:rsidP="000120B4">
            <w:r w:rsidRPr="00280F56">
              <w:t>No</w:t>
            </w:r>
          </w:p>
        </w:tc>
        <w:tc>
          <w:tcPr>
            <w:tcW w:w="1297" w:type="dxa"/>
          </w:tcPr>
          <w:p w14:paraId="249F0492" w14:textId="77777777" w:rsidR="00F968EF" w:rsidRPr="00280F56" w:rsidRDefault="00F968EF" w:rsidP="000120B4">
            <w:r w:rsidRPr="00280F56">
              <w:t>No</w:t>
            </w:r>
          </w:p>
        </w:tc>
        <w:tc>
          <w:tcPr>
            <w:tcW w:w="953" w:type="dxa"/>
          </w:tcPr>
          <w:p w14:paraId="037F1FE5" w14:textId="77777777" w:rsidR="00F968EF" w:rsidRPr="00280F56" w:rsidRDefault="00F968EF" w:rsidP="000120B4">
            <w:r w:rsidRPr="00280F56">
              <w:t>Yes</w:t>
            </w:r>
          </w:p>
        </w:tc>
        <w:tc>
          <w:tcPr>
            <w:tcW w:w="992" w:type="dxa"/>
          </w:tcPr>
          <w:p w14:paraId="3EF75947" w14:textId="77777777" w:rsidR="00F968EF" w:rsidRPr="00280F56" w:rsidRDefault="00F968EF" w:rsidP="000120B4">
            <w:r w:rsidRPr="00280F56">
              <w:t>Reduces range</w:t>
            </w:r>
          </w:p>
        </w:tc>
        <w:tc>
          <w:tcPr>
            <w:tcW w:w="1134" w:type="dxa"/>
          </w:tcPr>
          <w:p w14:paraId="3228BE67" w14:textId="77777777" w:rsidR="00F968EF" w:rsidRPr="00280F56" w:rsidRDefault="00F968EF" w:rsidP="000120B4">
            <w:r w:rsidRPr="00280F56">
              <w:t>Reduces range</w:t>
            </w:r>
          </w:p>
        </w:tc>
        <w:tc>
          <w:tcPr>
            <w:tcW w:w="992" w:type="dxa"/>
          </w:tcPr>
          <w:p w14:paraId="601D4571" w14:textId="77777777" w:rsidR="00F968EF" w:rsidRPr="00280F56" w:rsidRDefault="00F968EF" w:rsidP="000120B4">
            <w:r w:rsidRPr="00280F56">
              <w:t>Yes</w:t>
            </w:r>
          </w:p>
        </w:tc>
        <w:tc>
          <w:tcPr>
            <w:tcW w:w="986" w:type="dxa"/>
          </w:tcPr>
          <w:p w14:paraId="5DFDD997" w14:textId="77777777" w:rsidR="00F968EF" w:rsidRPr="00280F56" w:rsidRDefault="00F968EF" w:rsidP="000120B4">
            <w:r w:rsidRPr="00280F56">
              <w:t>Yes</w:t>
            </w:r>
          </w:p>
        </w:tc>
      </w:tr>
      <w:tr w:rsidR="00F968EF" w:rsidRPr="00280F56" w14:paraId="6FD8359E" w14:textId="77777777" w:rsidTr="000120B4">
        <w:trPr>
          <w:trHeight w:val="698"/>
        </w:trPr>
        <w:tc>
          <w:tcPr>
            <w:tcW w:w="1267" w:type="dxa"/>
          </w:tcPr>
          <w:p w14:paraId="58044D53" w14:textId="77777777" w:rsidR="00F968EF" w:rsidRPr="00280F56" w:rsidRDefault="00F968EF" w:rsidP="000120B4">
            <w:r w:rsidRPr="00280F56">
              <w:t>Sound influences</w:t>
            </w:r>
          </w:p>
        </w:tc>
        <w:tc>
          <w:tcPr>
            <w:tcW w:w="1440" w:type="dxa"/>
          </w:tcPr>
          <w:p w14:paraId="38175C51" w14:textId="77777777" w:rsidR="00F968EF" w:rsidRPr="00280F56" w:rsidRDefault="00F968EF" w:rsidP="000120B4">
            <w:r w:rsidRPr="00280F56">
              <w:t>No</w:t>
            </w:r>
          </w:p>
        </w:tc>
        <w:tc>
          <w:tcPr>
            <w:tcW w:w="1297" w:type="dxa"/>
          </w:tcPr>
          <w:p w14:paraId="733D703B" w14:textId="77777777" w:rsidR="00F968EF" w:rsidRPr="00280F56" w:rsidRDefault="00F968EF" w:rsidP="000120B4">
            <w:r w:rsidRPr="00280F56">
              <w:t>If High pitch</w:t>
            </w:r>
          </w:p>
        </w:tc>
        <w:tc>
          <w:tcPr>
            <w:tcW w:w="953" w:type="dxa"/>
          </w:tcPr>
          <w:p w14:paraId="17077B5A" w14:textId="77777777" w:rsidR="00F968EF" w:rsidRPr="00280F56" w:rsidRDefault="00F968EF" w:rsidP="000120B4">
            <w:r w:rsidRPr="00280F56">
              <w:t>No</w:t>
            </w:r>
          </w:p>
        </w:tc>
        <w:tc>
          <w:tcPr>
            <w:tcW w:w="992" w:type="dxa"/>
          </w:tcPr>
          <w:p w14:paraId="1513DF2D" w14:textId="77777777" w:rsidR="00F968EF" w:rsidRPr="00280F56" w:rsidRDefault="00F968EF" w:rsidP="000120B4">
            <w:r w:rsidRPr="00280F56">
              <w:t>No</w:t>
            </w:r>
          </w:p>
        </w:tc>
        <w:tc>
          <w:tcPr>
            <w:tcW w:w="1134" w:type="dxa"/>
          </w:tcPr>
          <w:p w14:paraId="36656CA8" w14:textId="77777777" w:rsidR="00F968EF" w:rsidRPr="00280F56" w:rsidRDefault="00F968EF" w:rsidP="000120B4">
            <w:r w:rsidRPr="00280F56">
              <w:t>No</w:t>
            </w:r>
          </w:p>
        </w:tc>
        <w:tc>
          <w:tcPr>
            <w:tcW w:w="992" w:type="dxa"/>
          </w:tcPr>
          <w:p w14:paraId="6C06426B" w14:textId="77777777" w:rsidR="00F968EF" w:rsidRPr="00280F56" w:rsidRDefault="00F968EF" w:rsidP="000120B4">
            <w:r w:rsidRPr="00280F56">
              <w:t>No</w:t>
            </w:r>
          </w:p>
        </w:tc>
        <w:tc>
          <w:tcPr>
            <w:tcW w:w="986" w:type="dxa"/>
          </w:tcPr>
          <w:p w14:paraId="472EF776" w14:textId="77777777" w:rsidR="00F968EF" w:rsidRPr="00280F56" w:rsidRDefault="00F968EF" w:rsidP="000120B4">
            <w:r w:rsidRPr="00280F56">
              <w:t>No</w:t>
            </w:r>
          </w:p>
        </w:tc>
      </w:tr>
      <w:tr w:rsidR="00F968EF" w:rsidRPr="00280F56" w14:paraId="71270C85" w14:textId="77777777" w:rsidTr="000120B4">
        <w:trPr>
          <w:trHeight w:val="698"/>
        </w:trPr>
        <w:tc>
          <w:tcPr>
            <w:tcW w:w="1267" w:type="dxa"/>
          </w:tcPr>
          <w:p w14:paraId="548DE0BD" w14:textId="77777777" w:rsidR="00F968EF" w:rsidRPr="00280F56" w:rsidRDefault="00F968EF" w:rsidP="000120B4">
            <w:r w:rsidRPr="00280F56">
              <w:t>Light influences</w:t>
            </w:r>
          </w:p>
        </w:tc>
        <w:tc>
          <w:tcPr>
            <w:tcW w:w="1440" w:type="dxa"/>
          </w:tcPr>
          <w:p w14:paraId="61F393B1" w14:textId="77777777" w:rsidR="00F968EF" w:rsidRPr="00280F56" w:rsidRDefault="00F968EF" w:rsidP="000120B4">
            <w:r w:rsidRPr="00280F56">
              <w:t>No</w:t>
            </w:r>
          </w:p>
        </w:tc>
        <w:tc>
          <w:tcPr>
            <w:tcW w:w="1297" w:type="dxa"/>
          </w:tcPr>
          <w:p w14:paraId="5875CFC1" w14:textId="77777777" w:rsidR="00F968EF" w:rsidRPr="00280F56" w:rsidRDefault="00F968EF" w:rsidP="000120B4">
            <w:r w:rsidRPr="00280F56">
              <w:t>No</w:t>
            </w:r>
          </w:p>
        </w:tc>
        <w:tc>
          <w:tcPr>
            <w:tcW w:w="953" w:type="dxa"/>
          </w:tcPr>
          <w:p w14:paraId="3AB012E1" w14:textId="77777777" w:rsidR="00F968EF" w:rsidRPr="00280F56" w:rsidRDefault="00F968EF" w:rsidP="000120B4">
            <w:r w:rsidRPr="00280F56">
              <w:t>No</w:t>
            </w:r>
          </w:p>
        </w:tc>
        <w:tc>
          <w:tcPr>
            <w:tcW w:w="992" w:type="dxa"/>
          </w:tcPr>
          <w:p w14:paraId="0FD10D92" w14:textId="77777777" w:rsidR="00F968EF" w:rsidRPr="00280F56" w:rsidRDefault="00F968EF" w:rsidP="000120B4">
            <w:r w:rsidRPr="00280F56">
              <w:t>Direct sun</w:t>
            </w:r>
          </w:p>
        </w:tc>
        <w:tc>
          <w:tcPr>
            <w:tcW w:w="1134" w:type="dxa"/>
          </w:tcPr>
          <w:p w14:paraId="6202469F" w14:textId="77777777" w:rsidR="00F968EF" w:rsidRPr="00280F56" w:rsidRDefault="00F968EF" w:rsidP="000120B4">
            <w:r w:rsidRPr="00280F56">
              <w:t>Direct sun</w:t>
            </w:r>
          </w:p>
        </w:tc>
        <w:tc>
          <w:tcPr>
            <w:tcW w:w="992" w:type="dxa"/>
          </w:tcPr>
          <w:p w14:paraId="0C5C1E87" w14:textId="77777777" w:rsidR="00F968EF" w:rsidRPr="00280F56" w:rsidRDefault="00F968EF" w:rsidP="000120B4">
            <w:r w:rsidRPr="00280F56">
              <w:t>Lens flare</w:t>
            </w:r>
          </w:p>
        </w:tc>
        <w:tc>
          <w:tcPr>
            <w:tcW w:w="986" w:type="dxa"/>
          </w:tcPr>
          <w:p w14:paraId="450BCF93" w14:textId="77777777" w:rsidR="00F968EF" w:rsidRPr="00280F56" w:rsidRDefault="00F968EF" w:rsidP="000120B4">
            <w:r w:rsidRPr="00280F56">
              <w:t>Lens flare</w:t>
            </w:r>
          </w:p>
        </w:tc>
      </w:tr>
      <w:tr w:rsidR="00F968EF" w:rsidRPr="00280F56" w14:paraId="760AEE16" w14:textId="77777777" w:rsidTr="000120B4">
        <w:trPr>
          <w:trHeight w:val="698"/>
        </w:trPr>
        <w:tc>
          <w:tcPr>
            <w:tcW w:w="1267" w:type="dxa"/>
          </w:tcPr>
          <w:p w14:paraId="02184D85" w14:textId="77777777" w:rsidR="00F968EF" w:rsidRPr="00280F56" w:rsidRDefault="00F968EF" w:rsidP="000120B4">
            <w:proofErr w:type="gramStart"/>
            <w:r w:rsidRPr="00280F56">
              <w:t>Temp</w:t>
            </w:r>
            <w:proofErr w:type="gramEnd"/>
            <w:r w:rsidRPr="00280F56">
              <w:t xml:space="preserve"> influences</w:t>
            </w:r>
          </w:p>
        </w:tc>
        <w:tc>
          <w:tcPr>
            <w:tcW w:w="1440" w:type="dxa"/>
          </w:tcPr>
          <w:p w14:paraId="79629CE3" w14:textId="77777777" w:rsidR="00F968EF" w:rsidRPr="00280F56" w:rsidRDefault="00F968EF" w:rsidP="000120B4">
            <w:r w:rsidRPr="00280F56">
              <w:t>No</w:t>
            </w:r>
          </w:p>
        </w:tc>
        <w:tc>
          <w:tcPr>
            <w:tcW w:w="1297" w:type="dxa"/>
          </w:tcPr>
          <w:p w14:paraId="5729ABCC" w14:textId="77777777" w:rsidR="00F968EF" w:rsidRPr="00280F56" w:rsidRDefault="00F968EF" w:rsidP="000120B4">
            <w:r w:rsidRPr="00280F56">
              <w:t>Yes</w:t>
            </w:r>
          </w:p>
        </w:tc>
        <w:tc>
          <w:tcPr>
            <w:tcW w:w="953" w:type="dxa"/>
          </w:tcPr>
          <w:p w14:paraId="74B0A146" w14:textId="77777777" w:rsidR="00F968EF" w:rsidRPr="00280F56" w:rsidRDefault="00F968EF" w:rsidP="000120B4">
            <w:r w:rsidRPr="00280F56">
              <w:t>No</w:t>
            </w:r>
          </w:p>
        </w:tc>
        <w:tc>
          <w:tcPr>
            <w:tcW w:w="992" w:type="dxa"/>
          </w:tcPr>
          <w:p w14:paraId="3727F769" w14:textId="77777777" w:rsidR="00F968EF" w:rsidRPr="00280F56" w:rsidRDefault="00F968EF" w:rsidP="000120B4">
            <w:r w:rsidRPr="00280F56">
              <w:t>Can reduce contrast</w:t>
            </w:r>
          </w:p>
        </w:tc>
        <w:tc>
          <w:tcPr>
            <w:tcW w:w="1134" w:type="dxa"/>
          </w:tcPr>
          <w:p w14:paraId="134B5016" w14:textId="77777777" w:rsidR="00F968EF" w:rsidRPr="00280F56" w:rsidRDefault="00F968EF" w:rsidP="000120B4">
            <w:r w:rsidRPr="00280F56">
              <w:t>Can reduce contrast</w:t>
            </w:r>
          </w:p>
        </w:tc>
        <w:tc>
          <w:tcPr>
            <w:tcW w:w="992" w:type="dxa"/>
          </w:tcPr>
          <w:p w14:paraId="4B4C26C5" w14:textId="77777777" w:rsidR="00F968EF" w:rsidRPr="00280F56" w:rsidRDefault="00F968EF" w:rsidP="000120B4">
            <w:r w:rsidRPr="00280F56">
              <w:t>No</w:t>
            </w:r>
          </w:p>
        </w:tc>
        <w:tc>
          <w:tcPr>
            <w:tcW w:w="986" w:type="dxa"/>
          </w:tcPr>
          <w:p w14:paraId="4378380C" w14:textId="77777777" w:rsidR="00F968EF" w:rsidRPr="00280F56" w:rsidRDefault="00F968EF" w:rsidP="000120B4">
            <w:r w:rsidRPr="00280F56">
              <w:t>No</w:t>
            </w:r>
          </w:p>
        </w:tc>
      </w:tr>
      <w:tr w:rsidR="00F968EF" w:rsidRPr="00280F56" w14:paraId="73586E1A" w14:textId="77777777" w:rsidTr="000120B4">
        <w:trPr>
          <w:trHeight w:val="698"/>
        </w:trPr>
        <w:tc>
          <w:tcPr>
            <w:tcW w:w="1267" w:type="dxa"/>
          </w:tcPr>
          <w:p w14:paraId="1C5CB802" w14:textId="77777777" w:rsidR="00F968EF" w:rsidRPr="00280F56" w:rsidRDefault="00F968EF" w:rsidP="000120B4">
            <w:r w:rsidRPr="00280F56">
              <w:t>Other influences</w:t>
            </w:r>
          </w:p>
        </w:tc>
        <w:tc>
          <w:tcPr>
            <w:tcW w:w="1440" w:type="dxa"/>
          </w:tcPr>
          <w:p w14:paraId="2C0BDB80" w14:textId="77777777" w:rsidR="00F968EF" w:rsidRPr="00280F56" w:rsidRDefault="00F968EF" w:rsidP="000120B4"/>
        </w:tc>
        <w:tc>
          <w:tcPr>
            <w:tcW w:w="1297" w:type="dxa"/>
          </w:tcPr>
          <w:p w14:paraId="5DF08EDF" w14:textId="77777777" w:rsidR="00F968EF" w:rsidRPr="00280F56" w:rsidRDefault="00F968EF" w:rsidP="000120B4">
            <w:r w:rsidRPr="00280F56">
              <w:t>Echoes Wind</w:t>
            </w:r>
          </w:p>
        </w:tc>
        <w:tc>
          <w:tcPr>
            <w:tcW w:w="953" w:type="dxa"/>
          </w:tcPr>
          <w:p w14:paraId="70A5E4E3" w14:textId="77777777" w:rsidR="00F968EF" w:rsidRPr="00280F56" w:rsidRDefault="00F968EF" w:rsidP="000120B4">
            <w:r w:rsidRPr="00280F56">
              <w:t>Snow</w:t>
            </w:r>
          </w:p>
        </w:tc>
        <w:tc>
          <w:tcPr>
            <w:tcW w:w="992" w:type="dxa"/>
          </w:tcPr>
          <w:p w14:paraId="274ADD8A" w14:textId="77777777" w:rsidR="00F968EF" w:rsidRPr="00280F56" w:rsidRDefault="00F968EF" w:rsidP="000120B4">
            <w:r w:rsidRPr="00280F56">
              <w:t>Snow</w:t>
            </w:r>
          </w:p>
        </w:tc>
        <w:tc>
          <w:tcPr>
            <w:tcW w:w="1134" w:type="dxa"/>
          </w:tcPr>
          <w:p w14:paraId="7E21C162" w14:textId="77777777" w:rsidR="00F968EF" w:rsidRPr="00280F56" w:rsidRDefault="00F968EF" w:rsidP="000120B4"/>
        </w:tc>
        <w:tc>
          <w:tcPr>
            <w:tcW w:w="992" w:type="dxa"/>
          </w:tcPr>
          <w:p w14:paraId="7004CD07" w14:textId="77777777" w:rsidR="00F968EF" w:rsidRPr="00280F56" w:rsidRDefault="00F968EF" w:rsidP="000120B4">
            <w:r w:rsidRPr="00280F56">
              <w:t>Wind</w:t>
            </w:r>
          </w:p>
        </w:tc>
        <w:tc>
          <w:tcPr>
            <w:tcW w:w="986" w:type="dxa"/>
          </w:tcPr>
          <w:p w14:paraId="033A6C46" w14:textId="77777777" w:rsidR="00F968EF" w:rsidRPr="00280F56" w:rsidRDefault="00F968EF" w:rsidP="000120B4">
            <w:r w:rsidRPr="00280F56">
              <w:t>Wind</w:t>
            </w:r>
          </w:p>
        </w:tc>
      </w:tr>
      <w:tr w:rsidR="00F968EF" w:rsidRPr="00280F56" w14:paraId="14F88E2F" w14:textId="77777777" w:rsidTr="000120B4">
        <w:trPr>
          <w:trHeight w:val="698"/>
        </w:trPr>
        <w:tc>
          <w:tcPr>
            <w:tcW w:w="1267" w:type="dxa"/>
          </w:tcPr>
          <w:p w14:paraId="2284CFE3" w14:textId="77777777" w:rsidR="00F968EF" w:rsidRPr="00280F56" w:rsidRDefault="00F968EF" w:rsidP="000120B4">
            <w:r w:rsidRPr="00280F56">
              <w:t>Classifies object</w:t>
            </w:r>
          </w:p>
        </w:tc>
        <w:tc>
          <w:tcPr>
            <w:tcW w:w="1440" w:type="dxa"/>
          </w:tcPr>
          <w:p w14:paraId="5C280C5B" w14:textId="77777777" w:rsidR="00F968EF" w:rsidRPr="00280F56" w:rsidRDefault="00F968EF" w:rsidP="000120B4">
            <w:r w:rsidRPr="00280F56">
              <w:t>No</w:t>
            </w:r>
          </w:p>
        </w:tc>
        <w:tc>
          <w:tcPr>
            <w:tcW w:w="1297" w:type="dxa"/>
          </w:tcPr>
          <w:p w14:paraId="076EF78C" w14:textId="77777777" w:rsidR="00F968EF" w:rsidRPr="00280F56" w:rsidRDefault="00F968EF" w:rsidP="000120B4">
            <w:r w:rsidRPr="00280F56">
              <w:t>No</w:t>
            </w:r>
          </w:p>
        </w:tc>
        <w:tc>
          <w:tcPr>
            <w:tcW w:w="953" w:type="dxa"/>
          </w:tcPr>
          <w:p w14:paraId="471B6C55" w14:textId="77777777" w:rsidR="00F968EF" w:rsidRPr="00280F56" w:rsidRDefault="00F968EF" w:rsidP="000120B4">
            <w:r w:rsidRPr="00280F56">
              <w:t>In single plane</w:t>
            </w:r>
          </w:p>
        </w:tc>
        <w:tc>
          <w:tcPr>
            <w:tcW w:w="992" w:type="dxa"/>
          </w:tcPr>
          <w:p w14:paraId="0217D4BF" w14:textId="77777777" w:rsidR="00F968EF" w:rsidRPr="00280F56" w:rsidRDefault="00F968EF" w:rsidP="000120B4">
            <w:r w:rsidRPr="00280F56">
              <w:t>Yes</w:t>
            </w:r>
          </w:p>
        </w:tc>
        <w:tc>
          <w:tcPr>
            <w:tcW w:w="1134" w:type="dxa"/>
          </w:tcPr>
          <w:p w14:paraId="67494B06" w14:textId="77777777" w:rsidR="00F968EF" w:rsidRPr="00280F56" w:rsidRDefault="00F968EF" w:rsidP="000120B4">
            <w:r w:rsidRPr="00280F56">
              <w:t>Yes</w:t>
            </w:r>
          </w:p>
        </w:tc>
        <w:tc>
          <w:tcPr>
            <w:tcW w:w="992" w:type="dxa"/>
          </w:tcPr>
          <w:p w14:paraId="01D00266" w14:textId="77777777" w:rsidR="00F968EF" w:rsidRPr="00280F56" w:rsidRDefault="00F968EF" w:rsidP="000120B4">
            <w:r w:rsidRPr="00280F56">
              <w:t>Yes</w:t>
            </w:r>
          </w:p>
        </w:tc>
        <w:tc>
          <w:tcPr>
            <w:tcW w:w="986" w:type="dxa"/>
          </w:tcPr>
          <w:p w14:paraId="23F8A5AC" w14:textId="77777777" w:rsidR="00F968EF" w:rsidRPr="00280F56" w:rsidRDefault="00F968EF" w:rsidP="000120B4">
            <w:r w:rsidRPr="00280F56">
              <w:t>Yes</w:t>
            </w:r>
          </w:p>
        </w:tc>
      </w:tr>
      <w:tr w:rsidR="00F968EF" w:rsidRPr="00280F56" w14:paraId="0EF27A0B" w14:textId="77777777" w:rsidTr="000120B4">
        <w:trPr>
          <w:trHeight w:val="698"/>
        </w:trPr>
        <w:tc>
          <w:tcPr>
            <w:tcW w:w="1267" w:type="dxa"/>
          </w:tcPr>
          <w:p w14:paraId="1E734B43" w14:textId="77777777" w:rsidR="00F968EF" w:rsidRPr="00280F56" w:rsidRDefault="00F968EF" w:rsidP="000120B4">
            <w:r w:rsidRPr="00280F56">
              <w:t>Light required</w:t>
            </w:r>
          </w:p>
        </w:tc>
        <w:tc>
          <w:tcPr>
            <w:tcW w:w="1440" w:type="dxa"/>
          </w:tcPr>
          <w:p w14:paraId="481B06EE" w14:textId="77777777" w:rsidR="00F968EF" w:rsidRPr="00280F56" w:rsidRDefault="00F968EF" w:rsidP="000120B4">
            <w:r w:rsidRPr="00280F56">
              <w:t>No</w:t>
            </w:r>
          </w:p>
        </w:tc>
        <w:tc>
          <w:tcPr>
            <w:tcW w:w="1297" w:type="dxa"/>
          </w:tcPr>
          <w:p w14:paraId="4FE5BE23" w14:textId="77777777" w:rsidR="00F968EF" w:rsidRPr="00280F56" w:rsidRDefault="00F968EF" w:rsidP="000120B4">
            <w:r w:rsidRPr="00280F56">
              <w:t>No</w:t>
            </w:r>
          </w:p>
        </w:tc>
        <w:tc>
          <w:tcPr>
            <w:tcW w:w="953" w:type="dxa"/>
          </w:tcPr>
          <w:p w14:paraId="3BBC3136" w14:textId="77777777" w:rsidR="00F968EF" w:rsidRPr="00280F56" w:rsidRDefault="00F968EF" w:rsidP="000120B4">
            <w:r w:rsidRPr="00280F56">
              <w:t>No</w:t>
            </w:r>
          </w:p>
        </w:tc>
        <w:tc>
          <w:tcPr>
            <w:tcW w:w="992" w:type="dxa"/>
          </w:tcPr>
          <w:p w14:paraId="3DB8BF0E" w14:textId="77777777" w:rsidR="00F968EF" w:rsidRPr="00280F56" w:rsidRDefault="00F968EF" w:rsidP="000120B4">
            <w:r w:rsidRPr="00280F56">
              <w:t>No</w:t>
            </w:r>
          </w:p>
        </w:tc>
        <w:tc>
          <w:tcPr>
            <w:tcW w:w="1134" w:type="dxa"/>
          </w:tcPr>
          <w:p w14:paraId="73865F23" w14:textId="77777777" w:rsidR="00F968EF" w:rsidRPr="00280F56" w:rsidRDefault="00F968EF" w:rsidP="000120B4">
            <w:r w:rsidRPr="00280F56">
              <w:t>No</w:t>
            </w:r>
          </w:p>
        </w:tc>
        <w:tc>
          <w:tcPr>
            <w:tcW w:w="992" w:type="dxa"/>
          </w:tcPr>
          <w:p w14:paraId="04FCC6DE" w14:textId="77777777" w:rsidR="00F968EF" w:rsidRPr="00280F56" w:rsidRDefault="00F968EF" w:rsidP="000120B4">
            <w:r w:rsidRPr="00280F56">
              <w:t>Yes</w:t>
            </w:r>
          </w:p>
        </w:tc>
        <w:tc>
          <w:tcPr>
            <w:tcW w:w="986" w:type="dxa"/>
          </w:tcPr>
          <w:p w14:paraId="7065DD94" w14:textId="77777777" w:rsidR="00F968EF" w:rsidRPr="00280F56" w:rsidRDefault="00F968EF" w:rsidP="000120B4">
            <w:r w:rsidRPr="00280F56">
              <w:t>Yes</w:t>
            </w:r>
          </w:p>
        </w:tc>
      </w:tr>
      <w:tr w:rsidR="00F968EF" w:rsidRPr="00280F56" w14:paraId="3E016B43" w14:textId="77777777" w:rsidTr="000120B4">
        <w:trPr>
          <w:trHeight w:val="698"/>
        </w:trPr>
        <w:tc>
          <w:tcPr>
            <w:tcW w:w="1267" w:type="dxa"/>
          </w:tcPr>
          <w:p w14:paraId="0740B478" w14:textId="77777777" w:rsidR="00F968EF" w:rsidRPr="00280F56" w:rsidRDefault="00F968EF" w:rsidP="000120B4">
            <w:r w:rsidRPr="00280F56">
              <w:t>Single point Reliability</w:t>
            </w:r>
          </w:p>
        </w:tc>
        <w:tc>
          <w:tcPr>
            <w:tcW w:w="1440" w:type="dxa"/>
          </w:tcPr>
          <w:p w14:paraId="5858031C" w14:textId="77777777" w:rsidR="00F968EF" w:rsidRPr="00280F56" w:rsidRDefault="00F968EF" w:rsidP="000120B4">
            <w:r w:rsidRPr="00280F56">
              <w:t>No</w:t>
            </w:r>
          </w:p>
        </w:tc>
        <w:tc>
          <w:tcPr>
            <w:tcW w:w="1297" w:type="dxa"/>
          </w:tcPr>
          <w:p w14:paraId="437C26C2" w14:textId="77777777" w:rsidR="00F968EF" w:rsidRPr="00280F56" w:rsidRDefault="00F968EF" w:rsidP="000120B4">
            <w:r w:rsidRPr="00280F56">
              <w:t>No</w:t>
            </w:r>
          </w:p>
        </w:tc>
        <w:tc>
          <w:tcPr>
            <w:tcW w:w="953" w:type="dxa"/>
          </w:tcPr>
          <w:p w14:paraId="0CE7B54D" w14:textId="77777777" w:rsidR="00F968EF" w:rsidRPr="00280F56" w:rsidRDefault="00F968EF" w:rsidP="000120B4">
            <w:r w:rsidRPr="00280F56">
              <w:t>-</w:t>
            </w:r>
          </w:p>
        </w:tc>
        <w:tc>
          <w:tcPr>
            <w:tcW w:w="992" w:type="dxa"/>
          </w:tcPr>
          <w:p w14:paraId="3022EFC4" w14:textId="77777777" w:rsidR="00F968EF" w:rsidRPr="00280F56" w:rsidRDefault="00F968EF" w:rsidP="000120B4">
            <w:r w:rsidRPr="00280F56">
              <w:t>-</w:t>
            </w:r>
          </w:p>
        </w:tc>
        <w:tc>
          <w:tcPr>
            <w:tcW w:w="1134" w:type="dxa"/>
          </w:tcPr>
          <w:p w14:paraId="4754ECCC" w14:textId="77777777" w:rsidR="00F968EF" w:rsidRPr="00280F56" w:rsidRDefault="00F968EF" w:rsidP="000120B4">
            <w:r w:rsidRPr="00280F56">
              <w:t>-</w:t>
            </w:r>
          </w:p>
        </w:tc>
        <w:tc>
          <w:tcPr>
            <w:tcW w:w="992" w:type="dxa"/>
          </w:tcPr>
          <w:p w14:paraId="200D2999" w14:textId="77777777" w:rsidR="00F968EF" w:rsidRPr="00280F56" w:rsidRDefault="00F968EF" w:rsidP="000120B4">
            <w:r w:rsidRPr="00280F56">
              <w:t>-</w:t>
            </w:r>
          </w:p>
        </w:tc>
        <w:tc>
          <w:tcPr>
            <w:tcW w:w="986" w:type="dxa"/>
          </w:tcPr>
          <w:p w14:paraId="3401A41B" w14:textId="77777777" w:rsidR="00F968EF" w:rsidRPr="00280F56" w:rsidRDefault="00F968EF" w:rsidP="000120B4">
            <w:r w:rsidRPr="00280F56">
              <w:t>Static objects only</w:t>
            </w:r>
          </w:p>
        </w:tc>
      </w:tr>
      <w:tr w:rsidR="00F968EF" w:rsidRPr="00280F56" w14:paraId="63728FDC" w14:textId="77777777" w:rsidTr="000120B4">
        <w:tc>
          <w:tcPr>
            <w:tcW w:w="1267" w:type="dxa"/>
          </w:tcPr>
          <w:p w14:paraId="577CBFCE" w14:textId="77777777" w:rsidR="00F968EF" w:rsidRPr="00280F56" w:rsidRDefault="00F968EF" w:rsidP="000120B4">
            <w:r w:rsidRPr="00280F56">
              <w:t>Research</w:t>
            </w:r>
          </w:p>
        </w:tc>
        <w:tc>
          <w:tcPr>
            <w:tcW w:w="1440" w:type="dxa"/>
          </w:tcPr>
          <w:p w14:paraId="67D73333" w14:textId="77777777" w:rsidR="00F968EF" w:rsidRPr="00280F56" w:rsidRDefault="00F968EF" w:rsidP="000120B4">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w:t>
            </w:r>
            <w:r w:rsidRPr="00280F56">
              <w:rPr>
                <w:noProof/>
              </w:rPr>
              <w:lastRenderedPageBreak/>
              <w:t>2003; Yamauchi, 2008)</w:t>
            </w:r>
            <w:r w:rsidRPr="00280F56">
              <w:fldChar w:fldCharType="end"/>
            </w:r>
          </w:p>
        </w:tc>
        <w:tc>
          <w:tcPr>
            <w:tcW w:w="1297" w:type="dxa"/>
          </w:tcPr>
          <w:p w14:paraId="45D424E9" w14:textId="77777777" w:rsidR="00F968EF" w:rsidRPr="00280F56" w:rsidRDefault="00F968EF" w:rsidP="000120B4">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De Simone et al., 2018b; Jiménez et al., 2014; Kapoor et al., 2018; Kleeman &amp; Kuc, 2008; Mohamme</w:t>
            </w:r>
            <w:r w:rsidRPr="00280F56">
              <w:rPr>
                <w:noProof/>
              </w:rPr>
              <w:lastRenderedPageBreak/>
              <w:t>d et al., 2020; Rosique et al., 2019; Shing et al., 2008; Sulaimon Alli et al., 2018)</w:t>
            </w:r>
            <w:r w:rsidRPr="00280F56">
              <w:fldChar w:fldCharType="end"/>
            </w:r>
          </w:p>
        </w:tc>
        <w:tc>
          <w:tcPr>
            <w:tcW w:w="925" w:type="dxa"/>
          </w:tcPr>
          <w:p w14:paraId="7698E25F" w14:textId="77777777" w:rsidR="00F968EF" w:rsidRPr="00280F56" w:rsidRDefault="00F968EF" w:rsidP="000120B4">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w:t>
            </w:r>
            <w:r w:rsidRPr="00280F56">
              <w:rPr>
                <w:noProof/>
              </w:rPr>
              <w:lastRenderedPageBreak/>
              <w:t>al., 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0120B4">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0120B4">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0120B4">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 xml:space="preserve">(M. K. Cheong et al., 2016; Gao et al., 2016; Hautì et al., 2006; </w:t>
            </w:r>
            <w:r w:rsidRPr="00280F56">
              <w:rPr>
                <w:noProof/>
              </w:rPr>
              <w:lastRenderedPageBreak/>
              <w:t>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0120B4">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 xml:space="preserve">(Chaudhary et al., 2019; Hautì et al., 2006; Hoffman et al., 1999; </w:t>
            </w:r>
            <w:r w:rsidRPr="00280F56">
              <w:rPr>
                <w:noProof/>
                <w:lang w:eastAsia="zh-CN"/>
              </w:rPr>
              <w:lastRenderedPageBreak/>
              <w:t>Hoffma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106F5A45" w:rsidR="004B3066" w:rsidRPr="00280F56" w:rsidRDefault="00F968EF" w:rsidP="004B3066">
      <w:pPr>
        <w:pStyle w:val="BodyText"/>
        <w:rPr>
          <w:rFonts w:ascii="Arial" w:hAnsi="Arial" w:cs="Arial"/>
          <w:color w:val="222222"/>
        </w:rPr>
      </w:pPr>
      <w:r w:rsidRPr="00280F56">
        <w:rPr>
          <w:u w:val="single"/>
          <w:lang w:eastAsia="zh-CN"/>
        </w:rPr>
        <w:br/>
      </w:r>
      <w:r>
        <w:br/>
      </w:r>
      <w:r>
        <w:br/>
      </w:r>
      <w:r w:rsidR="004B3066" w:rsidRPr="00280F56">
        <w:lastRenderedPageBreak/>
        <w:t>A very high</w:t>
      </w:r>
      <w:r w:rsidR="00BB76EE">
        <w:t>-</w:t>
      </w:r>
      <w:r w:rsidR="004B3066" w:rsidRPr="00280F56">
        <w:t>resolution camera</w:t>
      </w:r>
      <w:r w:rsidR="00F307EF">
        <w:t>/s</w:t>
      </w:r>
      <w:r w:rsidR="004B3066" w:rsidRPr="00280F56">
        <w:t xml:space="preserve"> </w:t>
      </w:r>
      <w:r w:rsidR="00742E8C">
        <w:t>is</w:t>
      </w:r>
      <w:r w:rsidR="00F307EF">
        <w:t xml:space="preserve"> </w:t>
      </w:r>
      <w:r w:rsidR="0013564D" w:rsidRPr="00280F56">
        <w:t xml:space="preserve">the </w:t>
      </w:r>
      <w:r w:rsidR="00F307EF">
        <w:t xml:space="preserve">most </w:t>
      </w:r>
      <w:r w:rsidR="00A55F20">
        <w:t xml:space="preserve">suitable </w:t>
      </w:r>
      <w:r w:rsidR="0013564D" w:rsidRPr="00280F56">
        <w:t>solution</w:t>
      </w:r>
      <w:r>
        <w:t>, supplemented with a non-visual sensor such as SONAR or RADAR, however th</w:t>
      </w:r>
      <w:r w:rsidR="00F307EF">
        <w:t>ese</w:t>
      </w:r>
      <w:r>
        <w:t xml:space="preserve"> </w:t>
      </w:r>
      <w:r w:rsidR="00A55F20">
        <w:t xml:space="preserve">will </w:t>
      </w:r>
      <w:r>
        <w:t xml:space="preserve">come with </w:t>
      </w:r>
      <w:r w:rsidR="00F307EF">
        <w:t>their</w:t>
      </w:r>
      <w:r>
        <w:t xml:space="preserve"> own benefits and limitations</w:t>
      </w:r>
      <w:r w:rsidR="00F307EF">
        <w:t xml:space="preserve"> that need to </w:t>
      </w:r>
      <w:proofErr w:type="gramStart"/>
      <w:r w:rsidR="00F307EF">
        <w:t>be mitigated</w:t>
      </w:r>
      <w:proofErr w:type="gramEnd"/>
      <w:r w:rsidR="00F307EF">
        <w:t>.</w:t>
      </w:r>
      <w:r>
        <w:br/>
      </w:r>
      <w:r w:rsidR="004B3066" w:rsidRPr="00280F56">
        <w:br/>
      </w:r>
      <w:r w:rsidR="004B3066" w:rsidRPr="00280F56">
        <w:rPr>
          <w:rStyle w:val="Heading4Char"/>
          <w:noProof w:val="0"/>
        </w:rPr>
        <w:t xml:space="preserve">Camera-based </w:t>
      </w:r>
      <w:r w:rsidR="00BB76EE">
        <w:rPr>
          <w:rStyle w:val="Heading4Char"/>
          <w:noProof w:val="0"/>
        </w:rPr>
        <w:t xml:space="preserve">obstacle-recognition </w:t>
      </w:r>
      <w:r w:rsidR="004B3066" w:rsidRPr="00280F56">
        <w:rPr>
          <w:rStyle w:val="Heading4Char"/>
          <w:noProof w:val="0"/>
        </w:rPr>
        <w:t>solutions</w:t>
      </w:r>
      <w:r w:rsidR="00BB76EE">
        <w:rPr>
          <w:rStyle w:val="Heading4Char"/>
          <w:noProof w:val="0"/>
        </w:rPr>
        <w:t>.</w:t>
      </w:r>
    </w:p>
    <w:p w14:paraId="638D6FA1" w14:textId="3888CA11" w:rsidR="007720B1" w:rsidRDefault="000D6BA2" w:rsidP="007720B1">
      <w:pPr>
        <w:pStyle w:val="BodyText"/>
      </w:pPr>
      <w:r w:rsidRPr="00280F56">
        <w:t xml:space="preserve">Cameras </w:t>
      </w:r>
      <w:proofErr w:type="gramStart"/>
      <w:r w:rsidRPr="00280F56">
        <w:t>are often used</w:t>
      </w:r>
      <w:proofErr w:type="gramEnd"/>
      <w:r w:rsidRPr="00280F56">
        <w:t xml:space="preserve"> in industry to perform obstacle detection as they provide many advantages. </w:t>
      </w:r>
      <w:r w:rsidRPr="00280F56">
        <w:br/>
      </w:r>
      <w:r w:rsidR="007720B1">
        <w:t>To provide obstacle detection</w:t>
      </w:r>
      <w:r w:rsidR="0053122D">
        <w:t>,</w:t>
      </w:r>
      <w:r w:rsidR="007720B1">
        <w:t xml:space="preserve"> a video camera </w:t>
      </w:r>
      <w:r w:rsidR="0053122D">
        <w:t>can be</w:t>
      </w:r>
      <w:r w:rsidR="007720B1">
        <w:t xml:space="preserve"> used</w:t>
      </w:r>
      <w:r w:rsidR="0053122D">
        <w:t>,</w:t>
      </w:r>
      <w:r w:rsidR="007720B1">
        <w:t xml:space="preserve"> as differences between successive image frames can be analysed to determine if a recognised object is getting closer or not.</w:t>
      </w:r>
      <w:r w:rsidR="007720B1">
        <w:br/>
      </w:r>
      <w:r w:rsidR="007720B1">
        <w:br/>
      </w:r>
      <w:r w:rsidR="007720B1" w:rsidRPr="00841042">
        <w:t xml:space="preserve">A single </w:t>
      </w:r>
      <w:r w:rsidR="00F307EF">
        <w:t xml:space="preserve">colour </w:t>
      </w:r>
      <w:r w:rsidR="007720B1" w:rsidRPr="00841042">
        <w:t>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w:t>
      </w:r>
      <w:proofErr w:type="gramStart"/>
      <w:r w:rsidR="007720B1" w:rsidRPr="00841042">
        <w:t>are normally manufactured</w:t>
      </w:r>
      <w:proofErr w:type="gramEnd"/>
      <w:r w:rsidR="007720B1" w:rsidRPr="00841042">
        <w:t xml:space="preserve"> in </w:t>
      </w:r>
      <w:r w:rsidR="00F307EF">
        <w:t>r</w:t>
      </w:r>
      <w:r w:rsidR="007720B1" w:rsidRPr="00841042">
        <w:t xml:space="preserve">ed, </w:t>
      </w:r>
      <w:r w:rsidR="00F307EF">
        <w:t>g</w:t>
      </w:r>
      <w:r w:rsidR="007720B1" w:rsidRPr="00841042">
        <w:t>reen</w:t>
      </w:r>
      <w:r w:rsidR="00F307EF">
        <w:t>,</w:t>
      </w:r>
      <w:r w:rsidR="007720B1" w:rsidRPr="00841042">
        <w:t xml:space="preserve"> and </w:t>
      </w:r>
      <w:r w:rsidR="00F307EF">
        <w:t>b</w:t>
      </w:r>
      <w:r w:rsidR="007720B1" w:rsidRPr="00841042">
        <w:t xml:space="preserve">lue variants </w:t>
      </w:r>
      <w:r w:rsidR="0053122D">
        <w:t xml:space="preserve">(RGB) </w:t>
      </w:r>
      <w:r w:rsidR="007720B1" w:rsidRPr="00841042">
        <w:t xml:space="preserve">and these systems </w:t>
      </w:r>
      <w:r w:rsidR="00062030">
        <w:t>are</w:t>
      </w:r>
      <w:r w:rsidR="007720B1" w:rsidRPr="00841042">
        <w:t xml:space="preserv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w:t>
      </w:r>
      <w:proofErr w:type="gramStart"/>
      <w:r w:rsidR="00203576" w:rsidRPr="00841042">
        <w:t>many</w:t>
      </w:r>
      <w:proofErr w:type="gramEnd"/>
      <w:r w:rsidR="00203576" w:rsidRPr="00841042">
        <w:t xml:space="preserve"> pixels are in the image and the size of the number storing the luminance values.</w:t>
      </w:r>
    </w:p>
    <w:p w14:paraId="479C66E8" w14:textId="3CA9492E" w:rsidR="007720B1" w:rsidRDefault="007720B1" w:rsidP="00806D15">
      <w:pPr>
        <w:pStyle w:val="Caption"/>
      </w:pPr>
      <w:bookmarkStart w:id="39" w:name="_Toc146546618"/>
      <w:bookmarkStart w:id="40" w:name="_Toc146547287"/>
      <w:bookmarkStart w:id="41" w:name="_Toc147920997"/>
      <w:r>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6</w:t>
      </w:r>
      <w:r w:rsidR="00C5580D">
        <w:fldChar w:fldCharType="end"/>
      </w:r>
      <w:r>
        <w:t xml:space="preserve"> </w:t>
      </w:r>
      <w:r w:rsidR="00887A5E">
        <w:t>Simple r</w:t>
      </w:r>
      <w:r>
        <w:t>epresentation of a single video image</w:t>
      </w:r>
      <w:r w:rsidR="00887A5E">
        <w:t>.</w:t>
      </w:r>
      <w:bookmarkEnd w:id="39"/>
      <w:bookmarkEnd w:id="40"/>
      <w:bookmarkEnd w:id="41"/>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0120B4">
        <w:tc>
          <w:tcPr>
            <w:tcW w:w="2265" w:type="dxa"/>
          </w:tcPr>
          <w:p w14:paraId="7A6D54DA" w14:textId="77777777" w:rsidR="00F94D59" w:rsidRDefault="00F94D59" w:rsidP="00303FF5"/>
        </w:tc>
        <w:tc>
          <w:tcPr>
            <w:tcW w:w="2265" w:type="dxa"/>
          </w:tcPr>
          <w:p w14:paraId="4F5D2582" w14:textId="4BDC9B3C" w:rsidR="00F94D59" w:rsidRDefault="00F94D59" w:rsidP="00303FF5">
            <w:r>
              <w:t xml:space="preserve">Horizontal Pixel </w:t>
            </w:r>
            <w:r>
              <w:br/>
            </w:r>
            <w:proofErr w:type="gramStart"/>
            <w:r>
              <w:t>1</w:t>
            </w:r>
            <w:proofErr w:type="gramEnd"/>
          </w:p>
        </w:tc>
        <w:tc>
          <w:tcPr>
            <w:tcW w:w="2265" w:type="dxa"/>
          </w:tcPr>
          <w:p w14:paraId="15BA2373" w14:textId="30D685A8" w:rsidR="00F94D59" w:rsidRDefault="00F94D59" w:rsidP="00303FF5">
            <w:r>
              <w:t xml:space="preserve">Horizontal Pixel </w:t>
            </w:r>
            <w:r>
              <w:br/>
            </w:r>
            <w:proofErr w:type="gramStart"/>
            <w:r>
              <w:t>2</w:t>
            </w:r>
            <w:proofErr w:type="gramEnd"/>
            <w:r w:rsidR="00F307EF">
              <w:t xml:space="preserve"> to </w:t>
            </w:r>
            <w:r>
              <w:t>(</w:t>
            </w:r>
            <w:r w:rsidR="00F307EF">
              <w:t>n</w:t>
            </w:r>
            <w:r>
              <w:t>-1)</w:t>
            </w:r>
          </w:p>
        </w:tc>
        <w:tc>
          <w:tcPr>
            <w:tcW w:w="2265" w:type="dxa"/>
          </w:tcPr>
          <w:p w14:paraId="4374BEDF" w14:textId="0F9BE208" w:rsidR="00F94D59" w:rsidRDefault="00F94D59" w:rsidP="00303FF5">
            <w:r>
              <w:t xml:space="preserve">Horizontal Pixel </w:t>
            </w:r>
            <w:r>
              <w:br/>
            </w:r>
            <w:r w:rsidR="00F307EF">
              <w:t>n</w:t>
            </w:r>
          </w:p>
        </w:tc>
      </w:tr>
      <w:tr w:rsidR="00F307EF" w14:paraId="0DE3AA8E" w14:textId="77777777" w:rsidTr="000120B4">
        <w:tc>
          <w:tcPr>
            <w:tcW w:w="2265" w:type="dxa"/>
          </w:tcPr>
          <w:p w14:paraId="31974E8B" w14:textId="56E76780" w:rsidR="00F307EF" w:rsidRDefault="00F307EF" w:rsidP="00F307EF">
            <w:r>
              <w:t>Vertical Pixel 1</w:t>
            </w:r>
          </w:p>
        </w:tc>
        <w:tc>
          <w:tcPr>
            <w:tcW w:w="2265" w:type="dxa"/>
          </w:tcPr>
          <w:p w14:paraId="14ACF607" w14:textId="687C1CFA" w:rsidR="00F307EF" w:rsidRDefault="00F307EF" w:rsidP="00F307EF">
            <w:r>
              <w:t>Red, green, and blue luminance values</w:t>
            </w:r>
          </w:p>
        </w:tc>
        <w:tc>
          <w:tcPr>
            <w:tcW w:w="2265" w:type="dxa"/>
          </w:tcPr>
          <w:p w14:paraId="7E69FD69" w14:textId="290A1061" w:rsidR="00F307EF" w:rsidRDefault="00F307EF" w:rsidP="00F307EF">
            <w:r>
              <w:t>Red, green, and blue luminance values</w:t>
            </w:r>
          </w:p>
        </w:tc>
        <w:tc>
          <w:tcPr>
            <w:tcW w:w="2265" w:type="dxa"/>
          </w:tcPr>
          <w:p w14:paraId="4A67219D" w14:textId="7DDA80C1" w:rsidR="00F307EF" w:rsidRDefault="00F307EF" w:rsidP="00F307EF">
            <w:r>
              <w:t>Red, green, and blue luminance values</w:t>
            </w:r>
          </w:p>
        </w:tc>
      </w:tr>
      <w:tr w:rsidR="00F307EF" w14:paraId="4C038AB2" w14:textId="77777777" w:rsidTr="000120B4">
        <w:tc>
          <w:tcPr>
            <w:tcW w:w="2265" w:type="dxa"/>
          </w:tcPr>
          <w:p w14:paraId="23953839" w14:textId="05FA4D40" w:rsidR="00F307EF" w:rsidRDefault="00F307EF" w:rsidP="00F307EF">
            <w:r>
              <w:t>Vertical Pixel 2 to (n-1)</w:t>
            </w:r>
          </w:p>
        </w:tc>
        <w:tc>
          <w:tcPr>
            <w:tcW w:w="2265" w:type="dxa"/>
          </w:tcPr>
          <w:p w14:paraId="2E9AA20F" w14:textId="3A5A0556" w:rsidR="00F307EF" w:rsidRDefault="00F307EF" w:rsidP="00F307EF">
            <w:r>
              <w:t>Red, green, and blue luminance values</w:t>
            </w:r>
          </w:p>
        </w:tc>
        <w:tc>
          <w:tcPr>
            <w:tcW w:w="2265" w:type="dxa"/>
          </w:tcPr>
          <w:p w14:paraId="7D47F63F" w14:textId="6C2FCF80" w:rsidR="00F307EF" w:rsidRDefault="00F307EF" w:rsidP="00F307EF">
            <w:r>
              <w:t>Red, green, and blue luminance values</w:t>
            </w:r>
          </w:p>
        </w:tc>
        <w:tc>
          <w:tcPr>
            <w:tcW w:w="2265" w:type="dxa"/>
          </w:tcPr>
          <w:p w14:paraId="4CBEBA72" w14:textId="505C5459" w:rsidR="00F307EF" w:rsidRDefault="00F307EF" w:rsidP="00F307EF">
            <w:r>
              <w:t>Red, green, and blue luminance values</w:t>
            </w:r>
          </w:p>
        </w:tc>
      </w:tr>
      <w:tr w:rsidR="00F307EF" w14:paraId="2FBA727F" w14:textId="77777777" w:rsidTr="000120B4">
        <w:tc>
          <w:tcPr>
            <w:tcW w:w="2265" w:type="dxa"/>
          </w:tcPr>
          <w:p w14:paraId="7212C381" w14:textId="77E31ABB" w:rsidR="00F307EF" w:rsidRDefault="00F307EF" w:rsidP="00F307EF">
            <w:r>
              <w:t>Vertical Pixel n</w:t>
            </w:r>
          </w:p>
        </w:tc>
        <w:tc>
          <w:tcPr>
            <w:tcW w:w="2265" w:type="dxa"/>
          </w:tcPr>
          <w:p w14:paraId="54E3155D" w14:textId="22A07ACD" w:rsidR="00F307EF" w:rsidRDefault="00F307EF" w:rsidP="00F307EF">
            <w:r>
              <w:t>Red, green, and blue luminance values</w:t>
            </w:r>
          </w:p>
        </w:tc>
        <w:tc>
          <w:tcPr>
            <w:tcW w:w="2265" w:type="dxa"/>
          </w:tcPr>
          <w:p w14:paraId="7CFFF2AA" w14:textId="5412F7F4" w:rsidR="00F307EF" w:rsidRDefault="00F307EF" w:rsidP="00F307EF">
            <w:r>
              <w:t>Red, green, and blue luminance values</w:t>
            </w:r>
          </w:p>
        </w:tc>
        <w:tc>
          <w:tcPr>
            <w:tcW w:w="2265" w:type="dxa"/>
          </w:tcPr>
          <w:p w14:paraId="26B76109" w14:textId="4774D3EC" w:rsidR="00F307EF" w:rsidRDefault="00F307EF" w:rsidP="00F307EF">
            <w:r>
              <w:t>Red, green, and blue luminance values</w:t>
            </w:r>
          </w:p>
        </w:tc>
      </w:tr>
    </w:tbl>
    <w:p w14:paraId="68754DFF" w14:textId="1AE6B3DA" w:rsidR="007720B1" w:rsidRDefault="00841042" w:rsidP="00B928F2">
      <w:pPr>
        <w:pStyle w:val="BodyText"/>
        <w:rPr>
          <w:rFonts w:cstheme="minorHAnsi"/>
          <w:color w:val="222222"/>
        </w:rPr>
      </w:pPr>
      <w:r>
        <w:br/>
      </w:r>
      <w:r w:rsidR="007720B1" w:rsidRPr="00841042">
        <w:t xml:space="preserve">Obstacle identification is </w:t>
      </w:r>
      <w:r w:rsidR="00742E8C" w:rsidRPr="00841042">
        <w:t>based</w:t>
      </w:r>
      <w:r w:rsidR="007720B1" w:rsidRPr="00841042">
        <w:t xml:space="preserve">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r>
      <w:r w:rsidR="007720B1" w:rsidRPr="00841042">
        <w:lastRenderedPageBreak/>
        <w:t xml:space="preserve">Utilising wavelet analysis is a very interesting approach, is almost perfect in resolution and would 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Datacube MV200”, 68040 CPU and a “Sparcstation”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13538B2F" w:rsidR="00F968EF" w:rsidRPr="00280F56" w:rsidRDefault="00887A5E" w:rsidP="00203576">
      <w:pPr>
        <w:pStyle w:val="BodyText"/>
        <w:rPr>
          <w:rFonts w:cstheme="minorHAnsi"/>
          <w:color w:val="222222"/>
        </w:rPr>
      </w:pPr>
      <w:r>
        <w:t>The main problem of using any form of edge detection algorithm is the quality of the image.</w:t>
      </w:r>
      <w:r>
        <w:br/>
        <w:t>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snow</w:t>
      </w:r>
      <w:r w:rsidR="00430FC5">
        <w:t>,</w:t>
      </w:r>
      <w:r>
        <w:t xml:space="preserve"> or other environmental conditions may also reduce image quality. These are all well-known problems</w:t>
      </w:r>
      <w:r w:rsidR="00430FC5">
        <w:t>,</w:t>
      </w:r>
      <w:r>
        <w:t xml:space="preserve"> and </w:t>
      </w:r>
      <w:proofErr w:type="gramStart"/>
      <w:r>
        <w:t>many</w:t>
      </w:r>
      <w:proofErr w:type="gramEnd"/>
      <w:r>
        <w:t xml:space="preserve"> different solutions exist to reduce their impact on image quality.</w:t>
      </w:r>
      <w:r>
        <w:br/>
      </w:r>
      <w:r>
        <w:br/>
        <w:t xml:space="preserve">One external issue impacting quality that is particularly relevant to a </w:t>
      </w:r>
      <w:r w:rsidR="00430FC5">
        <w:t xml:space="preserve">rural </w:t>
      </w:r>
      <w:r>
        <w:t>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2" w:name="_Toc147920249"/>
      <w:r w:rsidRPr="00280F56">
        <w:rPr>
          <w:rStyle w:val="Heading3Char"/>
          <w:noProof w:val="0"/>
        </w:rPr>
        <w:t>Image stabilisation</w:t>
      </w:r>
      <w:bookmarkEnd w:id="42"/>
    </w:p>
    <w:p w14:paraId="78B22D19" w14:textId="38FE39B2"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w:t>
      </w:r>
      <w:proofErr w:type="gramStart"/>
      <w:r w:rsidRPr="00280F56">
        <w:t>be accounted</w:t>
      </w:r>
      <w:proofErr w:type="gramEnd"/>
      <w:r w:rsidRPr="00280F56">
        <w:t xml:space="preserve"> </w:t>
      </w:r>
      <w:r w:rsidR="00742E8C" w:rsidRPr="00280F56">
        <w:t>for</w:t>
      </w:r>
      <w:r w:rsidR="00742E8C">
        <w:t xml:space="preserve"> and</w:t>
      </w:r>
      <w:r w:rsidR="0053122D">
        <w:t xml:space="preserve"> mitigated against</w:t>
      </w:r>
      <w:r w:rsidRPr="00280F56">
        <w:t xml:space="preserve">. </w:t>
      </w:r>
      <w:r w:rsidRPr="00280F56">
        <w:br/>
      </w:r>
      <w:r w:rsidRPr="00280F56">
        <w:br/>
        <w:t xml:space="preserve">What makes this approach more problematic is that, in rural New Zealand, the topology may not be smooth, and so our vehicle (and therefore </w:t>
      </w:r>
      <w:proofErr w:type="gramStart"/>
      <w:r w:rsidRPr="00280F56">
        <w:t>it’s</w:t>
      </w:r>
      <w:proofErr w:type="gramEnd"/>
      <w:r w:rsidRPr="00280F56">
        <w:t xml:space="preserve"> camera)</w:t>
      </w:r>
      <w:r w:rsidR="00430FC5">
        <w:t>,</w:t>
      </w:r>
      <w:r w:rsidRPr="00280F56">
        <w:t xml:space="preserve"> </w:t>
      </w:r>
      <w:r w:rsidR="00062030">
        <w:t>are</w:t>
      </w:r>
      <w:r w:rsidRPr="00280F56">
        <w:t xml:space="preserv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w:t>
      </w:r>
      <w:r w:rsidR="000D2BD7">
        <w:lastRenderedPageBreak/>
        <w:t>movement and applying a counter</w:t>
      </w:r>
      <w:r w:rsidR="00430FC5">
        <w:t xml:space="preserve"> </w:t>
      </w:r>
      <w:r w:rsidR="000D2BD7">
        <w:t xml:space="preserve">movement in the opposite direction. As such, some image 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a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r w:rsidR="00F14344" w:rsidRPr="00280F56">
        <w:t>servomotors</w:t>
      </w:r>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 xml:space="preserve">An extension to this technique is to use a gimbal – an external system mounted to the camera system comprising of a gyroscope that </w:t>
      </w:r>
      <w:proofErr w:type="gramStart"/>
      <w:r w:rsidRPr="00280F56">
        <w:t>is controlled</w:t>
      </w:r>
      <w:proofErr w:type="gramEnd"/>
      <w:r w:rsidRPr="00280F56">
        <w:t xml:space="preserve">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3BE28CE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w:t>
      </w:r>
      <w:r w:rsidRPr="00280F56">
        <w:lastRenderedPageBreak/>
        <w:t xml:space="preserve">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Android 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iFMI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5CE3B35B"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r w:rsidR="00430FC5">
        <w:t xml:space="preserve">like </w:t>
      </w:r>
      <w:r w:rsidR="000D6BA2" w:rsidRPr="00280F56">
        <w:t xml:space="preserve">the OIS method except that the calculated movement </w:t>
      </w:r>
      <w:proofErr w:type="gramStart"/>
      <w:r w:rsidR="000D6BA2" w:rsidRPr="00280F56">
        <w:t xml:space="preserve">is </w:t>
      </w:r>
      <w:r w:rsidR="0053122D">
        <w:t>mitigated</w:t>
      </w:r>
      <w:proofErr w:type="gramEnd"/>
      <w:r w:rsidR="0053122D">
        <w:t xml:space="preserve"> </w:t>
      </w:r>
      <w:r w:rsidR="000D6BA2" w:rsidRPr="00280F56">
        <w:t xml:space="preserve">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7302FD86" w:rsidR="00D940A7" w:rsidRPr="00280F56" w:rsidRDefault="00D940A7" w:rsidP="00D940A7">
      <w:pPr>
        <w:pStyle w:val="BodyText"/>
      </w:pPr>
      <w:r w:rsidRPr="00280F56">
        <w:t xml:space="preserve">For an </w:t>
      </w:r>
      <w:r w:rsidR="000D2BD7">
        <w:t>i</w:t>
      </w:r>
      <w:r w:rsidRPr="00280F56">
        <w:t>nertial management unit (</w:t>
      </w:r>
      <w:r w:rsidR="00C97540">
        <w:t>IMU</w:t>
      </w:r>
      <w:r w:rsidRPr="00280F56">
        <w:t>) to compensate for unwanted movement in video streams, a vector of the resulting movement needs to be created so that the pixels in each image frame can be rotated/translated by the</w:t>
      </w:r>
      <w:r w:rsidR="00430FC5">
        <w:t xml:space="preserve"> inverse of the</w:t>
      </w:r>
      <w:r w:rsidRPr="00280F56">
        <w:t xml:space="preserve"> unwanted movement.</w:t>
      </w:r>
      <w:r w:rsidRPr="00280F56">
        <w:br/>
      </w:r>
      <w:r w:rsidRPr="00280F56">
        <w:br/>
      </w:r>
      <w:r w:rsidRPr="00280F56">
        <w:lastRenderedPageBreak/>
        <w:t xml:space="preserve">The gyroscope on an </w:t>
      </w:r>
      <w:r w:rsidR="00C97540">
        <w:t>IMU</w:t>
      </w:r>
      <w:r w:rsidRPr="00280F56">
        <w:t xml:space="preserve"> outputs data in angular velocity which is a measure of rotation measured 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00430FC5">
        <w:t xml:space="preserve">Magnetometers output magnetic field strength in the same three dimensions and output data in micro </w:t>
      </w:r>
      <w:r w:rsidR="00FC2292">
        <w:t>t</w:t>
      </w:r>
      <w:r w:rsidR="00430FC5">
        <w:t>esla (</w:t>
      </w:r>
      <w:r w:rsidR="00430FC5">
        <w:rPr>
          <w:rFonts w:cs="Calibri"/>
        </w:rPr>
        <w:t>μ</w:t>
      </w:r>
      <w:r w:rsidR="00430FC5">
        <w:t>T)</w:t>
      </w:r>
      <w:r w:rsidR="00FC2292">
        <w:t>.</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r w:rsidR="00FC2292">
        <w:t>E</w:t>
      </w:r>
      <w:r w:rsidR="009F79F9">
        <w:t xml:space="preserve">uler angles. </w:t>
      </w:r>
      <w:r w:rsidRPr="00280F56">
        <w:t>Note that th</w:t>
      </w:r>
      <w:r w:rsidR="009F79F9">
        <w:t>e</w:t>
      </w:r>
      <w:r w:rsidRPr="00280F56">
        <w:t xml:space="preserve"> convention </w:t>
      </w:r>
      <w:r w:rsidR="009F79F9">
        <w:t>of x,</w:t>
      </w:r>
      <w:r w:rsidR="00FC2292">
        <w:t xml:space="preserve"> </w:t>
      </w:r>
      <w:r w:rsidR="009F79F9">
        <w:t>y</w:t>
      </w:r>
      <w:r w:rsidR="00FC2292">
        <w:t>,</w:t>
      </w:r>
      <w:r w:rsidR="009F79F9">
        <w:t xml:space="preserve"> and z axes </w:t>
      </w:r>
      <w:proofErr w:type="gramStart"/>
      <w:r w:rsidRPr="00280F56">
        <w:t>is not strictly defined</w:t>
      </w:r>
      <w:proofErr w:type="gramEnd"/>
      <w:r w:rsidRPr="00280F56">
        <w:t>, and one may place the x, y</w:t>
      </w:r>
      <w:r w:rsidR="00FC2292">
        <w:t>,</w:t>
      </w:r>
      <w:r w:rsidRPr="00280F56">
        <w:t xml:space="preserve"> and z -axes in any direction that is convenient, providing the angled relationships between them remains fixed</w:t>
      </w:r>
      <w:r w:rsidR="000D2BD7">
        <w:t xml:space="preserve">, but here, we will use the </w:t>
      </w:r>
      <w:r w:rsidR="009F79F9">
        <w:t xml:space="preserve">terms demonstrated </w:t>
      </w:r>
      <w:r w:rsidR="000D2BD7">
        <w:t>in Figure 1.</w:t>
      </w:r>
      <w:r w:rsidR="00767260">
        <w:t>2</w:t>
      </w:r>
      <w:r w:rsidRPr="00280F56">
        <w:t>.</w:t>
      </w:r>
      <w:r w:rsidR="00BB76EE">
        <w:t xml:space="preserve"> A </w:t>
      </w:r>
      <w:r w:rsidR="00705E47">
        <w:t>value</w:t>
      </w:r>
      <w:r w:rsidR="00BB76EE">
        <w:t xml:space="preserve"> of 0 means no rotation around an axis and positive values refer to </w:t>
      </w:r>
      <w:r w:rsidR="00061399">
        <w:t>clockwise</w:t>
      </w:r>
      <w:r w:rsidR="00BB76EE">
        <w:t xml:space="preserve"> rotation.</w:t>
      </w:r>
    </w:p>
    <w:p w14:paraId="09BC8C3E" w14:textId="4BEDFF75" w:rsidR="00D940A7" w:rsidRPr="00280F56" w:rsidRDefault="00767260" w:rsidP="00767260">
      <w:pPr>
        <w:pStyle w:val="BodyText"/>
      </w:pPr>
      <w:r w:rsidRPr="00767260">
        <w:rPr>
          <w:noProof/>
          <w:lang w:eastAsia="en-NZ"/>
        </w:rPr>
        <w:drawing>
          <wp:inline distT="0" distB="0" distL="0" distR="0" wp14:anchorId="24013B0A" wp14:editId="37B42291">
            <wp:extent cx="5229955" cy="2505425"/>
            <wp:effectExtent l="0" t="0" r="0" b="9525"/>
            <wp:docPr id="15453365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336521" name="Picture 1545336521"/>
                    <pic:cNvPicPr/>
                  </pic:nvPicPr>
                  <pic:blipFill>
                    <a:blip r:embed="rId15">
                      <a:extLst>
                        <a:ext uri="{28A0092B-C50C-407E-A947-70E740481C1C}">
                          <a14:useLocalDpi xmlns:a14="http://schemas.microsoft.com/office/drawing/2010/main" val="0"/>
                        </a:ext>
                      </a:extLst>
                    </a:blip>
                    <a:stretch>
                      <a:fillRect/>
                    </a:stretch>
                  </pic:blipFill>
                  <pic:spPr>
                    <a:xfrm>
                      <a:off x="0" y="0"/>
                      <a:ext cx="5229955" cy="2505425"/>
                    </a:xfrm>
                    <a:prstGeom prst="rect">
                      <a:avLst/>
                    </a:prstGeom>
                  </pic:spPr>
                </pic:pic>
              </a:graphicData>
            </a:graphic>
          </wp:inline>
        </w:drawing>
      </w:r>
    </w:p>
    <w:p w14:paraId="215CCBC4" w14:textId="2E329B48" w:rsidR="00D940A7" w:rsidRDefault="00D940A7" w:rsidP="00806D15">
      <w:pPr>
        <w:pStyle w:val="Caption"/>
      </w:pPr>
      <w:bookmarkStart w:id="43" w:name="_Toc146547288"/>
      <w:bookmarkStart w:id="44" w:name="_Toc147921190"/>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rsidRPr="00280F56">
        <w:t xml:space="preserve">   Diagram of </w:t>
      </w:r>
      <w:r w:rsidR="00767260">
        <w:t xml:space="preserve">conventional </w:t>
      </w:r>
      <w:r w:rsidRPr="00280F56">
        <w:t>roll, pitch and yaw angles</w:t>
      </w:r>
      <w:bookmarkEnd w:id="43"/>
      <w:r w:rsidR="00767260">
        <w:t xml:space="preserve"> (Image from Author).</w:t>
      </w:r>
      <w:bookmarkEnd w:id="44"/>
    </w:p>
    <w:p w14:paraId="083A0AD0" w14:textId="3291CE30"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r w:rsidR="003D7295">
        <w:t>E</w:t>
      </w:r>
      <w:r w:rsidR="009F79F9">
        <w:t xml:space="preserve">uler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r w:rsidR="00F965B3">
        <w:t>E</w:t>
      </w:r>
      <w:r w:rsidR="00260385" w:rsidRPr="00280F56">
        <w:t xml:space="preserve">uler angles </w:t>
      </w:r>
      <w:proofErr w:type="gramStart"/>
      <w:r w:rsidR="00CA707E" w:rsidRPr="00280F56">
        <w:t>is expressed</w:t>
      </w:r>
      <w:proofErr w:type="gramEnd"/>
      <w:r w:rsidR="00CA707E" w:rsidRPr="00280F56">
        <w:t xml:space="preserve"> in the following mathematical equations</w:t>
      </w:r>
      <w:r w:rsidR="00705E47">
        <w:t>, Equations 1.1 to 1.4</w:t>
      </w:r>
      <w:r w:rsidR="00CA707E" w:rsidRPr="00280F56">
        <w:t>.</w:t>
      </w:r>
      <w:r w:rsidR="00CA707E" w:rsidRPr="00280F56">
        <w:br/>
        <w:t xml:space="preserve">At rest, gravity </w:t>
      </w:r>
      <w:r w:rsidR="00062030">
        <w:t>is</w:t>
      </w:r>
      <w:r w:rsidR="00CA707E" w:rsidRPr="00280F56">
        <w:t xml:space="preserv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t>
      </w:r>
      <w:r w:rsidR="00062030">
        <w:t>is</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45" w:name="_Toc147919241"/>
      <w:r w:rsidRPr="00B928F2">
        <w:rPr>
          <w:rStyle w:val="CaptionChar"/>
        </w:rPr>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45"/>
      <w:r w:rsidR="00CA707E" w:rsidRPr="00280F56">
        <w:t xml:space="preserve"> </w:t>
      </w:r>
    </w:p>
    <w:p w14:paraId="6336234F" w14:textId="5FC96262" w:rsidR="009F79F9" w:rsidRPr="005D128A" w:rsidRDefault="00CA707E" w:rsidP="00B928F2">
      <w:pPr>
        <w:pStyle w:val="BodyText"/>
      </w:pPr>
      <w:r w:rsidRPr="00280F56">
        <w:t xml:space="preserve">The acceleration in a tilted frame </w:t>
      </w:r>
      <w:r w:rsidR="00062030">
        <w:t>is</w:t>
      </w:r>
      <w:r w:rsidRPr="00280F56">
        <w:t xml:space="preserv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806D15">
      <w:pPr>
        <w:pStyle w:val="Caption"/>
      </w:pPr>
      <w:bookmarkStart w:id="46" w:name="_Toc146547289"/>
      <w:bookmarkStart w:id="47" w:name="_Toc147919242"/>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47"/>
    </w:p>
    <w:p w14:paraId="6113589B" w14:textId="6F020DD1"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in particular</w:t>
      </w:r>
      <w:r w:rsidR="00F965B3">
        <w:rPr>
          <w:rStyle w:val="BodyTextChar"/>
        </w:rPr>
        <w:t>,</w:t>
      </w:r>
      <w:r w:rsidRPr="00B928F2">
        <w:rPr>
          <w:rStyle w:val="BodyTextChar"/>
        </w:rPr>
        <w:t xml:space="preserve"> the 3-2-1 set) referred to as yaw, pitch</w:t>
      </w:r>
      <w:r w:rsidR="00F965B3">
        <w:rPr>
          <w:rStyle w:val="BodyTextChar"/>
        </w:rPr>
        <w:t>,</w:t>
      </w:r>
      <w:r w:rsidRPr="00B928F2">
        <w:rPr>
          <w:rStyle w:val="BodyTextChar"/>
        </w:rPr>
        <w:t xml:space="preserve"> and roll</w:t>
      </w:r>
      <w:r w:rsidR="00F965B3">
        <w:rPr>
          <w:rStyle w:val="BodyTextChar"/>
        </w:rPr>
        <w:t xml:space="preserve"> although quaternions are often preferred as these do not present multiple readings for the same position (a product of using the inverse sine and cosine functions to generate Euler angles)</w:t>
      </w:r>
      <w:r w:rsidRPr="00B928F2">
        <w:rPr>
          <w:rStyle w:val="BodyTextChar"/>
        </w:rPr>
        <w:t>.</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46"/>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806D15">
      <w:pPr>
        <w:pStyle w:val="Caption"/>
        <w:rPr>
          <w:noProof w:val="0"/>
          <w:sz w:val="28"/>
          <w:szCs w:val="28"/>
        </w:rPr>
      </w:pPr>
      <w:bookmarkStart w:id="48" w:name="_Toc146547290"/>
      <w:bookmarkStart w:id="49" w:name="_Toc147919243"/>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48"/>
      <w:bookmarkEnd w:id="49"/>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806D15">
      <w:pPr>
        <w:pStyle w:val="Caption"/>
        <w:rPr>
          <w:noProof w:val="0"/>
          <w:sz w:val="28"/>
          <w:szCs w:val="28"/>
        </w:rPr>
      </w:pPr>
      <w:bookmarkStart w:id="50" w:name="_Toc146547291"/>
      <w:bookmarkStart w:id="51" w:name="_Toc147919244"/>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50"/>
      <w:bookmarkEnd w:id="51"/>
    </w:p>
    <w:p w14:paraId="73F16656" w14:textId="61EBA8BE"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w:t>
      </w:r>
      <w:r w:rsidR="00F965B3">
        <w:t xml:space="preserve">initially </w:t>
      </w:r>
      <w:r w:rsidR="009F79F9">
        <w:t>utilised</w:t>
      </w:r>
      <w:r w:rsidR="00F965B3">
        <w:t xml:space="preserve">, but are </w:t>
      </w:r>
      <w:r w:rsidR="00705E47">
        <w:t xml:space="preserve">utilised in Section 4.5 </w:t>
      </w:r>
      <w:r w:rsidR="00F965B3">
        <w:t>to confirm this assumption</w:t>
      </w:r>
      <w:r w:rsidR="00E15419">
        <w:t>.</w:t>
      </w:r>
    </w:p>
    <w:p w14:paraId="0AE12D22" w14:textId="0016EFB1" w:rsidR="00073B22" w:rsidRPr="00280F56" w:rsidRDefault="00073B22" w:rsidP="00B0576D">
      <w:pPr>
        <w:pStyle w:val="BodyText"/>
      </w:pPr>
      <w:r w:rsidRPr="00280F56">
        <w:lastRenderedPageBreak/>
        <w:t>To measure orientation using a</w:t>
      </w:r>
      <w:r w:rsidR="00A55F20">
        <w:t>n accelerometer</w:t>
      </w:r>
      <w:r w:rsidRPr="00280F56">
        <w:t xml:space="preserve">, an initial orientation must be known and then measurement values </w:t>
      </w:r>
      <w:proofErr w:type="gramStart"/>
      <w:r w:rsidRPr="00280F56">
        <w:t>are integrated</w:t>
      </w:r>
      <w:proofErr w:type="gramEnd"/>
      <w:r w:rsidRPr="00280F56">
        <w:t xml:space="preserve"> over time</w:t>
      </w:r>
      <w:r w:rsidR="00A55F20">
        <w:t xml:space="preserve"> </w:t>
      </w:r>
      <w:r w:rsidR="00705E47">
        <w:t>(</w:t>
      </w:r>
      <w:r w:rsidR="00A55F20">
        <w:t>as acceleration is differentiation of speed</w:t>
      </w:r>
      <w:r w:rsidR="00705E47">
        <w:t>)</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Odelga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3EE5D065" w:rsidR="00E15419" w:rsidRDefault="00AB0F6E" w:rsidP="00B0576D">
      <w:pPr>
        <w:pStyle w:val="BodyText"/>
      </w:pPr>
      <w:r w:rsidRPr="00280F56">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t xml:space="preserve">Stegagno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t>
      </w:r>
      <w:r w:rsidR="00062030">
        <w:t>is</w:t>
      </w:r>
      <w:r w:rsidR="00B43F40" w:rsidRPr="00280F56">
        <w:t xml:space="preserve"> present in this project</w:t>
      </w:r>
      <w:r w:rsidR="009F79F9">
        <w:t>, requiring 6DOF</w:t>
      </w:r>
      <w:r w:rsidR="00B43F40" w:rsidRPr="00280F56">
        <w:t>.</w:t>
      </w:r>
      <w:r w:rsidR="002258BD" w:rsidRPr="00280F56">
        <w:br/>
        <w:t xml:space="preserve">Wiriyaprasat and Ruchanurucks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r w:rsidR="00E70BEB" w:rsidRPr="00280F56">
        <w:t>homograph</w:t>
      </w:r>
      <w:r w:rsidR="002258BD" w:rsidRPr="00280F56">
        <w:t xml:space="preserve"> matrix to accommodate more rotational differences than a normal </w:t>
      </w:r>
      <w:r w:rsidR="00E70BEB" w:rsidRPr="00280F56">
        <w:t>homograph</w:t>
      </w:r>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r w:rsidR="00633D62" w:rsidRPr="00280F56">
        <w:t>Odelga</w:t>
      </w:r>
      <w:r w:rsidR="006E5A34" w:rsidRPr="00280F56">
        <w:t>’s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Auysakul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Auysakul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w:t>
      </w:r>
      <w:r w:rsidRPr="00280F56">
        <w:lastRenderedPageBreak/>
        <w:t>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1C6611D0" w:rsidR="00E15419" w:rsidRPr="00280F56" w:rsidRDefault="00767260" w:rsidP="00767260">
      <w:pPr>
        <w:pStyle w:val="BodyText"/>
      </w:pPr>
      <w:r w:rsidRPr="00767260">
        <w:rPr>
          <w:noProof/>
          <w:lang w:eastAsia="en-NZ"/>
        </w:rPr>
        <w:drawing>
          <wp:inline distT="0" distB="0" distL="0" distR="0" wp14:anchorId="12C609B8" wp14:editId="5FD4C67F">
            <wp:extent cx="4140200" cy="4266892"/>
            <wp:effectExtent l="0" t="0" r="0" b="635"/>
            <wp:docPr id="16437416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741629" name="Picture 1643741629"/>
                    <pic:cNvPicPr/>
                  </pic:nvPicPr>
                  <pic:blipFill>
                    <a:blip r:embed="rId16">
                      <a:extLst>
                        <a:ext uri="{28A0092B-C50C-407E-A947-70E740481C1C}">
                          <a14:useLocalDpi xmlns:a14="http://schemas.microsoft.com/office/drawing/2010/main" val="0"/>
                        </a:ext>
                      </a:extLst>
                    </a:blip>
                    <a:stretch>
                      <a:fillRect/>
                    </a:stretch>
                  </pic:blipFill>
                  <pic:spPr>
                    <a:xfrm>
                      <a:off x="0" y="0"/>
                      <a:ext cx="4151340" cy="4278373"/>
                    </a:xfrm>
                    <a:prstGeom prst="rect">
                      <a:avLst/>
                    </a:prstGeom>
                  </pic:spPr>
                </pic:pic>
              </a:graphicData>
            </a:graphic>
          </wp:inline>
        </w:drawing>
      </w:r>
    </w:p>
    <w:p w14:paraId="28C06253" w14:textId="159C2494" w:rsidR="00E15419" w:rsidRDefault="00E15419" w:rsidP="00806D15">
      <w:pPr>
        <w:pStyle w:val="Caption"/>
      </w:pPr>
      <w:bookmarkStart w:id="52" w:name="_Toc146547292"/>
      <w:bookmarkStart w:id="53" w:name="_Toc147921191"/>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rsidRPr="00280F56">
        <w:t xml:space="preserve">  Fisheye Lens capture example. </w:t>
      </w:r>
      <w:r w:rsidR="00767260">
        <w:t xml:space="preserve">Copyright free </w:t>
      </w:r>
      <w:r w:rsidRPr="00280F56">
        <w:t>Image fro</w:t>
      </w:r>
      <w:bookmarkEnd w:id="52"/>
      <w:r w:rsidR="00767260">
        <w:t xml:space="preserve">m </w:t>
      </w:r>
      <w:r w:rsidR="00D65503">
        <w:fldChar w:fldCharType="begin" w:fldLock="1"/>
      </w:r>
      <w:r w:rsidR="00322005">
        <w:instrText>ADDIN CSL_CITATION {"citationItems":[{"id":"ITEM-1","itemData":{"URL":"https://www.freeimages.com/photo/ny-fish-eye-1447949","accessed":{"date-parts":[["2023","10","3"]]},"author":[{"dropping-particle":"","family":"Fpatrocini","given":"","non-dropping-particle":"","parse-names":false,"suffix":""}],"id":"ITEM-1","issued":{"date-parts":[["0"]]},"title":"NY fish-eye Free Photo Download | FreeImages","type":"webpage"},"uris":["http://www.mendeley.com/documents/?uuid=262e58c1-4410-3645-a65d-5b5dc36c96e1"]}],"mendeley":{"formattedCitation":"(Fpatrocini, n.d.)","plainTextFormattedCitation":"(Fpatrocini, n.d.)","previouslyFormattedCitation":"(Fpatrocini, n.d.)"},"properties":{"noteIndex":0},"schema":"https://github.com/citation-style-language/schema/raw/master/csl-citation.json"}</w:instrText>
      </w:r>
      <w:r w:rsidR="00D65503">
        <w:fldChar w:fldCharType="separate"/>
      </w:r>
      <w:r w:rsidR="00CD550E" w:rsidRPr="00CD550E">
        <w:t>(Fpatrocini, n.d.)</w:t>
      </w:r>
      <w:bookmarkEnd w:id="53"/>
      <w:r w:rsidR="00D65503">
        <w:fldChar w:fldCharType="end"/>
      </w:r>
    </w:p>
    <w:p w14:paraId="58E94DA7" w14:textId="15AACBB8" w:rsidR="00935F43" w:rsidRPr="00935F43" w:rsidRDefault="00935F43" w:rsidP="003F37B5">
      <w:pPr>
        <w:pStyle w:val="BodyText"/>
      </w:pPr>
      <w:r>
        <w:lastRenderedPageBreak/>
        <w:t xml:space="preserve">The fish-eye lens solution is </w:t>
      </w:r>
      <w:r w:rsidR="00F57603">
        <w:t>a workable solution</w:t>
      </w:r>
      <w:r>
        <w:t xml:space="preserve"> for a fast-moving rover and </w:t>
      </w:r>
      <w:proofErr w:type="gramStart"/>
      <w:r>
        <w:t>is recommended</w:t>
      </w:r>
      <w:proofErr w:type="gramEnd"/>
      <w:r>
        <w:t xml:space="preserve">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A2F4B1E"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chine learning applications. Originally designed to mimic the biological brain, these supervised machine learning models can predict an output from given inputs and are optimised for classification (discrete outputs – typically a category of </w:t>
      </w:r>
      <w:proofErr w:type="gramStart"/>
      <w:r w:rsidR="00D940A7" w:rsidRPr="00280F56">
        <w:t>some</w:t>
      </w:r>
      <w:proofErr w:type="gramEnd"/>
      <w:r w:rsidR="00D940A7" w:rsidRPr="00280F56">
        <w:t xml:space="preserve"> sort) 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lang w:eastAsia="en-NZ"/>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17">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2A374A72" w:rsidR="00D940A7" w:rsidRPr="00280F56" w:rsidRDefault="00D940A7" w:rsidP="00806D15">
      <w:pPr>
        <w:pStyle w:val="Caption"/>
      </w:pPr>
      <w:bookmarkStart w:id="54" w:name="_Toc146547293"/>
      <w:bookmarkStart w:id="55" w:name="_Toc147921192"/>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w:t>
      </w:r>
      <w:r w:rsidR="00C507D1">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54"/>
      <w:bookmarkEnd w:id="55"/>
    </w:p>
    <w:p w14:paraId="63F45E39" w14:textId="3296F636" w:rsidR="00D940A7" w:rsidRPr="00280F56" w:rsidRDefault="00D940A7" w:rsidP="00D940A7">
      <w:pPr>
        <w:pStyle w:val="BodyText"/>
      </w:pPr>
      <w:r w:rsidRPr="00280F56">
        <w:br/>
        <w:t xml:space="preserve">One of the inputs is usually given a value of 1 and called a bias input. This input </w:t>
      </w:r>
      <w:proofErr w:type="gramStart"/>
      <w:r w:rsidRPr="00280F56">
        <w:t>is used</w:t>
      </w:r>
      <w:proofErr w:type="gramEnd"/>
      <w:r w:rsidRPr="00280F56">
        <w:t xml:space="preserve"> to account for output effects that are not accounted for by the </w:t>
      </w:r>
      <w:r w:rsidR="00A90347">
        <w:t>defined</w:t>
      </w:r>
      <w:r w:rsidRPr="00280F56">
        <w:t xml:space="preserve"> inputs.</w:t>
      </w:r>
      <w:r w:rsidRPr="00280F56">
        <w:br/>
      </w:r>
      <w:r w:rsidRPr="00280F56">
        <w:lastRenderedPageBreak/>
        <w:br/>
        <w:t>Training data is used to train a</w:t>
      </w:r>
      <w:r w:rsidR="00705E47">
        <w:t xml:space="preserve"> supervised neural </w:t>
      </w:r>
      <w:r w:rsidRPr="00280F56">
        <w:t>network and must consist of input values and associated correct output values. Training involves iteratively randomly changing the value of the weights until the system learns to perform the task properly (the system’s output matches the training data output</w:t>
      </w:r>
      <w:r w:rsidR="00705E47">
        <w:t xml:space="preserve"> for the given training data</w:t>
      </w:r>
      <w:r w:rsidRPr="00280F56">
        <w: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w:t>
      </w:r>
      <w:r w:rsidR="00705E47">
        <w:t>,</w:t>
      </w:r>
      <w:r w:rsidRPr="00280F56">
        <w:t xml:space="preserve"> and therefore</w:t>
      </w:r>
      <w:r w:rsidR="00705E47">
        <w:t>,</w:t>
      </w:r>
      <w:r w:rsidRPr="00280F56">
        <w:t xml:space="preserve"> how much each weight should change in the next iteration of the learning process.</w:t>
      </w:r>
      <w:r w:rsidRPr="00280F56">
        <w:br/>
        <w:t xml:space="preserve"> </w:t>
      </w:r>
      <w:r w:rsidRPr="00280F56">
        <w:br/>
        <w:t>The overall function of a neural network is determined by the network structure, the connection strengths between neurons (called a weight) and what activation functions are used at each neuron.</w:t>
      </w:r>
      <w:r w:rsidRPr="00280F56">
        <w:br/>
      </w:r>
      <w:r w:rsidRPr="00280F56">
        <w:br/>
      </w:r>
      <w:r w:rsidRPr="00280F56">
        <w:lastRenderedPageBreak/>
        <w:t xml:space="preserve">Some examples of the type of functions and their use is show in Figure 2.3 </w:t>
      </w:r>
      <w:r w:rsidRPr="00280F56">
        <w:br/>
      </w:r>
      <w:r w:rsidRPr="00280F56">
        <w:rPr>
          <w:noProof/>
          <w:lang w:eastAsia="en-NZ"/>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18">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08F11A6B" w:rsidR="00D940A7" w:rsidRPr="00280F56" w:rsidRDefault="00D940A7" w:rsidP="00806D15">
      <w:pPr>
        <w:pStyle w:val="Caption"/>
      </w:pPr>
      <w:bookmarkStart w:id="56" w:name="_Toc146547294"/>
      <w:bookmarkStart w:id="57" w:name="_Toc147921193"/>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w:t>
      </w:r>
      <w:r w:rsidR="00C507D1">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6"/>
      <w:bookmarkEnd w:id="57"/>
      <w:r w:rsidRPr="00280F56">
        <w:fldChar w:fldCharType="end"/>
      </w:r>
    </w:p>
    <w:p w14:paraId="26E01911" w14:textId="77777777" w:rsidR="00D940A7" w:rsidRPr="00280F56" w:rsidRDefault="00D940A7" w:rsidP="00D940A7">
      <w:pPr>
        <w:pStyle w:val="BodyText"/>
      </w:pPr>
      <w:r w:rsidRPr="00280F56">
        <w:lastRenderedPageBreak/>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lang w:eastAsia="en-NZ"/>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19">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4BC01446" w:rsidR="00D940A7" w:rsidRPr="00280F56" w:rsidRDefault="00D940A7" w:rsidP="00806D15">
      <w:pPr>
        <w:pStyle w:val="Caption"/>
      </w:pPr>
      <w:bookmarkStart w:id="58" w:name="_Toc146547295"/>
      <w:bookmarkStart w:id="59" w:name="_Toc147921194"/>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w:t>
      </w:r>
      <w:r w:rsidR="00C507D1">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8"/>
      <w:bookmarkEnd w:id="59"/>
      <w:r w:rsidRPr="00280F56">
        <w:fldChar w:fldCharType="end"/>
      </w:r>
    </w:p>
    <w:p w14:paraId="7E4E6665" w14:textId="0521034F" w:rsidR="00D940A7" w:rsidRPr="00280F56" w:rsidRDefault="00D940A7" w:rsidP="00D940A7">
      <w:pPr>
        <w:pStyle w:val="BodyText"/>
      </w:pPr>
      <w:r w:rsidRPr="00280F56">
        <w:br/>
        <w:t xml:space="preserve">Multilayer </w:t>
      </w:r>
      <w:r w:rsidR="00A90347">
        <w:t xml:space="preserve">Perceptron (MLP) </w:t>
      </w:r>
      <w:r w:rsidRPr="00280F56">
        <w:t xml:space="preserve">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acceptable level, as determined by utilising a least square error method along with determining the negative gradient of the error function. </w:t>
      </w:r>
    </w:p>
    <w:p w14:paraId="20BB2AD4" w14:textId="54560BD6" w:rsidR="00D940A7" w:rsidRPr="00280F56" w:rsidRDefault="00D940A7" w:rsidP="00D940A7">
      <w:pPr>
        <w:pStyle w:val="BodyText"/>
      </w:pPr>
      <w:r w:rsidRPr="00280F56">
        <w:lastRenderedPageBreak/>
        <w:t xml:space="preserve">Other types of neural network such as convolutional neural networks (CNN) exist which </w:t>
      </w:r>
      <w:proofErr w:type="gramStart"/>
      <w:r w:rsidRPr="00280F56">
        <w:t>are optimised</w:t>
      </w:r>
      <w:proofErr w:type="gramEnd"/>
      <w:r w:rsidRPr="00280F56">
        <w:t xml:space="preserve"> to create feature maps of data which can be used to determine shape and texture of data.</w:t>
      </w:r>
      <w:r w:rsidRPr="00280F56">
        <w:br/>
        <w:t xml:space="preserve">A CNN neural network identifies features very well and is ideal for the classification of obstacles. For image stabilisation, </w:t>
      </w:r>
      <w:r w:rsidR="00705E47">
        <w:t xml:space="preserve">the operation is more regressive in nature, so </w:t>
      </w:r>
      <w:r w:rsidRPr="00280F56">
        <w:t>a CNN network implementation</w:t>
      </w:r>
      <w:r w:rsidR="00705E47">
        <w:t xml:space="preserve"> is</w:t>
      </w:r>
      <w:r w:rsidRPr="00280F56">
        <w:t xml:space="preserve"> not necessary</w:t>
      </w:r>
      <w:r w:rsidR="00260385" w:rsidRPr="00280F56">
        <w:t>,</w:t>
      </w:r>
      <w:r w:rsidRPr="00280F56">
        <w:t xml:space="preserve"> and a multilayer perceptron approach </w:t>
      </w:r>
      <w:proofErr w:type="gramStart"/>
      <w:r w:rsidR="00062030">
        <w:t>is</w:t>
      </w:r>
      <w:r w:rsidR="002337A6" w:rsidRPr="00280F56">
        <w:t xml:space="preserve"> </w:t>
      </w:r>
      <w:r w:rsidR="00260385" w:rsidRPr="00280F56">
        <w:t xml:space="preserve">initially </w:t>
      </w:r>
      <w:r w:rsidRPr="00280F56">
        <w:t>selected</w:t>
      </w:r>
      <w:proofErr w:type="gramEnd"/>
      <w:r w:rsidRPr="00280F56">
        <w:t xml:space="preserve">. </w:t>
      </w:r>
      <w:r w:rsidR="00935F43">
        <w:br/>
        <w:t xml:space="preserve">A Recurrent Neural Network (RNN) is a network designed for recognising patterns over time. It </w:t>
      </w:r>
      <w:r w:rsidR="00742E8C">
        <w:t>uses</w:t>
      </w:r>
      <w:r w:rsidR="00935F43">
        <w:t xml:space="preserve"> </w:t>
      </w:r>
      <w:r w:rsidR="00F57603">
        <w:t>a unique design</w:t>
      </w:r>
      <w:r w:rsidR="00935F43">
        <w:t xml:space="preserve"> </w:t>
      </w:r>
      <w:r w:rsidR="00F57603">
        <w:t xml:space="preserve">compared to </w:t>
      </w:r>
      <w:r w:rsidR="00935F43">
        <w:t xml:space="preserve">conventional neural networks </w:t>
      </w:r>
      <w:r w:rsidR="00705E47">
        <w:t>(</w:t>
      </w:r>
      <w:r w:rsidR="00935F43">
        <w:t xml:space="preserve">where weighted inputs </w:t>
      </w:r>
      <w:proofErr w:type="gramStart"/>
      <w:r w:rsidR="00935F43">
        <w:t>are applied</w:t>
      </w:r>
      <w:proofErr w:type="gramEnd"/>
      <w:r w:rsidR="00935F43">
        <w:t xml:space="preserve"> to a function which then passes the function result to the next stage</w:t>
      </w:r>
      <w:r w:rsidR="00705E47">
        <w:t>)</w:t>
      </w:r>
      <w:r w:rsidR="00935F43">
        <w:t xml:space="preserve">, in that outputs from some of the neurons are fed back into the inputs of the same neurons as a feedback mechanism. These networks provide a localised “memory” feature in the feedback-equipped neurons which makes RNN networks excel at relational </w:t>
      </w:r>
      <w:r w:rsidR="00705E47">
        <w:t xml:space="preserve">time-series </w:t>
      </w:r>
      <w:r w:rsidR="00935F43">
        <w:t>problem</w:t>
      </w:r>
      <w:r w:rsidR="00E70BEB">
        <w:t>-</w:t>
      </w:r>
      <w:r w:rsidR="00935F43">
        <w:t>solving tasks such as language processing</w:t>
      </w:r>
      <w:r w:rsidR="00825A1E">
        <w:t>.</w:t>
      </w:r>
    </w:p>
    <w:p w14:paraId="322BA6A1" w14:textId="1F75C0A3"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 xml:space="preserve">Common functions are a threshold function where the output </w:t>
      </w:r>
      <w:proofErr w:type="gramStart"/>
      <w:r w:rsidRPr="00280F56">
        <w:t>is mapped</w:t>
      </w:r>
      <w:proofErr w:type="gramEnd"/>
      <w:r w:rsidRPr="00280F56">
        <w:t xml:space="preserve"> to either 0 or 1 for use in classifying data.</w:t>
      </w:r>
      <w:r w:rsidRPr="00280F56">
        <w:br/>
      </w:r>
      <w:r w:rsidR="00705E47">
        <w:t>With c</w:t>
      </w:r>
      <w:r w:rsidRPr="00280F56">
        <w:t>ompetitive learning models</w:t>
      </w:r>
      <w:r w:rsidR="00705E47">
        <w:t>,</w:t>
      </w:r>
      <w:r w:rsidRPr="00280F56">
        <w:t xml:space="preserve"> various neurons become active</w:t>
      </w:r>
      <w:r w:rsidR="00705E47">
        <w:t>,</w:t>
      </w:r>
      <w:r w:rsidRPr="00280F56">
        <w:t xml:space="preserve"> and the ones that receives the largest input values “win” over the others</w:t>
      </w:r>
      <w:r w:rsidR="00705E47">
        <w:t>,</w:t>
      </w:r>
      <w:r w:rsidRPr="00280F56">
        <w:t xml:space="preserve"> and are weighted more. Over time the model can </w:t>
      </w:r>
      <w:proofErr w:type="gramStart"/>
      <w:r w:rsidRPr="00280F56">
        <w:t>be said</w:t>
      </w:r>
      <w:proofErr w:type="gramEnd"/>
      <w:r w:rsidRPr="00280F56">
        <w:t xml:space="preserve"> to become more sensitive to types of input data that they respond best to, and </w:t>
      </w:r>
      <w:r w:rsidR="00705E47">
        <w:t xml:space="preserve">so, </w:t>
      </w:r>
      <w:r w:rsidRPr="00280F56">
        <w:t xml:space="preserve">over time, various neurons become specialists at </w:t>
      </w:r>
      <w:r w:rsidR="00E70BEB">
        <w:t xml:space="preserve">specific </w:t>
      </w:r>
      <w:r w:rsidRPr="00280F56">
        <w:t>input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 xml:space="preserve">An epoch </w:t>
      </w:r>
      <w:proofErr w:type="gramStart"/>
      <w:r w:rsidRPr="00280F56">
        <w:t>is defined</w:t>
      </w:r>
      <w:proofErr w:type="gramEnd"/>
      <w:r w:rsidRPr="00280F56">
        <w:t xml:space="preserve"> as one pass of all training data input patterns into the network. </w:t>
      </w:r>
      <w:proofErr w:type="gramStart"/>
      <w:r w:rsidRPr="00280F56">
        <w:t>Many</w:t>
      </w:r>
      <w:proofErr w:type="gramEnd"/>
      <w:r w:rsidRPr="00280F56">
        <w:t xml:space="preserve"> epochs may be (usually are) needed across the input data until the weight optimisation process is complete.</w:t>
      </w:r>
      <w:r w:rsidRPr="00280F56">
        <w:br/>
      </w:r>
      <w:r w:rsidRPr="00280F56">
        <w:br/>
        <w:t xml:space="preserve">Accuracy of a neural network is defined as the percentage of patterns correctly classified for each classification over the entire dataset. Once a suitable level of accuracy has </w:t>
      </w:r>
      <w:proofErr w:type="gramStart"/>
      <w:r w:rsidRPr="00280F56">
        <w:t>been achieved</w:t>
      </w:r>
      <w:proofErr w:type="gramEnd"/>
      <w:r w:rsidR="00705E47">
        <w:t>,</w:t>
      </w:r>
      <w:r w:rsidRPr="00280F56">
        <w:t xml:space="preserve"> the neural network is ready for live data.</w:t>
      </w:r>
      <w:r w:rsidR="00935F43">
        <w:t xml:space="preserve"> There are two main parameters of the network that </w:t>
      </w:r>
      <w:proofErr w:type="gramStart"/>
      <w:r w:rsidR="00935F43">
        <w:t>are examined</w:t>
      </w:r>
      <w:proofErr w:type="gramEnd"/>
      <w:r w:rsidR="00935F43">
        <w:t xml:space="preserve"> to ascertain accuracy. MSE is the mean square sum of any differences that appear between the input </w:t>
      </w:r>
      <w:r w:rsidR="00935F43">
        <w:lastRenderedPageBreak/>
        <w:t xml:space="preserve">and the output of a neural network, compared to the expected training results. The MSE gives a measure of how </w:t>
      </w:r>
      <w:r w:rsidR="003F37B5">
        <w:t xml:space="preserve">accurately </w:t>
      </w:r>
      <w:r w:rsidR="00935F43">
        <w:t xml:space="preserve">the </w:t>
      </w:r>
      <w:r w:rsidR="003F37B5">
        <w:t xml:space="preserve">network </w:t>
      </w:r>
      <w:r w:rsidR="00E70BEB">
        <w:t xml:space="preserve">can </w:t>
      </w:r>
      <w:r w:rsidR="003F37B5">
        <w:t xml:space="preserve">reproduce a single set of output values from the input values. The Pearson Coefficient, R, </w:t>
      </w:r>
      <w:proofErr w:type="gramStart"/>
      <w:r w:rsidR="003F37B5">
        <w:t>is used</w:t>
      </w:r>
      <w:proofErr w:type="gramEnd"/>
      <w:r w:rsidR="003F37B5">
        <w:t xml:space="preserve"> in a neural network </w:t>
      </w:r>
      <w:r w:rsidR="00705E47">
        <w:t xml:space="preserve">context </w:t>
      </w:r>
      <w:r w:rsidR="003F37B5">
        <w:t>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00475427" w:rsidRPr="00280F56">
        <w:br/>
      </w:r>
    </w:p>
    <w:p w14:paraId="5CFA867F" w14:textId="1A739992" w:rsidR="003B7727" w:rsidRPr="00280F56" w:rsidRDefault="00CD5CBB" w:rsidP="00475427">
      <w:pPr>
        <w:pStyle w:val="Heading2"/>
        <w:rPr>
          <w:noProof w:val="0"/>
        </w:rPr>
      </w:pPr>
      <w:bookmarkStart w:id="60" w:name="_Toc147920250"/>
      <w:r w:rsidRPr="00280F56">
        <w:rPr>
          <w:noProof w:val="0"/>
        </w:rPr>
        <w:t xml:space="preserve">Research </w:t>
      </w:r>
      <w:r w:rsidR="003B7727" w:rsidRPr="00280F56">
        <w:rPr>
          <w:noProof w:val="0"/>
        </w:rPr>
        <w:t>Objective</w:t>
      </w:r>
      <w:bookmarkEnd w:id="60"/>
    </w:p>
    <w:p w14:paraId="6CA7D24F" w14:textId="4883B937"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1" w:name="_Toc147920251"/>
      <w:r w:rsidRPr="00280F56">
        <w:rPr>
          <w:noProof w:val="0"/>
        </w:rPr>
        <w:t xml:space="preserve">Thesis </w:t>
      </w:r>
      <w:r w:rsidR="00E52802" w:rsidRPr="00280F56">
        <w:rPr>
          <w:noProof w:val="0"/>
        </w:rPr>
        <w:t>Outline</w:t>
      </w:r>
      <w:bookmarkEnd w:id="61"/>
    </w:p>
    <w:p w14:paraId="7CDBE245" w14:textId="78ABA4B2" w:rsidR="003B7727" w:rsidRPr="00280F56" w:rsidRDefault="00E52802" w:rsidP="003B7727">
      <w:pPr>
        <w:pStyle w:val="BodyText"/>
      </w:pPr>
      <w:r w:rsidRPr="00280F56">
        <w:t>Chapter 1 (this chapter) provided an overview of the motivation, objective</w:t>
      </w:r>
      <w:r w:rsidR="00E70BEB">
        <w:t>s,</w:t>
      </w:r>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r w:rsidR="006E5A34" w:rsidRPr="00280F56">
        <w:t>project</w:t>
      </w:r>
      <w:r w:rsidR="00E70BEB">
        <w:t>,</w:t>
      </w:r>
      <w:r w:rsidRPr="00280F56">
        <w:t xml:space="preserve"> and these </w:t>
      </w:r>
      <w:proofErr w:type="gramStart"/>
      <w:r w:rsidRPr="00280F56">
        <w:t>are discussed</w:t>
      </w:r>
      <w:proofErr w:type="gramEnd"/>
      <w:r w:rsidR="00705E47">
        <w:t>,</w:t>
      </w:r>
      <w:r w:rsidRPr="00280F56">
        <w:t xml:space="preserve">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2" w:name="_Ref228692880"/>
    </w:p>
    <w:bookmarkEnd w:id="62"/>
    <w:p w14:paraId="66A2EF5B" w14:textId="4EEE6404" w:rsidR="00AB4E80" w:rsidRPr="00280F56" w:rsidRDefault="00AB4E80" w:rsidP="00C0493D">
      <w:pPr>
        <w:pStyle w:val="Heading1"/>
      </w:pPr>
      <w:r w:rsidRPr="00280F56">
        <w:lastRenderedPageBreak/>
        <w:br/>
      </w:r>
      <w:bookmarkStart w:id="63" w:name="_Toc147920252"/>
      <w:r w:rsidR="00EC7ED1" w:rsidRPr="00280F56">
        <w:t>Literature Review</w:t>
      </w:r>
      <w:bookmarkEnd w:id="63"/>
    </w:p>
    <w:p w14:paraId="4435A3D1" w14:textId="7923CA21"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w:t>
      </w:r>
      <w:proofErr w:type="gramStart"/>
      <w:r w:rsidRPr="00280F56">
        <w:t>been used</w:t>
      </w:r>
      <w:proofErr w:type="gramEnd"/>
      <w:r w:rsidR="00705E47">
        <w:t xml:space="preserve"> before,</w:t>
      </w:r>
      <w:r w:rsidRPr="00280F56">
        <w:t xml:space="preserve"> and their benefits and drawbacks. The chapter concludes by identifying research gaps and identifying the research question(s) for this project.</w:t>
      </w:r>
      <w:r w:rsidRPr="00280F56" w:rsidDel="00B719FB">
        <w:t xml:space="preserve"> </w:t>
      </w:r>
    </w:p>
    <w:p w14:paraId="06E9D3D8" w14:textId="43481D28"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can provide accurate positioning</w:t>
      </w:r>
      <w:r w:rsidR="00705E47">
        <w:t>,</w:t>
      </w:r>
      <w:r w:rsidR="003A5587" w:rsidRPr="00280F56">
        <w:t xml:space="preserve"> however using </w:t>
      </w:r>
      <w:r w:rsidR="005A0F07" w:rsidRPr="00280F56">
        <w:t>acceleration and magnetic data can introduce noise</w:t>
      </w:r>
      <w:r w:rsidR="00705E47">
        <w:t>,</w:t>
      </w:r>
      <w:r w:rsidR="005A0F07" w:rsidRPr="00280F56">
        <w:t xml:space="preserv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 xml:space="preserve">Various methods have </w:t>
      </w:r>
      <w:proofErr w:type="gramStart"/>
      <w:r w:rsidR="00475427" w:rsidRPr="00280F56">
        <w:t>been proposed</w:t>
      </w:r>
      <w:proofErr w:type="gramEnd"/>
      <w:r w:rsidR="00475427" w:rsidRPr="00280F56">
        <w:t xml:space="preserve">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value</w:t>
      </w:r>
      <w:r w:rsidR="00E70BEB">
        <w:t xml:space="preserve"> to minimise </w:t>
      </w:r>
      <w:r w:rsidR="00475427" w:rsidRPr="00280F56">
        <w:t xml:space="preserve">this integration error.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7E6A89" w:rsidRPr="00280F56">
        <w:br/>
      </w:r>
      <w:r w:rsidR="00A01C4F" w:rsidRPr="00280F56">
        <w:t>Compensating for gyroscope errors with accelerometer (with a gravity vector) and magnetometer (with magnetic north) readings has been explored</w:t>
      </w:r>
      <w:r w:rsidR="00CC3BFF">
        <w:t>,</w:t>
      </w:r>
      <w:r w:rsidR="00A01C4F" w:rsidRPr="00280F56">
        <w:t xml:space="preserve"> as the latter do not depend on prior state knowledge, as a gyroscope does.</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01FB8262" w14:textId="04110137" w:rsidR="00B76E2D" w:rsidRDefault="007E6A89" w:rsidP="000A51C5">
      <w:pPr>
        <w:pStyle w:val="BodyText"/>
      </w:pPr>
      <w:r w:rsidRPr="00280F56">
        <w:t>Complementary filters are computationally efficient and easy to implement</w:t>
      </w:r>
      <w:r w:rsidR="00CC3BFF">
        <w:t>,</w:t>
      </w:r>
      <w:r w:rsidRPr="00280F56">
        <w:t xml:space="preserve">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174AC2">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987294" w:rsidRPr="00987294">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D65503">
        <w:br/>
      </w:r>
      <w:r w:rsidR="00475427" w:rsidRPr="00280F56">
        <w:lastRenderedPageBreak/>
        <w:t xml:space="preserve">A software approach proposed by Odelga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fisheye”) lens permit</w:t>
      </w:r>
      <w:r w:rsidR="00CC3BFF">
        <w:t>s</w:t>
      </w:r>
      <w:r w:rsidR="00475427" w:rsidRPr="00280F56">
        <w:t xml:space="preserve"> a wide viewpoint, allowing for compensation of </w:t>
      </w:r>
      <w:r w:rsidR="00F57603" w:rsidRPr="00280F56">
        <w:t>large</w:t>
      </w:r>
      <w:r w:rsidR="00475427" w:rsidRPr="00280F56">
        <w:t xml:space="preserve"> movement displacements. </w:t>
      </w:r>
      <w:r w:rsidR="00475427" w:rsidRPr="00280F56">
        <w:br/>
        <w:t xml:space="preserve">Odelga found that the </w:t>
      </w:r>
      <w:r w:rsidR="00C97540">
        <w:t>IMU</w:t>
      </w:r>
      <w:r w:rsidR="00475427" w:rsidRPr="00280F56">
        <w:t xml:space="preserve"> solution worked well</w:t>
      </w:r>
      <w:r w:rsidR="00CC3BFF">
        <w:t>,</w:t>
      </w:r>
      <w:r w:rsidR="00475427" w:rsidRPr="00280F56">
        <w:t xml:space="preserve"> and utilising “fisheye” cameras with large fields of view reduced the issue of a feature disappearing between subsequent </w:t>
      </w:r>
      <w:r w:rsidR="00742E8C" w:rsidRPr="00280F56">
        <w:t>images</w:t>
      </w:r>
      <w:r w:rsidR="00742E8C">
        <w:t xml:space="preserve"> but</w:t>
      </w:r>
      <w:r w:rsidR="00475427" w:rsidRPr="00280F56">
        <w:t xml:space="preserve"> introduced barrel distortion </w:t>
      </w:r>
      <w:proofErr w:type="gramStart"/>
      <w:r w:rsidR="00475427" w:rsidRPr="00280F56">
        <w:t>which needed to be compensated for</w:t>
      </w:r>
      <w:proofErr w:type="gramEnd"/>
      <w:r w:rsidR="00475427" w:rsidRPr="00280F56">
        <w:t>.</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CC3BFF">
        <w:t>,</w:t>
      </w:r>
      <w:r w:rsidR="00382D74" w:rsidRPr="00280F56">
        <w:t xml:space="preserve"> which is more computationally efficient than Kalman filters</w:t>
      </w:r>
      <w:r w:rsidR="00CC3BFF">
        <w:t>,</w:t>
      </w:r>
      <w:r w:rsidR="00382D74" w:rsidRPr="00280F56">
        <w:t xml:space="preserve">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CC3BFF">
        <w:t>,</w:t>
      </w:r>
      <w:r w:rsidR="00382D74" w:rsidRPr="00280F56">
        <w:t xml:space="preserve"> but requires two sequential minimisation steps (first on the magnetometer and then on the accelerometer)</w:t>
      </w:r>
      <w:r w:rsidR="00CC3BFF">
        <w:t>,</w:t>
      </w:r>
      <w:r w:rsidR="00382D74" w:rsidRPr="00280F56">
        <w:t xml:space="preserve"> which can lead to slow convergence</w:t>
      </w:r>
      <w:r w:rsidR="00CC3BFF">
        <w:t>. In Madgwick’s algorithm, t</w:t>
      </w:r>
      <w:r w:rsidR="00382D74" w:rsidRPr="00280F56">
        <w:t>he calculations of roll and pitch are not decoupled from each other which can lead to unpredictable orientation errors</w:t>
      </w:r>
      <w:r w:rsidR="00CC3BFF">
        <w:t>,</w:t>
      </w:r>
      <w:r w:rsidR="00382D74" w:rsidRPr="00280F56">
        <w:t xml:space="preserve"> and a single adjustable parameter ma</w:t>
      </w:r>
      <w:r w:rsidR="00CC3BFF">
        <w:t xml:space="preserve">kes </w:t>
      </w:r>
      <w:r w:rsidR="00382D74" w:rsidRPr="00280F56">
        <w:t xml:space="preserve">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xml:space="preserve">. </w:t>
      </w:r>
      <w:r w:rsidR="00CC3BFF">
        <w:t>The algorithm</w:t>
      </w:r>
      <w:r w:rsidR="00382D74" w:rsidRPr="00280F56">
        <w:t xml:space="preserve"> decouples roll and pitch data and varies the gain factor from a high value at initialisation to a lower running value to improve </w:t>
      </w:r>
      <w:r w:rsidR="00DE6FCC">
        <w:t>convergence</w:t>
      </w:r>
      <w:r w:rsidR="00382D74" w:rsidRPr="00280F56">
        <w:t xml:space="preserve"> time.</w:t>
      </w:r>
      <w:r w:rsidR="00382D74" w:rsidRPr="00280F56">
        <w:br/>
        <w:t xml:space="preserve">There are two variants of this algorithm, one in which magnetometer information </w:t>
      </w:r>
      <w:proofErr w:type="gramStart"/>
      <w:r w:rsidR="00382D74" w:rsidRPr="00280F56">
        <w:t>is combined</w:t>
      </w:r>
      <w:proofErr w:type="gramEnd"/>
      <w:r w:rsidR="00382D74" w:rsidRPr="00280F56">
        <w:t xml:space="preserve">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w:t>
      </w:r>
      <w:r w:rsidR="00CC3BFF">
        <w:t xml:space="preserve">when </w:t>
      </w:r>
      <w:r w:rsidR="00382D74" w:rsidRPr="00280F56">
        <w:t>including magnetometer data</w:t>
      </w:r>
      <w:r w:rsidR="00CC3BFF">
        <w:t>, it</w:t>
      </w:r>
      <w:r w:rsidR="00382D74" w:rsidRPr="00280F56">
        <w:t xml:space="preserve">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CC3BFF">
        <w:t xml:space="preserve"> </w:t>
      </w:r>
      <w:r w:rsidR="00CC3BFF">
        <w:fldChar w:fldCharType="begin" w:fldLock="1"/>
      </w:r>
      <w:r w:rsidR="00CC3BFF">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operties":{"noteIndex":0},"schema":"https://github.com/citation-style-language/schema/raw/master/csl-citation.json"}</w:instrText>
      </w:r>
      <w:r w:rsidR="00CC3BFF">
        <w:fldChar w:fldCharType="separate"/>
      </w:r>
      <w:r w:rsidR="00CC3BFF" w:rsidRPr="00CC3BFF">
        <w:rPr>
          <w:noProof/>
        </w:rPr>
        <w:t>(Yean et al., 2018)</w:t>
      </w:r>
      <w:r w:rsidR="00CC3BFF">
        <w:fldChar w:fldCharType="end"/>
      </w:r>
      <w:r w:rsidR="00CC3BFF">
        <w:t>.</w:t>
      </w:r>
      <w:r w:rsidR="00382D74" w:rsidRPr="00280F56">
        <w:br/>
      </w:r>
      <w:r w:rsidR="00382D74" w:rsidRPr="00280F56">
        <w:br/>
        <w:t>Madgwick</w:t>
      </w:r>
      <w:r w:rsidR="00E70BEB">
        <w:t>’</w:t>
      </w:r>
      <w:r w:rsidR="00382D74" w:rsidRPr="00280F56">
        <w:t>s IECF</w:t>
      </w:r>
      <w:r w:rsidR="005A0F07" w:rsidRPr="00280F56">
        <w:rPr>
          <w:vertAlign w:val="subscript"/>
        </w:rPr>
        <w:t>6</w:t>
      </w:r>
      <w:r w:rsidR="00382D74" w:rsidRPr="00280F56">
        <w:t xml:space="preserve"> algorithm </w:t>
      </w:r>
      <w:r w:rsidR="00D65503">
        <w:t xml:space="preserve">is </w:t>
      </w:r>
      <w:r w:rsidR="00302BBA">
        <w:t>a popular algorithm used to determine Euler Angles as it is open-source and requires minimal processor resources and will be compared with the neural network results</w:t>
      </w:r>
      <w:r w:rsidR="00DE6FCC">
        <w:t xml:space="preserve"> in this work</w:t>
      </w:r>
      <w:r w:rsidR="00302BBA">
        <w:t xml:space="preserve">. </w:t>
      </w:r>
      <w:r w:rsidR="00BF2695" w:rsidRPr="00280F56">
        <w:t xml:space="preserve">This </w:t>
      </w:r>
      <w:r w:rsidR="00AA0D6E" w:rsidRPr="00280F56">
        <w:t xml:space="preserve">filter </w:t>
      </w:r>
      <w:r w:rsidR="00BF2695" w:rsidRPr="00280F56">
        <w:t xml:space="preserve">algorithm uses quaternion representations of angles internally to avoid </w:t>
      </w:r>
      <w:r w:rsidR="00BF2695" w:rsidRPr="00280F56">
        <w:lastRenderedPageBreak/>
        <w:t xml:space="preserve">the singularities caused by </w:t>
      </w:r>
      <w:r w:rsidR="00E70BEB">
        <w:t xml:space="preserve">Euler </w:t>
      </w:r>
      <w:r w:rsidR="00BF2695" w:rsidRPr="00280F56">
        <w:t>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internally, the lowest sampling rate </w:t>
      </w:r>
      <w:proofErr w:type="gramStart"/>
      <w:r w:rsidR="00C84630" w:rsidRPr="00280F56">
        <w:t>is recommended</w:t>
      </w:r>
      <w:proofErr w:type="gramEnd"/>
      <w:r w:rsidR="00C84630" w:rsidRPr="00280F56">
        <w:t xml:space="preserve">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r w:rsidR="00AA0D6E" w:rsidRPr="00280F56">
        <w:t xml:space="preserve">imufilter </w:t>
      </w:r>
      <w:r w:rsidR="00302BBA">
        <w:t xml:space="preserve">is also </w:t>
      </w:r>
      <w:r w:rsidR="00AA0D6E" w:rsidRPr="00280F56">
        <w:t>compar</w:t>
      </w:r>
      <w:r w:rsidR="00302BBA">
        <w:t xml:space="preserve">ed </w:t>
      </w:r>
      <w:r w:rsidR="00AA0D6E" w:rsidRPr="00280F56">
        <w:t xml:space="preserve">with the </w:t>
      </w:r>
      <w:r w:rsidR="00302BBA">
        <w:t xml:space="preserve">Neural Network results as this method is the industry standard where processing resources permit </w:t>
      </w:r>
      <w:r w:rsidR="00DE6FCC">
        <w:fldChar w:fldCharType="begin" w:fldLock="1"/>
      </w:r>
      <w:r w:rsidR="00583EE7">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2","issued":{"date-parts":[["2019"]]},"page":"618-626","publisher":"Springer Verlag","title":"Video stabilization with a dual system based on an IMU sensor for the mobile robot","type":"article-journal","volume":"856"},"uris":["http://www.mendeley.com/documents/?uuid=bee30713-00cc-3f72-81a7-db32a1115fee"]},{"id":"ITEM-3","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3","issue":"7","issued":{"date-parts":[["2006","7"]]},"page":"1346-1356","title":"Quaternion-based extended Kalman filter for determining orientation by inertial and magnetic sensing","type":"article-journal","volume":"53"},"uris":["http://www.mendeley.com/documents/?uuid=d657db69-f34b-35a0-8efb-3b7d679ef872"]}],"mendeley":{"formattedCitation":"(Auysakul et al., 2019; Ryu et al., 2010; Sabatini, 2006)","plainTextFormattedCitation":"(Auysakul et al., 2019; Ryu et al., 2010; Sabatini, 2006)","previouslyFormattedCitation":"(Auysakul et al., 2019; Ryu et al., 2010; Sabatini, 2006)"},"properties":{"noteIndex":0},"schema":"https://github.com/citation-style-language/schema/raw/master/csl-citation.json"}</w:instrText>
      </w:r>
      <w:r w:rsidR="00DE6FCC">
        <w:fldChar w:fldCharType="separate"/>
      </w:r>
      <w:r w:rsidR="00DE6FCC" w:rsidRPr="00DE6FCC">
        <w:rPr>
          <w:noProof/>
        </w:rPr>
        <w:t>(Auysakul et al., 2019; Ryu et al., 2010; Sabatini, 2006)</w:t>
      </w:r>
      <w:r w:rsidR="00DE6FCC">
        <w:fldChar w:fldCharType="end"/>
      </w:r>
      <w:r w:rsidR="008A595C">
        <w:t>.</w:t>
      </w:r>
      <w:r w:rsidR="00574F11">
        <w:br/>
      </w:r>
      <w:r w:rsidR="00891D90">
        <w:br/>
      </w:r>
      <w:r w:rsidR="00583EE7">
        <w:t xml:space="preserve">Many articles discuss the use of neural networks to derive Euler angles but these concentrate on single IMU solutions </w:t>
      </w:r>
      <w:r w:rsidR="00583EE7">
        <w:fldChar w:fldCharType="begin" w:fldLock="1"/>
      </w:r>
      <w:r w:rsidR="00336156">
        <w:instrText>ADDIN CSL_CITATION {"citationItems":[{"id":"ITEM-1","itemData":{"DOI":"10.23919/FUSION45008.2020.9190634","ISBN":"9780578647098","abstract":"Inertial measurement units are commonly used to estimate the attitude of moving objects. Numerous nonlinear filter approaches have been proposed for solving the inherent sensor fusion problem. However, when a large range of different dynamic and static rotational and translational motions is considered, the attainable accuracy is limited by the need for situation-dependent adjustment of accelerometer and gyroscope fusion weights. We investigate to what extent these limitations can be overcome by means of artificial neural networks and how much domain-specific optimization of the neural network model is required to outperform the conventional filter solution. A diverse set of motion recordings with a marker-based optical ground truth is used for performance evaluation and comparison. The proposed neural networks are found to outperform the conventional filter across all motions only if domain-specific optimizations are introduced. We conclude that they are a promising tool for inertial-sensor-based real-time attitude estimation, but both expert knowledge and rich datasets are required to achieve top performance.","author":[{"dropping-particle":"","family":"Weber","given":"Daniel","non-dropping-particle":"","parse-names":false,"suffix":""},{"dropping-particle":"","family":"Guhmann","given":"Clemens","non-dropping-particle":"","parse-names":false,"suffix":""},{"dropping-particle":"","family":"Seel","given":"Thomas","non-dropping-particle":"","parse-names":false,"suffix":""}],"container-title":"Proceedings of 2020 23rd International Conference on Information Fusion, FUSION 2020","id":"ITEM-1","issued":{"date-parts":[["2020"]]},"title":"Neural networks versus conventional filters for inertial-sensor-based attitude estimation","type":"paper-conference"},"uris":["http://www.mendeley.com/documents/?uuid=f3c27083-940a-30d3-9f9c-c2261202f913"]},{"id":"ITEM-2","itemData":{"ISBN":"2103.14286v1","abstract":"In this work, we propose a novel method for performing inertial aided navigation, by using deep neural networks (DNNs). To date, most DNN inertial navigation methods focus on the task of inertial odometry, by taking gyroscope and accelerometer readings as input and regressing for integrated IMU poses (i.e., position and orientation). While this design has been successfully applied on a number of applications, it is not of theoretical performance guarantee unless patterned motion is involved. This inevitably leads to significantly reduced accuracy and robustness in certain use cases. To solve this problem, we design a framework to compute observable IMU integration terms using DNNs, followed by the numerical pose integration and sensor fusion to achieve the performance gain. Specifically, we perform detailed analysis on the motion terms in IMU kinematic equations, propose a dedicated network design, loss functions, and training strategies for the IMU data processing, and conduct extensive experiments. The results show that our method is generally applicable and outperforms both traditional and DNN methods by wide margins.","author":[{"dropping-particle":"","family":"Zhang","given":"Ming","non-dropping-particle":"","parse-names":false,"suffix":""},{"dropping-particle":"","family":"Zhang","given":"Mingming","non-dropping-particle":"","parse-names":false,"suffix":""},{"dropping-particle":"","family":"Chen","given":"Yiming","non-dropping-particle":"","parse-names":false,"suffix":""},{"dropping-particle":"","family":"Li","given":"Mingyang","non-dropping-particle":"","parse-names":false,"suffix":""}],"id":"ITEM-2","issued":{"date-parts":[["2021"]]},"title":"IMU Data Processing For Inertial Aided Navigation: A Recurrent Neural Network Based Approach","type":"article-journal"},"uris":["http://www.mendeley.com/documents/?uuid=ffd28b6a-88e2-3fa6-bdc0-adba4dc25e3a"]},{"id":"ITEM-3","itemData":{"DOI":"10.3934/MBE.2021055","ISSN":"1551-0018","PMID":"33757173","abstract":"With the wide application of unmanned ground vehicles (UGV) in a complex environment, the research on the obstacle avoidance system has gradually become an important research part in the field of the UGV system. Aiming at the complex working environment, a sensor detection system mounted on UGV is designed and the kinematic estimation model of UGV is studied. In order to meet the obstacle avoidance requirements of UGVs in a complex environment, a fuzzy neural network obstacle avoidance algorithm based on multi-sensor information fusion is designed in this paper. MATLAB is used to simulate the obstacle avoidance algorithm. By comparing and analyzing the simulation path of UGV's obstacle avoidance motion under the navigation control of fuzzy controller and fuzzy neural network algorithm, the superiority of the proposed fuzzy neural network algorithm was verified. Finally, the superiority and reliability of the obstacle avoidance algorithm are verified through the obstacle avoidance experiment on the UGV experimental platform.","author":[{"dropping-particle":"","family":"Lv","given":"Jiliang","non-dropping-particle":"","parse-names":false,"suffix":""},{"dropping-particle":"","family":"Qu","given":"Chenxi","non-dropping-particle":"","parse-names":false,"suffix":""},{"dropping-particle":"","family":"Du","given":"Shaofeng","non-dropping-particle":"","parse-names":false,"suffix":""},{"dropping-particle":"","family":"Zhao","given":"Xinyu","non-dropping-particle":"","parse-names":false,"suffix":""},{"dropping-particle":"","family":"Yin","given":"Peng","non-dropping-particle":"","parse-names":false,"suffix":""},{"dropping-particle":"","family":"Zhao","given":"Ning","non-dropping-particle":"","parse-names":false,"suffix":""},{"dropping-particle":"","family":"Qu","given":"Shengguan","non-dropping-particle":"","parse-names":false,"suffix":""},{"dropping-particle":"","family":"Lv","given":"Jiliang","non-dropping-particle":"","parse-names":false,"suffix":""},{"dropping-particle":"","family":"Qu","given":"Chenxi","non-dropping-particle":"","parse-names":false,"suffix":""},{"dropping-particle":"","family":"Du","given":"Shaofeng","non-dropping-particle":"","parse-names":false,"suffix":""},{"dropping-particle":"","family":"Zhao","given":"Xinyu","non-dropping-particle":"","parse-names":false,"suffix":""},{"dropping-particle":"","family":"Yin","given":"Peng","non-dropping-particle":"","parse-names":false,"suffix":""},{"dropping-particle":"","family":"Zhao","given":"Ning","non-dropping-particle":"","parse-names":false,"suffix":""},{"dropping-particle":"","family":"Qu","given":"Shengguan","non-dropping-particle":"","parse-names":false,"suffix":""}],"container-title":"Mathematical Biosciences and Engineering 2021 2:1022","id":"ITEM-3","issue":"2","issued":{"date-parts":[["2021","1","5"]]},"page":"1022-1039","publisher":"American Institute of Mathematical Sciences","title":"Research on obstacle avoidance algorithm for unmanned ground vehicle based on multi-sensor information fusion","type":"article-journal","volume":"18"},"uris":["http://www.mendeley.com/documents/?uuid=8d3114ef-81a6-35d9-96be-e6a545199205"]},{"id":"ITEM-4","itemData":{"DOI":"10.1109/ICMICA48462.2020.9242732","ISBN":"9781728130699","abstract":"Global Positioning System(GPS) is a prominent way to track a person or a vehicle in the outdoor scenarios. In indoor, underground and urban canyons there is no Line-Of- Sight communication due to signal blockage, which results into weak or completely lost GPS signals. Such areas are classified as GPS-denied areas. Tracking becomes challenging in such areas. In this paper, a method is proposed in which tracking is done using IMU (Inertial Measurement Unit) sensor data, and NARX, a type of RNN, is used for prediction of the current location in GPS-denied areas. The GPS coordinates just before entering the GPS denied area and the features extracted from the IMU data are given as inputs to the NARX and the current GPS coordinates are predicted.","author":[{"dropping-particle":"","family":"Aparna","given":"Ravula","non-dropping-particle":"","parse-names":false,"suffix":""},{"dropping-particle":"","family":"Ruchitha","given":"H. T.Sai","non-dropping-particle":"","parse-names":false,"suffix":""},{"dropping-particle":"","family":"Pranavi","given":"Nanawath","non-dropping-particle":"","parse-names":false,"suffix":""},{"dropping-particle":"","family":"Keskar","given":"Avinash G.","non-dropping-particle":"","parse-names":false,"suffix":""}],"container-title":"2020 1st IEEE International Conference on Measurement, Instrumentation, Control and Automation, ICMICA 2020","id":"ITEM-4","issued":{"date-parts":[["2020","6","24"]]},"publisher":"Institute of Electrical and Electronics Engineers Inc.","title":"IMU based Tracking of a Person using Nonlinear Autoregressive Exogenous(NARX) Algorithm in GPS-denied Areas","type":"article-journal"},"uris":["http://www.mendeley.com/documents/?uuid=9f9f8379-0979-3a5c-ba2e-d977a425cd68"]}],"mendeley":{"formattedCitation":"(Aparna et al., 2020; Lv et al., 2021; Weber et al., 2020; M. Zhang et al., 2021)","plainTextFormattedCitation":"(Aparna et al., 2020; Lv et al., 2021; Weber et al., 2020; M. Zhang et al., 2021)","previouslyFormattedCitation":"(Aparna et al., 2020; Lv et al., 2021; Weber et al., 2020; M. Zhang et al., 2021)"},"properties":{"noteIndex":0},"schema":"https://github.com/citation-style-language/schema/raw/master/csl-citation.json"}</w:instrText>
      </w:r>
      <w:r w:rsidR="00583EE7">
        <w:fldChar w:fldCharType="separate"/>
      </w:r>
      <w:r w:rsidR="008A595C" w:rsidRPr="008A595C">
        <w:rPr>
          <w:noProof/>
        </w:rPr>
        <w:t>(Aparna et al., 2020; Lv et al., 2021; Weber et al., 2020; M. Zhang et al., 2021)</w:t>
      </w:r>
      <w:r w:rsidR="00583EE7">
        <w:fldChar w:fldCharType="end"/>
      </w:r>
      <w:r w:rsidR="008A595C">
        <w:t xml:space="preserve">. Neural network solutions typically require more processing resources than complementary filters like Madgwick’s or even Kalman filters, but, once trained correctly, perform better over wider environmental conditions. </w:t>
      </w:r>
      <w:r w:rsidR="00382D74" w:rsidRPr="00280F56">
        <w:t xml:space="preserve">Multiple </w:t>
      </w:r>
      <w:r w:rsidR="00C97540">
        <w:t>IMU</w:t>
      </w:r>
      <w:r w:rsidR="00382D74" w:rsidRPr="00280F56">
        <w:t xml:space="preserve"> solutions have </w:t>
      </w:r>
      <w:proofErr w:type="gramStart"/>
      <w:r w:rsidR="00382D74" w:rsidRPr="00280F56">
        <w:t>been proposed</w:t>
      </w:r>
      <w:proofErr w:type="gramEnd"/>
      <w:r w:rsidR="00382D74" w:rsidRPr="00280F56">
        <w:t xml:space="preserve"> before (see above) but</w:t>
      </w:r>
      <w:r w:rsidR="008A595C">
        <w:t xml:space="preserve">, to the author’s knowledge, </w:t>
      </w:r>
      <w:r w:rsidR="00382D74" w:rsidRPr="00280F56">
        <w:t xml:space="preserve">none have suggested using a neural network across multiple IMUs. </w:t>
      </w:r>
      <w:r w:rsidR="005A0F07" w:rsidRPr="00280F56">
        <w:t>The concept of a neural network has been covered in the introduction</w:t>
      </w:r>
      <w:r w:rsidR="00F7385E">
        <w:t xml:space="preserve"> </w:t>
      </w:r>
      <w:r w:rsidR="008A595C">
        <w:t xml:space="preserve">(Section 1.1.5..3) </w:t>
      </w:r>
      <w:r w:rsidR="00F7385E">
        <w:t>but the specific neural networks evaluated in this work are detailed below.</w:t>
      </w:r>
      <w:r w:rsidR="005602E4" w:rsidRPr="00280F56">
        <w:br/>
      </w:r>
      <w:r w:rsidR="00F7385E">
        <w:br/>
      </w:r>
      <w:r w:rsidR="005602E4" w:rsidRPr="00280F56">
        <w:t xml:space="preserve">Using a back-propagating </w:t>
      </w:r>
      <w:r w:rsidR="00D65503">
        <w:t xml:space="preserve">or Levenberg-Marquardt (LVM) trained </w:t>
      </w:r>
      <w:r w:rsidR="002F218C">
        <w:t xml:space="preserve">supervised </w:t>
      </w:r>
      <w:r w:rsidR="00583EE7">
        <w:t xml:space="preserve">multilevel perceptron </w:t>
      </w:r>
      <w:r w:rsidR="008A595C">
        <w:t xml:space="preserve">(MLP) </w:t>
      </w:r>
      <w:r w:rsidR="005602E4" w:rsidRPr="00280F56">
        <w:t xml:space="preserve">neural network </w:t>
      </w:r>
      <w:r w:rsidR="008A595C">
        <w:t xml:space="preserve">(NN) </w:t>
      </w:r>
      <w:r w:rsidR="005602E4" w:rsidRPr="00280F56">
        <w:t xml:space="preserve">with multiple IMUs should effectively compensate for drift and other errors present in a single </w:t>
      </w:r>
      <w:r w:rsidR="00C97540">
        <w:t>IMU</w:t>
      </w:r>
      <w:r w:rsidR="005602E4" w:rsidRPr="00280F56">
        <w:t xml:space="preserve"> implementation and th</w:t>
      </w:r>
      <w:r w:rsidR="00D65503">
        <w:t>e</w:t>
      </w:r>
      <w:r w:rsidR="00E70BEB">
        <w:t xml:space="preserve"> </w:t>
      </w:r>
      <w:r w:rsidR="00583EE7">
        <w:t xml:space="preserve">MLP </w:t>
      </w:r>
      <w:r w:rsidR="005602E4" w:rsidRPr="00280F56">
        <w:t>model</w:t>
      </w:r>
      <w:r w:rsidR="00E70BEB">
        <w:t xml:space="preserve"> is </w:t>
      </w:r>
      <w:r w:rsidR="00CC3BFF">
        <w:t xml:space="preserve">included for evaluation </w:t>
      </w:r>
      <w:r w:rsidR="005602E4" w:rsidRPr="00280F56">
        <w:t>in this project</w:t>
      </w:r>
      <w:r w:rsidR="005A0F07" w:rsidRPr="00280F56">
        <w:t xml:space="preserve">. Due to the computation requirements of a </w:t>
      </w:r>
      <w:r w:rsidR="008A595C">
        <w:t>NN</w:t>
      </w:r>
      <w:r w:rsidR="005A0F07" w:rsidRPr="00280F56">
        <w:t xml:space="preserve">, it makes most sense to apply </w:t>
      </w:r>
      <w:r w:rsidR="002F218C">
        <w:t xml:space="preserve">the </w:t>
      </w:r>
      <w:r w:rsidR="008A595C">
        <w:t>NN</w:t>
      </w:r>
      <w:r w:rsidR="002F218C">
        <w:t xml:space="preserve"> </w:t>
      </w:r>
      <w:r w:rsidR="005A0F07" w:rsidRPr="00280F56">
        <w:t xml:space="preserve">directly to sensor readings, rather than complementing </w:t>
      </w:r>
      <w:r w:rsidR="002F218C">
        <w:t xml:space="preserve">a filter </w:t>
      </w:r>
      <w:r w:rsidR="005A0F07" w:rsidRPr="00280F56">
        <w:t xml:space="preserve">algorithm, as the </w:t>
      </w:r>
      <w:r w:rsidR="008A595C">
        <w:t xml:space="preserve">NN </w:t>
      </w:r>
      <w:r w:rsidR="005A0F07" w:rsidRPr="00280F56">
        <w:t>should be able to determine the relationships</w:t>
      </w:r>
      <w:r w:rsidR="00B76E2D">
        <w:t>. The network model diagram for th</w:t>
      </w:r>
      <w:r w:rsidR="008A595C">
        <w:t>e</w:t>
      </w:r>
      <w:r w:rsidR="00B76E2D">
        <w:t xml:space="preserve"> </w:t>
      </w:r>
      <w:r w:rsidR="008A595C">
        <w:t xml:space="preserve">MLP NN </w:t>
      </w:r>
      <w:r w:rsidR="00B76E2D">
        <w:t xml:space="preserve">model </w:t>
      </w:r>
      <w:proofErr w:type="gramStart"/>
      <w:r w:rsidR="00B76E2D">
        <w:t>is presented</w:t>
      </w:r>
      <w:proofErr w:type="gramEnd"/>
      <w:r w:rsidR="00B76E2D">
        <w:t xml:space="preserve"> in Figure 2.1</w:t>
      </w:r>
      <w:r w:rsidR="008A595C">
        <w:t>.</w:t>
      </w:r>
    </w:p>
    <w:p w14:paraId="57C0664B" w14:textId="77777777" w:rsidR="00E05061" w:rsidRDefault="00E05061" w:rsidP="000A51C5">
      <w:pPr>
        <w:pStyle w:val="BodyText"/>
      </w:pPr>
    </w:p>
    <w:p w14:paraId="739239E0" w14:textId="77777777" w:rsidR="00E05061" w:rsidRDefault="00B76E2D" w:rsidP="00E05061">
      <w:pPr>
        <w:pStyle w:val="BodyText"/>
      </w:pPr>
      <w:r w:rsidRPr="00280F56">
        <w:rPr>
          <w:lang w:eastAsia="en-NZ"/>
        </w:rPr>
        <w:lastRenderedPageBreak/>
        <w:drawing>
          <wp:inline distT="0" distB="0" distL="0" distR="0" wp14:anchorId="3EA3CB66" wp14:editId="2CBEE558">
            <wp:extent cx="3960531" cy="3419475"/>
            <wp:effectExtent l="0" t="0" r="1905" b="0"/>
            <wp:docPr id="1585759204" name="Picture 1585759204"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20">
                      <a:extLst>
                        <a:ext uri="{28A0092B-C50C-407E-A947-70E740481C1C}">
                          <a14:useLocalDpi xmlns:a14="http://schemas.microsoft.com/office/drawing/2010/main" val="0"/>
                        </a:ext>
                      </a:extLst>
                    </a:blip>
                    <a:stretch>
                      <a:fillRect/>
                    </a:stretch>
                  </pic:blipFill>
                  <pic:spPr>
                    <a:xfrm>
                      <a:off x="0" y="0"/>
                      <a:ext cx="4026702" cy="3476606"/>
                    </a:xfrm>
                    <a:prstGeom prst="rect">
                      <a:avLst/>
                    </a:prstGeom>
                  </pic:spPr>
                </pic:pic>
              </a:graphicData>
            </a:graphic>
          </wp:inline>
        </w:drawing>
      </w:r>
    </w:p>
    <w:p w14:paraId="7E7E58E2" w14:textId="53F033CF" w:rsidR="00B76E2D" w:rsidRDefault="00B76E2D" w:rsidP="00806D15">
      <w:pPr>
        <w:pStyle w:val="Caption"/>
      </w:pPr>
      <w:bookmarkStart w:id="64" w:name="_Toc147921195"/>
      <w:r>
        <w:t xml:space="preserve">Figure </w:t>
      </w:r>
      <w:r w:rsidR="00C507D1">
        <w:fldChar w:fldCharType="begin"/>
      </w:r>
      <w:r w:rsidR="00C507D1">
        <w:instrText xml:space="preserve"> STYLEREF 1 \s </w:instrText>
      </w:r>
      <w:r w:rsidR="00C507D1">
        <w:fldChar w:fldCharType="separate"/>
      </w:r>
      <w:r w:rsidR="00C507D1">
        <w:t>2</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t xml:space="preserve"> 10 layer MLP model diagram</w:t>
      </w:r>
      <w:r w:rsidR="00CC3BFF">
        <w:t xml:space="preserve"> with six inputs and two outputs</w:t>
      </w:r>
      <w:r>
        <w:t>.</w:t>
      </w:r>
      <w:bookmarkEnd w:id="64"/>
    </w:p>
    <w:p w14:paraId="4749B150" w14:textId="75CD7299" w:rsidR="00537E57" w:rsidRDefault="00537E57" w:rsidP="00E05061">
      <w:pPr>
        <w:pStyle w:val="BodyText"/>
      </w:pPr>
      <w:r>
        <w:t xml:space="preserve">Other </w:t>
      </w:r>
      <w:r w:rsidR="008A595C">
        <w:t>NN</w:t>
      </w:r>
      <w:r>
        <w:t xml:space="preserve"> types that </w:t>
      </w:r>
      <w:r w:rsidR="00CC3BFF">
        <w:t xml:space="preserve">will </w:t>
      </w:r>
      <w:proofErr w:type="gramStart"/>
      <w:r w:rsidR="00CC3BFF">
        <w:t>be</w:t>
      </w:r>
      <w:r w:rsidR="00583EE7">
        <w:t xml:space="preserve"> </w:t>
      </w:r>
      <w:r>
        <w:t>evaluated</w:t>
      </w:r>
      <w:proofErr w:type="gramEnd"/>
      <w:r>
        <w:t xml:space="preserve"> are a </w:t>
      </w:r>
      <w:r w:rsidR="00CC3BFF">
        <w:t>non-linear autoregressive Exogenous</w:t>
      </w:r>
      <w:r w:rsidR="00CC3BFF">
        <w:t xml:space="preserve"> (</w:t>
      </w:r>
      <w:r>
        <w:t>NARX</w:t>
      </w:r>
      <w:r w:rsidR="00CC3BFF">
        <w:t>)</w:t>
      </w:r>
      <w:r>
        <w:t xml:space="preserve"> </w:t>
      </w:r>
      <w:r w:rsidR="00CC3BFF">
        <w:t>recurrent neural network (</w:t>
      </w:r>
      <w:r>
        <w:t>RNN</w:t>
      </w:r>
      <w:r w:rsidR="00CC3BFF">
        <w:t>)</w:t>
      </w:r>
      <w:r>
        <w:t xml:space="preserve"> and Radial Basis Function </w:t>
      </w:r>
      <w:r w:rsidR="00CC3BFF">
        <w:t xml:space="preserve">(RBF) </w:t>
      </w:r>
      <w:r w:rsidR="008A595C">
        <w:t>NNs</w:t>
      </w:r>
      <w:r>
        <w:t>.</w:t>
      </w:r>
    </w:p>
    <w:p w14:paraId="565D492B" w14:textId="1B6840BF" w:rsidR="00B76E2D" w:rsidRDefault="00B76E2D" w:rsidP="00B76E2D">
      <w:pPr>
        <w:pStyle w:val="BodyText"/>
      </w:pPr>
      <w:r>
        <w:t xml:space="preserve">As the relationships </w:t>
      </w:r>
      <w:r w:rsidR="00583EE7">
        <w:t xml:space="preserve">between accelerometer, gyroscope values and resultant Euler angles </w:t>
      </w:r>
      <w:r>
        <w:t xml:space="preserve">are non-linear and time related, a </w:t>
      </w:r>
      <w:r w:rsidR="00CC3BFF">
        <w:t>n</w:t>
      </w:r>
      <w:r>
        <w:t xml:space="preserve">on-linear autoregressive Exogenous </w:t>
      </w:r>
      <w:r w:rsidR="00CC3BFF">
        <w:t>R</w:t>
      </w:r>
      <w:r>
        <w:t xml:space="preserve">NN (NARX) model could be utilised. This approach has been proven in previous research </w:t>
      </w:r>
      <w:r>
        <w:fldChar w:fldCharType="begin" w:fldLock="1"/>
      </w:r>
      <w:r w:rsidR="008A595C">
        <w:instrText>ADDIN CSL_CITATION {"citationItems":[{"id":"ITEM-1","itemData":{"DOI":"10.1109/ICMICA48462.2020.9242732","ISBN":"9781728130699","abstract":"Global Positioning System(GPS) is a prominent way to track a person or a vehicle in the outdoor scenarios. In indoor, underground and urban canyons there is no Line-Of- Sight communication due to signal blockage, which results into weak or completely lost GPS signals. Such areas are classified as GPS-denied areas. Tracking becomes challenging in such areas. In this paper, a method is proposed in which tracking is done using IMU (Inertial Measurement Unit) sensor data, and NARX, a type of RNN, is used for prediction of the current location in GPS-denied areas. The GPS coordinates just before entering the GPS denied area and the features extracted from the IMU data are given as inputs to the NARX and the current GPS coordinates are predicted.","author":[{"dropping-particle":"","family":"Aparna","given":"Ravula","non-dropping-particle":"","parse-names":false,"suffix":""},{"dropping-particle":"","family":"Ruchitha","given":"H. T.Sai","non-dropping-particle":"","parse-names":false,"suffix":""},{"dropping-particle":"","family":"Pranavi","given":"Nanawath","non-dropping-particle":"","parse-names":false,"suffix":""},{"dropping-particle":"","family":"Keskar","given":"Avinash G.","non-dropping-particle":"","parse-names":false,"suffix":""}],"container-title":"2020 1st IEEE International Conference on Measurement, Instrumentation, Control and Automation, ICMICA 2020","id":"ITEM-1","issued":{"date-parts":[["2020","6","24"]]},"publisher":"Institute of Electrical and Electronics Engineers Inc.","title":"IMU based Tracking of a Person using Nonlinear Autoregressive Exogenous(NARX) Algorithm in GPS-denied Areas","type":"article-journal"},"uris":["http://www.mendeley.com/documents/?uuid=9f9f8379-0979-3a5c-ba2e-d977a425cd68"]},{"id":"ITEM-2","itemData":{"ISBN":"2103.14286v1","abstract":"In this work, we propose a novel method for performing inertial aided navigation, by using deep neural networks (DNNs). To date, most DNN inertial navigation methods focus on the task of inertial odometry, by taking gyroscope and accelerometer readings as input and regressing for integrated IMU poses (i.e., position and orientation). While this design has been successfully applied on a number of applications, it is not of theoretical performance guarantee unless patterned motion is involved. This inevitably leads to significantly reduced accuracy and robustness in certain use cases. To solve this problem, we design a framework to compute observable IMU integration terms using DNNs, followed by the numerical pose integration and sensor fusion to achieve the performance gain. Specifically, we perform detailed analysis on the motion terms in IMU kinematic equations, propose a dedicated network design, loss functions, and training strategies for the IMU data processing, and conduct extensive experiments. The results show that our method is generally applicable and outperforms both traditional and DNN methods by wide margins.","author":[{"dropping-particle":"","family":"Zhang","given":"Ming","non-dropping-particle":"","parse-names":false,"suffix":""},{"dropping-particle":"","family":"Zhang","given":"Mingming","non-dropping-particle":"","parse-names":false,"suffix":""},{"dropping-particle":"","family":"Chen","given":"Yiming","non-dropping-particle":"","parse-names":false,"suffix":""},{"dropping-particle":"","family":"Li","given":"Mingyang","non-dropping-particle":"","parse-names":false,"suffix":""}],"id":"ITEM-2","issued":{"date-parts":[["2021"]]},"title":"IMU Data Processing For Inertial Aided Navigation: A Recurrent Neural Network Based Approach","type":"article-journal"},"uris":["http://www.mendeley.com/documents/?uuid=ffd28b6a-88e2-3fa6-bdc0-adba4dc25e3a"]}],"mendeley":{"formattedCitation":"(Aparna et al., 2020; M. Zhang et al., 2021)","plainTextFormattedCitation":"(Aparna et al., 2020; M. Zhang et al., 2021)","previouslyFormattedCitation":"(Aparna et al., 2020; M. Zhang et al., 2021)"},"properties":{"noteIndex":0},"schema":"https://github.com/citation-style-language/schema/raw/master/csl-citation.json"}</w:instrText>
      </w:r>
      <w:r>
        <w:fldChar w:fldCharType="separate"/>
      </w:r>
      <w:r w:rsidR="008A595C" w:rsidRPr="008A595C">
        <w:rPr>
          <w:noProof/>
        </w:rPr>
        <w:t>(Aparna et al., 2020; M. Zhang et al., 2021)</w:t>
      </w:r>
      <w:r>
        <w:fldChar w:fldCharType="end"/>
      </w:r>
      <w:r>
        <w:t xml:space="preserve">. </w:t>
      </w:r>
      <w:r w:rsidR="00537E57">
        <w:t xml:space="preserve">The NARX neural network is a type of Recurrent Neural Network (RNN). This network model specialises in processing time-series data and </w:t>
      </w:r>
      <w:proofErr w:type="gramStart"/>
      <w:r w:rsidR="00CC3BFF">
        <w:t>is</w:t>
      </w:r>
      <w:r w:rsidR="00537E57">
        <w:t xml:space="preserve"> often used</w:t>
      </w:r>
      <w:proofErr w:type="gramEnd"/>
      <w:r w:rsidR="00537E57">
        <w:t xml:space="preserve"> in natural language processing applications. The </w:t>
      </w:r>
      <w:r w:rsidR="00F57603">
        <w:t>distinctive feature</w:t>
      </w:r>
      <w:r w:rsidR="00537E57">
        <w:t xml:space="preserve"> of RNNs is that they take information from other neurons as inputs, unlike the traditional NN approach where inputs and outputs are independent from each other. The most important parameter is the number of layers as this mitigates issues with small and large gradients.</w:t>
      </w:r>
      <w:r>
        <w:t xml:space="preserve"> The MATLAB NARXNET neural network model </w:t>
      </w:r>
      <w:proofErr w:type="gramStart"/>
      <w:r>
        <w:t>is presented</w:t>
      </w:r>
      <w:proofErr w:type="gramEnd"/>
      <w:r>
        <w:t xml:space="preserve"> in Figure 2.2. </w:t>
      </w:r>
    </w:p>
    <w:p w14:paraId="53CCCA2A" w14:textId="77777777" w:rsidR="00B76E2D" w:rsidRDefault="00B76E2D" w:rsidP="00B76E2D">
      <w:pPr>
        <w:pStyle w:val="BodyText"/>
      </w:pPr>
      <w:r>
        <w:rPr>
          <w:noProof/>
          <w:lang w:eastAsia="en-NZ"/>
        </w:rPr>
        <w:lastRenderedPageBreak/>
        <w:drawing>
          <wp:inline distT="0" distB="0" distL="0" distR="0" wp14:anchorId="40412CF3" wp14:editId="1F662DFC">
            <wp:extent cx="2085975" cy="4191000"/>
            <wp:effectExtent l="0" t="0" r="9525" b="0"/>
            <wp:docPr id="1372995314" name="Picture 137299531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668001" name="Picture 7"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091441" cy="4201982"/>
                    </a:xfrm>
                    <a:prstGeom prst="rect">
                      <a:avLst/>
                    </a:prstGeom>
                  </pic:spPr>
                </pic:pic>
              </a:graphicData>
            </a:graphic>
          </wp:inline>
        </w:drawing>
      </w:r>
    </w:p>
    <w:p w14:paraId="72749B66" w14:textId="3F17DC03" w:rsidR="00B76E2D" w:rsidRDefault="00B76E2D" w:rsidP="00806D15">
      <w:pPr>
        <w:pStyle w:val="Caption"/>
      </w:pPr>
      <w:bookmarkStart w:id="65" w:name="_Toc147921196"/>
      <w:r>
        <w:t xml:space="preserve">Figure </w:t>
      </w:r>
      <w:r w:rsidR="00C507D1">
        <w:fldChar w:fldCharType="begin"/>
      </w:r>
      <w:r w:rsidR="00C507D1">
        <w:instrText xml:space="preserve"> STYLEREF 1 \s </w:instrText>
      </w:r>
      <w:r w:rsidR="00C507D1">
        <w:fldChar w:fldCharType="separate"/>
      </w:r>
      <w:r w:rsidR="00C507D1">
        <w:t>2</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t xml:space="preserve"> 10-layer NARXNET Model diagram</w:t>
      </w:r>
      <w:r w:rsidR="00CC3BFF">
        <w:t xml:space="preserve"> with six inputs and two outputs</w:t>
      </w:r>
      <w:r>
        <w:t>.</w:t>
      </w:r>
      <w:bookmarkEnd w:id="65"/>
    </w:p>
    <w:p w14:paraId="3699983C" w14:textId="48722EBA" w:rsidR="00B76E2D" w:rsidRDefault="00537E57" w:rsidP="000A51C5">
      <w:pPr>
        <w:pStyle w:val="BodyText"/>
      </w:pPr>
      <w:r>
        <w:t xml:space="preserve">A Radial Basis Function (RBF) Neural Network is a network design that works on the premise that an input value that is similar in value to another input variable is likely to produce the same result. Unlike the other networks examined so far, the RBF has only three layers, an input, one hidden layer, and an output layer. The input layer contains as </w:t>
      </w:r>
      <w:proofErr w:type="gramStart"/>
      <w:r>
        <w:t>many</w:t>
      </w:r>
      <w:proofErr w:type="gramEnd"/>
      <w:r>
        <w:t xml:space="preserve"> neurons as input streams. The hidden layer uses as </w:t>
      </w:r>
      <w:proofErr w:type="gramStart"/>
      <w:r>
        <w:t>many</w:t>
      </w:r>
      <w:proofErr w:type="gramEnd"/>
      <w:r>
        <w:t xml:space="preserve"> neurons as required to turn the input data into higher dimensional maps as Cover’s theorem states that a non-linear sep</w:t>
      </w:r>
      <w:r w:rsidR="008A595C">
        <w:t>a</w:t>
      </w:r>
      <w:r>
        <w:t xml:space="preserve">rable problem is highly separable in high dimension </w:t>
      </w:r>
      <w:r w:rsidR="008A595C">
        <w:t>s</w:t>
      </w:r>
      <w:r>
        <w:t xml:space="preserve">pace </w:t>
      </w:r>
      <w:r w:rsidR="008A595C">
        <w:t xml:space="preserve">compared to </w:t>
      </w:r>
      <w:r>
        <w:t>low dimension space</w:t>
      </w:r>
      <w:r w:rsidR="00742E8C">
        <w:t xml:space="preserve">. </w:t>
      </w:r>
      <w:r>
        <w:t xml:space="preserve">The distance (errors) between the input variables and the target value within these dimensional maps moves the neuron to a position closer to the inputs. The distance between neurons and input variables relates to how much influence that input variable has on the target value and </w:t>
      </w:r>
      <w:proofErr w:type="gramStart"/>
      <w:r>
        <w:t>is called</w:t>
      </w:r>
      <w:proofErr w:type="gramEnd"/>
      <w:r>
        <w:t xml:space="preserve"> a radius or spread value. The output layer </w:t>
      </w:r>
      <w:proofErr w:type="gramStart"/>
      <w:r>
        <w:t>is selected</w:t>
      </w:r>
      <w:proofErr w:type="gramEnd"/>
      <w:r>
        <w:t xml:space="preserve"> for either classification or regression. The main advantages of RBF NNs are </w:t>
      </w:r>
      <w:r w:rsidR="008A595C">
        <w:t xml:space="preserve">training speed </w:t>
      </w:r>
      <w:r>
        <w:t>and universal approximation abilities.</w:t>
      </w:r>
      <w:r>
        <w:br/>
      </w:r>
      <w:r w:rsidR="00B76E2D">
        <w:lastRenderedPageBreak/>
        <w:br/>
      </w:r>
      <w:r w:rsidR="00D8176E">
        <w:rPr>
          <w:noProof/>
        </w:rPr>
        <w:drawing>
          <wp:inline distT="0" distB="0" distL="0" distR="0" wp14:anchorId="46FFC2B3" wp14:editId="1A53E8AA">
            <wp:extent cx="2407920" cy="4252209"/>
            <wp:effectExtent l="0" t="0" r="0" b="0"/>
            <wp:docPr id="317209902"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209902" name="Picture 1" descr="A diagram of a 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415979" cy="4266440"/>
                    </a:xfrm>
                    <a:prstGeom prst="rect">
                      <a:avLst/>
                    </a:prstGeom>
                  </pic:spPr>
                </pic:pic>
              </a:graphicData>
            </a:graphic>
          </wp:inline>
        </w:drawing>
      </w:r>
    </w:p>
    <w:p w14:paraId="4BF62F8D" w14:textId="47B29F42" w:rsidR="00806D15" w:rsidRDefault="00B76E2D" w:rsidP="00806D15">
      <w:pPr>
        <w:pStyle w:val="Caption"/>
      </w:pPr>
      <w:bookmarkStart w:id="66" w:name="_Toc147921197"/>
      <w:r>
        <w:t xml:space="preserve">Figure </w:t>
      </w:r>
      <w:r w:rsidR="00C507D1">
        <w:fldChar w:fldCharType="begin"/>
      </w:r>
      <w:r w:rsidR="00C507D1">
        <w:instrText xml:space="preserve"> STYLEREF 1 \s </w:instrText>
      </w:r>
      <w:r w:rsidR="00C507D1">
        <w:fldChar w:fldCharType="separate"/>
      </w:r>
      <w:r w:rsidR="00C507D1">
        <w:t>2</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t xml:space="preserve"> RBF model diagram</w:t>
      </w:r>
      <w:r w:rsidR="00CC3BFF">
        <w:t xml:space="preserve"> with six inputs and two outputs</w:t>
      </w:r>
      <w:r>
        <w:t>.</w:t>
      </w:r>
      <w:bookmarkEnd w:id="66"/>
    </w:p>
    <w:p w14:paraId="4D313CC6" w14:textId="55C37D3F" w:rsidR="003A5587" w:rsidRDefault="00C91F69" w:rsidP="00806D15">
      <w:pPr>
        <w:pStyle w:val="BodyText"/>
      </w:pPr>
      <w:r w:rsidRPr="00280F56">
        <w:br/>
        <w:t xml:space="preserve">In Chapter 3, the experiment design and methods </w:t>
      </w:r>
      <w:proofErr w:type="gramStart"/>
      <w:r w:rsidRPr="00280F56">
        <w:t>are outlined</w:t>
      </w:r>
      <w:proofErr w:type="gramEnd"/>
      <w:r w:rsidRPr="00280F56">
        <w:t xml:space="preserve">, in Chapter 4, the results from these experiments </w:t>
      </w:r>
      <w:r w:rsidR="00062030">
        <w:t>are</w:t>
      </w:r>
      <w:r w:rsidRPr="00280F56">
        <w:t xml:space="preserve"> detailed and discussed, with analysis of these in Chapter 5</w:t>
      </w:r>
      <w:r w:rsidR="00E70BEB">
        <w:t>,</w:t>
      </w:r>
      <w:r w:rsidRPr="00280F56">
        <w:t xml:space="preserve"> and conclusions reached in Chapter 6.</w:t>
      </w:r>
    </w:p>
    <w:p w14:paraId="1C7DD924" w14:textId="77777777" w:rsidR="00806D15" w:rsidRPr="00280F56" w:rsidRDefault="00806D15" w:rsidP="00806D15">
      <w:pPr>
        <w:pStyle w:val="BodyText"/>
      </w:pP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67" w:name="_Toc147920253"/>
      <w:r w:rsidR="00EC7ED1" w:rsidRPr="00280F56">
        <w:t>Method</w:t>
      </w:r>
      <w:bookmarkEnd w:id="67"/>
    </w:p>
    <w:p w14:paraId="1D75B64E" w14:textId="7A660EEB" w:rsidR="004E5A29" w:rsidRDefault="00382D74" w:rsidP="004E5A29">
      <w:pPr>
        <w:pStyle w:val="BodyText"/>
      </w:pPr>
      <w:r w:rsidRPr="00280F56">
        <w:t xml:space="preserve">In this chapter, the method </w:t>
      </w:r>
      <w:proofErr w:type="gramStart"/>
      <w:r w:rsidRPr="00280F56">
        <w:t>is outlined</w:t>
      </w:r>
      <w:proofErr w:type="gramEnd"/>
      <w:r w:rsidRPr="00280F56">
        <w:t xml:space="preserve">. The design </w:t>
      </w:r>
      <w:proofErr w:type="gramStart"/>
      <w:r w:rsidRPr="00280F56">
        <w:t>is presented</w:t>
      </w:r>
      <w:proofErr w:type="gramEnd"/>
      <w:r w:rsidRPr="00280F56">
        <w:t xml:space="preserve"> first with the implementation</w:t>
      </w:r>
      <w:r w:rsidR="007B30B5">
        <w:t xml:space="preserve"> setup</w:t>
      </w:r>
      <w:r w:rsidRPr="00280F56">
        <w:t xml:space="preserve"> </w:t>
      </w:r>
      <w:r w:rsidR="002B25FF">
        <w:t xml:space="preserve">and calibration </w:t>
      </w:r>
      <w:r w:rsidRPr="00280F56">
        <w:t>details following</w:t>
      </w:r>
      <w:r w:rsidR="00CC3BFF">
        <w:t xml:space="preserve"> in Section 3.1 and Section 3.1.1, respectively</w:t>
      </w:r>
      <w:r w:rsidRPr="00280F56">
        <w:t xml:space="preserve">. </w:t>
      </w:r>
      <w:r w:rsidR="002B25FF">
        <w:t>Details of the experiments undertaken follow</w:t>
      </w:r>
      <w:r w:rsidR="00CC3BFF">
        <w:t xml:space="preserve"> in Section 3.2</w:t>
      </w:r>
      <w:r w:rsidR="002B25FF">
        <w:t xml:space="preserve">. </w:t>
      </w:r>
      <w:r w:rsidR="009517EE" w:rsidRPr="00280F56">
        <w:t>All angles</w:t>
      </w:r>
      <w:r w:rsidR="00303FF5">
        <w:t xml:space="preserve"> </w:t>
      </w:r>
      <w:proofErr w:type="gramStart"/>
      <w:r w:rsidR="009517EE" w:rsidRPr="00280F56">
        <w:t>are expressed</w:t>
      </w:r>
      <w:proofErr w:type="gramEnd"/>
      <w:r w:rsidR="009517EE" w:rsidRPr="00280F56">
        <w:t xml:space="preserve"> in radians</w:t>
      </w:r>
      <w:r w:rsidR="007B30B5">
        <w:t xml:space="preserve"> unless otherwise mentioned.</w:t>
      </w:r>
    </w:p>
    <w:p w14:paraId="0EBBBE70" w14:textId="1E530519" w:rsidR="00303FF5" w:rsidRDefault="00303FF5" w:rsidP="00303FF5">
      <w:pPr>
        <w:pStyle w:val="BodyText"/>
      </w:pPr>
      <w:r>
        <w:t>The primary objective is to determine whether multiple inertial measurement units in conjunction with a neural network can improve image stabilisation of a camera, compared with a single inertial measurement unit.</w:t>
      </w:r>
      <w:r w:rsidR="00302BBA">
        <w:t xml:space="preserve"> The </w:t>
      </w:r>
      <w:r w:rsidR="00D054B1">
        <w:t xml:space="preserve">various </w:t>
      </w:r>
      <w:r w:rsidR="00302BBA">
        <w:t>neural network results will be compared with both a Madgwick complementary filter and a Kalman-based filter – the two most common industry filter implementations for Euler angle conversions from IMU data.</w:t>
      </w:r>
      <w:r w:rsidR="006F1351">
        <w:br/>
      </w:r>
      <w:r w:rsidR="006F1351">
        <w:br/>
      </w:r>
      <w:r>
        <w:t>To address this objective</w:t>
      </w:r>
      <w:r w:rsidR="001567EE">
        <w:t>,</w:t>
      </w:r>
      <w:r>
        <w:t xml:space="preserve"> an experiment was designed where multiple inertial management units (IMU) were attached to a </w:t>
      </w:r>
      <w:r w:rsidR="006B1B5D">
        <w:t xml:space="preserve">rigid </w:t>
      </w:r>
      <w:r>
        <w:t xml:space="preserve">board as shown in Figure 3.1. A single IMU in the centre </w:t>
      </w:r>
      <w:r w:rsidR="006B1B5D">
        <w:t xml:space="preserve">at the front </w:t>
      </w:r>
      <w:r w:rsidR="00A6604B">
        <w:t xml:space="preserve">to </w:t>
      </w:r>
      <w:r>
        <w:t>provide data as a typical single IMU system would. Four further IMUs</w:t>
      </w:r>
      <w:r w:rsidR="00A6604B">
        <w:t xml:space="preserve"> </w:t>
      </w:r>
      <w:proofErr w:type="gramStart"/>
      <w:r w:rsidR="00A6604B">
        <w:t>are</w:t>
      </w:r>
      <w:r w:rsidR="006B1B5D">
        <w:t xml:space="preserve"> placed</w:t>
      </w:r>
      <w:proofErr w:type="gramEnd"/>
      <w:r w:rsidR="006B1B5D">
        <w:t xml:space="preserve"> </w:t>
      </w:r>
      <w:r w:rsidR="00A6604B">
        <w:t xml:space="preserve">one at </w:t>
      </w:r>
      <w:r w:rsidR="006B1B5D">
        <w:t xml:space="preserve">each corner </w:t>
      </w:r>
      <w:r w:rsidR="00A6604B">
        <w:t xml:space="preserve">to </w:t>
      </w:r>
      <w:r>
        <w:t>provide multiple IMUs for comparison against th</w:t>
      </w:r>
      <w:r w:rsidR="00A6604B">
        <w:t>e</w:t>
      </w:r>
      <w:r>
        <w:t xml:space="preserve"> single central IMU.</w:t>
      </w:r>
      <w:r w:rsidR="00CE1EF3">
        <w:t xml:space="preserve"> To provide controlled motion of the IMUs a Universal Robotics UR5 robotic arm </w:t>
      </w:r>
      <w:proofErr w:type="gramStart"/>
      <w:r w:rsidR="00CE1EF3">
        <w:t>is used</w:t>
      </w:r>
      <w:proofErr w:type="gramEnd"/>
      <w:r w:rsidR="00CE1EF3">
        <w:t xml:space="preserve"> to manipulate the board to known angles.</w:t>
      </w:r>
    </w:p>
    <w:p w14:paraId="5036C437" w14:textId="649F20DB" w:rsidR="006B1B5D" w:rsidRDefault="00370623" w:rsidP="00303FF5">
      <w:pPr>
        <w:pStyle w:val="BodyText"/>
      </w:pPr>
      <w:r>
        <w:rPr>
          <w:noProof/>
          <w:lang w:eastAsia="en-NZ"/>
        </w:rPr>
        <w:drawing>
          <wp:inline distT="0" distB="0" distL="0" distR="0" wp14:anchorId="47BC5F2E" wp14:editId="4270F49C">
            <wp:extent cx="5314950" cy="2879835"/>
            <wp:effectExtent l="0" t="0" r="0" b="0"/>
            <wp:docPr id="53198457" name="Picture 2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98457" name="Picture 29" descr="A diagram of a comput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21126" cy="2883181"/>
                    </a:xfrm>
                    <a:prstGeom prst="rect">
                      <a:avLst/>
                    </a:prstGeom>
                  </pic:spPr>
                </pic:pic>
              </a:graphicData>
            </a:graphic>
          </wp:inline>
        </w:drawing>
      </w:r>
    </w:p>
    <w:p w14:paraId="0BDD6E23" w14:textId="6BAAE229" w:rsidR="00370623" w:rsidRDefault="00370623" w:rsidP="00806D15">
      <w:pPr>
        <w:pStyle w:val="Caption"/>
      </w:pPr>
      <w:bookmarkStart w:id="68" w:name="_Toc147921198"/>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t xml:space="preserve"> Baseboard diagram showing components (Image from Author).</w:t>
      </w:r>
      <w:bookmarkEnd w:id="68"/>
    </w:p>
    <w:p w14:paraId="53859798" w14:textId="7B1E057D" w:rsidR="00303FF5" w:rsidRDefault="00A6604B" w:rsidP="00303FF5">
      <w:pPr>
        <w:pStyle w:val="BodyText"/>
      </w:pPr>
      <w:r>
        <w:t xml:space="preserve">A </w:t>
      </w:r>
      <w:r w:rsidR="0080615E">
        <w:t xml:space="preserve">method flowchart </w:t>
      </w:r>
      <w:proofErr w:type="gramStart"/>
      <w:r w:rsidR="0080615E">
        <w:t xml:space="preserve">is </w:t>
      </w:r>
      <w:r w:rsidR="00E467C5">
        <w:t>presented</w:t>
      </w:r>
      <w:proofErr w:type="gramEnd"/>
      <w:r w:rsidR="00E467C5">
        <w:t xml:space="preserve"> </w:t>
      </w:r>
      <w:r>
        <w:t xml:space="preserve">In Figure 3.2 </w:t>
      </w:r>
      <w:r w:rsidR="0080615E">
        <w:t>which outlines the process followed.</w:t>
      </w:r>
    </w:p>
    <w:p w14:paraId="693FC61F" w14:textId="77777777" w:rsidR="0080615E" w:rsidRDefault="0080615E" w:rsidP="00303FF5">
      <w:pPr>
        <w:pStyle w:val="BodyText"/>
      </w:pPr>
    </w:p>
    <w:p w14:paraId="7E1E523D" w14:textId="393A2BEF" w:rsidR="0080615E" w:rsidRDefault="00904F7C" w:rsidP="00303FF5">
      <w:pPr>
        <w:pStyle w:val="BodyText"/>
      </w:pPr>
      <w:r>
        <w:rPr>
          <w:noProof/>
          <w:lang w:eastAsia="en-NZ"/>
        </w:rPr>
        <w:drawing>
          <wp:inline distT="0" distB="0" distL="0" distR="0" wp14:anchorId="07B436A3" wp14:editId="693C935E">
            <wp:extent cx="3596826" cy="6648450"/>
            <wp:effectExtent l="0" t="0" r="3810" b="0"/>
            <wp:docPr id="340048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04857" name="Picture 34004857"/>
                    <pic:cNvPicPr/>
                  </pic:nvPicPr>
                  <pic:blipFill>
                    <a:blip r:embed="rId24">
                      <a:extLst>
                        <a:ext uri="{28A0092B-C50C-407E-A947-70E740481C1C}">
                          <a14:useLocalDpi xmlns:a14="http://schemas.microsoft.com/office/drawing/2010/main" val="0"/>
                        </a:ext>
                      </a:extLst>
                    </a:blip>
                    <a:stretch>
                      <a:fillRect/>
                    </a:stretch>
                  </pic:blipFill>
                  <pic:spPr>
                    <a:xfrm>
                      <a:off x="0" y="0"/>
                      <a:ext cx="3600325" cy="6654918"/>
                    </a:xfrm>
                    <a:prstGeom prst="rect">
                      <a:avLst/>
                    </a:prstGeom>
                  </pic:spPr>
                </pic:pic>
              </a:graphicData>
            </a:graphic>
          </wp:inline>
        </w:drawing>
      </w:r>
    </w:p>
    <w:p w14:paraId="36C57DC8" w14:textId="6336BD59" w:rsidR="0080615E" w:rsidRDefault="0080615E" w:rsidP="00806D15">
      <w:pPr>
        <w:pStyle w:val="Caption"/>
      </w:pPr>
      <w:bookmarkStart w:id="69" w:name="_Toc147921199"/>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t xml:space="preserve"> Method Flowchart (Image from Author)</w:t>
      </w:r>
      <w:bookmarkEnd w:id="69"/>
    </w:p>
    <w:p w14:paraId="471571F1" w14:textId="53EE611A" w:rsidR="00303FF5" w:rsidRDefault="00904F7C" w:rsidP="00303FF5">
      <w:pPr>
        <w:pStyle w:val="BodyText"/>
      </w:pPr>
      <w:r>
        <w:br/>
      </w:r>
      <w:r w:rsidR="00303FF5">
        <w:t xml:space="preserve">The </w:t>
      </w:r>
      <w:r w:rsidR="00CE1EF3">
        <w:t xml:space="preserve">experiment setup </w:t>
      </w:r>
      <w:r w:rsidR="00303FF5">
        <w:t xml:space="preserve">and </w:t>
      </w:r>
      <w:r w:rsidR="00CE1EF3">
        <w:t xml:space="preserve">calibration process </w:t>
      </w:r>
      <w:proofErr w:type="gramStart"/>
      <w:r w:rsidR="00303FF5">
        <w:t>are described</w:t>
      </w:r>
      <w:proofErr w:type="gramEnd"/>
      <w:r w:rsidR="00303FF5">
        <w:t xml:space="preserve"> in Section 3.1</w:t>
      </w:r>
      <w:r w:rsidR="00CE1EF3">
        <w:t xml:space="preserve">. </w:t>
      </w:r>
      <w:r w:rsidR="00303FF5">
        <w:t xml:space="preserve">The experiments </w:t>
      </w:r>
      <w:proofErr w:type="gramStart"/>
      <w:r w:rsidR="00303FF5">
        <w:t>are described</w:t>
      </w:r>
      <w:proofErr w:type="gramEnd"/>
      <w:r w:rsidR="00303FF5">
        <w:t xml:space="preserve"> in Section 3.2</w:t>
      </w:r>
      <w:r w:rsidR="00CE1EF3">
        <w:t>,</w:t>
      </w:r>
      <w:r w:rsidR="00303FF5">
        <w:t xml:space="preserve"> </w:t>
      </w:r>
      <w:commentRangeStart w:id="70"/>
      <w:commentRangeStart w:id="71"/>
      <w:r w:rsidR="00303FF5">
        <w:t xml:space="preserve">including the </w:t>
      </w:r>
      <w:r w:rsidR="00CE1EF3">
        <w:t>Madgwick and Kalman filter</w:t>
      </w:r>
      <w:r w:rsidR="00331084">
        <w:t xml:space="preserve"> </w:t>
      </w:r>
      <w:commentRangeEnd w:id="70"/>
      <w:r w:rsidR="00A6604B">
        <w:rPr>
          <w:rStyle w:val="CommentReference"/>
          <w:rFonts w:asciiTheme="minorHAnsi" w:hAnsiTheme="minorHAnsi"/>
        </w:rPr>
        <w:commentReference w:id="70"/>
      </w:r>
      <w:commentRangeEnd w:id="71"/>
      <w:r w:rsidR="00302BBA">
        <w:rPr>
          <w:rStyle w:val="CommentReference"/>
          <w:rFonts w:asciiTheme="minorHAnsi" w:hAnsiTheme="minorHAnsi"/>
        </w:rPr>
        <w:commentReference w:id="71"/>
      </w:r>
      <w:r w:rsidR="00331084">
        <w:t xml:space="preserve">configuration and </w:t>
      </w:r>
      <w:r w:rsidR="00303FF5">
        <w:t>neural network setup and training.</w:t>
      </w:r>
    </w:p>
    <w:p w14:paraId="0D55CA25" w14:textId="77777777" w:rsidR="00602F3F" w:rsidRDefault="00602F3F">
      <w:pPr>
        <w:rPr>
          <w:rFonts w:ascii="Calibri" w:hAnsi="Calibri" w:cs="Calibri"/>
          <w:b/>
          <w:bCs/>
          <w:iCs/>
          <w:sz w:val="28"/>
          <w:szCs w:val="28"/>
        </w:rPr>
      </w:pPr>
      <w:r>
        <w:br w:type="page"/>
      </w:r>
    </w:p>
    <w:p w14:paraId="10C57035" w14:textId="54E9184B" w:rsidR="00F24F35" w:rsidRPr="00280F56" w:rsidRDefault="00303FF5" w:rsidP="00F24F35">
      <w:pPr>
        <w:pStyle w:val="Heading2"/>
        <w:rPr>
          <w:noProof w:val="0"/>
        </w:rPr>
      </w:pPr>
      <w:bookmarkStart w:id="72" w:name="_Toc147920254"/>
      <w:r>
        <w:rPr>
          <w:noProof w:val="0"/>
        </w:rPr>
        <w:lastRenderedPageBreak/>
        <w:t>Experimental</w:t>
      </w:r>
      <w:r w:rsidR="00F24F35">
        <w:rPr>
          <w:noProof w:val="0"/>
        </w:rPr>
        <w:t xml:space="preserve"> </w:t>
      </w:r>
      <w:r w:rsidR="00F40F6B">
        <w:rPr>
          <w:noProof w:val="0"/>
        </w:rPr>
        <w:t>Setup</w:t>
      </w:r>
      <w:r w:rsidR="00602F3F">
        <w:rPr>
          <w:noProof w:val="0"/>
        </w:rPr>
        <w:t xml:space="preserve"> and Calibration</w:t>
      </w:r>
      <w:bookmarkEnd w:id="72"/>
    </w:p>
    <w:p w14:paraId="1A20A03F" w14:textId="358CE259" w:rsidR="00313114" w:rsidRDefault="00602F3F" w:rsidP="00E467C5">
      <w:pPr>
        <w:pStyle w:val="BodyText"/>
      </w:pPr>
      <w:r>
        <w:br/>
        <w:t xml:space="preserve">To </w:t>
      </w:r>
      <w:r w:rsidR="00331084">
        <w:t xml:space="preserve">determine </w:t>
      </w:r>
      <w:r>
        <w:t xml:space="preserve">if a neural network with multiple IMUs is more accurate than with a single IMU, a replica of a vehicle chassis </w:t>
      </w:r>
      <w:proofErr w:type="gramStart"/>
      <w:r>
        <w:t>is constructed</w:t>
      </w:r>
      <w:proofErr w:type="gramEnd"/>
      <w:r>
        <w:t xml:space="preserve"> and the mounted IMUs are moved in various angles by a robotic arm (to provide a “ground truth” of measurements). </w:t>
      </w:r>
      <w:r w:rsidR="00331084">
        <w:t xml:space="preserve">IMU </w:t>
      </w:r>
      <w:r w:rsidR="0064500E">
        <w:t xml:space="preserve">gyroscope, accelerometer (and for one experiment, magnetometer) </w:t>
      </w:r>
      <w:r w:rsidR="00331084">
        <w:t>data is captured and then processed by the two filters and the neural network to gather Euler angle data which is compared against the robot arm movements.</w:t>
      </w:r>
      <w:r w:rsidR="00C800FD">
        <w:br/>
      </w:r>
      <w:r>
        <w:br/>
      </w:r>
      <w:r w:rsidR="00331084">
        <w:t xml:space="preserve">A </w:t>
      </w:r>
      <w:r w:rsidR="00C800FD">
        <w:t xml:space="preserve">baseboard chassis </w:t>
      </w:r>
      <w:r w:rsidR="00FB6E18">
        <w:t xml:space="preserve">is </w:t>
      </w:r>
      <w:r w:rsidR="00C800FD">
        <w:t>constructed of Signboard (two layers of plastic sandwiching an aluminium panel) to provide rigidity so that all IMUs record the same movements</w:t>
      </w:r>
      <w:r w:rsidR="00FB6E18">
        <w:t xml:space="preserve"> </w:t>
      </w:r>
      <w:r w:rsidR="00C05218">
        <w:t>(Figure 3.1).</w:t>
      </w:r>
      <w:r w:rsidR="00C800FD">
        <w:br/>
      </w:r>
      <w:r w:rsidR="00947CC6">
        <w:t xml:space="preserve">Mounted to the baseboard </w:t>
      </w:r>
      <w:r w:rsidR="00FB6E18">
        <w:t xml:space="preserve">is </w:t>
      </w:r>
      <w:r w:rsidR="00947CC6">
        <w:t>a</w:t>
      </w:r>
      <w:r w:rsidR="00C800FD">
        <w:t xml:space="preserve"> </w:t>
      </w:r>
      <w:r w:rsidR="001D49DA">
        <w:t xml:space="preserve">Raspberry Pi </w:t>
      </w:r>
      <w:r w:rsidR="00E467C5">
        <w:t xml:space="preserve">connected to five </w:t>
      </w:r>
      <w:r w:rsidR="00C05218" w:rsidRPr="00280F56">
        <w:t xml:space="preserve">Sparkfun </w:t>
      </w:r>
      <w:r w:rsidR="00C05218">
        <w:t>IMU</w:t>
      </w:r>
      <w:r w:rsidR="00C05218" w:rsidRPr="00280F56">
        <w:t xml:space="preserve">-20948 </w:t>
      </w:r>
      <w:r w:rsidR="00BB76EE">
        <w:t xml:space="preserve">hobbyist level </w:t>
      </w:r>
      <w:r w:rsidR="00C05218">
        <w:t>IMU</w:t>
      </w:r>
      <w:r w:rsidR="00E467C5">
        <w:t xml:space="preserve">s via a </w:t>
      </w:r>
      <w:r w:rsidR="00C05218">
        <w:t>Sparkfun TCM9548A I</w:t>
      </w:r>
      <w:r w:rsidR="00C05218" w:rsidRPr="001D49DA">
        <w:rPr>
          <w:vertAlign w:val="superscript"/>
        </w:rPr>
        <w:t>2</w:t>
      </w:r>
      <w:r w:rsidR="00C05218">
        <w:t xml:space="preserve">C multiplexor </w:t>
      </w:r>
      <w:r w:rsidR="00E467C5">
        <w:t xml:space="preserve">as shown in Figure 3.1. </w:t>
      </w:r>
      <w:r w:rsidR="00331084">
        <w:t xml:space="preserve">(Details of all equipment used in the experiments can </w:t>
      </w:r>
      <w:proofErr w:type="gramStart"/>
      <w:r w:rsidR="00331084">
        <w:t>be found</w:t>
      </w:r>
      <w:proofErr w:type="gramEnd"/>
      <w:r w:rsidR="00331084">
        <w:t xml:space="preserve"> in Appendices 3 and 4). </w:t>
      </w:r>
      <w:r w:rsidR="00E467C5">
        <w:t xml:space="preserve">The TCM9548A multiplexor </w:t>
      </w:r>
      <w:proofErr w:type="gramStart"/>
      <w:r w:rsidR="00E467C5">
        <w:t xml:space="preserve">is </w:t>
      </w:r>
      <w:r w:rsidR="00C05218">
        <w:t>required</w:t>
      </w:r>
      <w:proofErr w:type="gramEnd"/>
      <w:r w:rsidR="00C05218">
        <w:t xml:space="preserve"> as ICM-20948 IMUs only have two configurable I</w:t>
      </w:r>
      <w:r w:rsidR="00C05218" w:rsidRPr="001D49DA">
        <w:rPr>
          <w:vertAlign w:val="superscript"/>
        </w:rPr>
        <w:t>2</w:t>
      </w:r>
      <w:r w:rsidR="00C05218">
        <w:t>C addresses</w:t>
      </w:r>
      <w:r w:rsidR="00E467C5">
        <w:t>. For single IMU data collection, the front “c</w:t>
      </w:r>
      <w:r w:rsidR="00DB7715">
        <w:t>entral</w:t>
      </w:r>
      <w:r w:rsidR="00E467C5">
        <w:t xml:space="preserve">” IMU </w:t>
      </w:r>
      <w:proofErr w:type="gramStart"/>
      <w:r w:rsidR="00E467C5">
        <w:t>is used</w:t>
      </w:r>
      <w:proofErr w:type="gramEnd"/>
      <w:r w:rsidR="00E467C5">
        <w:t xml:space="preserve">. For “Front </w:t>
      </w:r>
      <w:r w:rsidR="00D054B1">
        <w:t>IMU</w:t>
      </w:r>
      <w:r w:rsidR="00E467C5">
        <w:t>” IMU data collection, the front three (“FL”, “FR” and “</w:t>
      </w:r>
      <w:r w:rsidR="00BB76EE">
        <w:t>c</w:t>
      </w:r>
      <w:r w:rsidR="00DB7715">
        <w:t>entral</w:t>
      </w:r>
      <w:r w:rsidR="00E467C5">
        <w:t>”) IMUs are sampled</w:t>
      </w:r>
      <w:r w:rsidR="001567EE">
        <w:t>,</w:t>
      </w:r>
      <w:r w:rsidR="00E467C5">
        <w:t xml:space="preserve"> and all IMUs are sampled under “All IMU” experiments.</w:t>
      </w:r>
      <w:r w:rsidR="00E467C5">
        <w:br/>
      </w:r>
      <w:r w:rsidR="00C05218">
        <w:br/>
      </w:r>
      <w:r w:rsidR="00B21630">
        <w:t>A Universal Robotics UR5 robotic arm provides the “ground truth” of correct angles used to verify the filter and neural network results.</w:t>
      </w:r>
      <w:r w:rsidR="0064500E">
        <w:br/>
      </w:r>
      <w:r w:rsidR="0064500E">
        <w:br/>
        <w:t xml:space="preserve">Calibration of </w:t>
      </w:r>
      <w:r w:rsidR="00D054B1">
        <w:t xml:space="preserve">all </w:t>
      </w:r>
      <w:r w:rsidR="0064500E">
        <w:t>devices is discussed in Section 3.1.1.</w:t>
      </w:r>
    </w:p>
    <w:p w14:paraId="51AD8B9A" w14:textId="0398A6E0" w:rsidR="00DE35E1" w:rsidRDefault="008320F1" w:rsidP="00382D74">
      <w:pPr>
        <w:pStyle w:val="BodyText"/>
      </w:pPr>
      <w:r>
        <w:t xml:space="preserve">Data capture </w:t>
      </w:r>
      <w:proofErr w:type="gramStart"/>
      <w:r>
        <w:t>is managed</w:t>
      </w:r>
      <w:proofErr w:type="gramEnd"/>
      <w:r>
        <w:t xml:space="preserve"> by </w:t>
      </w:r>
      <w:r w:rsidR="008A1219">
        <w:t>a laptop connected to the both the robotic arm and the Raspberry Pi by an unmanaged one gigabyte ethernet switch.</w:t>
      </w:r>
      <w:r w:rsidR="008A1219" w:rsidRPr="00841042">
        <w:t xml:space="preserve"> </w:t>
      </w:r>
      <w:r w:rsidR="00E467C5">
        <w:t xml:space="preserve">A python script (GetRobotData.py </w:t>
      </w:r>
      <w:r w:rsidR="00D054B1">
        <w:t>in github</w:t>
      </w:r>
      <w:r w:rsidR="00E467C5">
        <w:t xml:space="preserve">) uses the </w:t>
      </w:r>
      <w:r w:rsidR="00D054B1">
        <w:t xml:space="preserve">Universal Robotics </w:t>
      </w:r>
      <w:r w:rsidR="001567EE">
        <w:t>“</w:t>
      </w:r>
      <w:r w:rsidR="00E467C5">
        <w:t>ut_rtde</w:t>
      </w:r>
      <w:r w:rsidR="001567EE">
        <w:t>”</w:t>
      </w:r>
      <w:r w:rsidR="00E467C5">
        <w:t xml:space="preserve"> python module to connect to the robot arm over ethernet and poll the arm for position data.</w:t>
      </w:r>
      <w:r w:rsidR="00E467C5" w:rsidRPr="00841042">
        <w:t xml:space="preserve"> </w:t>
      </w:r>
      <w:r w:rsidR="008A1219" w:rsidRPr="00841042">
        <w:br/>
      </w:r>
      <w:r w:rsidR="00CE1EF3">
        <w:br/>
        <w:t xml:space="preserve">Various movement experiments are performed on the robotic arm and </w:t>
      </w:r>
      <w:r w:rsidR="00331084">
        <w:t xml:space="preserve">IMU and robot arm </w:t>
      </w:r>
      <w:r w:rsidR="00CE1EF3">
        <w:t xml:space="preserve">data </w:t>
      </w:r>
      <w:r w:rsidR="00331084">
        <w:t xml:space="preserve">is </w:t>
      </w:r>
      <w:r w:rsidR="00CE1EF3">
        <w:t>captured as outlined in the method process of Figure 3.2 with more detail in Table 3.1.</w:t>
      </w:r>
      <w:r w:rsidR="00865B5C">
        <w:br/>
      </w:r>
      <w:r w:rsidR="00DE35E1">
        <w:br/>
      </w:r>
      <w:r w:rsidR="00DE35E1" w:rsidRPr="00280F56">
        <w:t xml:space="preserve">The data for all IMUs is captured even though the initial </w:t>
      </w:r>
      <w:r w:rsidR="00DE35E1">
        <w:t>experiments only</w:t>
      </w:r>
      <w:r w:rsidR="00DE35E1" w:rsidRPr="00280F56">
        <w:t xml:space="preserve"> utilise the c</w:t>
      </w:r>
      <w:r w:rsidR="00DB7715">
        <w:t>entral</w:t>
      </w:r>
      <w:r w:rsidR="00DE35E1" w:rsidRPr="00280F56">
        <w:t xml:space="preserve"> </w:t>
      </w:r>
      <w:r w:rsidR="00DE35E1">
        <w:t>IMU</w:t>
      </w:r>
      <w:r w:rsidR="00DE35E1" w:rsidRPr="00280F56">
        <w:t xml:space="preserve"> data to mitigate against artifacts brought in by measuring the </w:t>
      </w:r>
      <w:r w:rsidR="00DE35E1">
        <w:t>IMUs</w:t>
      </w:r>
      <w:r w:rsidR="00DE35E1" w:rsidRPr="00280F56">
        <w:t xml:space="preserve"> differently when </w:t>
      </w:r>
      <w:r w:rsidR="00DE35E1">
        <w:t>later experiments are undertaken.</w:t>
      </w:r>
      <w:r w:rsidR="00313114">
        <w:t xml:space="preserve"> </w:t>
      </w:r>
      <w:r w:rsidR="00DE35E1" w:rsidRPr="00841042">
        <w:t xml:space="preserve">Outlying data </w:t>
      </w:r>
      <w:proofErr w:type="gramStart"/>
      <w:r w:rsidR="00DE35E1" w:rsidRPr="00841042">
        <w:t>is kept</w:t>
      </w:r>
      <w:proofErr w:type="gramEnd"/>
      <w:r w:rsidR="001567EE">
        <w:t>. This em</w:t>
      </w:r>
      <w:r w:rsidR="00DE35E1">
        <w:t>ulate</w:t>
      </w:r>
      <w:r w:rsidR="001567EE">
        <w:t>s</w:t>
      </w:r>
      <w:r w:rsidR="00DE35E1">
        <w:t xml:space="preserve"> </w:t>
      </w:r>
      <w:r w:rsidR="00DE35E1" w:rsidRPr="00841042">
        <w:t>real world performance</w:t>
      </w:r>
      <w:r w:rsidR="00DE35E1">
        <w:t xml:space="preserve"> (as removing this data could be problematic to differentiate from vehicle movement in production)</w:t>
      </w:r>
      <w:r w:rsidR="00DE35E1" w:rsidRPr="00841042">
        <w:t>.</w:t>
      </w:r>
    </w:p>
    <w:p w14:paraId="0BC77C51" w14:textId="3898B96C" w:rsidR="00CE1EF3" w:rsidRPr="00280F56" w:rsidRDefault="0064500E" w:rsidP="001567EE">
      <w:pPr>
        <w:pStyle w:val="BodyText"/>
      </w:pPr>
      <w:r>
        <w:t xml:space="preserve">Details of the data processing will follow </w:t>
      </w:r>
      <w:r w:rsidR="001C49D1">
        <w:t xml:space="preserve">later in </w:t>
      </w:r>
      <w:r>
        <w:t xml:space="preserve">the </w:t>
      </w:r>
      <w:r w:rsidR="00CE1EF3">
        <w:t>experiments section</w:t>
      </w:r>
      <w:r w:rsidR="00A6604B">
        <w:t xml:space="preserve"> (</w:t>
      </w:r>
      <w:r w:rsidR="00302BBA">
        <w:t>Section 3.2)</w:t>
      </w:r>
      <w:r w:rsidR="00CE1EF3">
        <w:t xml:space="preserve">. </w:t>
      </w:r>
    </w:p>
    <w:p w14:paraId="1D3B1F99" w14:textId="50010ECE" w:rsidR="007D5164" w:rsidRPr="00B21630" w:rsidRDefault="007D5164" w:rsidP="00B21630">
      <w:pPr>
        <w:pStyle w:val="BodyText"/>
      </w:pPr>
    </w:p>
    <w:p w14:paraId="5C307F92" w14:textId="2D793035" w:rsidR="00F24F35" w:rsidRPr="00280F56" w:rsidRDefault="00206460" w:rsidP="00303FF5">
      <w:pPr>
        <w:pStyle w:val="Heading3"/>
      </w:pPr>
      <w:bookmarkStart w:id="73" w:name="_Toc147920255"/>
      <w:r>
        <w:t>Calibration.</w:t>
      </w:r>
      <w:bookmarkEnd w:id="73"/>
    </w:p>
    <w:p w14:paraId="7585EEC6" w14:textId="0FDA4632" w:rsidR="008A1219" w:rsidRDefault="00A84952" w:rsidP="001567EE">
      <w:pPr>
        <w:pStyle w:val="BodyText"/>
      </w:pPr>
      <w:r>
        <w:t xml:space="preserve">This section outlines the calibration of the IMU devices and outlines how the IMU data will be synchronised to the robot arm data. </w:t>
      </w:r>
      <w:r w:rsidR="00352A0E" w:rsidRPr="00280F56">
        <w:t xml:space="preserve">The contents of </w:t>
      </w:r>
      <w:r w:rsidR="00352A0E">
        <w:t xml:space="preserve">all </w:t>
      </w:r>
      <w:r w:rsidR="00352A0E" w:rsidRPr="00280F56">
        <w:t xml:space="preserve">scripts </w:t>
      </w:r>
      <w:r w:rsidR="00B34581">
        <w:t xml:space="preserve">and configurations </w:t>
      </w:r>
      <w:r w:rsidR="00352A0E" w:rsidRPr="00280F56">
        <w:t xml:space="preserve">can </w:t>
      </w:r>
      <w:proofErr w:type="gramStart"/>
      <w:r w:rsidR="00352A0E" w:rsidRPr="00280F56">
        <w:t>be found</w:t>
      </w:r>
      <w:proofErr w:type="gramEnd"/>
      <w:r w:rsidR="00352A0E" w:rsidRPr="00280F56">
        <w:t xml:space="preserve"> in github </w:t>
      </w:r>
      <w:r w:rsidR="00A6604B">
        <w:t xml:space="preserve">(see </w:t>
      </w:r>
      <w:r w:rsidR="00352A0E" w:rsidRPr="00280F56">
        <w:t xml:space="preserve">Appendix </w:t>
      </w:r>
      <w:r w:rsidR="00352A0E">
        <w:t>1</w:t>
      </w:r>
      <w:r w:rsidR="00A6604B">
        <w:t>)</w:t>
      </w:r>
      <w:r w:rsidR="00352A0E" w:rsidRPr="00280F56">
        <w:t>.</w:t>
      </w:r>
      <w:r w:rsidR="00CE1EF3">
        <w:t xml:space="preserve"> Detailed specifications of the equipment can </w:t>
      </w:r>
      <w:proofErr w:type="gramStart"/>
      <w:r w:rsidR="00CE1EF3">
        <w:t>be found</w:t>
      </w:r>
      <w:proofErr w:type="gramEnd"/>
      <w:r w:rsidR="00CE1EF3">
        <w:t xml:space="preserve"> in Appendices 3 and 4.</w:t>
      </w:r>
      <w:r w:rsidR="0064500E">
        <w:t xml:space="preserve"> Unless specified, IMU calibration and alignment steps discuss the central IMU only, although all IMUs are calibrated in an identical manner.</w:t>
      </w:r>
    </w:p>
    <w:p w14:paraId="2E260955" w14:textId="1F3EC3EB" w:rsidR="008A1219" w:rsidRPr="00280F56" w:rsidRDefault="008A1219" w:rsidP="008A1219">
      <w:pPr>
        <w:pStyle w:val="BodyText"/>
      </w:pPr>
      <w:r w:rsidRPr="00280F56">
        <w:t xml:space="preserve">The UR5 robot arm </w:t>
      </w:r>
      <w:r w:rsidR="00460B0D" w:rsidRPr="00280F56">
        <w:t>need</w:t>
      </w:r>
      <w:r w:rsidR="00460B0D">
        <w:t>ed</w:t>
      </w:r>
      <w:r w:rsidR="00460B0D" w:rsidRPr="00280F56">
        <w:t xml:space="preserve"> </w:t>
      </w:r>
      <w:r w:rsidRPr="00280F56">
        <w:t xml:space="preserve">to </w:t>
      </w:r>
      <w:proofErr w:type="gramStart"/>
      <w:r w:rsidRPr="00280F56">
        <w:t>be calibrated</w:t>
      </w:r>
      <w:proofErr w:type="gramEnd"/>
      <w:r w:rsidRPr="00280F56">
        <w:t xml:space="preserve"> first </w:t>
      </w:r>
      <w:r>
        <w:t>as t</w:t>
      </w:r>
      <w:r w:rsidRPr="00280F56">
        <w:t>he UR5 robot joint angles show</w:t>
      </w:r>
      <w:r>
        <w:t>ed</w:t>
      </w:r>
      <w:r w:rsidRPr="00280F56">
        <w:t xml:space="preserve"> slight errors when manually compared to a 1.5m long spirit level</w:t>
      </w:r>
      <w:r w:rsidR="00F7385E">
        <w:t xml:space="preserve">. </w:t>
      </w:r>
      <w:r w:rsidR="00460B0D">
        <w:t xml:space="preserve">It </w:t>
      </w:r>
      <w:proofErr w:type="gramStart"/>
      <w:r w:rsidR="00460B0D">
        <w:t>is hypothesised</w:t>
      </w:r>
      <w:proofErr w:type="gramEnd"/>
      <w:r w:rsidR="00460B0D">
        <w:t xml:space="preserve"> that t</w:t>
      </w:r>
      <w:r w:rsidRPr="00280F56">
        <w:t>his is due to the visibl</w:t>
      </w:r>
      <w:r w:rsidR="00302BBA">
        <w:t>e</w:t>
      </w:r>
      <w:r w:rsidRPr="00280F56">
        <w:t xml:space="preserve"> bow in the wooden table used to mount the robot. These </w:t>
      </w:r>
      <w:proofErr w:type="gramStart"/>
      <w:r w:rsidRPr="00280F56">
        <w:t>were initially compensated</w:t>
      </w:r>
      <w:proofErr w:type="gramEnd"/>
      <w:r w:rsidRPr="00280F56">
        <w:t xml:space="preserve"> for but meant that the robot sensor data showed slight variations away from true positions. Using tool cent</w:t>
      </w:r>
      <w:r>
        <w:t>re</w:t>
      </w:r>
      <w:r w:rsidRPr="00280F56">
        <w:t xml:space="preserve"> point (TCP) sensors on the tool section of the arm initially showed true values of the pose compared to the spirit level however so the TCP sensors </w:t>
      </w:r>
      <w:proofErr w:type="gramStart"/>
      <w:r w:rsidRPr="00280F56">
        <w:t>were used</w:t>
      </w:r>
      <w:proofErr w:type="gramEnd"/>
      <w:r w:rsidRPr="00280F56">
        <w:t xml:space="preserve"> first in initial measurements. When </w:t>
      </w:r>
      <w:r w:rsidR="007B30B5">
        <w:t xml:space="preserve">robotic </w:t>
      </w:r>
      <w:r w:rsidRPr="00280F56">
        <w:t xml:space="preserve">movement </w:t>
      </w:r>
      <w:proofErr w:type="gramStart"/>
      <w:r w:rsidR="007B30B5">
        <w:t>was performed</w:t>
      </w:r>
      <w:proofErr w:type="gramEnd"/>
      <w:r w:rsidRPr="00280F56">
        <w:t>, it became evident that the TCP sensors calculate positioning based on weight and size of the tool mounted on the arm which introduced some subtle errors</w:t>
      </w:r>
      <w:r>
        <w:t xml:space="preserve"> on the baseboard, depending on orientation of the board</w:t>
      </w:r>
      <w:r w:rsidRPr="00280F56">
        <w:t xml:space="preserve">. The actual joint angles of the arm components were used instead to obtain </w:t>
      </w:r>
      <w:r w:rsidR="007B30B5">
        <w:t xml:space="preserve">direct </w:t>
      </w:r>
      <w:r w:rsidRPr="00280F56">
        <w:t>angular positions</w:t>
      </w:r>
      <w:r w:rsidR="007B30B5">
        <w:t xml:space="preserve"> and angles altered in math if the joint angles were required to be mounted at non-zero angles in order to get full range of motion of the chassis</w:t>
      </w:r>
      <w:r w:rsidRPr="00280F56">
        <w:t>.</w:t>
      </w:r>
      <w:r w:rsidRPr="00280F56">
        <w:br/>
      </w:r>
      <w:r w:rsidRPr="00280F56">
        <w:br/>
        <w:t>When operating the robot</w:t>
      </w:r>
      <w:r>
        <w:t>,</w:t>
      </w:r>
      <w:r w:rsidRPr="00280F56">
        <w:t xml:space="preserve"> it was </w:t>
      </w:r>
      <w:r>
        <w:t xml:space="preserve">noticed </w:t>
      </w:r>
      <w:r w:rsidRPr="00280F56">
        <w:t xml:space="preserve">that there is some tolerance and play in moving repeatedly between the same defined angles. In section 5.1 of the user manual, worst case joint position accuracy </w:t>
      </w:r>
      <w:proofErr w:type="gramStart"/>
      <w:r w:rsidRPr="00280F56">
        <w:t>is given</w:t>
      </w:r>
      <w:proofErr w:type="gramEnd"/>
      <w:r w:rsidRPr="00280F56">
        <w:t xml:space="preserve"> as 1.15 degrees with a detection time of 100ms. The tool centr</w:t>
      </w:r>
      <w:r>
        <w:t>e</w:t>
      </w:r>
      <w:r w:rsidRPr="00280F56">
        <w:t xml:space="preserve"> point (TCP) sensors have a worst-case accuracy error of 20mm in positioning and 1.15 degrees in orientation. These are worst-case values, however, and the robot operated well within these limits.</w:t>
      </w:r>
      <w:r>
        <w:br/>
      </w:r>
      <w:r>
        <w:br/>
      </w:r>
      <w:r w:rsidRPr="00280F56">
        <w:t xml:space="preserve">The baseboard </w:t>
      </w:r>
      <w:proofErr w:type="gramStart"/>
      <w:r w:rsidRPr="00280F56">
        <w:t>was screwed</w:t>
      </w:r>
      <w:proofErr w:type="gramEnd"/>
      <w:r w:rsidRPr="00280F56">
        <w:t xml:space="preserve"> directly to the robot arm</w:t>
      </w:r>
      <w:r w:rsidR="00302BBA">
        <w:t>.</w:t>
      </w:r>
      <w:r w:rsidR="00944E35">
        <w:t xml:space="preserve"> </w:t>
      </w:r>
      <w:r w:rsidR="00302BBA">
        <w:t>T</w:t>
      </w:r>
      <w:r w:rsidR="00944E35">
        <w:t>he robotic arm with the baseboards mounted in the starting positions for the experiments</w:t>
      </w:r>
      <w:r w:rsidR="00460B0D" w:rsidRPr="00460B0D">
        <w:t xml:space="preserve"> </w:t>
      </w:r>
      <w:proofErr w:type="gramStart"/>
      <w:r w:rsidR="00460B0D">
        <w:t>are shown</w:t>
      </w:r>
      <w:proofErr w:type="gramEnd"/>
      <w:r w:rsidR="00460B0D">
        <w:t xml:space="preserve"> in </w:t>
      </w:r>
      <w:commentRangeStart w:id="74"/>
      <w:r w:rsidR="00460B0D">
        <w:t>Figures 3.3 and 3.4</w:t>
      </w:r>
      <w:commentRangeEnd w:id="74"/>
      <w:r w:rsidR="00460B0D">
        <w:rPr>
          <w:rStyle w:val="CommentReference"/>
          <w:rFonts w:asciiTheme="minorHAnsi" w:hAnsiTheme="minorHAnsi"/>
        </w:rPr>
        <w:commentReference w:id="74"/>
      </w:r>
      <w:r w:rsidR="00944E35">
        <w:t>.</w:t>
      </w:r>
    </w:p>
    <w:p w14:paraId="5F797BBF" w14:textId="77777777" w:rsidR="008A1219" w:rsidRDefault="008A1219" w:rsidP="008A1219">
      <w:pPr>
        <w:pStyle w:val="BodyText"/>
      </w:pPr>
      <w:bookmarkStart w:id="75" w:name="_Toc146547296"/>
      <w:r w:rsidRPr="00280F56">
        <w:rPr>
          <w:noProof/>
          <w:lang w:eastAsia="en-NZ"/>
        </w:rPr>
        <w:lastRenderedPageBreak/>
        <w:drawing>
          <wp:inline distT="0" distB="0" distL="0" distR="0" wp14:anchorId="10801A61" wp14:editId="1D80A786">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528D4440" w14:textId="4E13F31D" w:rsidR="008A1219" w:rsidRPr="00280F56" w:rsidRDefault="008A1219" w:rsidP="00806D15">
      <w:pPr>
        <w:pStyle w:val="Caption"/>
      </w:pPr>
      <w:bookmarkStart w:id="76" w:name="_Toc147921200"/>
      <w:r w:rsidRPr="00280F56">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rsidRPr="00280F56">
        <w:t xml:space="preserve"> Robotic Arm position showing mounted baseboard</w:t>
      </w:r>
      <w:bookmarkEnd w:id="75"/>
      <w:r w:rsidR="00313114">
        <w:t xml:space="preserve"> for roll and pitch experiments</w:t>
      </w:r>
      <w:bookmarkEnd w:id="76"/>
    </w:p>
    <w:p w14:paraId="16927DA2" w14:textId="77777777" w:rsidR="00944E35" w:rsidRDefault="00944E35" w:rsidP="00806D15">
      <w:pPr>
        <w:pStyle w:val="Caption"/>
      </w:pPr>
      <w:r>
        <w:rPr>
          <w:lang w:eastAsia="en-NZ"/>
        </w:rPr>
        <w:drawing>
          <wp:inline distT="0" distB="0" distL="0" distR="0" wp14:anchorId="0286247E" wp14:editId="36E3D869">
            <wp:extent cx="2359593" cy="3133725"/>
            <wp:effectExtent l="0" t="0" r="3175" b="0"/>
            <wp:docPr id="957322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22603" name="Picture 95732260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75398" cy="3154715"/>
                    </a:xfrm>
                    <a:prstGeom prst="rect">
                      <a:avLst/>
                    </a:prstGeom>
                  </pic:spPr>
                </pic:pic>
              </a:graphicData>
            </a:graphic>
          </wp:inline>
        </w:drawing>
      </w:r>
    </w:p>
    <w:p w14:paraId="16956354" w14:textId="760E6FB5" w:rsidR="00944E35" w:rsidRDefault="00944E35" w:rsidP="00806D15">
      <w:pPr>
        <w:pStyle w:val="Caption"/>
      </w:pPr>
      <w:bookmarkStart w:id="77" w:name="_Toc147921201"/>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w:t>
      </w:r>
      <w:r w:rsidR="00C507D1">
        <w:fldChar w:fldCharType="end"/>
      </w:r>
      <w:r>
        <w:t xml:space="preserve"> Robotic Arm position showing mounted baseboard for all other experiments</w:t>
      </w:r>
      <w:bookmarkEnd w:id="77"/>
    </w:p>
    <w:p w14:paraId="7DF83AEA" w14:textId="338440A0" w:rsidR="00944E35" w:rsidRDefault="0064500E" w:rsidP="001567EE">
      <w:pPr>
        <w:pStyle w:val="BodyText"/>
        <w:rPr>
          <w:noProof/>
          <w:szCs w:val="20"/>
        </w:rPr>
      </w:pPr>
      <w:r>
        <w:br/>
      </w:r>
      <w:r w:rsidR="002E0C18" w:rsidRPr="00280F56">
        <w:t xml:space="preserve">The </w:t>
      </w:r>
      <w:r w:rsidR="00C97540">
        <w:t>IMU</w:t>
      </w:r>
      <w:r w:rsidR="00BA4D72" w:rsidRPr="00280F56">
        <w:t>’</w:t>
      </w:r>
      <w:r w:rsidR="002E0C18" w:rsidRPr="00280F56">
        <w:t xml:space="preserve">s gyroscopes and accelerometers </w:t>
      </w:r>
      <w:proofErr w:type="gramStart"/>
      <w:r w:rsidR="00062030">
        <w:t>are</w:t>
      </w:r>
      <w:r w:rsidR="009517EE" w:rsidRPr="00280F56">
        <w:t xml:space="preserve"> </w:t>
      </w:r>
      <w:r w:rsidR="002E0C18" w:rsidRPr="00280F56">
        <w:t>calibrated</w:t>
      </w:r>
      <w:proofErr w:type="gramEnd"/>
      <w:r w:rsidR="009517EE" w:rsidRPr="00280F56">
        <w:t xml:space="preserve"> using static measurements at </w:t>
      </w:r>
      <w:r w:rsidR="00460B0D">
        <w:t>increments</w:t>
      </w:r>
      <w:r w:rsidR="009517EE" w:rsidRPr="00280F56">
        <w:t xml:space="preserve"> of </w:t>
      </w:r>
      <w:r w:rsidR="00E44444">
        <w:rPr>
          <w:rFonts w:cs="Calibri"/>
        </w:rPr>
        <w:t xml:space="preserve">π/2 </w:t>
      </w:r>
      <w:r w:rsidR="009517EE" w:rsidRPr="00280F56">
        <w:t xml:space="preserve">radians on all axes, using recorded gravity as a control measurement </w:t>
      </w:r>
      <w:r w:rsidR="00352A0E">
        <w:t>(</w:t>
      </w:r>
      <w:r w:rsidR="00BB76EE">
        <w:t>t</w:t>
      </w:r>
      <w:r w:rsidR="00352A0E">
        <w:t>ilting the board by 90</w:t>
      </w:r>
      <w:r w:rsidR="007D5164">
        <w:t xml:space="preserve"> </w:t>
      </w:r>
      <w:r w:rsidR="00352A0E">
        <w:t xml:space="preserve">degrees in all directions). </w:t>
      </w:r>
      <w:r w:rsidR="00206460">
        <w:t xml:space="preserve">The calibrate.py program </w:t>
      </w:r>
      <w:r w:rsidR="001C49D1">
        <w:t xml:space="preserve">(see github) </w:t>
      </w:r>
      <w:proofErr w:type="gramStart"/>
      <w:r w:rsidR="00CE1EF3">
        <w:t xml:space="preserve">is </w:t>
      </w:r>
      <w:r w:rsidR="00206460">
        <w:t>used</w:t>
      </w:r>
      <w:proofErr w:type="gramEnd"/>
      <w:r w:rsidR="00206460">
        <w:t xml:space="preserve"> to undertake this calibration and the result</w:t>
      </w:r>
      <w:r w:rsidR="007D5164">
        <w:t>ing offset value</w:t>
      </w:r>
      <w:r w:rsidR="00206460">
        <w:t xml:space="preserve">s </w:t>
      </w:r>
      <w:r w:rsidR="00BB76EE">
        <w:t xml:space="preserve">added </w:t>
      </w:r>
      <w:r w:rsidR="00206460">
        <w:t xml:space="preserve">to the imudata.py IMU data-capture script </w:t>
      </w:r>
      <w:r w:rsidR="001C49D1">
        <w:t xml:space="preserve">(see github) </w:t>
      </w:r>
      <w:r w:rsidR="00206460">
        <w:t>so that captured data has the cali</w:t>
      </w:r>
      <w:r w:rsidR="00CE1EF3">
        <w:t>b</w:t>
      </w:r>
      <w:r w:rsidR="00206460">
        <w:t xml:space="preserve">ration offsets applied as </w:t>
      </w:r>
      <w:r w:rsidR="00CE1EF3">
        <w:t>data</w:t>
      </w:r>
      <w:r w:rsidR="00206460">
        <w:t xml:space="preserve"> is recorded. </w:t>
      </w:r>
      <w:r w:rsidR="00206460">
        <w:br/>
      </w:r>
      <w:r w:rsidR="00944E35">
        <w:br w:type="page"/>
      </w:r>
    </w:p>
    <w:p w14:paraId="15119960" w14:textId="1D641A8B" w:rsidR="00206460" w:rsidRDefault="009517EE" w:rsidP="001567EE">
      <w:pPr>
        <w:pStyle w:val="BodyText"/>
      </w:pPr>
      <w:r w:rsidRPr="00280F56">
        <w:lastRenderedPageBreak/>
        <w:t xml:space="preserve">The </w:t>
      </w:r>
      <w:r w:rsidR="00206460">
        <w:t xml:space="preserve">IMU and robotic arm measurements </w:t>
      </w:r>
      <w:r w:rsidR="002E0C18" w:rsidRPr="00280F56">
        <w:t>are manually synchronised.</w:t>
      </w:r>
      <w:r w:rsidRPr="00280F56">
        <w:t xml:space="preserve"> </w:t>
      </w:r>
      <w:r w:rsidR="00190588">
        <w:br/>
        <w:t xml:space="preserve">Alignment is based off the central IMU </w:t>
      </w:r>
      <w:r w:rsidR="002E2FBE">
        <w:t xml:space="preserve">(CIMU) </w:t>
      </w:r>
      <w:r w:rsidR="00190588">
        <w:t>as this</w:t>
      </w:r>
      <w:r w:rsidR="001C49D1">
        <w:t xml:space="preserve"> is</w:t>
      </w:r>
      <w:r w:rsidR="00190588">
        <w:t xml:space="preserve"> the IMU used for single IMU experiments.</w:t>
      </w:r>
      <w:r w:rsidR="00190588">
        <w:br/>
      </w:r>
      <w:r w:rsidR="00633561">
        <w:t xml:space="preserve">To undertake </w:t>
      </w:r>
      <w:r w:rsidR="00190588">
        <w:t>calibration</w:t>
      </w:r>
      <w:r w:rsidR="00633561">
        <w:t xml:space="preserve">, when an experiment </w:t>
      </w:r>
      <w:proofErr w:type="gramStart"/>
      <w:r w:rsidR="00633561">
        <w:t>is performed</w:t>
      </w:r>
      <w:proofErr w:type="gramEnd"/>
      <w:r w:rsidR="00633561">
        <w:t xml:space="preserve">, </w:t>
      </w:r>
      <w:r w:rsidR="00190588">
        <w:t xml:space="preserve">measurement </w:t>
      </w:r>
      <w:r w:rsidR="00633561">
        <w:t xml:space="preserve">data from the </w:t>
      </w:r>
      <w:r w:rsidR="00190588">
        <w:t xml:space="preserve">central </w:t>
      </w:r>
      <w:r w:rsidR="00633561">
        <w:t>IMU</w:t>
      </w:r>
      <w:r w:rsidR="002E2FBE">
        <w:t xml:space="preserve"> </w:t>
      </w:r>
      <w:r w:rsidR="00633561">
        <w:t xml:space="preserve">and the robotic arm should be visually investigated to determine when movement is first detected. The two elapsed time positions can </w:t>
      </w:r>
      <w:proofErr w:type="gramStart"/>
      <w:r w:rsidR="00633561">
        <w:t>be entered</w:t>
      </w:r>
      <w:proofErr w:type="gramEnd"/>
      <w:r w:rsidR="00633561">
        <w:t xml:space="preserve"> into the app</w:t>
      </w:r>
      <w:r w:rsidR="00CE1EF3">
        <w:t>r</w:t>
      </w:r>
      <w:r w:rsidR="00633561">
        <w:t xml:space="preserve">opriate MATLAB command script for that experiment and the MATLAB processing steps can </w:t>
      </w:r>
      <w:r w:rsidR="00CE1EF3">
        <w:t>then</w:t>
      </w:r>
      <w:r w:rsidR="00633561">
        <w:t xml:space="preserve"> be re-applied to the data to achieve alignment.</w:t>
      </w:r>
    </w:p>
    <w:p w14:paraId="44A53D5C" w14:textId="77FC7B0E" w:rsidR="00206460" w:rsidRDefault="00633561" w:rsidP="001567EE">
      <w:pPr>
        <w:pStyle w:val="BodyText"/>
      </w:pPr>
      <w:r>
        <w:t>It is tempting to just align the data sample</w:t>
      </w:r>
      <w:r w:rsidR="007D5164">
        <w:t xml:space="preserve">s with </w:t>
      </w:r>
      <w:r>
        <w:t>an offset</w:t>
      </w:r>
      <w:r w:rsidR="00CE1EF3">
        <w:t xml:space="preserve"> based on sample position rather than time</w:t>
      </w:r>
      <w:r>
        <w:t xml:space="preserve"> but, as is the nature of </w:t>
      </w:r>
      <w:r w:rsidR="00F57603">
        <w:t>general-purpose</w:t>
      </w:r>
      <w:r>
        <w:t xml:space="preserve"> multitasking operating systems, the data sampling rate will not be consistent and results </w:t>
      </w:r>
      <w:r w:rsidR="001567EE">
        <w:t xml:space="preserve">like </w:t>
      </w:r>
      <w:r>
        <w:t>Figures 3.</w:t>
      </w:r>
      <w:r w:rsidR="001C49D1">
        <w:t>5</w:t>
      </w:r>
      <w:r>
        <w:t xml:space="preserve"> to 3.</w:t>
      </w:r>
      <w:r w:rsidR="001C49D1">
        <w:t>10</w:t>
      </w:r>
      <w:r>
        <w:t xml:space="preserve"> will </w:t>
      </w:r>
      <w:proofErr w:type="gramStart"/>
      <w:r>
        <w:t>be seen</w:t>
      </w:r>
      <w:proofErr w:type="gramEnd"/>
      <w:r>
        <w:t>. Figure 3.</w:t>
      </w:r>
      <w:r w:rsidR="001C49D1">
        <w:t>5</w:t>
      </w:r>
      <w:r>
        <w:t xml:space="preserve"> shows the result of poor alignment. Figure 3.</w:t>
      </w:r>
      <w:r w:rsidR="001C49D1">
        <w:t>6</w:t>
      </w:r>
      <w:r>
        <w:t xml:space="preserve"> is the result of aligning data over the entire </w:t>
      </w:r>
      <w:r w:rsidR="00742E8C">
        <w:t>dataset,</w:t>
      </w:r>
      <w:r>
        <w:t xml:space="preserve"> </w:t>
      </w:r>
      <w:r w:rsidR="007D5164">
        <w:t xml:space="preserve">which </w:t>
      </w:r>
      <w:r w:rsidR="00742E8C">
        <w:t>is</w:t>
      </w:r>
      <w:r w:rsidR="007D5164">
        <w:t xml:space="preserve"> acceptable over the entire dataset</w:t>
      </w:r>
      <w:r w:rsidR="001567EE">
        <w:t>,</w:t>
      </w:r>
      <w:r w:rsidR="007D5164">
        <w:t xml:space="preserve"> </w:t>
      </w:r>
      <w:r>
        <w:t>but Figures 3.</w:t>
      </w:r>
      <w:r w:rsidR="001C49D1">
        <w:t>7</w:t>
      </w:r>
      <w:r>
        <w:t>-3.</w:t>
      </w:r>
      <w:r w:rsidR="001C49D1">
        <w:t>10</w:t>
      </w:r>
      <w:r>
        <w:t xml:space="preserve"> show the inevitable variations in timing of this approach.</w:t>
      </w:r>
    </w:p>
    <w:p w14:paraId="43FF2A35" w14:textId="77777777" w:rsidR="00633561" w:rsidRDefault="00633561" w:rsidP="00633561">
      <w:pPr>
        <w:pStyle w:val="BodyText"/>
      </w:pPr>
      <w:r w:rsidRPr="00F24F35">
        <w:rPr>
          <w:noProof/>
          <w:lang w:eastAsia="en-NZ"/>
        </w:rPr>
        <w:drawing>
          <wp:inline distT="0" distB="0" distL="0" distR="0" wp14:anchorId="0EFEBFE8" wp14:editId="5E14E8D8">
            <wp:extent cx="4857083" cy="2643526"/>
            <wp:effectExtent l="0" t="0" r="1270" b="4445"/>
            <wp:docPr id="103561780" name="Picture 10356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F030228" w14:textId="5354F6B0" w:rsidR="00633561" w:rsidRDefault="00633561" w:rsidP="00806D15">
      <w:pPr>
        <w:pStyle w:val="Caption"/>
        <w:rPr>
          <w:rStyle w:val="CaptionChar"/>
        </w:rPr>
      </w:pPr>
      <w:bookmarkStart w:id="78" w:name="_Toc147921202"/>
      <w:r w:rsidRPr="00C17AD5">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3</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5</w:t>
      </w:r>
      <w:r w:rsidR="00C507D1">
        <w:rPr>
          <w:rStyle w:val="CaptionChar"/>
        </w:rPr>
        <w:fldChar w:fldCharType="end"/>
      </w:r>
      <w:r w:rsidRPr="00C17AD5">
        <w:rPr>
          <w:rStyle w:val="CaptionChar"/>
        </w:rPr>
        <w:t xml:space="preserve"> </w:t>
      </w:r>
      <w:r w:rsidR="002E2FBE">
        <w:rPr>
          <w:rStyle w:val="CaptionChar"/>
        </w:rPr>
        <w:t xml:space="preserve">Varied movement (CIMU) poor </w:t>
      </w:r>
      <w:r>
        <w:rPr>
          <w:rStyle w:val="CaptionChar"/>
        </w:rPr>
        <w:t>alignment plot</w:t>
      </w:r>
      <w:r w:rsidRPr="00C17AD5">
        <w:rPr>
          <w:rStyle w:val="CaptionChar"/>
        </w:rPr>
        <w:t xml:space="preserve"> </w:t>
      </w:r>
      <w:r w:rsidR="002E2FBE">
        <w:rPr>
          <w:rStyle w:val="CaptionChar"/>
        </w:rPr>
        <w:t>(Samples: 1</w:t>
      </w:r>
      <w:r w:rsidRPr="00C17AD5">
        <w:rPr>
          <w:rStyle w:val="CaptionChar"/>
        </w:rPr>
        <w:t xml:space="preserve">000 to </w:t>
      </w:r>
      <w:r w:rsidR="002E2FBE">
        <w:rPr>
          <w:rStyle w:val="CaptionChar"/>
        </w:rPr>
        <w:t>1</w:t>
      </w:r>
      <w:r w:rsidRPr="00C17AD5">
        <w:rPr>
          <w:rStyle w:val="CaptionChar"/>
        </w:rPr>
        <w:t>300</w:t>
      </w:r>
      <w:r w:rsidR="002E2FBE">
        <w:rPr>
          <w:rStyle w:val="CaptionChar"/>
        </w:rPr>
        <w:t>)</w:t>
      </w:r>
      <w:r w:rsidRPr="00C17AD5">
        <w:rPr>
          <w:rStyle w:val="CaptionChar"/>
        </w:rPr>
        <w:t xml:space="preserve"> </w:t>
      </w:r>
      <w:r>
        <w:rPr>
          <w:rStyle w:val="CaptionChar"/>
        </w:rPr>
        <w:t xml:space="preserve">from </w:t>
      </w:r>
      <w:r w:rsidRPr="00C17AD5">
        <w:rPr>
          <w:rStyle w:val="CaptionChar"/>
        </w:rPr>
        <w:t>4999</w:t>
      </w:r>
      <w:r w:rsidR="002E2FBE">
        <w:rPr>
          <w:rStyle w:val="CaptionChar"/>
        </w:rPr>
        <w:t>.</w:t>
      </w:r>
      <w:bookmarkEnd w:id="78"/>
    </w:p>
    <w:p w14:paraId="21767646" w14:textId="77777777" w:rsidR="00633561" w:rsidRDefault="00633561" w:rsidP="00633561">
      <w:pPr>
        <w:pStyle w:val="BodyText"/>
        <w:rPr>
          <w:rStyle w:val="CaptionChar"/>
        </w:rPr>
      </w:pPr>
      <w:r w:rsidRPr="00280F56">
        <w:rPr>
          <w:noProof/>
          <w:lang w:eastAsia="en-NZ"/>
        </w:rPr>
        <w:lastRenderedPageBreak/>
        <w:drawing>
          <wp:inline distT="0" distB="0" distL="0" distR="0" wp14:anchorId="63357DD5" wp14:editId="70B710E3">
            <wp:extent cx="4762680" cy="2586370"/>
            <wp:effectExtent l="0" t="0" r="0" b="4445"/>
            <wp:docPr id="436468500" name="Picture 436468500"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58A428AE" w14:textId="028B4DCA" w:rsidR="00633561" w:rsidRDefault="00633561" w:rsidP="00633561">
      <w:pPr>
        <w:pStyle w:val="BodyText"/>
        <w:rPr>
          <w:rStyle w:val="CaptionChar"/>
        </w:rPr>
      </w:pPr>
      <w:bookmarkStart w:id="79" w:name="_Toc147921203"/>
      <w:r w:rsidRPr="00896FCF">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3</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6</w:t>
      </w:r>
      <w:r w:rsidR="00C507D1">
        <w:rPr>
          <w:rStyle w:val="CaptionChar"/>
        </w:rPr>
        <w:fldChar w:fldCharType="end"/>
      </w:r>
      <w:r w:rsidRPr="00896FCF">
        <w:rPr>
          <w:rStyle w:val="CaptionChar"/>
        </w:rPr>
        <w:t xml:space="preserve"> </w:t>
      </w:r>
      <w:r>
        <w:rPr>
          <w:rStyle w:val="CaptionChar"/>
        </w:rPr>
        <w:t xml:space="preserve">Overall “best-fit” alignment plot </w:t>
      </w:r>
      <w:r w:rsidR="00997F20">
        <w:rPr>
          <w:rStyle w:val="CaptionChar"/>
        </w:rPr>
        <w:t xml:space="preserve">(CIMU) </w:t>
      </w:r>
      <w:r>
        <w:rPr>
          <w:rStyle w:val="CaptionChar"/>
        </w:rPr>
        <w:t>showing OK alignment at this level</w:t>
      </w:r>
      <w:bookmarkEnd w:id="79"/>
    </w:p>
    <w:p w14:paraId="2CB97F77" w14:textId="77777777" w:rsidR="00633561" w:rsidRDefault="00633561" w:rsidP="00633561">
      <w:pPr>
        <w:pStyle w:val="BodyText"/>
      </w:pPr>
      <w:r w:rsidRPr="00280F56">
        <w:rPr>
          <w:noProof/>
          <w:lang w:eastAsia="en-NZ"/>
        </w:rPr>
        <w:drawing>
          <wp:inline distT="0" distB="0" distL="0" distR="0" wp14:anchorId="496DF782" wp14:editId="1ABD1E74">
            <wp:extent cx="4524330" cy="2462421"/>
            <wp:effectExtent l="0" t="0" r="0" b="0"/>
            <wp:docPr id="80089065" name="Picture 8008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635BD36B" w14:textId="3962CDBF" w:rsidR="00633561" w:rsidRDefault="00633561" w:rsidP="00806D15">
      <w:pPr>
        <w:pStyle w:val="Caption"/>
      </w:pPr>
      <w:bookmarkStart w:id="80" w:name="_Toc147921204"/>
      <w:r w:rsidRPr="00280F56">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7</w:t>
      </w:r>
      <w:r w:rsidR="00C507D1">
        <w:fldChar w:fldCharType="end"/>
      </w:r>
      <w:r w:rsidRPr="00280F56">
        <w:t xml:space="preserve"> </w:t>
      </w:r>
      <w:r>
        <w:t xml:space="preserve">“Best-fit” alignment </w:t>
      </w:r>
      <w:r w:rsidR="00997F20">
        <w:rPr>
          <w:rStyle w:val="CaptionChar"/>
        </w:rPr>
        <w:t xml:space="preserve">(CIMU) </w:t>
      </w:r>
      <w:r w:rsidR="00997F20">
        <w:t>–</w:t>
      </w:r>
      <w:r>
        <w:t xml:space="preserve"> </w:t>
      </w:r>
      <w:r w:rsidR="00997F20">
        <w:t xml:space="preserve">enlarged view </w:t>
      </w:r>
      <w:r>
        <w:t>of samples from 100-300</w:t>
      </w:r>
      <w:r w:rsidRPr="00280F56">
        <w:t>.</w:t>
      </w:r>
      <w:bookmarkEnd w:id="80"/>
    </w:p>
    <w:p w14:paraId="54CA8BE2" w14:textId="77777777" w:rsidR="00633561" w:rsidRDefault="00633561" w:rsidP="00633561">
      <w:pPr>
        <w:pStyle w:val="BodyText"/>
        <w:rPr>
          <w:rStyle w:val="CaptionChar"/>
        </w:rPr>
      </w:pPr>
      <w:r w:rsidRPr="00C17AD5">
        <w:rPr>
          <w:noProof/>
          <w:lang w:eastAsia="en-NZ"/>
        </w:rPr>
        <w:drawing>
          <wp:inline distT="0" distB="0" distL="0" distR="0" wp14:anchorId="64461504" wp14:editId="6FA1223A">
            <wp:extent cx="4567666" cy="2486007"/>
            <wp:effectExtent l="0" t="0" r="4445" b="0"/>
            <wp:docPr id="219561733" name="Picture 219561733"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79653909" w14:textId="6CCDD922" w:rsidR="00633561" w:rsidRDefault="00633561" w:rsidP="00633561">
      <w:pPr>
        <w:pStyle w:val="BodyText"/>
        <w:rPr>
          <w:rStyle w:val="CaptionChar"/>
        </w:rPr>
      </w:pPr>
      <w:bookmarkStart w:id="81" w:name="_Toc147921205"/>
      <w:r w:rsidRPr="00C17AD5">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3</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8</w:t>
      </w:r>
      <w:r w:rsidR="00C507D1">
        <w:rPr>
          <w:rStyle w:val="CaptionChar"/>
        </w:rPr>
        <w:fldChar w:fldCharType="end"/>
      </w:r>
      <w:r w:rsidRPr="00C17AD5">
        <w:rPr>
          <w:rStyle w:val="CaptionChar"/>
        </w:rPr>
        <w:t xml:space="preserve"> </w:t>
      </w:r>
      <w:r>
        <w:t xml:space="preserve">“Best-fit” alignment </w:t>
      </w:r>
      <w:r w:rsidR="00997F20">
        <w:rPr>
          <w:rStyle w:val="CaptionChar"/>
        </w:rPr>
        <w:t>(CIMU)</w:t>
      </w:r>
      <w:r w:rsidR="00997F20" w:rsidRPr="00997F20">
        <w:t xml:space="preserve"> </w:t>
      </w:r>
      <w:r w:rsidR="00997F20">
        <w:t xml:space="preserve">– enlarged view of </w:t>
      </w:r>
      <w:r>
        <w:t>samples from 1000-3000.</w:t>
      </w:r>
      <w:bookmarkEnd w:id="81"/>
    </w:p>
    <w:p w14:paraId="3B4A099A" w14:textId="77777777" w:rsidR="00633561" w:rsidRDefault="00633561" w:rsidP="00633561">
      <w:pPr>
        <w:pStyle w:val="BodyText"/>
      </w:pPr>
      <w:r w:rsidRPr="00280F56">
        <w:rPr>
          <w:noProof/>
          <w:lang w:eastAsia="en-NZ"/>
        </w:rPr>
        <w:lastRenderedPageBreak/>
        <w:drawing>
          <wp:inline distT="0" distB="0" distL="0" distR="0" wp14:anchorId="13AAFADE" wp14:editId="2166CA6D">
            <wp:extent cx="4758347" cy="2589787"/>
            <wp:effectExtent l="0" t="0" r="4445" b="1270"/>
            <wp:docPr id="1113674729" name="Picture 1113674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p>
    <w:p w14:paraId="225F3230" w14:textId="09CA2ED2" w:rsidR="00633561" w:rsidRDefault="00633561" w:rsidP="00806D15">
      <w:pPr>
        <w:pStyle w:val="Caption"/>
      </w:pPr>
      <w:bookmarkStart w:id="82" w:name="_Toc147921206"/>
      <w:r w:rsidRPr="00280F56">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9</w:t>
      </w:r>
      <w:r w:rsidR="00C507D1">
        <w:fldChar w:fldCharType="end"/>
      </w:r>
      <w:r w:rsidRPr="00280F56">
        <w:t xml:space="preserve"> </w:t>
      </w:r>
      <w:r>
        <w:t xml:space="preserve">“Best-fit” alignment </w:t>
      </w:r>
      <w:r w:rsidR="00997F20">
        <w:rPr>
          <w:rStyle w:val="CaptionChar"/>
        </w:rPr>
        <w:t xml:space="preserve">(CIMU) </w:t>
      </w:r>
      <w:r w:rsidR="00997F20">
        <w:t xml:space="preserve">– enlarged view </w:t>
      </w:r>
      <w:r>
        <w:t xml:space="preserve">of samples from </w:t>
      </w:r>
      <w:r w:rsidRPr="00280F56">
        <w:t>3000-3300.</w:t>
      </w:r>
      <w:bookmarkEnd w:id="82"/>
    </w:p>
    <w:p w14:paraId="39151BBA" w14:textId="77777777" w:rsidR="00633561" w:rsidRPr="00280F56" w:rsidRDefault="00633561" w:rsidP="00633561">
      <w:pPr>
        <w:pStyle w:val="BodyText"/>
      </w:pPr>
      <w:r w:rsidRPr="00280F56">
        <w:br/>
      </w:r>
      <w:r w:rsidRPr="00280F56">
        <w:rPr>
          <w:noProof/>
          <w:lang w:eastAsia="en-NZ"/>
        </w:rPr>
        <w:drawing>
          <wp:inline distT="0" distB="0" distL="0" distR="0" wp14:anchorId="7F707EC7" wp14:editId="19BC8790">
            <wp:extent cx="4849353" cy="2639318"/>
            <wp:effectExtent l="0" t="0" r="8890" b="8890"/>
            <wp:docPr id="162238588" name="Picture 162238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p>
    <w:p w14:paraId="79D58290" w14:textId="53708CD5" w:rsidR="00633561" w:rsidRDefault="00633561" w:rsidP="00806D15">
      <w:pPr>
        <w:pStyle w:val="Caption"/>
      </w:pPr>
      <w:bookmarkStart w:id="83" w:name="_Toc147921207"/>
      <w:r w:rsidRPr="00280F56">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0</w:t>
      </w:r>
      <w:r w:rsidR="00C507D1">
        <w:fldChar w:fldCharType="end"/>
      </w:r>
      <w:r w:rsidRPr="00280F56">
        <w:t xml:space="preserve"> </w:t>
      </w:r>
      <w:r>
        <w:t xml:space="preserve">“Best-fit” alignment </w:t>
      </w:r>
      <w:r w:rsidR="00997F20">
        <w:rPr>
          <w:rStyle w:val="CaptionChar"/>
        </w:rPr>
        <w:t xml:space="preserve">(CIMU) </w:t>
      </w:r>
      <w:r w:rsidR="00997F20">
        <w:t>– enlarged view</w:t>
      </w:r>
      <w:r>
        <w:t xml:space="preserve"> of samples from </w:t>
      </w:r>
      <w:r w:rsidRPr="00280F56">
        <w:t>4500-4999.</w:t>
      </w:r>
      <w:bookmarkEnd w:id="83"/>
    </w:p>
    <w:p w14:paraId="211D44AA" w14:textId="0174E980" w:rsidR="00CF13D7" w:rsidRDefault="00944E35" w:rsidP="001567EE">
      <w:pPr>
        <w:pStyle w:val="BodyText"/>
      </w:pPr>
      <w:r>
        <w:t>Even with the alignment of elapsed time, rather than by the number of samples, the alignment is not perfect</w:t>
      </w:r>
      <w:r w:rsidR="00CF13D7">
        <w:t xml:space="preserve"> as can </w:t>
      </w:r>
      <w:proofErr w:type="gramStart"/>
      <w:r w:rsidR="00CF13D7">
        <w:t>be seen</w:t>
      </w:r>
      <w:proofErr w:type="gramEnd"/>
      <w:r w:rsidR="00CF13D7">
        <w:t xml:space="preserve"> in Figures 3.11 to 3.13</w:t>
      </w:r>
      <w:r>
        <w:t>, showing that the two devices do not always keep time in the same way.</w:t>
      </w:r>
      <w:r w:rsidR="00CF13D7">
        <w:t xml:space="preserve"> The misalignment is consistent however, as distinct from using sample alignment, and arises from using the middle IMU (</w:t>
      </w:r>
      <w:r w:rsidR="00DB7715">
        <w:t>central</w:t>
      </w:r>
      <w:r w:rsidR="00CF13D7">
        <w:t>) as the alignment method</w:t>
      </w:r>
      <w:r w:rsidR="004A2375">
        <w:t xml:space="preserve"> (the initial robot arm movement may </w:t>
      </w:r>
      <w:proofErr w:type="gramStart"/>
      <w:r w:rsidR="004A2375">
        <w:t>be recorded</w:t>
      </w:r>
      <w:proofErr w:type="gramEnd"/>
      <w:r w:rsidR="004A2375">
        <w:t xml:space="preserve"> on one of the other IMUs)</w:t>
      </w:r>
      <w:r w:rsidR="00CF13D7">
        <w:t>, as well as differences in performance between the devices.</w:t>
      </w:r>
      <w:r w:rsidR="00CF13D7">
        <w:br/>
      </w:r>
    </w:p>
    <w:p w14:paraId="2CACB281" w14:textId="77777777" w:rsidR="00CF13D7" w:rsidRDefault="00CF13D7">
      <w:r>
        <w:rPr>
          <w:noProof/>
          <w:lang w:eastAsia="en-NZ"/>
        </w:rPr>
        <w:lastRenderedPageBreak/>
        <w:drawing>
          <wp:inline distT="0" distB="0" distL="0" distR="0" wp14:anchorId="0B0EAB27" wp14:editId="36DA5336">
            <wp:extent cx="4600919" cy="2506134"/>
            <wp:effectExtent l="0" t="0" r="0" b="8890"/>
            <wp:docPr id="523096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96399" name="Picture 52309639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16842" cy="2514807"/>
                    </a:xfrm>
                    <a:prstGeom prst="rect">
                      <a:avLst/>
                    </a:prstGeom>
                  </pic:spPr>
                </pic:pic>
              </a:graphicData>
            </a:graphic>
          </wp:inline>
        </w:drawing>
      </w:r>
    </w:p>
    <w:p w14:paraId="40118413" w14:textId="33F2CF92" w:rsidR="00CF13D7" w:rsidRDefault="00CF13D7" w:rsidP="00806D15">
      <w:pPr>
        <w:pStyle w:val="Caption"/>
      </w:pPr>
      <w:bookmarkStart w:id="84" w:name="_Toc147921208"/>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1</w:t>
      </w:r>
      <w:r w:rsidR="00C507D1">
        <w:fldChar w:fldCharType="end"/>
      </w:r>
      <w:r>
        <w:t xml:space="preserve"> Overall alignment of IMU and robot arm</w:t>
      </w:r>
      <w:bookmarkEnd w:id="84"/>
    </w:p>
    <w:p w14:paraId="6981E3CA" w14:textId="77777777" w:rsidR="00CF13D7" w:rsidRDefault="00CF13D7" w:rsidP="00806D15">
      <w:pPr>
        <w:pStyle w:val="Caption"/>
        <w:rPr>
          <w:noProof w:val="0"/>
        </w:rPr>
      </w:pPr>
      <w:r>
        <w:rPr>
          <w:lang w:eastAsia="en-NZ"/>
        </w:rPr>
        <w:drawing>
          <wp:inline distT="0" distB="0" distL="0" distR="0" wp14:anchorId="0C822802" wp14:editId="77E4096A">
            <wp:extent cx="4625788" cy="2519680"/>
            <wp:effectExtent l="0" t="0" r="3810" b="0"/>
            <wp:docPr id="1990080159" name="Picture 4"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80159" name="Picture 4" descr="A graph with colorful line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47800" cy="2531670"/>
                    </a:xfrm>
                    <a:prstGeom prst="rect">
                      <a:avLst/>
                    </a:prstGeom>
                  </pic:spPr>
                </pic:pic>
              </a:graphicData>
            </a:graphic>
          </wp:inline>
        </w:drawing>
      </w:r>
    </w:p>
    <w:p w14:paraId="4CC5C382" w14:textId="28118DBA" w:rsidR="00CF13D7" w:rsidRDefault="00CF13D7" w:rsidP="00806D15">
      <w:pPr>
        <w:pStyle w:val="Caption"/>
      </w:pPr>
      <w:bookmarkStart w:id="85" w:name="_Toc147921209"/>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2</w:t>
      </w:r>
      <w:r w:rsidR="00C507D1">
        <w:fldChar w:fldCharType="end"/>
      </w:r>
      <w:r>
        <w:t xml:space="preserve"> Alignment of IMU and robot arm from samples 1000-1999</w:t>
      </w:r>
      <w:bookmarkEnd w:id="85"/>
    </w:p>
    <w:p w14:paraId="0F114816" w14:textId="77777777" w:rsidR="00CF13D7" w:rsidRDefault="00CF13D7" w:rsidP="00806D15">
      <w:pPr>
        <w:pStyle w:val="Caption"/>
        <w:rPr>
          <w:noProof w:val="0"/>
        </w:rPr>
      </w:pPr>
      <w:r>
        <w:rPr>
          <w:lang w:eastAsia="en-NZ"/>
        </w:rPr>
        <w:drawing>
          <wp:inline distT="0" distB="0" distL="0" distR="0" wp14:anchorId="40409500" wp14:editId="78633663">
            <wp:extent cx="4693920" cy="2556793"/>
            <wp:effectExtent l="0" t="0" r="0" b="0"/>
            <wp:docPr id="1015136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36154" name="Picture 101513615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721929" cy="2572050"/>
                    </a:xfrm>
                    <a:prstGeom prst="rect">
                      <a:avLst/>
                    </a:prstGeom>
                  </pic:spPr>
                </pic:pic>
              </a:graphicData>
            </a:graphic>
          </wp:inline>
        </w:drawing>
      </w:r>
    </w:p>
    <w:p w14:paraId="39EF4CAE" w14:textId="731306D6" w:rsidR="00947CC6" w:rsidRDefault="00CF13D7" w:rsidP="00806D15">
      <w:pPr>
        <w:pStyle w:val="Caption"/>
      </w:pPr>
      <w:bookmarkStart w:id="86" w:name="_Toc147921210"/>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3</w:t>
      </w:r>
      <w:r w:rsidR="00C507D1">
        <w:fldChar w:fldCharType="end"/>
      </w:r>
      <w:r>
        <w:t xml:space="preserve"> Allignment of IMU and robot arm from samples 4000-4999</w:t>
      </w:r>
      <w:bookmarkEnd w:id="86"/>
    </w:p>
    <w:p w14:paraId="1CA45AC8" w14:textId="48A77201" w:rsidR="00947CC6" w:rsidRPr="00280F56" w:rsidRDefault="00947CC6" w:rsidP="00947CC6">
      <w:pPr>
        <w:pStyle w:val="BodyText"/>
      </w:pPr>
      <w:r>
        <w:lastRenderedPageBreak/>
        <w:br/>
      </w:r>
      <w:r w:rsidRPr="00280F56">
        <w:t xml:space="preserve">A sample of the raw </w:t>
      </w:r>
      <w:r w:rsidR="00190588">
        <w:t xml:space="preserve">central </w:t>
      </w:r>
      <w:r>
        <w:t>IMU</w:t>
      </w:r>
      <w:r w:rsidRPr="00280F56">
        <w:t xml:space="preserve"> data taken from the stationary vehicle </w:t>
      </w:r>
      <w:proofErr w:type="gramStart"/>
      <w:r w:rsidRPr="00280F56">
        <w:t>is shown</w:t>
      </w:r>
      <w:proofErr w:type="gramEnd"/>
      <w:r w:rsidRPr="00280F56">
        <w:t xml:space="preserve"> below in </w:t>
      </w:r>
      <w:r>
        <w:t>Table</w:t>
      </w:r>
      <w:r w:rsidRPr="00280F56">
        <w:t xml:space="preserve"> </w:t>
      </w:r>
      <w:r>
        <w:t>3</w:t>
      </w:r>
      <w:r w:rsidRPr="00280F56">
        <w:t xml:space="preserve">.1. All </w:t>
      </w:r>
      <w:r>
        <w:t>IMU</w:t>
      </w:r>
      <w:r w:rsidRPr="00280F56">
        <w:t xml:space="preserve"> data </w:t>
      </w:r>
      <w:proofErr w:type="gramStart"/>
      <w:r w:rsidRPr="00280F56">
        <w:t>was captured</w:t>
      </w:r>
      <w:proofErr w:type="gramEnd"/>
      <w:r w:rsidRPr="00280F56">
        <w:t xml:space="preserve"> but only the </w:t>
      </w:r>
      <w:r w:rsidR="00DB7715">
        <w:t>central</w:t>
      </w:r>
      <w:r w:rsidRPr="00280F56">
        <w:t xml:space="preserve"> </w:t>
      </w:r>
      <w:r>
        <w:t>IMU</w:t>
      </w:r>
      <w:r w:rsidRPr="00280F56">
        <w:t xml:space="preserve"> data is displayed in this</w:t>
      </w:r>
      <w:r>
        <w:t xml:space="preserve"> table</w:t>
      </w:r>
      <w:r w:rsidRPr="00280F56">
        <w:t>. The large value of the z (vertical) axis is a measure of gravitational acceleration. This was measuring an average of 10.22617 m/s</w:t>
      </w:r>
      <w:r w:rsidRPr="00280F56">
        <w:rPr>
          <w:vertAlign w:val="superscript"/>
        </w:rPr>
        <w:t>2</w:t>
      </w:r>
      <w:r w:rsidRPr="00280F56">
        <w:t xml:space="preserve"> instead of the expected 9.80665m/s</w:t>
      </w:r>
      <w:r w:rsidRPr="00280F56">
        <w:rPr>
          <w:vertAlign w:val="superscript"/>
        </w:rPr>
        <w:t>2</w:t>
      </w:r>
      <w:r w:rsidRPr="00280F56">
        <w:t>. The maximum variation between sea level to the top of Mt Everest is approximately 0.02m/s</w:t>
      </w:r>
      <w:r w:rsidRPr="00280F56">
        <w:rPr>
          <w:vertAlign w:val="superscript"/>
        </w:rPr>
        <w:t>2</w:t>
      </w:r>
      <w:r w:rsidRPr="00280F56">
        <w:t xml:space="preserve"> so the discrepancy does not relate to altitude. (These measurements </w:t>
      </w:r>
      <w:proofErr w:type="gramStart"/>
      <w:r w:rsidRPr="00280F56">
        <w:t>are taken</w:t>
      </w:r>
      <w:proofErr w:type="gramEnd"/>
      <w:r w:rsidRPr="00280F56">
        <w:t xml:space="preserve"> at approximately 19m above sea level). Varying the mounting positions of the sensors slightly by tightening the mounting nuts changed these values by significant amounts, demonstrating that sensor positioning is of critical importance for accurate results. Once the sensors </w:t>
      </w:r>
      <w:proofErr w:type="gramStart"/>
      <w:r w:rsidRPr="00280F56">
        <w:t>were mounted</w:t>
      </w:r>
      <w:proofErr w:type="gramEnd"/>
      <w:r w:rsidRPr="00280F56">
        <w:t xml:space="preserve"> firmly on the chassis board, results showed that some sensors were mounted incorrectly in terms of consistent X and Y directions. The incorrect sensors </w:t>
      </w:r>
      <w:proofErr w:type="gramStart"/>
      <w:r w:rsidRPr="00280F56">
        <w:t>were remounted</w:t>
      </w:r>
      <w:proofErr w:type="gramEnd"/>
      <w:r w:rsidRPr="00280F56">
        <w:t xml:space="preserve">, tightened down and readings taken again. Results from this initial calibration can </w:t>
      </w:r>
      <w:proofErr w:type="gramStart"/>
      <w:r w:rsidRPr="00280F56">
        <w:t>be obtained</w:t>
      </w:r>
      <w:proofErr w:type="gramEnd"/>
      <w:r w:rsidRPr="00280F56">
        <w:t xml:space="preserve"> from Appendix </w:t>
      </w:r>
      <w:r>
        <w:t xml:space="preserve">2. </w:t>
      </w:r>
      <w:r w:rsidRPr="00280F56">
        <w:t>To reduce the impact of outlying values, the 95</w:t>
      </w:r>
      <w:r w:rsidRPr="00280F56">
        <w:rPr>
          <w:vertAlign w:val="superscript"/>
        </w:rPr>
        <w:t>th</w:t>
      </w:r>
      <w:r w:rsidRPr="00280F56">
        <w:t xml:space="preserve"> percentile values of the data </w:t>
      </w:r>
      <w:proofErr w:type="gramStart"/>
      <w:r w:rsidRPr="00280F56">
        <w:t>was derived</w:t>
      </w:r>
      <w:proofErr w:type="gramEnd"/>
      <w:r w:rsidRPr="00280F56">
        <w:t xml:space="preserve"> and used to calculate the average value of the data. The first three lines of data </w:t>
      </w:r>
      <w:proofErr w:type="gramStart"/>
      <w:r w:rsidRPr="00280F56">
        <w:t>are shown</w:t>
      </w:r>
      <w:proofErr w:type="gramEnd"/>
      <w:r w:rsidRPr="00280F56">
        <w:t xml:space="preserve"> in Table </w:t>
      </w:r>
      <w:r>
        <w:t>3</w:t>
      </w:r>
      <w:r w:rsidRPr="00280F56">
        <w:t>.1.</w:t>
      </w:r>
    </w:p>
    <w:p w14:paraId="683B7EB9" w14:textId="63B1AD61" w:rsidR="00947CC6" w:rsidRPr="00280F56" w:rsidRDefault="00947CC6" w:rsidP="00806D15">
      <w:pPr>
        <w:pStyle w:val="Caption"/>
      </w:pPr>
      <w:bookmarkStart w:id="87" w:name="_Toc147920998"/>
      <w:r w:rsidRPr="00280F56">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w:t>
      </w:r>
      <w:r w:rsidR="00C5580D">
        <w:fldChar w:fldCharType="end"/>
      </w:r>
      <w:r w:rsidRPr="00280F56">
        <w:t xml:space="preserve"> First three lines of </w:t>
      </w:r>
      <w:r w:rsidR="002E2FBE">
        <w:t>stationary gyroscope and accelerometer results (</w:t>
      </w:r>
      <w:r w:rsidR="00DB7715">
        <w:t>central</w:t>
      </w:r>
      <w:r w:rsidRPr="00280F56">
        <w:t xml:space="preserve"> </w:t>
      </w:r>
      <w:r>
        <w:t>IMU</w:t>
      </w:r>
      <w:r w:rsidR="002E2FBE">
        <w:t>).</w:t>
      </w:r>
      <w:bookmarkEnd w:id="87"/>
    </w:p>
    <w:tbl>
      <w:tblPr>
        <w:tblStyle w:val="TableGrid"/>
        <w:tblW w:w="0" w:type="auto"/>
        <w:tblLook w:val="04A0" w:firstRow="1" w:lastRow="0" w:firstColumn="1" w:lastColumn="0" w:noHBand="0" w:noVBand="1"/>
      </w:tblPr>
      <w:tblGrid>
        <w:gridCol w:w="1510"/>
        <w:gridCol w:w="1510"/>
        <w:gridCol w:w="1510"/>
        <w:gridCol w:w="1510"/>
        <w:gridCol w:w="1510"/>
        <w:gridCol w:w="1511"/>
      </w:tblGrid>
      <w:tr w:rsidR="00947CC6" w:rsidRPr="00280F56" w14:paraId="477E39BF" w14:textId="77777777" w:rsidTr="000120B4">
        <w:tc>
          <w:tcPr>
            <w:tcW w:w="1510" w:type="dxa"/>
            <w:vAlign w:val="bottom"/>
          </w:tcPr>
          <w:p w14:paraId="4D7977C4" w14:textId="77777777" w:rsidR="00947CC6" w:rsidRPr="00280F56" w:rsidRDefault="00947CC6" w:rsidP="00C205C0">
            <w:pPr>
              <w:jc w:val="center"/>
            </w:pPr>
            <w:r w:rsidRPr="00280F56">
              <w:t>Accel_X</w:t>
            </w:r>
            <w:r w:rsidRPr="00280F56">
              <w:br/>
              <w:t>average</w:t>
            </w:r>
            <w:r w:rsidRPr="00280F56">
              <w:br/>
              <w:t>ms/s</w:t>
            </w:r>
            <w:r w:rsidRPr="00280F56">
              <w:rPr>
                <w:vertAlign w:val="superscript"/>
              </w:rPr>
              <w:t>2</w:t>
            </w:r>
          </w:p>
        </w:tc>
        <w:tc>
          <w:tcPr>
            <w:tcW w:w="1510" w:type="dxa"/>
            <w:vAlign w:val="bottom"/>
          </w:tcPr>
          <w:p w14:paraId="47F47E02" w14:textId="77777777" w:rsidR="00947CC6" w:rsidRPr="00280F56" w:rsidRDefault="00947CC6" w:rsidP="00C205C0">
            <w:pPr>
              <w:jc w:val="center"/>
            </w:pPr>
            <w:r w:rsidRPr="00280F56">
              <w:t>Accel_Y</w:t>
            </w:r>
            <w:r w:rsidRPr="00280F56">
              <w:br/>
              <w:t>average</w:t>
            </w:r>
            <w:r w:rsidRPr="00280F56">
              <w:br/>
              <w:t>ms/s</w:t>
            </w:r>
            <w:r w:rsidRPr="00280F56">
              <w:rPr>
                <w:vertAlign w:val="superscript"/>
              </w:rPr>
              <w:t>2</w:t>
            </w:r>
          </w:p>
        </w:tc>
        <w:tc>
          <w:tcPr>
            <w:tcW w:w="1510" w:type="dxa"/>
            <w:vAlign w:val="bottom"/>
          </w:tcPr>
          <w:p w14:paraId="0992EA79" w14:textId="77777777" w:rsidR="00947CC6" w:rsidRPr="00280F56" w:rsidRDefault="00947CC6" w:rsidP="00C205C0">
            <w:pPr>
              <w:jc w:val="center"/>
            </w:pPr>
            <w:r w:rsidRPr="00280F56">
              <w:t>Accel_Z</w:t>
            </w:r>
            <w:r w:rsidRPr="00280F56">
              <w:br/>
              <w:t>average</w:t>
            </w:r>
            <w:r w:rsidRPr="00280F56">
              <w:br/>
              <w:t>m/s</w:t>
            </w:r>
            <w:r w:rsidRPr="00280F56">
              <w:rPr>
                <w:vertAlign w:val="superscript"/>
              </w:rPr>
              <w:t>2</w:t>
            </w:r>
          </w:p>
        </w:tc>
        <w:tc>
          <w:tcPr>
            <w:tcW w:w="1510" w:type="dxa"/>
            <w:vAlign w:val="bottom"/>
          </w:tcPr>
          <w:p w14:paraId="6439CBF8" w14:textId="77777777" w:rsidR="00947CC6" w:rsidRPr="00280F56" w:rsidRDefault="00947CC6" w:rsidP="00C205C0">
            <w:pPr>
              <w:jc w:val="center"/>
            </w:pPr>
            <w:r w:rsidRPr="00280F56">
              <w:t>Gyro_X</w:t>
            </w:r>
            <w:r w:rsidRPr="00280F56">
              <w:br/>
              <w:t>average</w:t>
            </w:r>
            <w:r w:rsidRPr="00280F56">
              <w:br/>
              <w:t>degree/sec</w:t>
            </w:r>
          </w:p>
        </w:tc>
        <w:tc>
          <w:tcPr>
            <w:tcW w:w="1510" w:type="dxa"/>
            <w:vAlign w:val="bottom"/>
          </w:tcPr>
          <w:p w14:paraId="1852C2C9" w14:textId="77777777" w:rsidR="00947CC6" w:rsidRPr="00280F56" w:rsidRDefault="00947CC6" w:rsidP="00C205C0">
            <w:pPr>
              <w:jc w:val="center"/>
            </w:pPr>
            <w:r w:rsidRPr="00280F56">
              <w:t>Gyro_Y</w:t>
            </w:r>
            <w:r w:rsidRPr="00280F56">
              <w:br/>
              <w:t>average</w:t>
            </w:r>
            <w:r w:rsidRPr="00280F56">
              <w:br/>
              <w:t>degree/sec</w:t>
            </w:r>
          </w:p>
        </w:tc>
        <w:tc>
          <w:tcPr>
            <w:tcW w:w="1511" w:type="dxa"/>
            <w:vAlign w:val="bottom"/>
          </w:tcPr>
          <w:p w14:paraId="3A075CC1" w14:textId="77777777" w:rsidR="00947CC6" w:rsidRPr="00280F56" w:rsidRDefault="00947CC6" w:rsidP="00C205C0">
            <w:pPr>
              <w:jc w:val="center"/>
            </w:pPr>
            <w:r w:rsidRPr="00280F56">
              <w:t>Gyro_Z</w:t>
            </w:r>
            <w:r w:rsidRPr="00280F56">
              <w:br/>
              <w:t>average</w:t>
            </w:r>
            <w:r w:rsidRPr="00280F56">
              <w:br/>
              <w:t>degree/sec</w:t>
            </w:r>
          </w:p>
        </w:tc>
      </w:tr>
      <w:tr w:rsidR="00947CC6" w:rsidRPr="00280F56" w14:paraId="3512D26D" w14:textId="77777777" w:rsidTr="000120B4">
        <w:tc>
          <w:tcPr>
            <w:tcW w:w="1510" w:type="dxa"/>
            <w:vAlign w:val="bottom"/>
          </w:tcPr>
          <w:p w14:paraId="507A21DD" w14:textId="77777777" w:rsidR="00947CC6" w:rsidRPr="00280F56" w:rsidRDefault="00947CC6" w:rsidP="00C205C0">
            <w:pPr>
              <w:jc w:val="center"/>
            </w:pPr>
            <w:r w:rsidRPr="00280F56">
              <w:t>-0.19154</w:t>
            </w:r>
          </w:p>
        </w:tc>
        <w:tc>
          <w:tcPr>
            <w:tcW w:w="1510" w:type="dxa"/>
            <w:vAlign w:val="bottom"/>
          </w:tcPr>
          <w:p w14:paraId="7871EE14" w14:textId="77777777" w:rsidR="00947CC6" w:rsidRPr="00280F56" w:rsidRDefault="00947CC6" w:rsidP="00C205C0">
            <w:pPr>
              <w:jc w:val="center"/>
            </w:pPr>
            <w:r w:rsidRPr="00280F56">
              <w:t>0.11971</w:t>
            </w:r>
          </w:p>
        </w:tc>
        <w:tc>
          <w:tcPr>
            <w:tcW w:w="1510" w:type="dxa"/>
            <w:vAlign w:val="bottom"/>
          </w:tcPr>
          <w:p w14:paraId="45C76A74" w14:textId="77777777" w:rsidR="00947CC6" w:rsidRPr="00280F56" w:rsidRDefault="00947CC6" w:rsidP="00C205C0">
            <w:pPr>
              <w:jc w:val="center"/>
            </w:pPr>
            <w:r w:rsidRPr="00280F56">
              <w:t>10.24718</w:t>
            </w:r>
          </w:p>
        </w:tc>
        <w:tc>
          <w:tcPr>
            <w:tcW w:w="1510" w:type="dxa"/>
            <w:vAlign w:val="bottom"/>
          </w:tcPr>
          <w:p w14:paraId="0E4BC148" w14:textId="77777777" w:rsidR="00947CC6" w:rsidRPr="00280F56" w:rsidRDefault="00947CC6" w:rsidP="00C205C0">
            <w:pPr>
              <w:jc w:val="center"/>
            </w:pPr>
            <w:r w:rsidRPr="00280F56">
              <w:t>0.027712</w:t>
            </w:r>
          </w:p>
        </w:tc>
        <w:tc>
          <w:tcPr>
            <w:tcW w:w="1510" w:type="dxa"/>
            <w:vAlign w:val="bottom"/>
          </w:tcPr>
          <w:p w14:paraId="0B42922B" w14:textId="77777777" w:rsidR="00947CC6" w:rsidRPr="00280F56" w:rsidRDefault="00947CC6" w:rsidP="00C205C0">
            <w:pPr>
              <w:jc w:val="center"/>
            </w:pPr>
            <w:r w:rsidRPr="00280F56">
              <w:t>0.006262</w:t>
            </w:r>
          </w:p>
        </w:tc>
        <w:tc>
          <w:tcPr>
            <w:tcW w:w="1511" w:type="dxa"/>
            <w:vAlign w:val="bottom"/>
          </w:tcPr>
          <w:p w14:paraId="13EE3924" w14:textId="77777777" w:rsidR="00947CC6" w:rsidRPr="00280F56" w:rsidRDefault="00947CC6" w:rsidP="00C205C0">
            <w:pPr>
              <w:jc w:val="center"/>
            </w:pPr>
            <w:r w:rsidRPr="00280F56">
              <w:t>-0.01092496</w:t>
            </w:r>
          </w:p>
        </w:tc>
      </w:tr>
      <w:tr w:rsidR="00947CC6" w:rsidRPr="00280F56" w14:paraId="15E7A401" w14:textId="77777777" w:rsidTr="000120B4">
        <w:tc>
          <w:tcPr>
            <w:tcW w:w="1510" w:type="dxa"/>
            <w:vAlign w:val="bottom"/>
          </w:tcPr>
          <w:p w14:paraId="2E1F69DA" w14:textId="77777777" w:rsidR="00947CC6" w:rsidRPr="00280F56" w:rsidRDefault="00947CC6" w:rsidP="00C205C0">
            <w:pPr>
              <w:jc w:val="center"/>
            </w:pPr>
            <w:r w:rsidRPr="00280F56">
              <w:t>-0.1652</w:t>
            </w:r>
          </w:p>
        </w:tc>
        <w:tc>
          <w:tcPr>
            <w:tcW w:w="1510" w:type="dxa"/>
            <w:vAlign w:val="bottom"/>
          </w:tcPr>
          <w:p w14:paraId="062CAA43" w14:textId="77777777" w:rsidR="00947CC6" w:rsidRPr="00280F56" w:rsidRDefault="00947CC6" w:rsidP="00C205C0">
            <w:pPr>
              <w:jc w:val="center"/>
            </w:pPr>
            <w:r w:rsidRPr="00280F56">
              <w:t>0.043096</w:t>
            </w:r>
          </w:p>
        </w:tc>
        <w:tc>
          <w:tcPr>
            <w:tcW w:w="1510" w:type="dxa"/>
            <w:vAlign w:val="bottom"/>
          </w:tcPr>
          <w:p w14:paraId="7A8C8C8D" w14:textId="77777777" w:rsidR="00947CC6" w:rsidRPr="00280F56" w:rsidRDefault="00947CC6" w:rsidP="00C205C0">
            <w:pPr>
              <w:jc w:val="center"/>
            </w:pPr>
            <w:r w:rsidRPr="00280F56">
              <w:t>10.27831</w:t>
            </w:r>
          </w:p>
        </w:tc>
        <w:tc>
          <w:tcPr>
            <w:tcW w:w="1510" w:type="dxa"/>
            <w:vAlign w:val="bottom"/>
          </w:tcPr>
          <w:p w14:paraId="7CF8F09C" w14:textId="77777777" w:rsidR="00947CC6" w:rsidRPr="00280F56" w:rsidRDefault="00947CC6" w:rsidP="00C205C0">
            <w:pPr>
              <w:jc w:val="center"/>
            </w:pPr>
            <w:r w:rsidRPr="00280F56">
              <w:t>0.031043</w:t>
            </w:r>
          </w:p>
        </w:tc>
        <w:tc>
          <w:tcPr>
            <w:tcW w:w="1510" w:type="dxa"/>
            <w:vAlign w:val="bottom"/>
          </w:tcPr>
          <w:p w14:paraId="75338662" w14:textId="77777777" w:rsidR="00947CC6" w:rsidRPr="00280F56" w:rsidRDefault="00947CC6" w:rsidP="00C205C0">
            <w:pPr>
              <w:jc w:val="center"/>
            </w:pPr>
            <w:r w:rsidRPr="00280F56">
              <w:t>0.004663</w:t>
            </w:r>
          </w:p>
        </w:tc>
        <w:tc>
          <w:tcPr>
            <w:tcW w:w="1511" w:type="dxa"/>
            <w:vAlign w:val="bottom"/>
          </w:tcPr>
          <w:p w14:paraId="54B7453A" w14:textId="77777777" w:rsidR="00947CC6" w:rsidRPr="00280F56" w:rsidRDefault="00947CC6" w:rsidP="00C205C0">
            <w:pPr>
              <w:jc w:val="center"/>
            </w:pPr>
            <w:r w:rsidRPr="00280F56">
              <w:t>-0.01652067</w:t>
            </w:r>
          </w:p>
        </w:tc>
      </w:tr>
      <w:tr w:rsidR="00947CC6" w:rsidRPr="00280F56" w14:paraId="1916F9CA" w14:textId="77777777" w:rsidTr="000120B4">
        <w:tc>
          <w:tcPr>
            <w:tcW w:w="1510" w:type="dxa"/>
            <w:vAlign w:val="bottom"/>
          </w:tcPr>
          <w:p w14:paraId="728B7D59" w14:textId="77777777" w:rsidR="00947CC6" w:rsidRPr="00280F56" w:rsidRDefault="00947CC6" w:rsidP="00C205C0">
            <w:pPr>
              <w:jc w:val="center"/>
            </w:pPr>
            <w:r w:rsidRPr="00280F56">
              <w:t>-0.17957</w:t>
            </w:r>
          </w:p>
        </w:tc>
        <w:tc>
          <w:tcPr>
            <w:tcW w:w="1510" w:type="dxa"/>
            <w:vAlign w:val="bottom"/>
          </w:tcPr>
          <w:p w14:paraId="6C54A801" w14:textId="77777777" w:rsidR="00947CC6" w:rsidRPr="00280F56" w:rsidRDefault="00947CC6" w:rsidP="00C205C0">
            <w:pPr>
              <w:jc w:val="center"/>
            </w:pPr>
            <w:r w:rsidRPr="00280F56">
              <w:t>0.050278</w:t>
            </w:r>
          </w:p>
        </w:tc>
        <w:tc>
          <w:tcPr>
            <w:tcW w:w="1510" w:type="dxa"/>
            <w:vAlign w:val="bottom"/>
          </w:tcPr>
          <w:p w14:paraId="06BE2521" w14:textId="77777777" w:rsidR="00947CC6" w:rsidRPr="00280F56" w:rsidRDefault="00947CC6" w:rsidP="00C205C0">
            <w:pPr>
              <w:jc w:val="center"/>
            </w:pPr>
            <w:r w:rsidRPr="00280F56">
              <w:t>10.20888</w:t>
            </w:r>
          </w:p>
        </w:tc>
        <w:tc>
          <w:tcPr>
            <w:tcW w:w="1510" w:type="dxa"/>
            <w:vAlign w:val="bottom"/>
          </w:tcPr>
          <w:p w14:paraId="47A312B8" w14:textId="77777777" w:rsidR="00947CC6" w:rsidRPr="00280F56" w:rsidRDefault="00947CC6" w:rsidP="00C205C0">
            <w:pPr>
              <w:jc w:val="center"/>
            </w:pPr>
            <w:r w:rsidRPr="00280F56">
              <w:t>0.033441</w:t>
            </w:r>
          </w:p>
        </w:tc>
        <w:tc>
          <w:tcPr>
            <w:tcW w:w="1510" w:type="dxa"/>
            <w:vAlign w:val="bottom"/>
          </w:tcPr>
          <w:p w14:paraId="5611EB5E" w14:textId="77777777" w:rsidR="00947CC6" w:rsidRPr="00280F56" w:rsidRDefault="00947CC6" w:rsidP="00C205C0">
            <w:pPr>
              <w:jc w:val="center"/>
            </w:pPr>
            <w:r w:rsidRPr="00280F56">
              <w:t>0.001732</w:t>
            </w:r>
          </w:p>
        </w:tc>
        <w:tc>
          <w:tcPr>
            <w:tcW w:w="1511" w:type="dxa"/>
            <w:vAlign w:val="bottom"/>
          </w:tcPr>
          <w:p w14:paraId="087F5CC7" w14:textId="77777777" w:rsidR="00947CC6" w:rsidRPr="00280F56" w:rsidRDefault="00947CC6" w:rsidP="00C205C0">
            <w:pPr>
              <w:jc w:val="center"/>
            </w:pPr>
            <w:r w:rsidRPr="00280F56">
              <w:t>-0.0085268</w:t>
            </w:r>
          </w:p>
        </w:tc>
      </w:tr>
    </w:tbl>
    <w:p w14:paraId="21797667" w14:textId="77777777" w:rsidR="00947CC6" w:rsidRDefault="00947CC6" w:rsidP="00947CC6">
      <w:pPr>
        <w:pStyle w:val="BodyText"/>
      </w:pPr>
    </w:p>
    <w:p w14:paraId="4BC013DA" w14:textId="4DF8DF2A" w:rsidR="00947CC6" w:rsidRPr="00280F56" w:rsidRDefault="00CD550E" w:rsidP="00947CC6">
      <w:pPr>
        <w:pStyle w:val="BodyText"/>
      </w:pPr>
      <w:r>
        <w:t xml:space="preserve">The rationale for calibration is based on the works of Qureshi et al </w:t>
      </w:r>
      <w:r>
        <w:fldChar w:fldCharType="begin" w:fldLock="1"/>
      </w:r>
      <w:r w:rsidR="00322005">
        <w:instrText>ADDIN CSL_CITATION {"citationItems":[{"id":"ITEM-1","itemData":{"DOI":"10.1109/JSEN.2017.2751572","ISSN":"1530437X","abstract":"Recently, micro electro-mechanical systems (MEMS) inertial sensors have found their way in various applications. These sensors are fairly low cost and easily available but their measurements are noisy and imprecise, which poses the necessity of calibration. In this paper, we present an approach to calibrate an inertial measurement unit (IMU) comprised of a low-cost tri-axial MEMS accelerometer and a gyroscope. As opposed to existing methods, our method is truly infield as it requires no external equipment and utilizes gravity signal as a stable reference. It only requires the sensor to be placed in approximate orientations, along with the application of simple rotations. This also offers easier and quicker calibration comparatively. We analyzed the method by performing experiments on two different IMUs: an in-house built IMU and a commercially calibrated IMU. We also calibrated the in-house built IMU using an aviation grade rate table for comparison. The results validate the calibration method as a useful low-cost IMU calibration scheme.","author":[{"dropping-particle":"","family":"Qureshi","given":"Umar","non-dropping-particle":"","parse-names":false,"suffix":""},{"dropping-particle":"","family":"Golnaraghi","given":"Farid","non-dropping-particle":"","parse-names":false,"suffix":""}],"container-title":"IEEE Sensors Journal","id":"ITEM-1","issue":"22","issued":{"date-parts":[["2017","11","15"]]},"page":"7479-7486","publisher":"Institute of Electrical and Electronics Engineers Inc.","title":"An Algorithm for the In-Field Calibration of a MEMS IMU","type":"article-journal","volume":"17"},"uris":["http://www.mendeley.com/documents/?uuid=7a45befc-59c7-37ba-b6e2-afadf5b59f19"]}],"mendeley":{"formattedCitation":"(Qureshi &amp; Golnaraghi, 2017)","plainTextFormattedCitation":"(Qureshi &amp; Golnaraghi, 2017)","previouslyFormattedCitation":"(Qureshi &amp; Golnaraghi, 2017)"},"properties":{"noteIndex":0},"schema":"https://github.com/citation-style-language/schema/raw/master/csl-citation.json"}</w:instrText>
      </w:r>
      <w:r>
        <w:fldChar w:fldCharType="separate"/>
      </w:r>
      <w:r w:rsidRPr="00CD550E">
        <w:rPr>
          <w:noProof/>
        </w:rPr>
        <w:t>(Qureshi &amp; Golnaraghi, 2017)</w:t>
      </w:r>
      <w:r>
        <w:fldChar w:fldCharType="end"/>
      </w:r>
      <w:r>
        <w:t xml:space="preserve"> </w:t>
      </w:r>
      <w:r>
        <w:br/>
        <w:t>but utilised a</w:t>
      </w:r>
      <w:r w:rsidR="00947CC6" w:rsidRPr="00280F56">
        <w:t xml:space="preserve"> set of setsquares (permitting fixed angles of 0,30,45,60 and 90 degrees) </w:t>
      </w:r>
      <w:r w:rsidR="00A84952">
        <w:t xml:space="preserve">to </w:t>
      </w:r>
      <w:r>
        <w:t xml:space="preserve">align the </w:t>
      </w:r>
      <w:r w:rsidR="00947CC6">
        <w:t>IMU</w:t>
      </w:r>
      <w:r w:rsidR="00947CC6" w:rsidRPr="00280F56">
        <w:t xml:space="preserve"> sensors </w:t>
      </w:r>
      <w:r>
        <w:t xml:space="preserve">in </w:t>
      </w:r>
      <w:r w:rsidR="001C49D1">
        <w:t xml:space="preserve">increments </w:t>
      </w:r>
      <w:r>
        <w:t xml:space="preserve">of </w:t>
      </w:r>
      <w:r w:rsidR="001C49D1">
        <w:rPr>
          <w:rFonts w:cs="Calibri"/>
        </w:rPr>
        <w:t>π</w:t>
      </w:r>
      <w:r w:rsidR="001C49D1">
        <w:t>/2 radians (</w:t>
      </w:r>
      <w:r>
        <w:t>90 degrees</w:t>
      </w:r>
      <w:r w:rsidR="001C49D1">
        <w:t>)</w:t>
      </w:r>
      <w:r>
        <w:t xml:space="preserve"> </w:t>
      </w:r>
      <w:r w:rsidR="00947CC6" w:rsidRPr="00280F56">
        <w:t>to apply appropriate offset and bias values</w:t>
      </w:r>
      <w:r w:rsidR="001C49D1">
        <w:t xml:space="preserve"> (</w:t>
      </w:r>
      <w:r w:rsidR="00A84952">
        <w:t>access to the robot arm was not available at the time</w:t>
      </w:r>
      <w:r w:rsidR="001C49D1">
        <w:t>)</w:t>
      </w:r>
      <w:r w:rsidR="00947CC6" w:rsidRPr="00280F56">
        <w:t>.</w:t>
      </w:r>
      <w:r>
        <w:t xml:space="preserve"> </w:t>
      </w:r>
      <w:r w:rsidR="00A84952">
        <w:br/>
      </w:r>
      <w:r w:rsidR="00947CC6" w:rsidRPr="00280F56">
        <w:t xml:space="preserve">The gyroscope calibration is easiest to determine so </w:t>
      </w:r>
      <w:proofErr w:type="gramStart"/>
      <w:r w:rsidR="00947CC6" w:rsidRPr="00280F56">
        <w:t>is dealt</w:t>
      </w:r>
      <w:proofErr w:type="gramEnd"/>
      <w:r w:rsidR="00947CC6" w:rsidRPr="00280F56">
        <w:t xml:space="preserve"> with first.</w:t>
      </w:r>
      <w:r w:rsidR="00947CC6" w:rsidRPr="00280F56">
        <w:br/>
        <w:t xml:space="preserve">At rest, all gyroscope readings should be zero so averaging the deviations from this should suffice for a bias offset value in each axis direction. Table </w:t>
      </w:r>
      <w:r w:rsidR="00947CC6">
        <w:t>3</w:t>
      </w:r>
      <w:r w:rsidR="00947CC6" w:rsidRPr="00280F56">
        <w:t xml:space="preserve">.2 lists gyroscope offset values for the </w:t>
      </w:r>
      <w:r w:rsidR="00DB7715">
        <w:t>central</w:t>
      </w:r>
      <w:r w:rsidR="00947CC6" w:rsidRPr="00280F56">
        <w:t xml:space="preserve"> </w:t>
      </w:r>
      <w:r w:rsidR="00947CC6">
        <w:t>IMU</w:t>
      </w:r>
      <w:r w:rsidR="00947CC6" w:rsidRPr="00280F56">
        <w:t>.</w:t>
      </w:r>
    </w:p>
    <w:p w14:paraId="0DF9EBFD" w14:textId="77777777" w:rsidR="002E2FBE" w:rsidRDefault="002E2FBE">
      <w:pPr>
        <w:rPr>
          <w:rFonts w:ascii="Calibri" w:hAnsi="Calibri"/>
          <w:noProof/>
          <w:szCs w:val="20"/>
        </w:rPr>
      </w:pPr>
      <w:r>
        <w:br w:type="page"/>
      </w:r>
    </w:p>
    <w:p w14:paraId="22C66225" w14:textId="39D0F9FC" w:rsidR="00947CC6" w:rsidRPr="00280F56" w:rsidRDefault="00947CC6" w:rsidP="00806D15">
      <w:pPr>
        <w:pStyle w:val="Caption"/>
      </w:pPr>
      <w:bookmarkStart w:id="88" w:name="_Toc147920999"/>
      <w:r w:rsidRPr="00280F56">
        <w:lastRenderedPageBreak/>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w:t>
      </w:r>
      <w:r w:rsidR="00C5580D">
        <w:fldChar w:fldCharType="end"/>
      </w:r>
      <w:r w:rsidRPr="00280F56">
        <w:t xml:space="preserve"> </w:t>
      </w:r>
      <w:r w:rsidR="00DB7715">
        <w:t>Central</w:t>
      </w:r>
      <w:r w:rsidRPr="00280F56">
        <w:t xml:space="preserve"> </w:t>
      </w:r>
      <w:r>
        <w:t>IMU</w:t>
      </w:r>
      <w:r w:rsidRPr="00280F56">
        <w:t xml:space="preserve"> </w:t>
      </w:r>
      <w:r w:rsidR="00C205C0">
        <w:t>g</w:t>
      </w:r>
      <w:r w:rsidRPr="00280F56">
        <w:t xml:space="preserve">yroscope </w:t>
      </w:r>
      <w:r w:rsidR="00C205C0">
        <w:t>c</w:t>
      </w:r>
      <w:r w:rsidR="00CD550E">
        <w:t>alibration</w:t>
      </w:r>
      <w:r w:rsidR="002E2FBE">
        <w:t xml:space="preserve"> values.</w:t>
      </w:r>
      <w:bookmarkEnd w:id="88"/>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947CC6" w:rsidRPr="00280F56" w14:paraId="27F3FE51" w14:textId="77777777" w:rsidTr="000120B4">
        <w:trPr>
          <w:trHeight w:val="1076"/>
        </w:trPr>
        <w:tc>
          <w:tcPr>
            <w:tcW w:w="1156" w:type="dxa"/>
          </w:tcPr>
          <w:p w14:paraId="2FAFF804" w14:textId="77777777" w:rsidR="00947CC6" w:rsidRPr="00280F56" w:rsidRDefault="00947CC6" w:rsidP="001C49D1">
            <w:r w:rsidRPr="00280F56">
              <w:br/>
              <w:t>Axis</w:t>
            </w:r>
          </w:p>
        </w:tc>
        <w:tc>
          <w:tcPr>
            <w:tcW w:w="1391" w:type="dxa"/>
          </w:tcPr>
          <w:p w14:paraId="0CCA6B60" w14:textId="77777777" w:rsidR="00947CC6" w:rsidRPr="00280F56" w:rsidRDefault="00947CC6" w:rsidP="001C49D1">
            <w:pPr>
              <w:rPr>
                <w:rFonts w:cs="Calibri"/>
                <w:color w:val="000000"/>
                <w:szCs w:val="22"/>
              </w:rPr>
            </w:pPr>
            <w:r w:rsidRPr="00280F56">
              <w:rPr>
                <w:rFonts w:cs="Calibri"/>
                <w:color w:val="000000"/>
                <w:szCs w:val="22"/>
              </w:rPr>
              <w:t>Flat, Facing Up</w:t>
            </w:r>
          </w:p>
        </w:tc>
        <w:tc>
          <w:tcPr>
            <w:tcW w:w="1134" w:type="dxa"/>
          </w:tcPr>
          <w:p w14:paraId="4C860503" w14:textId="77777777" w:rsidR="00947CC6" w:rsidRPr="00280F56" w:rsidRDefault="00947CC6" w:rsidP="001C49D1">
            <w:pPr>
              <w:rPr>
                <w:rFonts w:cs="Calibri"/>
                <w:color w:val="000000"/>
                <w:szCs w:val="22"/>
              </w:rPr>
            </w:pPr>
            <w:r w:rsidRPr="00280F56">
              <w:rPr>
                <w:rFonts w:cs="Calibri"/>
                <w:color w:val="000000"/>
                <w:szCs w:val="22"/>
              </w:rPr>
              <w:t>Flat, Facing Down</w:t>
            </w:r>
          </w:p>
        </w:tc>
        <w:tc>
          <w:tcPr>
            <w:tcW w:w="1134" w:type="dxa"/>
          </w:tcPr>
          <w:p w14:paraId="4C7B1456" w14:textId="77777777" w:rsidR="00947CC6" w:rsidRPr="00280F56" w:rsidRDefault="00947CC6" w:rsidP="001C49D1">
            <w:pPr>
              <w:rPr>
                <w:rFonts w:cs="Calibri"/>
                <w:color w:val="000000"/>
                <w:szCs w:val="22"/>
              </w:rPr>
            </w:pPr>
            <w:r w:rsidRPr="00280F56">
              <w:rPr>
                <w:rFonts w:cs="Calibri"/>
                <w:color w:val="000000"/>
                <w:szCs w:val="22"/>
              </w:rPr>
              <w:t>90deg, tilting left</w:t>
            </w:r>
          </w:p>
        </w:tc>
        <w:tc>
          <w:tcPr>
            <w:tcW w:w="1134" w:type="dxa"/>
          </w:tcPr>
          <w:p w14:paraId="28C815B0" w14:textId="77777777" w:rsidR="00947CC6" w:rsidRPr="00280F56" w:rsidRDefault="00947CC6" w:rsidP="001C49D1">
            <w:pPr>
              <w:rPr>
                <w:rFonts w:cs="Calibri"/>
                <w:color w:val="000000"/>
                <w:szCs w:val="22"/>
              </w:rPr>
            </w:pPr>
            <w:r w:rsidRPr="00280F56">
              <w:rPr>
                <w:rFonts w:cs="Calibri"/>
                <w:color w:val="000000"/>
                <w:szCs w:val="22"/>
              </w:rPr>
              <w:t>90deg, tilting right</w:t>
            </w:r>
          </w:p>
        </w:tc>
        <w:tc>
          <w:tcPr>
            <w:tcW w:w="1134" w:type="dxa"/>
          </w:tcPr>
          <w:p w14:paraId="1EF4D0BD" w14:textId="77777777" w:rsidR="00947CC6" w:rsidRPr="00280F56" w:rsidRDefault="00947CC6" w:rsidP="001C49D1">
            <w:pPr>
              <w:rPr>
                <w:rFonts w:cs="Calibri"/>
                <w:color w:val="000000"/>
                <w:szCs w:val="22"/>
              </w:rPr>
            </w:pPr>
            <w:r w:rsidRPr="00280F56">
              <w:rPr>
                <w:rFonts w:cs="Calibri"/>
                <w:color w:val="000000"/>
                <w:szCs w:val="22"/>
              </w:rPr>
              <w:t>Tilting Up</w:t>
            </w:r>
          </w:p>
        </w:tc>
        <w:tc>
          <w:tcPr>
            <w:tcW w:w="1134" w:type="dxa"/>
          </w:tcPr>
          <w:p w14:paraId="30F8A74C" w14:textId="77777777" w:rsidR="00947CC6" w:rsidRPr="00280F56" w:rsidRDefault="00947CC6" w:rsidP="001C49D1">
            <w:pPr>
              <w:rPr>
                <w:rFonts w:cs="Calibri"/>
                <w:color w:val="000000"/>
                <w:szCs w:val="22"/>
              </w:rPr>
            </w:pPr>
            <w:r w:rsidRPr="00280F56">
              <w:rPr>
                <w:rFonts w:cs="Calibri"/>
                <w:color w:val="000000"/>
                <w:szCs w:val="22"/>
              </w:rPr>
              <w:t>Tilting Down</w:t>
            </w:r>
          </w:p>
        </w:tc>
        <w:tc>
          <w:tcPr>
            <w:tcW w:w="1559" w:type="dxa"/>
          </w:tcPr>
          <w:p w14:paraId="4E36D0C5" w14:textId="77777777" w:rsidR="00947CC6" w:rsidRPr="00280F56" w:rsidRDefault="00947CC6" w:rsidP="001C49D1">
            <w:pPr>
              <w:rPr>
                <w:rFonts w:cs="Calibri"/>
                <w:color w:val="000000"/>
                <w:szCs w:val="22"/>
              </w:rPr>
            </w:pPr>
            <w:r w:rsidRPr="00280F56">
              <w:rPr>
                <w:rFonts w:cs="Calibri"/>
                <w:color w:val="000000"/>
                <w:szCs w:val="22"/>
              </w:rPr>
              <w:t>Average</w:t>
            </w:r>
            <w:r w:rsidRPr="00280F56">
              <w:rPr>
                <w:rFonts w:cs="Calibri"/>
                <w:color w:val="000000"/>
                <w:szCs w:val="22"/>
              </w:rPr>
              <w:br/>
              <w:t>Offset</w:t>
            </w:r>
          </w:p>
        </w:tc>
      </w:tr>
      <w:tr w:rsidR="00947CC6" w:rsidRPr="00280F56" w14:paraId="64ECC89F" w14:textId="77777777" w:rsidTr="00C205C0">
        <w:trPr>
          <w:trHeight w:val="330"/>
        </w:trPr>
        <w:tc>
          <w:tcPr>
            <w:tcW w:w="1156" w:type="dxa"/>
          </w:tcPr>
          <w:p w14:paraId="567040B7" w14:textId="77777777" w:rsidR="00947CC6" w:rsidRPr="00280F56" w:rsidRDefault="00947CC6" w:rsidP="001C49D1">
            <w:r w:rsidRPr="00280F56">
              <w:t>Gyro_X</w:t>
            </w:r>
          </w:p>
        </w:tc>
        <w:tc>
          <w:tcPr>
            <w:tcW w:w="1391" w:type="dxa"/>
          </w:tcPr>
          <w:p w14:paraId="2B6F9DC6" w14:textId="77777777" w:rsidR="00947CC6" w:rsidRPr="00280F56" w:rsidRDefault="00947CC6" w:rsidP="001C49D1">
            <w:pPr>
              <w:rPr>
                <w:rFonts w:cs="Calibri"/>
                <w:color w:val="000000"/>
                <w:szCs w:val="22"/>
              </w:rPr>
            </w:pPr>
            <w:r w:rsidRPr="00280F56">
              <w:rPr>
                <w:rFonts w:cs="Calibri"/>
                <w:color w:val="000000"/>
                <w:szCs w:val="22"/>
              </w:rPr>
              <w:t>0.029521</w:t>
            </w:r>
          </w:p>
        </w:tc>
        <w:tc>
          <w:tcPr>
            <w:tcW w:w="1134" w:type="dxa"/>
          </w:tcPr>
          <w:p w14:paraId="740480FB" w14:textId="77777777" w:rsidR="00947CC6" w:rsidRPr="00280F56" w:rsidRDefault="00947CC6" w:rsidP="001C49D1">
            <w:pPr>
              <w:rPr>
                <w:rFonts w:cs="Calibri"/>
                <w:color w:val="000000"/>
                <w:szCs w:val="22"/>
              </w:rPr>
            </w:pPr>
            <w:r w:rsidRPr="00280F56">
              <w:rPr>
                <w:rFonts w:cs="Calibri"/>
                <w:color w:val="000000"/>
                <w:szCs w:val="22"/>
                <w:lang w:eastAsia="zh-CN"/>
              </w:rPr>
              <w:t>0.029307</w:t>
            </w:r>
          </w:p>
        </w:tc>
        <w:tc>
          <w:tcPr>
            <w:tcW w:w="1134" w:type="dxa"/>
          </w:tcPr>
          <w:p w14:paraId="6BD50508" w14:textId="77777777" w:rsidR="00947CC6" w:rsidRPr="00280F56" w:rsidRDefault="00947CC6" w:rsidP="001C49D1">
            <w:pPr>
              <w:rPr>
                <w:rFonts w:cs="Calibri"/>
                <w:color w:val="000000"/>
                <w:szCs w:val="22"/>
                <w:lang w:eastAsia="zh-CN"/>
              </w:rPr>
            </w:pPr>
            <w:r w:rsidRPr="00280F56">
              <w:rPr>
                <w:rFonts w:cs="Calibri"/>
                <w:color w:val="000000"/>
                <w:szCs w:val="22"/>
              </w:rPr>
              <w:t>0.028777</w:t>
            </w:r>
          </w:p>
        </w:tc>
        <w:tc>
          <w:tcPr>
            <w:tcW w:w="1134" w:type="dxa"/>
          </w:tcPr>
          <w:p w14:paraId="662EFAD1" w14:textId="77777777" w:rsidR="00947CC6" w:rsidRPr="00280F56" w:rsidRDefault="00947CC6" w:rsidP="001C49D1">
            <w:pPr>
              <w:rPr>
                <w:rFonts w:cs="Calibri"/>
                <w:color w:val="000000"/>
                <w:szCs w:val="22"/>
              </w:rPr>
            </w:pPr>
            <w:r w:rsidRPr="00280F56">
              <w:rPr>
                <w:rFonts w:cs="Calibri"/>
                <w:color w:val="000000"/>
                <w:szCs w:val="22"/>
              </w:rPr>
              <w:t>-0.02387</w:t>
            </w:r>
          </w:p>
        </w:tc>
        <w:tc>
          <w:tcPr>
            <w:tcW w:w="1134" w:type="dxa"/>
          </w:tcPr>
          <w:p w14:paraId="335907F5" w14:textId="77777777" w:rsidR="00947CC6" w:rsidRPr="00280F56" w:rsidRDefault="00947CC6" w:rsidP="001C49D1">
            <w:pPr>
              <w:rPr>
                <w:rFonts w:cs="Calibri"/>
                <w:color w:val="000000"/>
                <w:szCs w:val="22"/>
                <w:lang w:eastAsia="zh-CN"/>
              </w:rPr>
            </w:pPr>
            <w:r w:rsidRPr="00280F56">
              <w:rPr>
                <w:rFonts w:cs="Calibri"/>
                <w:color w:val="000000"/>
                <w:szCs w:val="22"/>
              </w:rPr>
              <w:t>0.028599</w:t>
            </w:r>
          </w:p>
          <w:p w14:paraId="79930849" w14:textId="77777777" w:rsidR="00947CC6" w:rsidRPr="00280F56" w:rsidRDefault="00947CC6" w:rsidP="001C49D1">
            <w:pPr>
              <w:rPr>
                <w:rFonts w:cs="Calibri"/>
                <w:color w:val="000000"/>
                <w:szCs w:val="22"/>
              </w:rPr>
            </w:pPr>
          </w:p>
        </w:tc>
        <w:tc>
          <w:tcPr>
            <w:tcW w:w="1134" w:type="dxa"/>
          </w:tcPr>
          <w:p w14:paraId="18B1C0E6" w14:textId="77777777" w:rsidR="00947CC6" w:rsidRPr="00280F56" w:rsidRDefault="00947CC6" w:rsidP="001C49D1">
            <w:pPr>
              <w:rPr>
                <w:rFonts w:cs="Calibri"/>
                <w:color w:val="000000"/>
                <w:szCs w:val="22"/>
                <w:lang w:eastAsia="zh-CN"/>
              </w:rPr>
            </w:pPr>
            <w:r w:rsidRPr="00280F56">
              <w:rPr>
                <w:rFonts w:cs="Calibri"/>
                <w:color w:val="000000"/>
                <w:szCs w:val="22"/>
              </w:rPr>
              <w:t>-0.02385</w:t>
            </w:r>
          </w:p>
          <w:p w14:paraId="7641EC14" w14:textId="77777777" w:rsidR="00947CC6" w:rsidRPr="00280F56" w:rsidRDefault="00947CC6" w:rsidP="001C49D1">
            <w:pPr>
              <w:rPr>
                <w:rFonts w:cs="Calibri"/>
                <w:color w:val="000000"/>
                <w:szCs w:val="22"/>
              </w:rPr>
            </w:pPr>
          </w:p>
        </w:tc>
        <w:tc>
          <w:tcPr>
            <w:tcW w:w="1559" w:type="dxa"/>
          </w:tcPr>
          <w:p w14:paraId="5A0AA1C4" w14:textId="77777777" w:rsidR="00947CC6" w:rsidRPr="00280F56" w:rsidRDefault="00947CC6" w:rsidP="001C49D1">
            <w:pPr>
              <w:rPr>
                <w:rFonts w:cs="Calibri"/>
                <w:color w:val="000000"/>
                <w:szCs w:val="22"/>
              </w:rPr>
            </w:pPr>
            <w:r w:rsidRPr="00280F56">
              <w:rPr>
                <w:rFonts w:cs="Calibri"/>
                <w:color w:val="000000"/>
                <w:szCs w:val="22"/>
              </w:rPr>
              <w:t>0.029078</w:t>
            </w:r>
          </w:p>
        </w:tc>
      </w:tr>
      <w:tr w:rsidR="00947CC6" w:rsidRPr="00280F56" w14:paraId="3D914D49" w14:textId="77777777" w:rsidTr="00C205C0">
        <w:trPr>
          <w:trHeight w:val="209"/>
        </w:trPr>
        <w:tc>
          <w:tcPr>
            <w:tcW w:w="1156" w:type="dxa"/>
          </w:tcPr>
          <w:p w14:paraId="6AD97598" w14:textId="77777777" w:rsidR="00947CC6" w:rsidRPr="00280F56" w:rsidRDefault="00947CC6" w:rsidP="001C49D1">
            <w:r w:rsidRPr="00280F56">
              <w:t>Gyro_Y</w:t>
            </w:r>
          </w:p>
        </w:tc>
        <w:tc>
          <w:tcPr>
            <w:tcW w:w="1391" w:type="dxa"/>
          </w:tcPr>
          <w:p w14:paraId="7E04142C" w14:textId="322E1847" w:rsidR="00947CC6" w:rsidRPr="00280F56" w:rsidRDefault="00947CC6" w:rsidP="001C49D1">
            <w:pPr>
              <w:rPr>
                <w:rFonts w:cs="Calibri"/>
                <w:color w:val="000000"/>
                <w:szCs w:val="22"/>
              </w:rPr>
            </w:pPr>
            <w:r w:rsidRPr="00280F56">
              <w:rPr>
                <w:rFonts w:cs="Calibri"/>
                <w:color w:val="000000"/>
                <w:szCs w:val="22"/>
              </w:rPr>
              <w:t>0.004314</w:t>
            </w:r>
          </w:p>
        </w:tc>
        <w:tc>
          <w:tcPr>
            <w:tcW w:w="1134" w:type="dxa"/>
          </w:tcPr>
          <w:p w14:paraId="3A01CBE0" w14:textId="2D662560" w:rsidR="00947CC6" w:rsidRPr="00280F56" w:rsidRDefault="00947CC6" w:rsidP="001C49D1">
            <w:pPr>
              <w:rPr>
                <w:rFonts w:cs="Calibri"/>
                <w:color w:val="000000"/>
                <w:szCs w:val="22"/>
                <w:lang w:eastAsia="zh-CN"/>
              </w:rPr>
            </w:pPr>
            <w:r w:rsidRPr="00280F56">
              <w:rPr>
                <w:rFonts w:cs="Calibri"/>
                <w:color w:val="000000"/>
                <w:szCs w:val="22"/>
              </w:rPr>
              <w:t>0.004279</w:t>
            </w:r>
          </w:p>
        </w:tc>
        <w:tc>
          <w:tcPr>
            <w:tcW w:w="1134" w:type="dxa"/>
          </w:tcPr>
          <w:p w14:paraId="33DBBD7B" w14:textId="42B49596" w:rsidR="00947CC6" w:rsidRPr="00280F56" w:rsidRDefault="00947CC6" w:rsidP="001C49D1">
            <w:pPr>
              <w:rPr>
                <w:rFonts w:cs="Calibri"/>
                <w:color w:val="000000"/>
                <w:szCs w:val="22"/>
              </w:rPr>
            </w:pPr>
            <w:r w:rsidRPr="00280F56">
              <w:rPr>
                <w:rFonts w:cs="Calibri"/>
                <w:color w:val="000000"/>
                <w:szCs w:val="22"/>
              </w:rPr>
              <w:t>0.018543</w:t>
            </w:r>
          </w:p>
        </w:tc>
        <w:tc>
          <w:tcPr>
            <w:tcW w:w="1134" w:type="dxa"/>
          </w:tcPr>
          <w:p w14:paraId="0AD7A60D" w14:textId="24DB80CC" w:rsidR="00947CC6" w:rsidRPr="00280F56" w:rsidRDefault="00947CC6" w:rsidP="001C49D1">
            <w:pPr>
              <w:rPr>
                <w:rFonts w:cs="Calibri"/>
                <w:color w:val="000000"/>
                <w:szCs w:val="22"/>
              </w:rPr>
            </w:pPr>
            <w:r w:rsidRPr="00280F56">
              <w:rPr>
                <w:rFonts w:cs="Calibri"/>
                <w:color w:val="000000"/>
                <w:szCs w:val="22"/>
              </w:rPr>
              <w:t>0.018462</w:t>
            </w:r>
          </w:p>
        </w:tc>
        <w:tc>
          <w:tcPr>
            <w:tcW w:w="1134" w:type="dxa"/>
          </w:tcPr>
          <w:p w14:paraId="2F79D3BC" w14:textId="13E8DBC4" w:rsidR="00947CC6" w:rsidRPr="00280F56" w:rsidRDefault="00947CC6" w:rsidP="001C49D1">
            <w:pPr>
              <w:rPr>
                <w:rFonts w:cs="Calibri"/>
                <w:color w:val="000000"/>
                <w:szCs w:val="22"/>
              </w:rPr>
            </w:pPr>
            <w:r w:rsidRPr="00280F56">
              <w:rPr>
                <w:rFonts w:cs="Calibri"/>
                <w:color w:val="000000"/>
                <w:szCs w:val="22"/>
              </w:rPr>
              <w:t>0.003848</w:t>
            </w:r>
          </w:p>
        </w:tc>
        <w:tc>
          <w:tcPr>
            <w:tcW w:w="1134" w:type="dxa"/>
          </w:tcPr>
          <w:p w14:paraId="321782BC" w14:textId="6743B6E2" w:rsidR="00947CC6" w:rsidRPr="00280F56" w:rsidRDefault="00947CC6" w:rsidP="001C49D1">
            <w:pPr>
              <w:rPr>
                <w:rFonts w:cs="Calibri"/>
                <w:color w:val="000000"/>
                <w:szCs w:val="22"/>
              </w:rPr>
            </w:pPr>
            <w:r w:rsidRPr="00280F56">
              <w:rPr>
                <w:rFonts w:cs="Calibri"/>
                <w:color w:val="000000"/>
                <w:szCs w:val="22"/>
              </w:rPr>
              <w:t>0.018154</w:t>
            </w:r>
          </w:p>
        </w:tc>
        <w:tc>
          <w:tcPr>
            <w:tcW w:w="1559" w:type="dxa"/>
          </w:tcPr>
          <w:p w14:paraId="4AFF41EF" w14:textId="77777777" w:rsidR="00947CC6" w:rsidRPr="00280F56" w:rsidRDefault="00947CC6" w:rsidP="001C49D1">
            <w:pPr>
              <w:rPr>
                <w:rFonts w:cs="Calibri"/>
                <w:color w:val="000000"/>
                <w:szCs w:val="22"/>
              </w:rPr>
            </w:pPr>
            <w:r w:rsidRPr="00280F56">
              <w:rPr>
                <w:rFonts w:cs="Calibri"/>
                <w:color w:val="000000"/>
                <w:szCs w:val="22"/>
              </w:rPr>
              <w:t>0.004103</w:t>
            </w:r>
          </w:p>
        </w:tc>
      </w:tr>
      <w:tr w:rsidR="00947CC6" w:rsidRPr="00280F56" w14:paraId="7EA87D10" w14:textId="77777777" w:rsidTr="00C205C0">
        <w:trPr>
          <w:trHeight w:val="515"/>
        </w:trPr>
        <w:tc>
          <w:tcPr>
            <w:tcW w:w="1156" w:type="dxa"/>
          </w:tcPr>
          <w:p w14:paraId="0A4EACBC" w14:textId="77777777" w:rsidR="00947CC6" w:rsidRPr="00280F56" w:rsidRDefault="00947CC6" w:rsidP="001C49D1">
            <w:r w:rsidRPr="00280F56">
              <w:t>Gyro_Z</w:t>
            </w:r>
          </w:p>
        </w:tc>
        <w:tc>
          <w:tcPr>
            <w:tcW w:w="1391" w:type="dxa"/>
          </w:tcPr>
          <w:p w14:paraId="07455927" w14:textId="77777777" w:rsidR="00947CC6" w:rsidRPr="00280F56" w:rsidRDefault="00947CC6" w:rsidP="001C49D1">
            <w:pPr>
              <w:rPr>
                <w:rFonts w:cs="Calibri"/>
                <w:color w:val="000000"/>
                <w:szCs w:val="22"/>
                <w:lang w:eastAsia="zh-CN"/>
              </w:rPr>
            </w:pPr>
            <w:r w:rsidRPr="00280F56">
              <w:rPr>
                <w:rFonts w:cs="Calibri"/>
                <w:color w:val="000000"/>
                <w:szCs w:val="22"/>
              </w:rPr>
              <w:t>-0.01118137</w:t>
            </w:r>
          </w:p>
          <w:p w14:paraId="0A79F122" w14:textId="77777777" w:rsidR="00947CC6" w:rsidRPr="00280F56" w:rsidRDefault="00947CC6" w:rsidP="001C49D1">
            <w:pPr>
              <w:rPr>
                <w:rFonts w:cs="Calibri"/>
                <w:color w:val="000000"/>
                <w:szCs w:val="22"/>
              </w:rPr>
            </w:pPr>
          </w:p>
        </w:tc>
        <w:tc>
          <w:tcPr>
            <w:tcW w:w="1134" w:type="dxa"/>
          </w:tcPr>
          <w:p w14:paraId="03244F2A" w14:textId="77777777" w:rsidR="00947CC6" w:rsidRPr="00280F56" w:rsidRDefault="00947CC6" w:rsidP="001C49D1">
            <w:pPr>
              <w:rPr>
                <w:rFonts w:cs="Calibri"/>
                <w:color w:val="000000"/>
                <w:szCs w:val="22"/>
                <w:lang w:eastAsia="zh-CN"/>
              </w:rPr>
            </w:pPr>
            <w:r w:rsidRPr="00280F56">
              <w:rPr>
                <w:rFonts w:cs="Calibri"/>
                <w:color w:val="000000"/>
                <w:szCs w:val="22"/>
              </w:rPr>
              <w:t>-0.0112</w:t>
            </w:r>
          </w:p>
          <w:p w14:paraId="22FDBF5F" w14:textId="77777777" w:rsidR="00947CC6" w:rsidRPr="00280F56" w:rsidRDefault="00947CC6" w:rsidP="001C49D1">
            <w:pPr>
              <w:rPr>
                <w:rFonts w:cs="Calibri"/>
                <w:color w:val="000000"/>
                <w:szCs w:val="22"/>
                <w:lang w:eastAsia="zh-CN"/>
              </w:rPr>
            </w:pPr>
          </w:p>
        </w:tc>
        <w:tc>
          <w:tcPr>
            <w:tcW w:w="1134" w:type="dxa"/>
          </w:tcPr>
          <w:p w14:paraId="7BA3736E" w14:textId="77777777" w:rsidR="00947CC6" w:rsidRPr="00280F56" w:rsidRDefault="00947CC6" w:rsidP="001C49D1">
            <w:pPr>
              <w:rPr>
                <w:rFonts w:cs="Calibri"/>
                <w:color w:val="000000"/>
                <w:szCs w:val="22"/>
                <w:lang w:eastAsia="zh-CN"/>
              </w:rPr>
            </w:pPr>
            <w:r w:rsidRPr="00280F56">
              <w:rPr>
                <w:rFonts w:cs="Calibri"/>
                <w:color w:val="000000"/>
                <w:szCs w:val="22"/>
              </w:rPr>
              <w:t>-8.4E-05</w:t>
            </w:r>
          </w:p>
          <w:p w14:paraId="48904496" w14:textId="77777777" w:rsidR="00947CC6" w:rsidRPr="00280F56" w:rsidRDefault="00947CC6" w:rsidP="001C49D1">
            <w:pPr>
              <w:rPr>
                <w:rFonts w:cs="Calibri"/>
                <w:color w:val="000000"/>
                <w:szCs w:val="22"/>
              </w:rPr>
            </w:pPr>
          </w:p>
        </w:tc>
        <w:tc>
          <w:tcPr>
            <w:tcW w:w="1134" w:type="dxa"/>
          </w:tcPr>
          <w:p w14:paraId="61A4119F" w14:textId="77777777" w:rsidR="00947CC6" w:rsidRPr="00280F56" w:rsidRDefault="00947CC6" w:rsidP="001C49D1">
            <w:pPr>
              <w:rPr>
                <w:rFonts w:cs="Calibri"/>
                <w:color w:val="000000"/>
                <w:szCs w:val="22"/>
                <w:lang w:eastAsia="zh-CN"/>
              </w:rPr>
            </w:pPr>
            <w:r w:rsidRPr="00280F56">
              <w:rPr>
                <w:rFonts w:cs="Calibri"/>
                <w:color w:val="000000"/>
                <w:szCs w:val="22"/>
              </w:rPr>
              <w:t>0.000296</w:t>
            </w:r>
          </w:p>
          <w:p w14:paraId="6E44E683" w14:textId="77777777" w:rsidR="00947CC6" w:rsidRPr="00280F56" w:rsidRDefault="00947CC6" w:rsidP="001C49D1">
            <w:pPr>
              <w:rPr>
                <w:rFonts w:cs="Calibri"/>
                <w:color w:val="000000"/>
                <w:szCs w:val="22"/>
              </w:rPr>
            </w:pPr>
          </w:p>
          <w:p w14:paraId="644C230D" w14:textId="77777777" w:rsidR="00947CC6" w:rsidRPr="00280F56" w:rsidRDefault="00947CC6" w:rsidP="001C49D1">
            <w:pPr>
              <w:rPr>
                <w:rFonts w:cs="Calibri"/>
                <w:szCs w:val="22"/>
              </w:rPr>
            </w:pPr>
          </w:p>
        </w:tc>
        <w:tc>
          <w:tcPr>
            <w:tcW w:w="1134" w:type="dxa"/>
          </w:tcPr>
          <w:p w14:paraId="57E9A67A" w14:textId="77777777" w:rsidR="00947CC6" w:rsidRPr="00280F56" w:rsidRDefault="00947CC6" w:rsidP="001C49D1">
            <w:pPr>
              <w:rPr>
                <w:rFonts w:cs="Calibri"/>
                <w:color w:val="000000"/>
                <w:szCs w:val="22"/>
                <w:lang w:eastAsia="zh-CN"/>
              </w:rPr>
            </w:pPr>
            <w:r w:rsidRPr="00280F56">
              <w:rPr>
                <w:rFonts w:cs="Calibri"/>
                <w:color w:val="000000"/>
                <w:szCs w:val="22"/>
              </w:rPr>
              <w:t>-0.01144</w:t>
            </w:r>
          </w:p>
          <w:p w14:paraId="39A480B8" w14:textId="77777777" w:rsidR="00947CC6" w:rsidRPr="00280F56" w:rsidRDefault="00947CC6" w:rsidP="001C49D1">
            <w:pPr>
              <w:rPr>
                <w:rFonts w:cs="Calibri"/>
                <w:color w:val="000000"/>
                <w:szCs w:val="22"/>
              </w:rPr>
            </w:pPr>
          </w:p>
        </w:tc>
        <w:tc>
          <w:tcPr>
            <w:tcW w:w="1134" w:type="dxa"/>
          </w:tcPr>
          <w:p w14:paraId="76EAE9FB" w14:textId="77777777" w:rsidR="00947CC6" w:rsidRPr="00280F56" w:rsidRDefault="00947CC6" w:rsidP="001C49D1">
            <w:pPr>
              <w:rPr>
                <w:rFonts w:cs="Calibri"/>
                <w:color w:val="000000"/>
                <w:szCs w:val="22"/>
                <w:lang w:eastAsia="zh-CN"/>
              </w:rPr>
            </w:pPr>
            <w:r w:rsidRPr="00280F56">
              <w:rPr>
                <w:rFonts w:cs="Calibri"/>
                <w:color w:val="000000"/>
                <w:szCs w:val="22"/>
              </w:rPr>
              <w:t>0.000378</w:t>
            </w:r>
          </w:p>
          <w:p w14:paraId="2D1F4BE7" w14:textId="77777777" w:rsidR="00947CC6" w:rsidRPr="00280F56" w:rsidRDefault="00947CC6" w:rsidP="001C49D1">
            <w:pPr>
              <w:rPr>
                <w:rFonts w:cs="Calibri"/>
                <w:color w:val="000000"/>
                <w:szCs w:val="22"/>
              </w:rPr>
            </w:pPr>
          </w:p>
          <w:p w14:paraId="24AFB15D" w14:textId="77777777" w:rsidR="00947CC6" w:rsidRPr="00280F56" w:rsidRDefault="00947CC6" w:rsidP="001C49D1">
            <w:pPr>
              <w:rPr>
                <w:rFonts w:cs="Calibri"/>
                <w:szCs w:val="22"/>
              </w:rPr>
            </w:pPr>
          </w:p>
        </w:tc>
        <w:tc>
          <w:tcPr>
            <w:tcW w:w="1559" w:type="dxa"/>
          </w:tcPr>
          <w:p w14:paraId="03340B77" w14:textId="77777777" w:rsidR="00947CC6" w:rsidRPr="00280F56" w:rsidRDefault="00947CC6" w:rsidP="001C49D1">
            <w:pPr>
              <w:rPr>
                <w:rFonts w:cs="Calibri"/>
                <w:color w:val="000000"/>
                <w:szCs w:val="22"/>
              </w:rPr>
            </w:pPr>
            <w:r w:rsidRPr="00280F56">
              <w:rPr>
                <w:rFonts w:cs="Calibri"/>
                <w:color w:val="000000"/>
                <w:szCs w:val="22"/>
              </w:rPr>
              <w:t>0.00743</w:t>
            </w:r>
          </w:p>
        </w:tc>
      </w:tr>
    </w:tbl>
    <w:p w14:paraId="20D2CECB" w14:textId="12E76433" w:rsidR="00947CC6" w:rsidRPr="00280F56" w:rsidRDefault="00947CC6" w:rsidP="00947CC6">
      <w:pPr>
        <w:pStyle w:val="BodyText"/>
      </w:pPr>
      <w:r w:rsidRPr="00280F56">
        <w:br/>
        <w:t xml:space="preserve">Table </w:t>
      </w:r>
      <w:r>
        <w:t>3</w:t>
      </w:r>
      <w:r w:rsidRPr="00280F56">
        <w:t xml:space="preserve">.3 lists the Accelerometer offsets for the </w:t>
      </w:r>
      <w:r w:rsidR="00DB7715">
        <w:t>central</w:t>
      </w:r>
      <w:r w:rsidRPr="00280F56">
        <w:t xml:space="preserve"> </w:t>
      </w:r>
      <w:r>
        <w:t>IMU</w:t>
      </w:r>
      <w:r w:rsidRPr="00280F56">
        <w:t xml:space="preserve">. These were obtained from the axes shown in the table and the </w:t>
      </w:r>
      <w:r>
        <w:t>MATLAB</w:t>
      </w:r>
      <w:r w:rsidRPr="00280F56">
        <w:t xml:space="preserve"> polyfit function </w:t>
      </w:r>
      <w:r w:rsidRPr="00280F56">
        <w:fldChar w:fldCharType="begin" w:fldLock="1"/>
      </w:r>
      <w:r w:rsidR="00D65503">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manualFormatting":"(MATLAB, 2023)","plainTextFormattedCitation":"(Matlab, 2023)","previouslyFormattedCitation":"(Matlab, 2023)"},"properties":{"noteIndex":0},"schema":"https://github.com/citation-style-language/schema/raw/master/csl-citation.json"}</w:instrText>
      </w:r>
      <w:r w:rsidRPr="00280F56">
        <w:fldChar w:fldCharType="separate"/>
      </w:r>
      <w:r w:rsidRPr="00280F56">
        <w:rPr>
          <w:noProof/>
        </w:rPr>
        <w:t>(</w:t>
      </w:r>
      <w:r>
        <w:rPr>
          <w:noProof/>
        </w:rPr>
        <w:t>MATLAB</w:t>
      </w:r>
      <w:r w:rsidRPr="00280F56">
        <w:rPr>
          <w:noProof/>
        </w:rPr>
        <w:t>, 2023)</w:t>
      </w:r>
      <w:r w:rsidRPr="00280F56">
        <w:fldChar w:fldCharType="end"/>
      </w:r>
      <w:r w:rsidRPr="00280F56">
        <w:t xml:space="preserve"> was used to determine the first order equation parameters of slope and offset. X values used were -1, 0 and 1.</w:t>
      </w:r>
    </w:p>
    <w:p w14:paraId="52541597" w14:textId="2762E003" w:rsidR="00947CC6" w:rsidRPr="00280F56" w:rsidRDefault="00947CC6" w:rsidP="00806D15">
      <w:pPr>
        <w:pStyle w:val="Caption"/>
      </w:pPr>
      <w:bookmarkStart w:id="89" w:name="_Toc147921000"/>
      <w:r w:rsidRPr="00280F56">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3</w:t>
      </w:r>
      <w:r w:rsidR="00C5580D">
        <w:fldChar w:fldCharType="end"/>
      </w:r>
      <w:r w:rsidRPr="00280F56">
        <w:t xml:space="preserve"> </w:t>
      </w:r>
      <w:r w:rsidR="00DB7715">
        <w:t>Central</w:t>
      </w:r>
      <w:r w:rsidR="00CD550E">
        <w:t xml:space="preserve"> IMU </w:t>
      </w:r>
      <w:r w:rsidR="00C205C0">
        <w:t>a</w:t>
      </w:r>
      <w:r w:rsidRPr="00280F56">
        <w:t xml:space="preserve">ccelerometer </w:t>
      </w:r>
      <w:r w:rsidR="00C205C0">
        <w:t>s</w:t>
      </w:r>
      <w:r w:rsidRPr="00280F56">
        <w:t xml:space="preserve">lope and </w:t>
      </w:r>
      <w:r w:rsidR="00C205C0">
        <w:t>o</w:t>
      </w:r>
      <w:r w:rsidRPr="00280F56">
        <w:t xml:space="preserve">ffset </w:t>
      </w:r>
      <w:r w:rsidR="00C205C0">
        <w:t>t</w:t>
      </w:r>
      <w:r w:rsidRPr="00280F56">
        <w:t>able</w:t>
      </w:r>
      <w:r w:rsidR="002E2FBE">
        <w:t xml:space="preserve"> </w:t>
      </w:r>
      <w:r w:rsidR="00C205C0">
        <w:t>c</w:t>
      </w:r>
      <w:r w:rsidR="002E2FBE">
        <w:t>alibration values.</w:t>
      </w:r>
      <w:bookmarkEnd w:id="89"/>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947CC6" w:rsidRPr="00280F56" w14:paraId="72148861" w14:textId="77777777" w:rsidTr="000120B4">
        <w:trPr>
          <w:trHeight w:val="1076"/>
        </w:trPr>
        <w:tc>
          <w:tcPr>
            <w:tcW w:w="1156" w:type="dxa"/>
          </w:tcPr>
          <w:p w14:paraId="7ECD2582" w14:textId="77777777" w:rsidR="00947CC6" w:rsidRPr="00280F56" w:rsidRDefault="00947CC6" w:rsidP="002E2FBE">
            <w:r w:rsidRPr="00280F56">
              <w:t>Axis</w:t>
            </w:r>
          </w:p>
        </w:tc>
        <w:tc>
          <w:tcPr>
            <w:tcW w:w="1391" w:type="dxa"/>
          </w:tcPr>
          <w:p w14:paraId="1F24DC66" w14:textId="77777777" w:rsidR="00947CC6" w:rsidRPr="00280F56" w:rsidRDefault="00947CC6" w:rsidP="002E2FBE">
            <w:pPr>
              <w:rPr>
                <w:color w:val="000000"/>
              </w:rPr>
            </w:pPr>
            <w:r w:rsidRPr="00280F56">
              <w:rPr>
                <w:color w:val="000000"/>
              </w:rPr>
              <w:t>Flat, Facing Down (gravity = -1)</w:t>
            </w:r>
          </w:p>
        </w:tc>
        <w:tc>
          <w:tcPr>
            <w:tcW w:w="1391" w:type="dxa"/>
          </w:tcPr>
          <w:p w14:paraId="6427E562" w14:textId="77777777" w:rsidR="00947CC6" w:rsidRPr="00280F56" w:rsidRDefault="00947CC6" w:rsidP="002E2FBE">
            <w:pPr>
              <w:rPr>
                <w:color w:val="000000"/>
              </w:rPr>
            </w:pPr>
            <w:r w:rsidRPr="00280F56">
              <w:rPr>
                <w:color w:val="000000"/>
              </w:rPr>
              <w:t xml:space="preserve">90deg, tilting left </w:t>
            </w:r>
            <w:r w:rsidRPr="00280F56">
              <w:rPr>
                <w:color w:val="000000"/>
              </w:rPr>
              <w:br/>
              <w:t>(gravity = 0)</w:t>
            </w:r>
          </w:p>
        </w:tc>
        <w:tc>
          <w:tcPr>
            <w:tcW w:w="1391" w:type="dxa"/>
          </w:tcPr>
          <w:p w14:paraId="6997C082" w14:textId="77777777" w:rsidR="00947CC6" w:rsidRPr="00280F56" w:rsidRDefault="00947CC6" w:rsidP="002E2FBE">
            <w:pPr>
              <w:rPr>
                <w:color w:val="000000"/>
              </w:rPr>
            </w:pPr>
            <w:r w:rsidRPr="00280F56">
              <w:rPr>
                <w:color w:val="000000"/>
              </w:rPr>
              <w:t>Flat, Facing Up (gravity=1)</w:t>
            </w:r>
          </w:p>
        </w:tc>
        <w:tc>
          <w:tcPr>
            <w:tcW w:w="2126" w:type="dxa"/>
          </w:tcPr>
          <w:p w14:paraId="7DC1283E" w14:textId="77777777" w:rsidR="00947CC6" w:rsidRPr="00280F56" w:rsidRDefault="00947CC6" w:rsidP="002E2FBE">
            <w:pPr>
              <w:rPr>
                <w:color w:val="000000"/>
              </w:rPr>
            </w:pPr>
            <w:r w:rsidRPr="00280F56">
              <w:rPr>
                <w:color w:val="000000"/>
              </w:rPr>
              <w:t>Slope</w:t>
            </w:r>
          </w:p>
        </w:tc>
        <w:tc>
          <w:tcPr>
            <w:tcW w:w="2268" w:type="dxa"/>
          </w:tcPr>
          <w:p w14:paraId="7631DDBD" w14:textId="77777777" w:rsidR="00947CC6" w:rsidRPr="00280F56" w:rsidRDefault="00947CC6" w:rsidP="002E2FBE">
            <w:pPr>
              <w:rPr>
                <w:color w:val="000000"/>
              </w:rPr>
            </w:pPr>
            <w:r w:rsidRPr="00280F56">
              <w:rPr>
                <w:color w:val="000000"/>
              </w:rPr>
              <w:t>Offset</w:t>
            </w:r>
          </w:p>
        </w:tc>
      </w:tr>
      <w:tr w:rsidR="00947CC6" w:rsidRPr="00280F56" w14:paraId="16D98A95" w14:textId="77777777" w:rsidTr="000120B4">
        <w:trPr>
          <w:trHeight w:val="837"/>
        </w:trPr>
        <w:tc>
          <w:tcPr>
            <w:tcW w:w="1156" w:type="dxa"/>
          </w:tcPr>
          <w:p w14:paraId="18C0E0A9" w14:textId="77777777" w:rsidR="00947CC6" w:rsidRPr="00280F56" w:rsidRDefault="00947CC6" w:rsidP="002E2FBE">
            <w:r w:rsidRPr="00280F56">
              <w:t>Accel_X</w:t>
            </w:r>
          </w:p>
        </w:tc>
        <w:tc>
          <w:tcPr>
            <w:tcW w:w="1391" w:type="dxa"/>
          </w:tcPr>
          <w:p w14:paraId="3A776AC4"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02984</w:t>
            </w:r>
          </w:p>
          <w:p w14:paraId="1247C3F6" w14:textId="77777777" w:rsidR="00947CC6" w:rsidRPr="00280F56" w:rsidRDefault="00947CC6" w:rsidP="002E2FBE">
            <w:pPr>
              <w:rPr>
                <w:color w:val="000000"/>
              </w:rPr>
            </w:pPr>
          </w:p>
        </w:tc>
        <w:tc>
          <w:tcPr>
            <w:tcW w:w="1391" w:type="dxa"/>
          </w:tcPr>
          <w:p w14:paraId="66357747"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9.720203</w:t>
            </w:r>
          </w:p>
          <w:p w14:paraId="2C2DC080" w14:textId="77777777" w:rsidR="00947CC6" w:rsidRPr="00280F56" w:rsidRDefault="00947CC6" w:rsidP="002E2FBE">
            <w:pPr>
              <w:rPr>
                <w:color w:val="000000"/>
              </w:rPr>
            </w:pPr>
          </w:p>
        </w:tc>
        <w:tc>
          <w:tcPr>
            <w:tcW w:w="1391" w:type="dxa"/>
          </w:tcPr>
          <w:p w14:paraId="723EC2F1"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20886</w:t>
            </w:r>
          </w:p>
          <w:p w14:paraId="6CC98C96" w14:textId="77777777" w:rsidR="00947CC6" w:rsidRPr="00280F56" w:rsidRDefault="00947CC6" w:rsidP="002E2FBE">
            <w:pPr>
              <w:rPr>
                <w:color w:val="000000"/>
              </w:rPr>
            </w:pPr>
          </w:p>
        </w:tc>
        <w:tc>
          <w:tcPr>
            <w:tcW w:w="2126" w:type="dxa"/>
          </w:tcPr>
          <w:p w14:paraId="0B234C35" w14:textId="77777777" w:rsidR="00947CC6" w:rsidRPr="00280F56" w:rsidRDefault="00947CC6" w:rsidP="002E2FBE">
            <w:pPr>
              <w:rPr>
                <w:color w:val="000000"/>
              </w:rPr>
            </w:pPr>
            <w:r w:rsidRPr="00280F56">
              <w:rPr>
                <w:color w:val="000000"/>
              </w:rPr>
              <w:t>0.0013</w:t>
            </w:r>
          </w:p>
        </w:tc>
        <w:tc>
          <w:tcPr>
            <w:tcW w:w="2268" w:type="dxa"/>
          </w:tcPr>
          <w:p w14:paraId="642F4E84" w14:textId="77777777" w:rsidR="00947CC6" w:rsidRPr="00280F56" w:rsidRDefault="00947CC6" w:rsidP="002E2FBE">
            <w:pPr>
              <w:rPr>
                <w:color w:val="000000"/>
                <w:lang w:eastAsia="zh-CN"/>
              </w:rPr>
            </w:pPr>
            <w:r w:rsidRPr="00280F56">
              <w:rPr>
                <w:color w:val="000000"/>
              </w:rPr>
              <w:t>0.0315</w:t>
            </w:r>
          </w:p>
          <w:p w14:paraId="05E3FFD0" w14:textId="77777777" w:rsidR="00947CC6" w:rsidRPr="00280F56" w:rsidRDefault="00947CC6" w:rsidP="002E2FBE">
            <w:pPr>
              <w:rPr>
                <w:color w:val="000000"/>
              </w:rPr>
            </w:pPr>
          </w:p>
        </w:tc>
      </w:tr>
      <w:tr w:rsidR="00947CC6" w:rsidRPr="00280F56" w14:paraId="5FA3956B" w14:textId="77777777" w:rsidTr="000120B4">
        <w:trPr>
          <w:trHeight w:val="837"/>
        </w:trPr>
        <w:tc>
          <w:tcPr>
            <w:tcW w:w="1156" w:type="dxa"/>
          </w:tcPr>
          <w:p w14:paraId="32A63C90" w14:textId="77777777" w:rsidR="00947CC6" w:rsidRPr="00280F56" w:rsidRDefault="00947CC6" w:rsidP="002E2FBE">
            <w:r w:rsidRPr="00280F56">
              <w:t>Accel_Y</w:t>
            </w:r>
          </w:p>
        </w:tc>
        <w:tc>
          <w:tcPr>
            <w:tcW w:w="1391" w:type="dxa"/>
          </w:tcPr>
          <w:p w14:paraId="2E6E3043"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10395</w:t>
            </w:r>
          </w:p>
          <w:p w14:paraId="543E4CE9" w14:textId="77777777" w:rsidR="00947CC6" w:rsidRPr="00280F56" w:rsidRDefault="00947CC6" w:rsidP="002E2FBE">
            <w:pPr>
              <w:rPr>
                <w:color w:val="000000"/>
              </w:rPr>
            </w:pPr>
          </w:p>
        </w:tc>
        <w:tc>
          <w:tcPr>
            <w:tcW w:w="1391" w:type="dxa"/>
          </w:tcPr>
          <w:p w14:paraId="751966ED"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59628</w:t>
            </w:r>
          </w:p>
          <w:p w14:paraId="6A8E7B98" w14:textId="77777777" w:rsidR="00947CC6" w:rsidRPr="00280F56" w:rsidRDefault="00947CC6" w:rsidP="002E2FBE">
            <w:pPr>
              <w:rPr>
                <w:color w:val="000000"/>
              </w:rPr>
            </w:pPr>
          </w:p>
        </w:tc>
        <w:tc>
          <w:tcPr>
            <w:tcW w:w="1391" w:type="dxa"/>
          </w:tcPr>
          <w:p w14:paraId="77286CD4"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032943</w:t>
            </w:r>
          </w:p>
          <w:p w14:paraId="64E3EF75" w14:textId="77777777" w:rsidR="00947CC6" w:rsidRPr="00280F56" w:rsidRDefault="00947CC6" w:rsidP="002E2FBE">
            <w:pPr>
              <w:rPr>
                <w:color w:val="000000"/>
              </w:rPr>
            </w:pPr>
          </w:p>
        </w:tc>
        <w:tc>
          <w:tcPr>
            <w:tcW w:w="2126" w:type="dxa"/>
          </w:tcPr>
          <w:p w14:paraId="176651D2" w14:textId="77777777" w:rsidR="00947CC6" w:rsidRPr="00280F56" w:rsidRDefault="00947CC6" w:rsidP="002E2FBE">
            <w:pPr>
              <w:rPr>
                <w:color w:val="000000"/>
              </w:rPr>
            </w:pPr>
            <w:r w:rsidRPr="00280F56">
              <w:rPr>
                <w:color w:val="000000"/>
              </w:rPr>
              <w:t>-2.338e-4</w:t>
            </w:r>
          </w:p>
        </w:tc>
        <w:tc>
          <w:tcPr>
            <w:tcW w:w="2268" w:type="dxa"/>
          </w:tcPr>
          <w:p w14:paraId="4B5D917F" w14:textId="77777777" w:rsidR="00947CC6" w:rsidRPr="00280F56" w:rsidRDefault="00947CC6" w:rsidP="002E2FBE">
            <w:pPr>
              <w:rPr>
                <w:color w:val="000000"/>
              </w:rPr>
            </w:pPr>
            <w:r w:rsidRPr="00280F56">
              <w:rPr>
                <w:color w:val="000000"/>
              </w:rPr>
              <w:t>0.0325</w:t>
            </w:r>
          </w:p>
        </w:tc>
      </w:tr>
      <w:tr w:rsidR="00947CC6" w:rsidRPr="00280F56" w14:paraId="06A47BE1" w14:textId="77777777" w:rsidTr="000120B4">
        <w:trPr>
          <w:trHeight w:val="837"/>
        </w:trPr>
        <w:tc>
          <w:tcPr>
            <w:tcW w:w="1156" w:type="dxa"/>
          </w:tcPr>
          <w:p w14:paraId="21A8135F" w14:textId="77777777" w:rsidR="00947CC6" w:rsidRPr="00280F56" w:rsidRDefault="00947CC6" w:rsidP="002E2FBE">
            <w:r w:rsidRPr="00280F56">
              <w:t>Accel_Z</w:t>
            </w:r>
          </w:p>
        </w:tc>
        <w:tc>
          <w:tcPr>
            <w:tcW w:w="1391" w:type="dxa"/>
          </w:tcPr>
          <w:p w14:paraId="47FBF3C2"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9.4977</w:t>
            </w:r>
          </w:p>
          <w:p w14:paraId="27C347EC" w14:textId="77777777" w:rsidR="00947CC6" w:rsidRPr="00280F56" w:rsidRDefault="00947CC6" w:rsidP="002E2FBE">
            <w:pPr>
              <w:rPr>
                <w:color w:val="000000"/>
              </w:rPr>
            </w:pPr>
          </w:p>
        </w:tc>
        <w:tc>
          <w:tcPr>
            <w:tcW w:w="1391" w:type="dxa"/>
          </w:tcPr>
          <w:p w14:paraId="09AAF889"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368226</w:t>
            </w:r>
          </w:p>
          <w:p w14:paraId="7F0D6466" w14:textId="77777777" w:rsidR="00947CC6" w:rsidRPr="00280F56" w:rsidRDefault="00947CC6" w:rsidP="002E2FBE">
            <w:pPr>
              <w:rPr>
                <w:color w:val="000000"/>
              </w:rPr>
            </w:pPr>
          </w:p>
        </w:tc>
        <w:tc>
          <w:tcPr>
            <w:tcW w:w="1391" w:type="dxa"/>
          </w:tcPr>
          <w:p w14:paraId="3FD1ABF1"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10.22617</w:t>
            </w:r>
          </w:p>
          <w:p w14:paraId="69BE2560" w14:textId="77777777" w:rsidR="00947CC6" w:rsidRPr="00280F56" w:rsidRDefault="00947CC6" w:rsidP="002E2FBE">
            <w:pPr>
              <w:rPr>
                <w:color w:val="000000"/>
              </w:rPr>
            </w:pPr>
          </w:p>
        </w:tc>
        <w:tc>
          <w:tcPr>
            <w:tcW w:w="2126" w:type="dxa"/>
          </w:tcPr>
          <w:p w14:paraId="3EACB223" w14:textId="77777777" w:rsidR="00947CC6" w:rsidRPr="00280F56" w:rsidRDefault="00947CC6" w:rsidP="002E2FBE">
            <w:pPr>
              <w:rPr>
                <w:color w:val="000000"/>
              </w:rPr>
            </w:pPr>
            <w:r w:rsidRPr="00280F56">
              <w:rPr>
                <w:color w:val="000000"/>
              </w:rPr>
              <w:t>-1.0244e-4</w:t>
            </w:r>
          </w:p>
          <w:p w14:paraId="023AAF87" w14:textId="77777777" w:rsidR="00947CC6" w:rsidRPr="00280F56" w:rsidRDefault="00947CC6" w:rsidP="002E2FBE"/>
        </w:tc>
        <w:tc>
          <w:tcPr>
            <w:tcW w:w="2268" w:type="dxa"/>
          </w:tcPr>
          <w:p w14:paraId="206C741C" w14:textId="77777777" w:rsidR="00947CC6" w:rsidRPr="00280F56" w:rsidRDefault="00947CC6" w:rsidP="002E2FBE">
            <w:pPr>
              <w:rPr>
                <w:color w:val="000000"/>
                <w:lang w:eastAsia="zh-CN"/>
              </w:rPr>
            </w:pPr>
            <w:r w:rsidRPr="00280F56">
              <w:rPr>
                <w:color w:val="000000"/>
              </w:rPr>
              <w:t>0.0325</w:t>
            </w:r>
          </w:p>
          <w:p w14:paraId="7BAF1423" w14:textId="77777777" w:rsidR="00947CC6" w:rsidRPr="00280F56" w:rsidRDefault="00947CC6" w:rsidP="002E2FBE">
            <w:pPr>
              <w:rPr>
                <w:color w:val="000000"/>
              </w:rPr>
            </w:pPr>
          </w:p>
        </w:tc>
      </w:tr>
    </w:tbl>
    <w:p w14:paraId="6F310F46" w14:textId="0A5CE743" w:rsidR="00947CC6" w:rsidRPr="00280F56" w:rsidRDefault="00CD550E" w:rsidP="00947CC6">
      <w:pPr>
        <w:pStyle w:val="BodyText"/>
      </w:pPr>
      <w:r>
        <w:br/>
      </w:r>
      <w:r w:rsidR="00947CC6" w:rsidRPr="00280F56">
        <w:t xml:space="preserve">The offset and scaling values from Tables </w:t>
      </w:r>
      <w:r>
        <w:t>3</w:t>
      </w:r>
      <w:r w:rsidR="00947CC6" w:rsidRPr="00280F56">
        <w:t xml:space="preserve">.2 and </w:t>
      </w:r>
      <w:r>
        <w:t>3</w:t>
      </w:r>
      <w:r w:rsidR="00947CC6" w:rsidRPr="00280F56">
        <w:t xml:space="preserve">.3 </w:t>
      </w:r>
      <w:proofErr w:type="gramStart"/>
      <w:r w:rsidR="00947CC6" w:rsidRPr="00280F56">
        <w:t>are applied</w:t>
      </w:r>
      <w:proofErr w:type="gramEnd"/>
      <w:r w:rsidR="00947CC6" w:rsidRPr="00280F56">
        <w:t xml:space="preserve"> to each </w:t>
      </w:r>
      <w:r w:rsidR="00A84952">
        <w:t xml:space="preserve">IMU </w:t>
      </w:r>
      <w:r w:rsidR="00947CC6" w:rsidRPr="00280F56">
        <w:t xml:space="preserve">measurement to reduce calibration errors. </w:t>
      </w:r>
      <w:r w:rsidR="002E2FBE">
        <w:t xml:space="preserve">The values </w:t>
      </w:r>
      <w:proofErr w:type="gramStart"/>
      <w:r w:rsidR="002E2FBE">
        <w:t>are entered</w:t>
      </w:r>
      <w:proofErr w:type="gramEnd"/>
      <w:r w:rsidR="002E2FBE">
        <w:t xml:space="preserve"> into the imucapture.py script (see github).</w:t>
      </w:r>
      <w:r w:rsidR="00947CC6" w:rsidRPr="00280F56">
        <w:br/>
      </w:r>
      <w:r w:rsidR="00A84952">
        <w:br/>
      </w:r>
      <w:r w:rsidR="00947CC6" w:rsidRPr="00280F56">
        <w:t>Variation in the output matters as it may mask any differences in technique. Note that there is considerable variation in the output for a completely stationary vehicle, indicating high noise floor of the sensors. The Madgwick, Kalman and Neural Network processes are meant to reduce these errors, providing they are gaussian in nature.</w:t>
      </w:r>
      <w:r w:rsidR="00947CC6" w:rsidRPr="00280F56">
        <w:br/>
      </w:r>
      <w:r w:rsidR="00947CC6" w:rsidRPr="00280F56">
        <w:br/>
        <w:t>With the robotic arm in the neutral position as shown in Figure 3.</w:t>
      </w:r>
      <w:r w:rsidR="002E2FBE">
        <w:t>3</w:t>
      </w:r>
      <w:r w:rsidR="00947CC6" w:rsidRPr="00280F56">
        <w:t xml:space="preserve">, a sample of static results from the robot arm sensors </w:t>
      </w:r>
      <w:proofErr w:type="gramStart"/>
      <w:r w:rsidR="00947CC6" w:rsidRPr="00280F56">
        <w:t>is shown</w:t>
      </w:r>
      <w:proofErr w:type="gramEnd"/>
      <w:r w:rsidR="00947CC6" w:rsidRPr="00280F56">
        <w:t xml:space="preserve"> in Table</w:t>
      </w:r>
      <w:r w:rsidR="002E2FBE">
        <w:t>s</w:t>
      </w:r>
      <w:r w:rsidR="00947CC6" w:rsidRPr="00280F56">
        <w:t xml:space="preserve"> </w:t>
      </w:r>
      <w:r w:rsidR="00947CC6">
        <w:t>3</w:t>
      </w:r>
      <w:r w:rsidR="00947CC6" w:rsidRPr="00280F56">
        <w:t>.4</w:t>
      </w:r>
      <w:r w:rsidR="002E2FBE">
        <w:t xml:space="preserve"> and 3.5</w:t>
      </w:r>
      <w:r w:rsidR="00947CC6" w:rsidRPr="00280F56">
        <w:t>.</w:t>
      </w:r>
    </w:p>
    <w:p w14:paraId="29AE515E" w14:textId="77777777" w:rsidR="00C205C0" w:rsidRDefault="00C205C0">
      <w:pPr>
        <w:rPr>
          <w:rFonts w:ascii="Calibri" w:hAnsi="Calibri"/>
          <w:noProof/>
          <w:szCs w:val="20"/>
        </w:rPr>
      </w:pPr>
      <w:r>
        <w:br w:type="page"/>
      </w:r>
    </w:p>
    <w:p w14:paraId="4823D489" w14:textId="3D979BD1" w:rsidR="00947CC6" w:rsidRDefault="00947CC6" w:rsidP="00806D15">
      <w:pPr>
        <w:pStyle w:val="Caption"/>
      </w:pPr>
      <w:bookmarkStart w:id="90" w:name="_Toc147921001"/>
      <w:r w:rsidRPr="00280F56">
        <w:lastRenderedPageBreak/>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4</w:t>
      </w:r>
      <w:r w:rsidR="00C5580D">
        <w:fldChar w:fldCharType="end"/>
      </w:r>
      <w:r w:rsidRPr="00280F56">
        <w:t xml:space="preserve"> Sample of </w:t>
      </w:r>
      <w:commentRangeStart w:id="91"/>
      <w:commentRangeStart w:id="92"/>
      <w:r w:rsidRPr="00280F56">
        <w:t xml:space="preserve">Euler angle </w:t>
      </w:r>
      <w:commentRangeEnd w:id="91"/>
      <w:r w:rsidR="00536189">
        <w:rPr>
          <w:rStyle w:val="CommentReference"/>
          <w:rFonts w:asciiTheme="minorHAnsi" w:hAnsiTheme="minorHAnsi"/>
          <w:noProof w:val="0"/>
        </w:rPr>
        <w:commentReference w:id="91"/>
      </w:r>
      <w:commentRangeEnd w:id="92"/>
      <w:r w:rsidR="00ED4D91">
        <w:rPr>
          <w:rStyle w:val="CommentReference"/>
          <w:rFonts w:asciiTheme="minorHAnsi" w:hAnsiTheme="minorHAnsi"/>
          <w:noProof w:val="0"/>
        </w:rPr>
        <w:commentReference w:id="92"/>
      </w:r>
      <w:r w:rsidRPr="00280F56">
        <w:t>results</w:t>
      </w:r>
      <w:r w:rsidR="00C2627C">
        <w:t xml:space="preserve"> from the rob</w:t>
      </w:r>
      <w:r w:rsidR="002E2FBE">
        <w:t>o</w:t>
      </w:r>
      <w:r w:rsidR="00C2627C">
        <w:t xml:space="preserve">t arm </w:t>
      </w:r>
      <w:r w:rsidRPr="00280F56">
        <w:t>using tool arm sensors while at rest.</w:t>
      </w:r>
      <w:bookmarkEnd w:id="90"/>
    </w:p>
    <w:tbl>
      <w:tblPr>
        <w:tblStyle w:val="TableGrid"/>
        <w:tblW w:w="0" w:type="auto"/>
        <w:tblLook w:val="04A0" w:firstRow="1" w:lastRow="0" w:firstColumn="1" w:lastColumn="0" w:noHBand="0" w:noVBand="1"/>
      </w:tblPr>
      <w:tblGrid>
        <w:gridCol w:w="3020"/>
        <w:gridCol w:w="3020"/>
        <w:gridCol w:w="3021"/>
      </w:tblGrid>
      <w:tr w:rsidR="00C2627C" w14:paraId="5EB4A829" w14:textId="77777777" w:rsidTr="00C2627C">
        <w:tc>
          <w:tcPr>
            <w:tcW w:w="3020" w:type="dxa"/>
          </w:tcPr>
          <w:p w14:paraId="5A55CCA8" w14:textId="47D2732D" w:rsidR="00C2627C" w:rsidRDefault="00C2627C" w:rsidP="00C2627C">
            <w:r>
              <w:t>Euler Z</w:t>
            </w:r>
            <w:r w:rsidR="00ED4D91">
              <w:t xml:space="preserve"> (Radians)</w:t>
            </w:r>
          </w:p>
        </w:tc>
        <w:tc>
          <w:tcPr>
            <w:tcW w:w="3020" w:type="dxa"/>
          </w:tcPr>
          <w:p w14:paraId="2899395A" w14:textId="2F5312B6" w:rsidR="00C2627C" w:rsidRDefault="00C2627C" w:rsidP="00C2627C">
            <w:r>
              <w:t>Euler Y</w:t>
            </w:r>
            <w:r w:rsidR="00ED4D91">
              <w:t xml:space="preserve"> (Radians)</w:t>
            </w:r>
          </w:p>
        </w:tc>
        <w:tc>
          <w:tcPr>
            <w:tcW w:w="3021" w:type="dxa"/>
          </w:tcPr>
          <w:p w14:paraId="1939EFE3" w14:textId="49ABAC81" w:rsidR="00C2627C" w:rsidRDefault="00C2627C" w:rsidP="00C2627C">
            <w:r>
              <w:t>Euler X</w:t>
            </w:r>
            <w:r w:rsidR="00ED4D91">
              <w:t xml:space="preserve"> (Radians)</w:t>
            </w:r>
          </w:p>
        </w:tc>
      </w:tr>
      <w:tr w:rsidR="00C2627C" w14:paraId="1D48CE5D" w14:textId="77777777" w:rsidTr="00C2627C">
        <w:trPr>
          <w:trHeight w:val="337"/>
        </w:trPr>
        <w:tc>
          <w:tcPr>
            <w:tcW w:w="3020" w:type="dxa"/>
          </w:tcPr>
          <w:p w14:paraId="53A41EC9" w14:textId="437F8FFB" w:rsidR="00C2627C" w:rsidRDefault="00C2627C" w:rsidP="00C2627C">
            <w:r w:rsidRPr="00280F56">
              <w:rPr>
                <w:rFonts w:ascii="Calibri" w:hAnsi="Calibri" w:cs="Calibri"/>
                <w:color w:val="000000"/>
                <w:szCs w:val="22"/>
                <w:lang w:eastAsia="zh-CN"/>
              </w:rPr>
              <w:t>0.278238171</w:t>
            </w:r>
          </w:p>
        </w:tc>
        <w:tc>
          <w:tcPr>
            <w:tcW w:w="3020" w:type="dxa"/>
          </w:tcPr>
          <w:p w14:paraId="5A3DE274" w14:textId="645A0268" w:rsidR="00C2627C" w:rsidRPr="00C2627C" w:rsidRDefault="00C2627C" w:rsidP="00C2627C">
            <w:pPr>
              <w:rPr>
                <w:rFonts w:ascii="Calibri" w:hAnsi="Calibri" w:cs="Calibri"/>
                <w:color w:val="000000"/>
                <w:szCs w:val="22"/>
                <w:lang w:eastAsia="zh-CN"/>
              </w:rPr>
            </w:pPr>
            <w:r>
              <w:rPr>
                <w:rFonts w:ascii="Calibri" w:hAnsi="Calibri" w:cs="Calibri"/>
                <w:color w:val="000000"/>
                <w:szCs w:val="22"/>
                <w:lang w:eastAsia="zh-CN"/>
              </w:rPr>
              <w:t>0</w:t>
            </w:r>
            <w:r w:rsidRPr="00280F56">
              <w:rPr>
                <w:rFonts w:ascii="Calibri" w:hAnsi="Calibri" w:cs="Calibri"/>
                <w:color w:val="000000"/>
                <w:szCs w:val="22"/>
                <w:lang w:eastAsia="zh-CN"/>
              </w:rPr>
              <w:t>.52853157</w:t>
            </w:r>
          </w:p>
        </w:tc>
        <w:tc>
          <w:tcPr>
            <w:tcW w:w="3021" w:type="dxa"/>
          </w:tcPr>
          <w:p w14:paraId="13256964" w14:textId="6B998D97" w:rsidR="00C2627C" w:rsidRDefault="00C2627C" w:rsidP="00C2627C">
            <w:r w:rsidRPr="00280F56">
              <w:rPr>
                <w:lang w:eastAsia="zh-CN"/>
              </w:rPr>
              <w:t>-90.0214431</w:t>
            </w:r>
          </w:p>
        </w:tc>
      </w:tr>
    </w:tbl>
    <w:p w14:paraId="6C453692" w14:textId="77777777" w:rsidR="00C2627C" w:rsidRPr="00C2627C" w:rsidRDefault="00C2627C" w:rsidP="00C2627C">
      <w:pPr>
        <w:pStyle w:val="BodyText"/>
      </w:pPr>
    </w:p>
    <w:p w14:paraId="04116116" w14:textId="504B0A46" w:rsidR="00947CC6" w:rsidRPr="00280F56" w:rsidRDefault="00947CC6" w:rsidP="00806D15">
      <w:pPr>
        <w:pStyle w:val="Caption"/>
      </w:pPr>
      <w:bookmarkStart w:id="93" w:name="_Toc147921002"/>
      <w:r w:rsidRPr="00280F56">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5</w:t>
      </w:r>
      <w:r w:rsidR="00C5580D">
        <w:fldChar w:fldCharType="end"/>
      </w:r>
      <w:r w:rsidRPr="00280F56">
        <w:t xml:space="preserve"> Joint angles of Robot at rest</w:t>
      </w:r>
      <w:bookmarkEnd w:id="93"/>
    </w:p>
    <w:tbl>
      <w:tblPr>
        <w:tblStyle w:val="TableGrid"/>
        <w:tblW w:w="0" w:type="auto"/>
        <w:tblLayout w:type="fixed"/>
        <w:tblLook w:val="04A0" w:firstRow="1" w:lastRow="0" w:firstColumn="1" w:lastColumn="0" w:noHBand="0" w:noVBand="1"/>
      </w:tblPr>
      <w:tblGrid>
        <w:gridCol w:w="1129"/>
        <w:gridCol w:w="1276"/>
        <w:gridCol w:w="1134"/>
        <w:gridCol w:w="1134"/>
        <w:gridCol w:w="1276"/>
        <w:gridCol w:w="1167"/>
        <w:gridCol w:w="1945"/>
      </w:tblGrid>
      <w:tr w:rsidR="00947CC6" w:rsidRPr="00280F56" w14:paraId="6005B52A" w14:textId="77777777" w:rsidTr="00C2627C">
        <w:tc>
          <w:tcPr>
            <w:tcW w:w="1129" w:type="dxa"/>
          </w:tcPr>
          <w:p w14:paraId="29C632E1" w14:textId="77777777" w:rsidR="00947CC6" w:rsidRPr="00280F56" w:rsidRDefault="00947CC6" w:rsidP="000120B4">
            <w:r w:rsidRPr="00280F56">
              <w:t>Angle</w:t>
            </w:r>
          </w:p>
        </w:tc>
        <w:tc>
          <w:tcPr>
            <w:tcW w:w="1276" w:type="dxa"/>
          </w:tcPr>
          <w:p w14:paraId="339AA9D2" w14:textId="77777777" w:rsidR="00947CC6" w:rsidRPr="00280F56" w:rsidRDefault="00947CC6" w:rsidP="000120B4">
            <w:r w:rsidRPr="00280F56">
              <w:t>Base</w:t>
            </w:r>
          </w:p>
        </w:tc>
        <w:tc>
          <w:tcPr>
            <w:tcW w:w="1134" w:type="dxa"/>
          </w:tcPr>
          <w:p w14:paraId="4F71AD16" w14:textId="77777777" w:rsidR="00947CC6" w:rsidRPr="00280F56" w:rsidRDefault="00947CC6" w:rsidP="000120B4">
            <w:r w:rsidRPr="00280F56">
              <w:t>Shoulder</w:t>
            </w:r>
          </w:p>
        </w:tc>
        <w:tc>
          <w:tcPr>
            <w:tcW w:w="1134" w:type="dxa"/>
          </w:tcPr>
          <w:p w14:paraId="570A0FFD" w14:textId="77777777" w:rsidR="00947CC6" w:rsidRPr="00280F56" w:rsidRDefault="00947CC6" w:rsidP="000120B4">
            <w:r w:rsidRPr="00280F56">
              <w:t>Elbow</w:t>
            </w:r>
          </w:p>
        </w:tc>
        <w:tc>
          <w:tcPr>
            <w:tcW w:w="1276" w:type="dxa"/>
          </w:tcPr>
          <w:p w14:paraId="38144570" w14:textId="77777777" w:rsidR="00947CC6" w:rsidRPr="00280F56" w:rsidRDefault="00947CC6" w:rsidP="000120B4">
            <w:r w:rsidRPr="00280F56">
              <w:t xml:space="preserve">Wrist </w:t>
            </w:r>
            <w:proofErr w:type="gramStart"/>
            <w:r w:rsidRPr="00280F56">
              <w:t>1</w:t>
            </w:r>
            <w:proofErr w:type="gramEnd"/>
            <w:r w:rsidRPr="00280F56">
              <w:br/>
              <w:t>(Roll)</w:t>
            </w:r>
          </w:p>
        </w:tc>
        <w:tc>
          <w:tcPr>
            <w:tcW w:w="1167" w:type="dxa"/>
          </w:tcPr>
          <w:p w14:paraId="7CB89C12" w14:textId="77777777" w:rsidR="00947CC6" w:rsidRPr="00280F56" w:rsidRDefault="00947CC6" w:rsidP="000120B4">
            <w:r w:rsidRPr="00280F56">
              <w:t xml:space="preserve">Wrist </w:t>
            </w:r>
            <w:proofErr w:type="gramStart"/>
            <w:r w:rsidRPr="00280F56">
              <w:t>2</w:t>
            </w:r>
            <w:proofErr w:type="gramEnd"/>
            <w:r w:rsidRPr="00280F56">
              <w:br/>
              <w:t>(Pitch)</w:t>
            </w:r>
          </w:p>
        </w:tc>
        <w:tc>
          <w:tcPr>
            <w:tcW w:w="1945" w:type="dxa"/>
          </w:tcPr>
          <w:p w14:paraId="51485C31" w14:textId="77777777" w:rsidR="00947CC6" w:rsidRPr="00280F56" w:rsidRDefault="00947CC6" w:rsidP="000120B4">
            <w:r w:rsidRPr="00280F56">
              <w:t xml:space="preserve">Wrist </w:t>
            </w:r>
            <w:proofErr w:type="gramStart"/>
            <w:r w:rsidRPr="00280F56">
              <w:t>3</w:t>
            </w:r>
            <w:proofErr w:type="gramEnd"/>
            <w:r w:rsidRPr="00280F56">
              <w:br/>
              <w:t>(Yaw)</w:t>
            </w:r>
          </w:p>
        </w:tc>
      </w:tr>
      <w:tr w:rsidR="00947CC6" w:rsidRPr="00280F56" w14:paraId="662D6ABC" w14:textId="77777777" w:rsidTr="00C2627C">
        <w:tc>
          <w:tcPr>
            <w:tcW w:w="1129" w:type="dxa"/>
          </w:tcPr>
          <w:p w14:paraId="560405A4" w14:textId="77777777" w:rsidR="00947CC6" w:rsidRPr="00280F56" w:rsidRDefault="00947CC6" w:rsidP="000120B4">
            <w:pPr>
              <w:rPr>
                <w:rFonts w:ascii="Calibri" w:hAnsi="Calibri" w:cs="Calibri"/>
                <w:color w:val="000000"/>
                <w:szCs w:val="22"/>
              </w:rPr>
            </w:pPr>
            <w:r w:rsidRPr="00280F56">
              <w:rPr>
                <w:rFonts w:ascii="Calibri" w:hAnsi="Calibri" w:cs="Calibri"/>
                <w:color w:val="000000"/>
                <w:szCs w:val="22"/>
              </w:rPr>
              <w:t>Radians</w:t>
            </w:r>
          </w:p>
        </w:tc>
        <w:tc>
          <w:tcPr>
            <w:tcW w:w="1276" w:type="dxa"/>
          </w:tcPr>
          <w:p w14:paraId="7359484E" w14:textId="53082056"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0299</w:t>
            </w:r>
            <w:r w:rsidR="00C2627C">
              <w:rPr>
                <w:rFonts w:ascii="Calibri" w:hAnsi="Calibri" w:cs="Calibri"/>
                <w:color w:val="000000"/>
                <w:szCs w:val="22"/>
              </w:rPr>
              <w:t>3</w:t>
            </w:r>
          </w:p>
          <w:p w14:paraId="4337CF79" w14:textId="77777777" w:rsidR="00947CC6" w:rsidRPr="00280F56" w:rsidRDefault="00947CC6" w:rsidP="000120B4"/>
        </w:tc>
        <w:tc>
          <w:tcPr>
            <w:tcW w:w="1134" w:type="dxa"/>
          </w:tcPr>
          <w:p w14:paraId="4F1F279A" w14:textId="3CF9E031"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1.570928</w:t>
            </w:r>
          </w:p>
        </w:tc>
        <w:tc>
          <w:tcPr>
            <w:tcW w:w="1134" w:type="dxa"/>
          </w:tcPr>
          <w:p w14:paraId="793F2631" w14:textId="590822D0"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2.3667</w:t>
            </w:r>
            <w:r w:rsidR="00C2627C">
              <w:rPr>
                <w:rFonts w:ascii="Calibri" w:hAnsi="Calibri" w:cs="Calibri"/>
                <w:color w:val="000000"/>
                <w:szCs w:val="22"/>
              </w:rPr>
              <w:br/>
              <w:t>e</w:t>
            </w:r>
            <w:r w:rsidRPr="00280F56">
              <w:rPr>
                <w:rFonts w:ascii="Calibri" w:hAnsi="Calibri" w:cs="Calibri"/>
                <w:color w:val="000000"/>
                <w:szCs w:val="22"/>
              </w:rPr>
              <w:t>-05</w:t>
            </w:r>
          </w:p>
        </w:tc>
        <w:tc>
          <w:tcPr>
            <w:tcW w:w="1276" w:type="dxa"/>
          </w:tcPr>
          <w:p w14:paraId="06A9318C" w14:textId="79CD6E29"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8.39233</w:t>
            </w:r>
            <w:r w:rsidR="00C2627C">
              <w:rPr>
                <w:rFonts w:ascii="Calibri" w:hAnsi="Calibri" w:cs="Calibri"/>
                <w:color w:val="000000"/>
                <w:szCs w:val="22"/>
              </w:rPr>
              <w:br/>
              <w:t>e</w:t>
            </w:r>
            <w:r w:rsidRPr="00280F56">
              <w:rPr>
                <w:rFonts w:ascii="Calibri" w:hAnsi="Calibri" w:cs="Calibri"/>
                <w:color w:val="000000"/>
                <w:szCs w:val="22"/>
              </w:rPr>
              <w:t>-05</w:t>
            </w:r>
          </w:p>
        </w:tc>
        <w:tc>
          <w:tcPr>
            <w:tcW w:w="1167" w:type="dxa"/>
          </w:tcPr>
          <w:p w14:paraId="23DE7232" w14:textId="7AA71E53"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1.570547</w:t>
            </w:r>
          </w:p>
        </w:tc>
        <w:tc>
          <w:tcPr>
            <w:tcW w:w="1945" w:type="dxa"/>
          </w:tcPr>
          <w:p w14:paraId="27CFB3B2" w14:textId="282C7296"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7.230440248</w:t>
            </w:r>
            <w:r w:rsidR="00C2627C">
              <w:rPr>
                <w:rFonts w:ascii="Calibri" w:hAnsi="Calibri" w:cs="Calibri"/>
                <w:color w:val="000000"/>
                <w:szCs w:val="22"/>
              </w:rPr>
              <w:br/>
            </w:r>
            <w:r w:rsidRPr="00280F56">
              <w:rPr>
                <w:rFonts w:ascii="Calibri" w:hAnsi="Calibri" w:cs="Calibri"/>
                <w:color w:val="000000"/>
                <w:szCs w:val="22"/>
              </w:rPr>
              <w:t>e-05</w:t>
            </w:r>
          </w:p>
        </w:tc>
      </w:tr>
      <w:tr w:rsidR="00947CC6" w:rsidRPr="00280F56" w14:paraId="095E283B" w14:textId="77777777" w:rsidTr="00C2627C">
        <w:tc>
          <w:tcPr>
            <w:tcW w:w="1129" w:type="dxa"/>
          </w:tcPr>
          <w:p w14:paraId="77649B8A" w14:textId="77777777" w:rsidR="00947CC6" w:rsidRPr="00280F56" w:rsidRDefault="00947CC6" w:rsidP="000120B4">
            <w:pPr>
              <w:rPr>
                <w:rFonts w:ascii="Calibri" w:hAnsi="Calibri" w:cs="Calibri"/>
                <w:color w:val="000000"/>
                <w:szCs w:val="22"/>
              </w:rPr>
            </w:pPr>
            <w:r w:rsidRPr="00280F56">
              <w:rPr>
                <w:rFonts w:ascii="Calibri" w:hAnsi="Calibri" w:cs="Calibri"/>
                <w:color w:val="000000"/>
                <w:szCs w:val="22"/>
              </w:rPr>
              <w:t>Degrees</w:t>
            </w:r>
          </w:p>
        </w:tc>
        <w:tc>
          <w:tcPr>
            <w:tcW w:w="1276" w:type="dxa"/>
          </w:tcPr>
          <w:p w14:paraId="69AFF6E4" w14:textId="7F641155"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171474</w:t>
            </w:r>
          </w:p>
        </w:tc>
        <w:tc>
          <w:tcPr>
            <w:tcW w:w="1134" w:type="dxa"/>
          </w:tcPr>
          <w:p w14:paraId="1E9F691D" w14:textId="7328AA10"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90.00756</w:t>
            </w:r>
          </w:p>
        </w:tc>
        <w:tc>
          <w:tcPr>
            <w:tcW w:w="1134" w:type="dxa"/>
          </w:tcPr>
          <w:p w14:paraId="649040AB" w14:textId="61F5A4D2"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1356</w:t>
            </w:r>
          </w:p>
        </w:tc>
        <w:tc>
          <w:tcPr>
            <w:tcW w:w="1276" w:type="dxa"/>
          </w:tcPr>
          <w:p w14:paraId="0D0DD6BC" w14:textId="4BCAD9AC"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480845</w:t>
            </w:r>
          </w:p>
        </w:tc>
        <w:tc>
          <w:tcPr>
            <w:tcW w:w="1167" w:type="dxa"/>
          </w:tcPr>
          <w:p w14:paraId="66F3B260" w14:textId="6BC3A62C"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89.985754</w:t>
            </w:r>
          </w:p>
        </w:tc>
        <w:tc>
          <w:tcPr>
            <w:tcW w:w="1945" w:type="dxa"/>
          </w:tcPr>
          <w:p w14:paraId="2E0F030A" w14:textId="77777777"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4142737</w:t>
            </w:r>
          </w:p>
          <w:p w14:paraId="10F45B45" w14:textId="77777777" w:rsidR="00947CC6" w:rsidRPr="00280F56" w:rsidRDefault="00947CC6" w:rsidP="000120B4">
            <w:pPr>
              <w:rPr>
                <w:rFonts w:ascii="Calibri" w:hAnsi="Calibri" w:cs="Calibri"/>
                <w:color w:val="000000"/>
                <w:szCs w:val="22"/>
              </w:rPr>
            </w:pPr>
          </w:p>
        </w:tc>
      </w:tr>
    </w:tbl>
    <w:p w14:paraId="1A43E34F" w14:textId="1567BA28" w:rsidR="00CD550E" w:rsidRDefault="00A84952" w:rsidP="001567EE">
      <w:pPr>
        <w:pStyle w:val="BodyText"/>
        <w:rPr>
          <w:rFonts w:cs="Calibri"/>
          <w:b/>
          <w:bCs/>
          <w:iCs/>
          <w:sz w:val="28"/>
          <w:szCs w:val="28"/>
        </w:rPr>
      </w:pPr>
      <w:r>
        <w:br/>
        <w:t>In the next section, the experiment</w:t>
      </w:r>
      <w:r w:rsidR="00536189">
        <w:t>al</w:t>
      </w:r>
      <w:r>
        <w:t xml:space="preserve"> process </w:t>
      </w:r>
      <w:proofErr w:type="gramStart"/>
      <w:r>
        <w:t>is outlined</w:t>
      </w:r>
      <w:proofErr w:type="gramEnd"/>
      <w:r w:rsidR="001567EE">
        <w:t>,</w:t>
      </w:r>
      <w:r>
        <w:t xml:space="preserve"> and details of the post processing of the IMU data using the various filters and neural network models is presented.</w:t>
      </w:r>
    </w:p>
    <w:p w14:paraId="28C78915" w14:textId="4516E45F" w:rsidR="00F826EB" w:rsidRPr="00280F56" w:rsidRDefault="00F826EB" w:rsidP="00CD550E">
      <w:pPr>
        <w:pStyle w:val="Heading2"/>
      </w:pPr>
      <w:bookmarkStart w:id="94" w:name="_Toc147920256"/>
      <w:r w:rsidRPr="00280F56">
        <w:t>E</w:t>
      </w:r>
      <w:r w:rsidR="00206460">
        <w:t>xperiments</w:t>
      </w:r>
      <w:bookmarkEnd w:id="94"/>
    </w:p>
    <w:p w14:paraId="29B084F8" w14:textId="77777777" w:rsidR="00A84952" w:rsidRDefault="00A84952" w:rsidP="007D5164">
      <w:pPr>
        <w:pStyle w:val="BodyText"/>
      </w:pPr>
      <w:r>
        <w:t xml:space="preserve">In this section the experiments undertaken on the chassis </w:t>
      </w:r>
      <w:proofErr w:type="gramStart"/>
      <w:r>
        <w:t>are outlined</w:t>
      </w:r>
      <w:proofErr w:type="gramEnd"/>
      <w:r>
        <w:t xml:space="preserve"> and details of the post processing of the IMU data using the various filters and neural network models is presented.</w:t>
      </w:r>
    </w:p>
    <w:p w14:paraId="0D922E56" w14:textId="7598561D" w:rsidR="00944E35" w:rsidRDefault="008A1219" w:rsidP="007D5164">
      <w:pPr>
        <w:pStyle w:val="BodyText"/>
      </w:pPr>
      <w:r>
        <w:t>Table 3.</w:t>
      </w:r>
      <w:r w:rsidR="00C2627C">
        <w:t>6</w:t>
      </w:r>
      <w:r>
        <w:t xml:space="preserve"> </w:t>
      </w:r>
      <w:r w:rsidR="00A84952">
        <w:t xml:space="preserve">contains a list of the experiments </w:t>
      </w:r>
      <w:r w:rsidR="00C2627C">
        <w:t>based on the m</w:t>
      </w:r>
      <w:r w:rsidR="00A84952">
        <w:t xml:space="preserve">ethod </w:t>
      </w:r>
      <w:r w:rsidR="00C2627C">
        <w:t>process of Figure 3.2</w:t>
      </w:r>
      <w:r>
        <w:t>.</w:t>
      </w:r>
      <w:r w:rsidR="00A84952">
        <w:br/>
      </w:r>
      <w:r w:rsidR="00206603">
        <w:t>The first column ties the experiment to the method process outlined in Figure 3.</w:t>
      </w:r>
      <w:r w:rsidR="00C205C0">
        <w:t>2</w:t>
      </w:r>
      <w:r w:rsidR="00206603">
        <w:t xml:space="preserve">. </w:t>
      </w:r>
      <w:r w:rsidR="00A84952">
        <w:t xml:space="preserve">The table </w:t>
      </w:r>
      <w:r w:rsidR="00206603">
        <w:t xml:space="preserve">also </w:t>
      </w:r>
      <w:r w:rsidR="00A84952">
        <w:t xml:space="preserve">contains an experiment name, which IMUs will </w:t>
      </w:r>
      <w:proofErr w:type="gramStart"/>
      <w:r w:rsidR="00A84952">
        <w:t>be evaluated</w:t>
      </w:r>
      <w:proofErr w:type="gramEnd"/>
      <w:r w:rsidR="00A84952">
        <w:t xml:space="preserve"> during the experiment, which post-processing processes will be undertaken on the data, the names of the </w:t>
      </w:r>
      <w:r w:rsidR="005372B1">
        <w:t>MATLAB</w:t>
      </w:r>
      <w:r w:rsidR="00A84952">
        <w:t xml:space="preserve"> processing </w:t>
      </w:r>
      <w:r w:rsidR="00B11AB5">
        <w:t>instruction files,</w:t>
      </w:r>
      <w:r w:rsidR="00A84952">
        <w:t xml:space="preserve"> and robot movement programs required to undertake the experiment.</w:t>
      </w:r>
    </w:p>
    <w:p w14:paraId="779D355E" w14:textId="30822935" w:rsidR="006B2C9D" w:rsidRDefault="006B2C9D" w:rsidP="00806D15">
      <w:pPr>
        <w:pStyle w:val="Caption"/>
      </w:pPr>
      <w:r>
        <w:t xml:space="preserve">The central IMU will be measured for all experiements. For experiments where multiple IMUs are investiated, the front </w:t>
      </w:r>
      <w:r w:rsidR="00325942">
        <w:t>three</w:t>
      </w:r>
      <w:r>
        <w:t xml:space="preserve"> IMUs form one measurement set and all of the IMUs form the other. The front </w:t>
      </w:r>
      <w:r w:rsidR="00325942">
        <w:t>three</w:t>
      </w:r>
      <w:r>
        <w:t xml:space="preserve"> IMUs were originally selected as the two outer IMUs share the same alignment</w:t>
      </w:r>
      <w:r w:rsidR="00D054B1">
        <w:t xml:space="preserve"> as the central IMU</w:t>
      </w:r>
      <w:r>
        <w:t>, and, if mounted on a vehicle should move in similar directions. This also allows evaluation of the rear IMUs by looking at the differences between the front and the All IMU results. The rear IMUs are further away from the central IMU and, on a production vehicle, might show some differences, as a small change in angle at the front may lead to large movements at the rear, and vice versa.</w:t>
      </w:r>
    </w:p>
    <w:p w14:paraId="59135B2F" w14:textId="77777777" w:rsidR="00C205C0" w:rsidRDefault="00D80125" w:rsidP="00CF13D7">
      <w:pPr>
        <w:pStyle w:val="BodyText"/>
      </w:pPr>
      <w:r>
        <w:t>T</w:t>
      </w:r>
      <w:r w:rsidR="00944E35">
        <w:t>ables 3.</w:t>
      </w:r>
      <w:r w:rsidR="00C2627C">
        <w:t>7</w:t>
      </w:r>
      <w:r w:rsidR="00944E35">
        <w:t xml:space="preserve"> through 3.</w:t>
      </w:r>
      <w:r w:rsidR="00C2627C">
        <w:t>12</w:t>
      </w:r>
      <w:r w:rsidR="00944E35">
        <w:t xml:space="preserve"> describe the robotic arm movements for each robot </w:t>
      </w:r>
      <w:r w:rsidR="002E2FBE">
        <w:t>m</w:t>
      </w:r>
      <w:r w:rsidR="00944E35">
        <w:t>ovement program</w:t>
      </w:r>
      <w:r w:rsidR="00A84952">
        <w:t xml:space="preserve"> listed in Table 3.6</w:t>
      </w:r>
      <w:r w:rsidR="00944E35">
        <w:t>.</w:t>
      </w:r>
      <w:r w:rsidR="00125C08">
        <w:t xml:space="preserve"> It is to </w:t>
      </w:r>
      <w:proofErr w:type="gramStart"/>
      <w:r w:rsidR="00125C08">
        <w:t>be noted</w:t>
      </w:r>
      <w:proofErr w:type="gramEnd"/>
      <w:r w:rsidR="00125C08">
        <w:t xml:space="preserve"> that these angles are endpoints for the robotic arm. Arm movement </w:t>
      </w:r>
      <w:r w:rsidR="002E2FBE">
        <w:t>acceleration is not constant. T</w:t>
      </w:r>
      <w:r w:rsidR="00125C08">
        <w:t>he first and last quarter</w:t>
      </w:r>
      <w:r w:rsidR="002E2FBE">
        <w:t>s</w:t>
      </w:r>
      <w:r w:rsidR="00125C08">
        <w:t xml:space="preserve"> </w:t>
      </w:r>
      <w:r w:rsidR="002E2FBE">
        <w:t xml:space="preserve">of a given movement </w:t>
      </w:r>
      <w:r w:rsidR="00125C08">
        <w:t xml:space="preserve">involve gradual acceleration and deceleration respectively, </w:t>
      </w:r>
      <w:r w:rsidR="00997F20">
        <w:t xml:space="preserve">and the middle period is a constant </w:t>
      </w:r>
      <w:r w:rsidR="00125C08">
        <w:lastRenderedPageBreak/>
        <w:t>250mm/second.</w:t>
      </w:r>
      <w:r w:rsidR="00CF13D7">
        <w:br/>
      </w:r>
      <w:r w:rsidR="00CF13D7">
        <w:br/>
      </w:r>
      <w:r w:rsidR="00CF13D7" w:rsidRPr="00841042">
        <w:t xml:space="preserve">Yaw movement data </w:t>
      </w:r>
      <w:r w:rsidR="00CF13D7">
        <w:t xml:space="preserve">will </w:t>
      </w:r>
      <w:r w:rsidR="00CF13D7" w:rsidRPr="00841042">
        <w:t xml:space="preserve">not </w:t>
      </w:r>
      <w:r w:rsidR="00CF13D7">
        <w:t xml:space="preserve">be </w:t>
      </w:r>
      <w:r w:rsidR="00CF13D7" w:rsidRPr="00841042">
        <w:t>derived as the IMUs would realistically require magnetometer data to calculate this information and the aluminium baseboard (and steel construction of the vehicle chassis</w:t>
      </w:r>
      <w:r w:rsidR="00CF13D7">
        <w:t xml:space="preserve"> when mounted in production</w:t>
      </w:r>
      <w:r w:rsidR="00CF13D7" w:rsidRPr="00841042">
        <w:t>)</w:t>
      </w:r>
      <w:r w:rsidR="00D054B1">
        <w:t>, along with robot motor noise,</w:t>
      </w:r>
      <w:r w:rsidR="00CF13D7" w:rsidRPr="00841042">
        <w:t xml:space="preserve"> would likely introduce too much variability to the measurements for a magnetometer to be useful</w:t>
      </w:r>
      <w:r w:rsidR="00322005">
        <w:t xml:space="preserve"> as per the findings of Fan </w:t>
      </w:r>
      <w:r w:rsidR="00322005">
        <w:fldChar w:fldCharType="begin" w:fldLock="1"/>
      </w:r>
      <w:r w:rsidR="00442DDF">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22005">
        <w:fldChar w:fldCharType="separate"/>
      </w:r>
      <w:r w:rsidR="00442DDF" w:rsidRPr="00442DDF">
        <w:rPr>
          <w:noProof/>
        </w:rPr>
        <w:t>(Fan et al., 2017)</w:t>
      </w:r>
      <w:r w:rsidR="00322005">
        <w:fldChar w:fldCharType="end"/>
      </w:r>
      <w:r w:rsidR="00CF13D7" w:rsidRPr="00841042">
        <w:t xml:space="preserve">. </w:t>
      </w:r>
      <w:r w:rsidR="00CF13D7">
        <w:t xml:space="preserve">This assumption </w:t>
      </w:r>
      <w:proofErr w:type="gramStart"/>
      <w:r w:rsidR="00062030">
        <w:t>is</w:t>
      </w:r>
      <w:r w:rsidR="00CF13D7">
        <w:t xml:space="preserve"> investigated</w:t>
      </w:r>
      <w:proofErr w:type="gramEnd"/>
      <w:r w:rsidR="00CF13D7">
        <w:t xml:space="preserve"> in </w:t>
      </w:r>
      <w:r w:rsidR="00D054B1">
        <w:t>Section 4.5.6</w:t>
      </w:r>
      <w:r w:rsidR="00CF13D7">
        <w:t xml:space="preserve"> using the baseboard chassis.</w:t>
      </w:r>
      <w:bookmarkStart w:id="95" w:name="_Hlk147327215"/>
      <w:bookmarkStart w:id="96" w:name="_Hlk147525723"/>
    </w:p>
    <w:p w14:paraId="7BBC658B" w14:textId="428668B5" w:rsidR="00206460" w:rsidRPr="00280F56" w:rsidRDefault="00206460" w:rsidP="00CF13D7">
      <w:pPr>
        <w:pStyle w:val="BodyText"/>
      </w:pPr>
      <w:bookmarkStart w:id="97" w:name="_Toc147921003"/>
      <w:r>
        <w:t xml:space="preserve">Table </w:t>
      </w:r>
      <w:fldSimple w:instr=" STYLEREF 1 \s ">
        <w:r w:rsidR="00C5580D">
          <w:rPr>
            <w:noProof/>
          </w:rPr>
          <w:t>3</w:t>
        </w:r>
      </w:fldSimple>
      <w:r w:rsidR="00C5580D">
        <w:t>.</w:t>
      </w:r>
      <w:fldSimple w:instr=" SEQ Table \* ARABIC \s 1 ">
        <w:r w:rsidR="00C5580D">
          <w:rPr>
            <w:noProof/>
          </w:rPr>
          <w:t>6</w:t>
        </w:r>
      </w:fldSimple>
      <w:r>
        <w:t xml:space="preserve"> Experiments</w:t>
      </w:r>
      <w:r w:rsidR="00A84952">
        <w:t>.</w:t>
      </w:r>
      <w:bookmarkEnd w:id="97"/>
    </w:p>
    <w:tbl>
      <w:tblPr>
        <w:tblStyle w:val="TableGrid"/>
        <w:tblW w:w="9067" w:type="dxa"/>
        <w:tblLayout w:type="fixed"/>
        <w:tblLook w:val="04A0" w:firstRow="1" w:lastRow="0" w:firstColumn="1" w:lastColumn="0" w:noHBand="0" w:noVBand="1"/>
      </w:tblPr>
      <w:tblGrid>
        <w:gridCol w:w="1838"/>
        <w:gridCol w:w="1701"/>
        <w:gridCol w:w="1276"/>
        <w:gridCol w:w="1134"/>
        <w:gridCol w:w="1843"/>
        <w:gridCol w:w="1275"/>
      </w:tblGrid>
      <w:tr w:rsidR="00206603" w14:paraId="40C8D797" w14:textId="346EDDF7" w:rsidTr="007B0FA7">
        <w:tc>
          <w:tcPr>
            <w:tcW w:w="1838" w:type="dxa"/>
          </w:tcPr>
          <w:p w14:paraId="1BFCAA68" w14:textId="26899CB0" w:rsidR="00206603" w:rsidRDefault="00206603" w:rsidP="00904F7C">
            <w:pPr>
              <w:jc w:val="center"/>
            </w:pPr>
            <w:r>
              <w:t>Purpose</w:t>
            </w:r>
          </w:p>
        </w:tc>
        <w:tc>
          <w:tcPr>
            <w:tcW w:w="1701" w:type="dxa"/>
          </w:tcPr>
          <w:p w14:paraId="059090A4" w14:textId="4BA88B81" w:rsidR="00206603" w:rsidRDefault="00206603" w:rsidP="00904F7C">
            <w:pPr>
              <w:jc w:val="center"/>
            </w:pPr>
            <w:r>
              <w:t>Experiment Name</w:t>
            </w:r>
          </w:p>
        </w:tc>
        <w:tc>
          <w:tcPr>
            <w:tcW w:w="1276" w:type="dxa"/>
          </w:tcPr>
          <w:p w14:paraId="5C954390" w14:textId="3537343F" w:rsidR="00206603" w:rsidRDefault="00206603" w:rsidP="00904F7C">
            <w:pPr>
              <w:jc w:val="center"/>
            </w:pPr>
            <w:r>
              <w:t xml:space="preserve">IMUs </w:t>
            </w:r>
            <w:r w:rsidR="00904F7C">
              <w:t>sampled</w:t>
            </w:r>
          </w:p>
        </w:tc>
        <w:tc>
          <w:tcPr>
            <w:tcW w:w="1134" w:type="dxa"/>
          </w:tcPr>
          <w:p w14:paraId="5AD9E5D5" w14:textId="42D73370" w:rsidR="00206603" w:rsidRDefault="00206603" w:rsidP="00904F7C">
            <w:pPr>
              <w:jc w:val="center"/>
            </w:pPr>
            <w:r>
              <w:t>Process</w:t>
            </w:r>
            <w:r w:rsidR="005372B1">
              <w:t>’</w:t>
            </w:r>
          </w:p>
        </w:tc>
        <w:tc>
          <w:tcPr>
            <w:tcW w:w="1843" w:type="dxa"/>
          </w:tcPr>
          <w:p w14:paraId="1609A2E5" w14:textId="5AA0834C" w:rsidR="00206603" w:rsidRDefault="00206603" w:rsidP="00904F7C">
            <w:pPr>
              <w:jc w:val="center"/>
            </w:pPr>
            <w:r>
              <w:t>Capture Name</w:t>
            </w:r>
          </w:p>
        </w:tc>
        <w:tc>
          <w:tcPr>
            <w:tcW w:w="1275" w:type="dxa"/>
          </w:tcPr>
          <w:p w14:paraId="0ABAF154" w14:textId="7CBA296F" w:rsidR="00206603" w:rsidRDefault="00206603" w:rsidP="00904F7C">
            <w:pPr>
              <w:jc w:val="center"/>
            </w:pPr>
            <w:r>
              <w:t>Robot Movement Program</w:t>
            </w:r>
          </w:p>
        </w:tc>
      </w:tr>
      <w:tr w:rsidR="00206603" w14:paraId="3695A0E3" w14:textId="46F286DD" w:rsidTr="007B0FA7">
        <w:tc>
          <w:tcPr>
            <w:tcW w:w="1838" w:type="dxa"/>
          </w:tcPr>
          <w:p w14:paraId="04A8A004" w14:textId="74924CAD" w:rsidR="00206603" w:rsidRDefault="00206603" w:rsidP="00904F7C">
            <w:pPr>
              <w:jc w:val="center"/>
            </w:pPr>
            <w:r>
              <w:t>Determining sensor noise</w:t>
            </w:r>
          </w:p>
        </w:tc>
        <w:tc>
          <w:tcPr>
            <w:tcW w:w="1701" w:type="dxa"/>
          </w:tcPr>
          <w:p w14:paraId="74039EE8" w14:textId="472229C1" w:rsidR="00206603" w:rsidRDefault="00206603" w:rsidP="00904F7C">
            <w:pPr>
              <w:jc w:val="center"/>
            </w:pPr>
            <w:r>
              <w:t>Stationary</w:t>
            </w:r>
          </w:p>
        </w:tc>
        <w:tc>
          <w:tcPr>
            <w:tcW w:w="1276" w:type="dxa"/>
          </w:tcPr>
          <w:p w14:paraId="7676D979" w14:textId="55ACEF29" w:rsidR="00FC14FD" w:rsidRDefault="00DB7715" w:rsidP="00FC14FD">
            <w:pPr>
              <w:jc w:val="center"/>
            </w:pPr>
            <w:r>
              <w:t>Central</w:t>
            </w:r>
            <w:r w:rsidR="00FC14FD">
              <w:br/>
              <w:t>All IMUs</w:t>
            </w:r>
          </w:p>
        </w:tc>
        <w:tc>
          <w:tcPr>
            <w:tcW w:w="1134" w:type="dxa"/>
          </w:tcPr>
          <w:p w14:paraId="2D5238CD" w14:textId="16B6A6E0" w:rsidR="00206603" w:rsidRDefault="00206603" w:rsidP="00904F7C">
            <w:pPr>
              <w:jc w:val="center"/>
            </w:pPr>
            <w:r>
              <w:t>Madgwick</w:t>
            </w:r>
            <w:r>
              <w:br/>
              <w:t>Kalman</w:t>
            </w:r>
          </w:p>
        </w:tc>
        <w:tc>
          <w:tcPr>
            <w:tcW w:w="1843" w:type="dxa"/>
          </w:tcPr>
          <w:p w14:paraId="49F42F6E" w14:textId="7452F371" w:rsidR="00206603" w:rsidRDefault="00206603" w:rsidP="00904F7C">
            <w:pPr>
              <w:jc w:val="center"/>
            </w:pPr>
            <w:r>
              <w:t>Stationary</w:t>
            </w:r>
          </w:p>
        </w:tc>
        <w:tc>
          <w:tcPr>
            <w:tcW w:w="1275" w:type="dxa"/>
          </w:tcPr>
          <w:p w14:paraId="37CC6042" w14:textId="434EC43C" w:rsidR="00206603" w:rsidRDefault="00206603" w:rsidP="00904F7C">
            <w:pPr>
              <w:jc w:val="center"/>
            </w:pPr>
            <w:r>
              <w:t>-</w:t>
            </w:r>
          </w:p>
        </w:tc>
      </w:tr>
      <w:tr w:rsidR="00206603" w14:paraId="2D5BBB75" w14:textId="0713A0A4" w:rsidTr="007B0FA7">
        <w:tc>
          <w:tcPr>
            <w:tcW w:w="1838" w:type="dxa"/>
          </w:tcPr>
          <w:p w14:paraId="705C866A" w14:textId="2B9474E5" w:rsidR="00206603" w:rsidRDefault="00206603" w:rsidP="00904F7C">
            <w:pPr>
              <w:jc w:val="center"/>
            </w:pPr>
            <w:r>
              <w:t>Roll sensitivity</w:t>
            </w:r>
          </w:p>
        </w:tc>
        <w:tc>
          <w:tcPr>
            <w:tcW w:w="1701" w:type="dxa"/>
          </w:tcPr>
          <w:p w14:paraId="254A074C" w14:textId="540F7731" w:rsidR="00206603" w:rsidRDefault="00206603" w:rsidP="00904F7C">
            <w:pPr>
              <w:jc w:val="center"/>
            </w:pPr>
            <w:r>
              <w:t>Roll</w:t>
            </w:r>
          </w:p>
        </w:tc>
        <w:tc>
          <w:tcPr>
            <w:tcW w:w="1276" w:type="dxa"/>
          </w:tcPr>
          <w:p w14:paraId="38C661C0" w14:textId="05B8C291" w:rsidR="00206603" w:rsidRDefault="00DB7715" w:rsidP="00904F7C">
            <w:pPr>
              <w:jc w:val="center"/>
            </w:pPr>
            <w:r>
              <w:t>Central</w:t>
            </w:r>
          </w:p>
        </w:tc>
        <w:tc>
          <w:tcPr>
            <w:tcW w:w="1134" w:type="dxa"/>
          </w:tcPr>
          <w:p w14:paraId="024B1311" w14:textId="7323050B" w:rsidR="00206603" w:rsidRDefault="00206603" w:rsidP="00904F7C">
            <w:pPr>
              <w:jc w:val="center"/>
            </w:pPr>
            <w:r>
              <w:t>Madgwick</w:t>
            </w:r>
            <w:r>
              <w:br/>
              <w:t>Kalman</w:t>
            </w:r>
          </w:p>
        </w:tc>
        <w:tc>
          <w:tcPr>
            <w:tcW w:w="1843" w:type="dxa"/>
          </w:tcPr>
          <w:p w14:paraId="2406B87E" w14:textId="4659E8F7" w:rsidR="00206603" w:rsidRDefault="00206603" w:rsidP="00904F7C">
            <w:pPr>
              <w:jc w:val="center"/>
            </w:pPr>
            <w:r>
              <w:t>Roll</w:t>
            </w:r>
          </w:p>
        </w:tc>
        <w:tc>
          <w:tcPr>
            <w:tcW w:w="1275" w:type="dxa"/>
          </w:tcPr>
          <w:p w14:paraId="30E070FF" w14:textId="4215A4B7" w:rsidR="00206603" w:rsidRDefault="00206603" w:rsidP="00904F7C">
            <w:pPr>
              <w:jc w:val="center"/>
            </w:pPr>
            <w:r>
              <w:t>Roll</w:t>
            </w:r>
          </w:p>
        </w:tc>
      </w:tr>
      <w:tr w:rsidR="00206603" w14:paraId="72D912F7" w14:textId="6A05C8C4" w:rsidTr="007B0FA7">
        <w:tc>
          <w:tcPr>
            <w:tcW w:w="1838" w:type="dxa"/>
          </w:tcPr>
          <w:p w14:paraId="3B95382E" w14:textId="79554C54" w:rsidR="00206603" w:rsidRDefault="00206603" w:rsidP="00904F7C">
            <w:pPr>
              <w:jc w:val="center"/>
            </w:pPr>
            <w:r>
              <w:t>Pitch sensitivity</w:t>
            </w:r>
          </w:p>
        </w:tc>
        <w:tc>
          <w:tcPr>
            <w:tcW w:w="1701" w:type="dxa"/>
          </w:tcPr>
          <w:p w14:paraId="5AD5AFA5" w14:textId="6770A88F" w:rsidR="00206603" w:rsidRDefault="00206603" w:rsidP="00904F7C">
            <w:pPr>
              <w:jc w:val="center"/>
            </w:pPr>
            <w:r>
              <w:t>Pitch</w:t>
            </w:r>
          </w:p>
        </w:tc>
        <w:tc>
          <w:tcPr>
            <w:tcW w:w="1276" w:type="dxa"/>
          </w:tcPr>
          <w:p w14:paraId="0FFBF5DE" w14:textId="363B9174" w:rsidR="00206603" w:rsidRDefault="00DB7715" w:rsidP="00904F7C">
            <w:pPr>
              <w:jc w:val="center"/>
            </w:pPr>
            <w:r>
              <w:t>Central</w:t>
            </w:r>
          </w:p>
        </w:tc>
        <w:tc>
          <w:tcPr>
            <w:tcW w:w="1134" w:type="dxa"/>
          </w:tcPr>
          <w:p w14:paraId="198FAB85" w14:textId="21857E78" w:rsidR="00206603" w:rsidRDefault="00206603" w:rsidP="00904F7C">
            <w:pPr>
              <w:jc w:val="center"/>
            </w:pPr>
            <w:r>
              <w:t>Madgwick</w:t>
            </w:r>
            <w:r>
              <w:br/>
              <w:t>Kalman</w:t>
            </w:r>
          </w:p>
        </w:tc>
        <w:tc>
          <w:tcPr>
            <w:tcW w:w="1843" w:type="dxa"/>
          </w:tcPr>
          <w:p w14:paraId="52C024AE" w14:textId="152723A8" w:rsidR="00206603" w:rsidRDefault="00206603" w:rsidP="00904F7C">
            <w:pPr>
              <w:jc w:val="center"/>
            </w:pPr>
            <w:r>
              <w:t>Pitch</w:t>
            </w:r>
          </w:p>
        </w:tc>
        <w:tc>
          <w:tcPr>
            <w:tcW w:w="1275" w:type="dxa"/>
          </w:tcPr>
          <w:p w14:paraId="304C1BF3" w14:textId="03983791" w:rsidR="00206603" w:rsidRDefault="00206603" w:rsidP="00904F7C">
            <w:pPr>
              <w:jc w:val="center"/>
            </w:pPr>
            <w:r>
              <w:t>Pitch</w:t>
            </w:r>
          </w:p>
        </w:tc>
      </w:tr>
      <w:tr w:rsidR="00CD23D7" w14:paraId="52A0AE55" w14:textId="7D882110" w:rsidTr="007B0FA7">
        <w:tc>
          <w:tcPr>
            <w:tcW w:w="1838" w:type="dxa"/>
          </w:tcPr>
          <w:p w14:paraId="16AD374F" w14:textId="585E3C3C" w:rsidR="00CD23D7" w:rsidRDefault="00CD23D7" w:rsidP="00CD23D7">
            <w:pPr>
              <w:jc w:val="center"/>
            </w:pPr>
            <w:r>
              <w:t>Comparisons-Varied movement</w:t>
            </w:r>
          </w:p>
        </w:tc>
        <w:tc>
          <w:tcPr>
            <w:tcW w:w="1701" w:type="dxa"/>
          </w:tcPr>
          <w:p w14:paraId="0B6300EC" w14:textId="4A9333CF" w:rsidR="00CD23D7" w:rsidRDefault="00CD23D7" w:rsidP="00CD23D7">
            <w:pPr>
              <w:jc w:val="center"/>
            </w:pPr>
            <w:r>
              <w:t>Varied</w:t>
            </w:r>
          </w:p>
        </w:tc>
        <w:tc>
          <w:tcPr>
            <w:tcW w:w="1276" w:type="dxa"/>
          </w:tcPr>
          <w:p w14:paraId="28158023" w14:textId="32399E3E" w:rsidR="00CD23D7" w:rsidRDefault="00CD23D7" w:rsidP="00CD23D7">
            <w:pPr>
              <w:jc w:val="center"/>
            </w:pPr>
            <w:r>
              <w:t>Central</w:t>
            </w:r>
            <w:r>
              <w:br/>
              <w:t>Front IMUs</w:t>
            </w:r>
            <w:r>
              <w:br/>
              <w:t>All IMUs</w:t>
            </w:r>
          </w:p>
        </w:tc>
        <w:tc>
          <w:tcPr>
            <w:tcW w:w="1134" w:type="dxa"/>
          </w:tcPr>
          <w:p w14:paraId="054E650D" w14:textId="7C11BF20" w:rsidR="00CD23D7" w:rsidRDefault="00CD23D7" w:rsidP="00CD23D7">
            <w:pPr>
              <w:jc w:val="center"/>
            </w:pPr>
            <w:r>
              <w:t>Madgwick</w:t>
            </w:r>
            <w:r>
              <w:br/>
              <w:t>Kalman</w:t>
            </w:r>
            <w:r>
              <w:br/>
              <w:t>NN</w:t>
            </w:r>
          </w:p>
        </w:tc>
        <w:tc>
          <w:tcPr>
            <w:tcW w:w="1843" w:type="dxa"/>
          </w:tcPr>
          <w:p w14:paraId="70271554" w14:textId="47556645" w:rsidR="00CD23D7" w:rsidRDefault="00CD23D7" w:rsidP="00CD23D7">
            <w:pPr>
              <w:jc w:val="center"/>
            </w:pPr>
            <w:r>
              <w:t>Varied</w:t>
            </w:r>
            <w:r>
              <w:br/>
              <w:t>(NN training data)</w:t>
            </w:r>
          </w:p>
        </w:tc>
        <w:tc>
          <w:tcPr>
            <w:tcW w:w="1275" w:type="dxa"/>
          </w:tcPr>
          <w:p w14:paraId="266A2F2E" w14:textId="5CE26973" w:rsidR="00CD23D7" w:rsidRDefault="00CD23D7" w:rsidP="00CD23D7">
            <w:pPr>
              <w:jc w:val="center"/>
            </w:pPr>
            <w:r>
              <w:t>Varied</w:t>
            </w:r>
          </w:p>
        </w:tc>
      </w:tr>
      <w:tr w:rsidR="00CD23D7" w14:paraId="7C4F145F" w14:textId="68C619AA" w:rsidTr="007B0FA7">
        <w:tc>
          <w:tcPr>
            <w:tcW w:w="1838" w:type="dxa"/>
          </w:tcPr>
          <w:p w14:paraId="4F76C822" w14:textId="67787F32" w:rsidR="00CD23D7" w:rsidRDefault="00CD23D7" w:rsidP="00CD23D7">
            <w:pPr>
              <w:jc w:val="center"/>
            </w:pPr>
            <w:r>
              <w:t>Comparisons-Untrained data for NN</w:t>
            </w:r>
          </w:p>
        </w:tc>
        <w:tc>
          <w:tcPr>
            <w:tcW w:w="1701" w:type="dxa"/>
          </w:tcPr>
          <w:p w14:paraId="502769A5" w14:textId="1B5BD5A4" w:rsidR="00CD23D7" w:rsidRDefault="00CD23D7" w:rsidP="00CD23D7">
            <w:pPr>
              <w:jc w:val="center"/>
            </w:pPr>
            <w:r>
              <w:t>Varied-</w:t>
            </w:r>
            <w:r>
              <w:br/>
            </w:r>
            <w:r w:rsidR="00997F20">
              <w:t>Untrained</w:t>
            </w:r>
          </w:p>
        </w:tc>
        <w:tc>
          <w:tcPr>
            <w:tcW w:w="1276" w:type="dxa"/>
          </w:tcPr>
          <w:p w14:paraId="75AC9387" w14:textId="14B496BB" w:rsidR="00CD23D7" w:rsidRDefault="00CD23D7" w:rsidP="00CD23D7">
            <w:pPr>
              <w:jc w:val="center"/>
            </w:pPr>
            <w:r>
              <w:t>Central</w:t>
            </w:r>
            <w:r>
              <w:br/>
              <w:t>Front IMUs</w:t>
            </w:r>
            <w:r>
              <w:br/>
              <w:t>All IMUs</w:t>
            </w:r>
          </w:p>
        </w:tc>
        <w:tc>
          <w:tcPr>
            <w:tcW w:w="1134" w:type="dxa"/>
          </w:tcPr>
          <w:p w14:paraId="04091B9B" w14:textId="725EE5BE" w:rsidR="00CD23D7" w:rsidRDefault="00CD23D7" w:rsidP="00CD23D7">
            <w:pPr>
              <w:jc w:val="center"/>
            </w:pPr>
            <w:r>
              <w:t>NN</w:t>
            </w:r>
          </w:p>
        </w:tc>
        <w:tc>
          <w:tcPr>
            <w:tcW w:w="1843" w:type="dxa"/>
          </w:tcPr>
          <w:p w14:paraId="130CB9D5" w14:textId="6FEB55B7" w:rsidR="00CD23D7" w:rsidRDefault="00CD23D7" w:rsidP="00CD23D7">
            <w:pPr>
              <w:jc w:val="center"/>
            </w:pPr>
            <w:r>
              <w:t>Varied</w:t>
            </w:r>
            <w:r>
              <w:br/>
              <w:t>(NN Untrained data)</w:t>
            </w:r>
          </w:p>
        </w:tc>
        <w:tc>
          <w:tcPr>
            <w:tcW w:w="1275" w:type="dxa"/>
          </w:tcPr>
          <w:p w14:paraId="6A41E084" w14:textId="324447EB" w:rsidR="00CD23D7" w:rsidRDefault="00CD23D7" w:rsidP="00CD23D7">
            <w:pPr>
              <w:jc w:val="center"/>
            </w:pPr>
            <w:r>
              <w:t>Varied-Untrained</w:t>
            </w:r>
          </w:p>
        </w:tc>
      </w:tr>
      <w:tr w:rsidR="00CD23D7" w14:paraId="154A7D4A" w14:textId="53D661F3" w:rsidTr="007B0FA7">
        <w:tc>
          <w:tcPr>
            <w:tcW w:w="1838" w:type="dxa"/>
          </w:tcPr>
          <w:p w14:paraId="67D7C253" w14:textId="0087C549" w:rsidR="00CD23D7" w:rsidRDefault="00CD23D7" w:rsidP="00CD23D7">
            <w:pPr>
              <w:jc w:val="center"/>
            </w:pPr>
            <w:r>
              <w:t>Is a magnetometer useful?</w:t>
            </w:r>
          </w:p>
        </w:tc>
        <w:tc>
          <w:tcPr>
            <w:tcW w:w="1701" w:type="dxa"/>
          </w:tcPr>
          <w:p w14:paraId="433213BD" w14:textId="1AE89639" w:rsidR="00CD23D7" w:rsidRDefault="00CD23D7" w:rsidP="00CD23D7">
            <w:pPr>
              <w:jc w:val="center"/>
            </w:pPr>
            <w:r>
              <w:t>Magnetometer</w:t>
            </w:r>
          </w:p>
        </w:tc>
        <w:tc>
          <w:tcPr>
            <w:tcW w:w="1276" w:type="dxa"/>
          </w:tcPr>
          <w:p w14:paraId="732C07CF" w14:textId="73A83CDC" w:rsidR="00CD23D7" w:rsidRDefault="00CD23D7" w:rsidP="00CD23D7">
            <w:pPr>
              <w:jc w:val="center"/>
            </w:pPr>
            <w:r>
              <w:t>Central</w:t>
            </w:r>
            <w:r>
              <w:br/>
              <w:t>Front IMUs</w:t>
            </w:r>
            <w:r>
              <w:br/>
              <w:t>All IMUs</w:t>
            </w:r>
          </w:p>
        </w:tc>
        <w:tc>
          <w:tcPr>
            <w:tcW w:w="1134" w:type="dxa"/>
          </w:tcPr>
          <w:p w14:paraId="55C31975" w14:textId="72D5F406" w:rsidR="00CD23D7" w:rsidRDefault="00CD23D7" w:rsidP="00CD23D7">
            <w:pPr>
              <w:jc w:val="center"/>
            </w:pPr>
            <w:r>
              <w:t>Madgwick</w:t>
            </w:r>
            <w:r>
              <w:br/>
              <w:t>Kalman</w:t>
            </w:r>
            <w:r>
              <w:br/>
              <w:t>NN</w:t>
            </w:r>
          </w:p>
        </w:tc>
        <w:tc>
          <w:tcPr>
            <w:tcW w:w="1843" w:type="dxa"/>
          </w:tcPr>
          <w:p w14:paraId="7B347B58" w14:textId="1EC70423" w:rsidR="00CD23D7" w:rsidRDefault="00CD23D7" w:rsidP="00CD23D7">
            <w:pPr>
              <w:jc w:val="center"/>
            </w:pPr>
            <w:r>
              <w:t>Magnetometer</w:t>
            </w:r>
            <w:r>
              <w:br/>
              <w:t>(NN training data)</w:t>
            </w:r>
          </w:p>
        </w:tc>
        <w:tc>
          <w:tcPr>
            <w:tcW w:w="1275" w:type="dxa"/>
          </w:tcPr>
          <w:p w14:paraId="276CD595" w14:textId="0A4EDBC3" w:rsidR="00CD23D7" w:rsidRDefault="00CD23D7" w:rsidP="00CD23D7">
            <w:pPr>
              <w:jc w:val="center"/>
            </w:pPr>
            <w:r>
              <w:t>Varied</w:t>
            </w:r>
          </w:p>
        </w:tc>
      </w:tr>
      <w:tr w:rsidR="00CD23D7" w14:paraId="39E6316F" w14:textId="4759A6E7" w:rsidTr="007B0FA7">
        <w:tc>
          <w:tcPr>
            <w:tcW w:w="1838" w:type="dxa"/>
          </w:tcPr>
          <w:p w14:paraId="48C4EBCF" w14:textId="5AD8E336" w:rsidR="00CD23D7" w:rsidRDefault="00CD23D7" w:rsidP="00CD23D7">
            <w:pPr>
              <w:jc w:val="center"/>
            </w:pPr>
            <w:r>
              <w:t xml:space="preserve">Can complex movements </w:t>
            </w:r>
            <w:proofErr w:type="gramStart"/>
            <w:r>
              <w:t xml:space="preserve">be </w:t>
            </w:r>
            <w:r w:rsidR="00742E8C">
              <w:t>measured</w:t>
            </w:r>
            <w:proofErr w:type="gramEnd"/>
            <w:r w:rsidR="00742E8C">
              <w:t>?</w:t>
            </w:r>
          </w:p>
        </w:tc>
        <w:tc>
          <w:tcPr>
            <w:tcW w:w="1701" w:type="dxa"/>
          </w:tcPr>
          <w:p w14:paraId="5E2A24E6" w14:textId="5B46DE24" w:rsidR="00CD23D7" w:rsidRDefault="00CD23D7" w:rsidP="00CD23D7">
            <w:pPr>
              <w:jc w:val="center"/>
            </w:pPr>
            <w:r>
              <w:t>Rotation</w:t>
            </w:r>
          </w:p>
        </w:tc>
        <w:tc>
          <w:tcPr>
            <w:tcW w:w="1276" w:type="dxa"/>
          </w:tcPr>
          <w:p w14:paraId="11D67E0C" w14:textId="1428E63A" w:rsidR="00CD23D7" w:rsidRDefault="00CD23D7" w:rsidP="00CD23D7">
            <w:pPr>
              <w:jc w:val="center"/>
            </w:pPr>
            <w:r>
              <w:t>Central</w:t>
            </w:r>
            <w:r>
              <w:br/>
              <w:t>Front IMUs</w:t>
            </w:r>
            <w:r>
              <w:br/>
              <w:t>All IMUs</w:t>
            </w:r>
          </w:p>
        </w:tc>
        <w:tc>
          <w:tcPr>
            <w:tcW w:w="1134" w:type="dxa"/>
          </w:tcPr>
          <w:p w14:paraId="0013A878" w14:textId="1FEC1690" w:rsidR="00CD23D7" w:rsidRDefault="00CD23D7" w:rsidP="00CD23D7">
            <w:pPr>
              <w:jc w:val="center"/>
            </w:pPr>
            <w:r>
              <w:t>Madgwick</w:t>
            </w:r>
            <w:r>
              <w:br/>
              <w:t>Kalman</w:t>
            </w:r>
            <w:r>
              <w:br/>
              <w:t>NN</w:t>
            </w:r>
          </w:p>
        </w:tc>
        <w:tc>
          <w:tcPr>
            <w:tcW w:w="1843" w:type="dxa"/>
          </w:tcPr>
          <w:p w14:paraId="6CAE5AD0" w14:textId="41CC93B9" w:rsidR="00CD23D7" w:rsidRDefault="00CD23D7" w:rsidP="00CD23D7">
            <w:pPr>
              <w:jc w:val="center"/>
            </w:pPr>
            <w:r>
              <w:t>Rotation</w:t>
            </w:r>
            <w:r>
              <w:br/>
              <w:t>(NN training data)</w:t>
            </w:r>
          </w:p>
        </w:tc>
        <w:tc>
          <w:tcPr>
            <w:tcW w:w="1275" w:type="dxa"/>
          </w:tcPr>
          <w:p w14:paraId="77DED033" w14:textId="23F4AF5B" w:rsidR="00CD23D7" w:rsidRDefault="00CD23D7" w:rsidP="00CD23D7">
            <w:pPr>
              <w:jc w:val="center"/>
            </w:pPr>
            <w:r>
              <w:t>Rotation</w:t>
            </w:r>
          </w:p>
        </w:tc>
      </w:tr>
      <w:tr w:rsidR="00CD23D7" w14:paraId="1D42D4A1" w14:textId="77777777" w:rsidTr="007B0FA7">
        <w:tc>
          <w:tcPr>
            <w:tcW w:w="1838" w:type="dxa"/>
          </w:tcPr>
          <w:p w14:paraId="5910D653" w14:textId="0014EDD4" w:rsidR="00CD23D7" w:rsidRDefault="00CD23D7" w:rsidP="00CD23D7">
            <w:pPr>
              <w:jc w:val="center"/>
            </w:pPr>
            <w:r>
              <w:t>Complex movements -Untrained data</w:t>
            </w:r>
          </w:p>
        </w:tc>
        <w:tc>
          <w:tcPr>
            <w:tcW w:w="1701" w:type="dxa"/>
          </w:tcPr>
          <w:p w14:paraId="7C163FAD" w14:textId="2D1FB5C4" w:rsidR="00CD23D7" w:rsidRDefault="00CD23D7" w:rsidP="00CD23D7">
            <w:pPr>
              <w:jc w:val="center"/>
            </w:pPr>
            <w:r>
              <w:t>Rotation-</w:t>
            </w:r>
            <w:r>
              <w:br/>
            </w:r>
            <w:r w:rsidR="00997F20">
              <w:t>Untrained</w:t>
            </w:r>
          </w:p>
        </w:tc>
        <w:tc>
          <w:tcPr>
            <w:tcW w:w="1276" w:type="dxa"/>
          </w:tcPr>
          <w:p w14:paraId="7C95C3E9" w14:textId="3DF49EAE" w:rsidR="00CD23D7" w:rsidRDefault="00CD23D7" w:rsidP="00CD23D7">
            <w:pPr>
              <w:jc w:val="center"/>
            </w:pPr>
            <w:r>
              <w:t>Central</w:t>
            </w:r>
            <w:r>
              <w:br/>
              <w:t>Front IMUs</w:t>
            </w:r>
            <w:r>
              <w:br/>
              <w:t>All IMUs</w:t>
            </w:r>
          </w:p>
        </w:tc>
        <w:tc>
          <w:tcPr>
            <w:tcW w:w="1134" w:type="dxa"/>
          </w:tcPr>
          <w:p w14:paraId="6EF92FF3" w14:textId="535F8C95" w:rsidR="00CD23D7" w:rsidRDefault="00CD23D7" w:rsidP="00CD23D7">
            <w:pPr>
              <w:jc w:val="center"/>
            </w:pPr>
            <w:r>
              <w:t>NN</w:t>
            </w:r>
          </w:p>
        </w:tc>
        <w:tc>
          <w:tcPr>
            <w:tcW w:w="1843" w:type="dxa"/>
          </w:tcPr>
          <w:p w14:paraId="1889A96C" w14:textId="5DAFA932" w:rsidR="00CD23D7" w:rsidRDefault="00CD23D7" w:rsidP="00CD23D7">
            <w:pPr>
              <w:jc w:val="center"/>
            </w:pPr>
            <w:r>
              <w:t>Rotation</w:t>
            </w:r>
            <w:r>
              <w:br/>
              <w:t xml:space="preserve">(NN </w:t>
            </w:r>
            <w:r>
              <w:br/>
              <w:t>Untrained data)</w:t>
            </w:r>
          </w:p>
        </w:tc>
        <w:tc>
          <w:tcPr>
            <w:tcW w:w="1275" w:type="dxa"/>
          </w:tcPr>
          <w:p w14:paraId="74355DBC" w14:textId="36FACF49" w:rsidR="00CD23D7" w:rsidRDefault="00CD23D7" w:rsidP="00CD23D7">
            <w:pPr>
              <w:jc w:val="center"/>
            </w:pPr>
            <w:r>
              <w:t>Rotation-Untrained</w:t>
            </w:r>
          </w:p>
        </w:tc>
      </w:tr>
      <w:tr w:rsidR="00160417" w14:paraId="6BC07EAA" w14:textId="77777777" w:rsidTr="007B0FA7">
        <w:tc>
          <w:tcPr>
            <w:tcW w:w="1838" w:type="dxa"/>
          </w:tcPr>
          <w:p w14:paraId="43239F1F" w14:textId="5190D058" w:rsidR="00160417" w:rsidRDefault="00160417" w:rsidP="00160417">
            <w:pPr>
              <w:jc w:val="center"/>
            </w:pPr>
            <w:r>
              <w:t>Is there a bias in the Z axis?</w:t>
            </w:r>
          </w:p>
        </w:tc>
        <w:tc>
          <w:tcPr>
            <w:tcW w:w="1701" w:type="dxa"/>
          </w:tcPr>
          <w:p w14:paraId="489C4DA4" w14:textId="4DB886FD" w:rsidR="00160417" w:rsidRDefault="00160417" w:rsidP="00160417">
            <w:pPr>
              <w:jc w:val="center"/>
            </w:pPr>
            <w:r>
              <w:t>Z</w:t>
            </w:r>
            <w:r w:rsidR="00061399">
              <w:t xml:space="preserve"> </w:t>
            </w:r>
            <w:r>
              <w:t>Axis</w:t>
            </w:r>
            <w:r w:rsidR="00061399">
              <w:t xml:space="preserve"> </w:t>
            </w:r>
            <w:r>
              <w:t>Bias</w:t>
            </w:r>
          </w:p>
        </w:tc>
        <w:tc>
          <w:tcPr>
            <w:tcW w:w="1276" w:type="dxa"/>
          </w:tcPr>
          <w:p w14:paraId="2F5B5D34" w14:textId="7440571F" w:rsidR="00160417" w:rsidRDefault="00160417" w:rsidP="00160417">
            <w:pPr>
              <w:jc w:val="center"/>
            </w:pPr>
            <w:r>
              <w:t>Central</w:t>
            </w:r>
            <w:r>
              <w:br/>
              <w:t>FL IMU</w:t>
            </w:r>
          </w:p>
        </w:tc>
        <w:tc>
          <w:tcPr>
            <w:tcW w:w="1134" w:type="dxa"/>
          </w:tcPr>
          <w:p w14:paraId="5F135873" w14:textId="635B26E9" w:rsidR="00160417" w:rsidRDefault="00160417" w:rsidP="00160417">
            <w:pPr>
              <w:jc w:val="center"/>
            </w:pPr>
            <w:r>
              <w:t>Madgwick</w:t>
            </w:r>
            <w:r>
              <w:br/>
              <w:t>Kalman</w:t>
            </w:r>
          </w:p>
        </w:tc>
        <w:tc>
          <w:tcPr>
            <w:tcW w:w="1843" w:type="dxa"/>
          </w:tcPr>
          <w:p w14:paraId="04351557" w14:textId="039761F1" w:rsidR="00160417" w:rsidRDefault="00A075C2" w:rsidP="00160417">
            <w:pPr>
              <w:jc w:val="center"/>
            </w:pPr>
            <w:r>
              <w:t>Z Axis bias</w:t>
            </w:r>
            <w:r w:rsidR="00160417">
              <w:br/>
            </w:r>
          </w:p>
        </w:tc>
        <w:tc>
          <w:tcPr>
            <w:tcW w:w="1275" w:type="dxa"/>
          </w:tcPr>
          <w:p w14:paraId="03804AC1" w14:textId="3F15B855" w:rsidR="00160417" w:rsidRDefault="00160417" w:rsidP="00160417">
            <w:pPr>
              <w:jc w:val="center"/>
            </w:pPr>
            <w:r>
              <w:t>Varied</w:t>
            </w:r>
          </w:p>
        </w:tc>
      </w:tr>
      <w:tr w:rsidR="00160417" w14:paraId="00AA5499" w14:textId="77777777" w:rsidTr="007B0FA7">
        <w:tc>
          <w:tcPr>
            <w:tcW w:w="1838" w:type="dxa"/>
          </w:tcPr>
          <w:p w14:paraId="3B0BAD57" w14:textId="3F4D7490" w:rsidR="00160417" w:rsidRDefault="00160417" w:rsidP="00160417">
            <w:pPr>
              <w:jc w:val="center"/>
            </w:pPr>
            <w:r>
              <w:t>Is there bias in the X and Y axes?</w:t>
            </w:r>
          </w:p>
        </w:tc>
        <w:tc>
          <w:tcPr>
            <w:tcW w:w="1701" w:type="dxa"/>
          </w:tcPr>
          <w:p w14:paraId="4A05AB96" w14:textId="766209E0" w:rsidR="00160417" w:rsidRDefault="00160417" w:rsidP="00160417">
            <w:pPr>
              <w:jc w:val="center"/>
            </w:pPr>
            <w:r>
              <w:t>X</w:t>
            </w:r>
            <w:r w:rsidR="00061399">
              <w:t>-</w:t>
            </w:r>
            <w:r>
              <w:t>Y</w:t>
            </w:r>
            <w:r w:rsidR="00061399">
              <w:t xml:space="preserve"> </w:t>
            </w:r>
            <w:r>
              <w:t>Axis</w:t>
            </w:r>
            <w:r w:rsidR="00061399">
              <w:t xml:space="preserve"> </w:t>
            </w:r>
            <w:r>
              <w:t>Bias</w:t>
            </w:r>
          </w:p>
        </w:tc>
        <w:tc>
          <w:tcPr>
            <w:tcW w:w="1276" w:type="dxa"/>
          </w:tcPr>
          <w:p w14:paraId="5694702F" w14:textId="011A96D2" w:rsidR="00160417" w:rsidRDefault="00160417" w:rsidP="00160417">
            <w:pPr>
              <w:jc w:val="center"/>
            </w:pPr>
            <w:r>
              <w:t>Central</w:t>
            </w:r>
            <w:r>
              <w:br/>
              <w:t>RL IMU</w:t>
            </w:r>
            <w:r>
              <w:br/>
              <w:t>RR IMU</w:t>
            </w:r>
          </w:p>
        </w:tc>
        <w:tc>
          <w:tcPr>
            <w:tcW w:w="1134" w:type="dxa"/>
          </w:tcPr>
          <w:p w14:paraId="17A09AFC" w14:textId="74189502" w:rsidR="00160417" w:rsidRDefault="00160417" w:rsidP="00160417">
            <w:pPr>
              <w:jc w:val="center"/>
            </w:pPr>
            <w:r>
              <w:t>Madgwick</w:t>
            </w:r>
            <w:r>
              <w:br/>
              <w:t>Kalman</w:t>
            </w:r>
            <w:r>
              <w:br/>
            </w:r>
          </w:p>
        </w:tc>
        <w:tc>
          <w:tcPr>
            <w:tcW w:w="1843" w:type="dxa"/>
          </w:tcPr>
          <w:p w14:paraId="07667C35" w14:textId="2784A209" w:rsidR="00160417" w:rsidRDefault="00A075C2" w:rsidP="00160417">
            <w:pPr>
              <w:jc w:val="center"/>
            </w:pPr>
            <w:r>
              <w:t>XY Axis bias</w:t>
            </w:r>
          </w:p>
        </w:tc>
        <w:tc>
          <w:tcPr>
            <w:tcW w:w="1275" w:type="dxa"/>
          </w:tcPr>
          <w:p w14:paraId="01B7BBC0" w14:textId="5D9303AA" w:rsidR="00160417" w:rsidRDefault="00160417" w:rsidP="00160417">
            <w:pPr>
              <w:jc w:val="center"/>
            </w:pPr>
            <w:r>
              <w:t>Varied</w:t>
            </w:r>
          </w:p>
        </w:tc>
      </w:tr>
    </w:tbl>
    <w:bookmarkEnd w:id="95"/>
    <w:p w14:paraId="0920F5F4" w14:textId="77777777" w:rsidR="00C205C0" w:rsidRDefault="00904F7C" w:rsidP="00904F7C">
      <w:r>
        <w:br/>
      </w:r>
      <w:bookmarkStart w:id="98" w:name="_Hlk147405060"/>
      <w:bookmarkEnd w:id="96"/>
    </w:p>
    <w:p w14:paraId="16ED2048" w14:textId="77777777" w:rsidR="00C205C0" w:rsidRDefault="00C205C0">
      <w:r>
        <w:br w:type="page"/>
      </w:r>
    </w:p>
    <w:p w14:paraId="333342A8" w14:textId="55BFDB4D" w:rsidR="00206460" w:rsidRDefault="00206460" w:rsidP="00904F7C">
      <w:bookmarkStart w:id="99" w:name="_Toc147921004"/>
      <w:r>
        <w:lastRenderedPageBreak/>
        <w:t xml:space="preserve">Table </w:t>
      </w:r>
      <w:fldSimple w:instr=" STYLEREF 1 \s ">
        <w:r w:rsidR="00C5580D">
          <w:rPr>
            <w:noProof/>
          </w:rPr>
          <w:t>3</w:t>
        </w:r>
      </w:fldSimple>
      <w:r w:rsidR="00C5580D">
        <w:t>.</w:t>
      </w:r>
      <w:fldSimple w:instr=" SEQ Table \* ARABIC \s 1 ">
        <w:r w:rsidR="00C5580D">
          <w:rPr>
            <w:noProof/>
          </w:rPr>
          <w:t>7</w:t>
        </w:r>
      </w:fldSimple>
      <w:r>
        <w:t xml:space="preserve"> Robot Movement Program</w:t>
      </w:r>
      <w:r w:rsidR="00904F7C">
        <w:t xml:space="preserve">: </w:t>
      </w:r>
      <w:r>
        <w:t>Roll</w:t>
      </w:r>
      <w:r w:rsidR="00160A88">
        <w:t xml:space="preserve"> (Steps </w:t>
      </w:r>
      <w:r w:rsidR="00A44901">
        <w:t>2</w:t>
      </w:r>
      <w:r w:rsidR="00160A88">
        <w:t xml:space="preserve"> and </w:t>
      </w:r>
      <w:r w:rsidR="00A44901">
        <w:t>3</w:t>
      </w:r>
      <w:r w:rsidR="00160A88">
        <w:t xml:space="preserve"> </w:t>
      </w:r>
      <w:proofErr w:type="gramStart"/>
      <w:r w:rsidR="00160A88">
        <w:t>are repeated</w:t>
      </w:r>
      <w:proofErr w:type="gramEnd"/>
      <w:r w:rsidR="00160A88">
        <w:t>)</w:t>
      </w:r>
      <w:bookmarkEnd w:id="99"/>
    </w:p>
    <w:p w14:paraId="73DF4612" w14:textId="77777777" w:rsidR="00C205C0" w:rsidRPr="00280F56" w:rsidRDefault="00C205C0" w:rsidP="00904F7C"/>
    <w:tbl>
      <w:tblPr>
        <w:tblStyle w:val="TableGrid"/>
        <w:tblW w:w="0" w:type="auto"/>
        <w:tblLook w:val="04A0" w:firstRow="1" w:lastRow="0" w:firstColumn="1" w:lastColumn="0" w:noHBand="0" w:noVBand="1"/>
      </w:tblPr>
      <w:tblGrid>
        <w:gridCol w:w="1537"/>
        <w:gridCol w:w="2002"/>
        <w:gridCol w:w="2926"/>
        <w:gridCol w:w="2596"/>
      </w:tblGrid>
      <w:tr w:rsidR="00213EB5" w14:paraId="16CF3B39" w14:textId="77777777" w:rsidTr="00B27AE6">
        <w:trPr>
          <w:trHeight w:val="970"/>
        </w:trPr>
        <w:tc>
          <w:tcPr>
            <w:tcW w:w="1537" w:type="dxa"/>
          </w:tcPr>
          <w:p w14:paraId="509107FD" w14:textId="77777777" w:rsidR="00213EB5" w:rsidRDefault="00213EB5" w:rsidP="000120B4">
            <w:pPr>
              <w:jc w:val="center"/>
            </w:pPr>
            <w:bookmarkStart w:id="100" w:name="_Hlk147147981"/>
            <w:r>
              <w:t xml:space="preserve">Name: </w:t>
            </w:r>
            <w:r>
              <w:br/>
            </w:r>
            <w:r>
              <w:br/>
              <w:t>Sequence Number:</w:t>
            </w:r>
          </w:p>
        </w:tc>
        <w:tc>
          <w:tcPr>
            <w:tcW w:w="2002" w:type="dxa"/>
          </w:tcPr>
          <w:p w14:paraId="58449CB8" w14:textId="654657AA" w:rsidR="00213EB5" w:rsidRDefault="00213EB5" w:rsidP="000120B4">
            <w:pPr>
              <w:jc w:val="center"/>
            </w:pPr>
            <w:r>
              <w:t>IMU Angles</w:t>
            </w:r>
            <w:r>
              <w:br/>
              <w:t>Rotation:Roll:Pitch</w:t>
            </w:r>
            <w:r w:rsidR="000B0EA2">
              <w:br/>
            </w:r>
            <w:r w:rsidR="00B27AE6">
              <w:t>Angles in brackets are in degrees</w:t>
            </w:r>
          </w:p>
        </w:tc>
        <w:tc>
          <w:tcPr>
            <w:tcW w:w="2926" w:type="dxa"/>
          </w:tcPr>
          <w:p w14:paraId="66EC5065" w14:textId="4931434B" w:rsidR="00213EB5" w:rsidRDefault="00213EB5" w:rsidP="000120B4">
            <w:pPr>
              <w:jc w:val="center"/>
            </w:pPr>
            <w:r>
              <w:t>Robot Joint Angle (Radians)</w:t>
            </w:r>
            <w:r>
              <w:br/>
              <w:t>Base:Wrist1:Wrist2:Wrist3</w:t>
            </w:r>
            <w:r>
              <w:br/>
              <w:t>Rotation:Roll:Pitch:Yaw</w:t>
            </w:r>
          </w:p>
        </w:tc>
        <w:tc>
          <w:tcPr>
            <w:tcW w:w="2596" w:type="dxa"/>
          </w:tcPr>
          <w:p w14:paraId="12D52A94" w14:textId="5A8A0636" w:rsidR="00213EB5" w:rsidRDefault="00213EB5" w:rsidP="000120B4">
            <w:pPr>
              <w:jc w:val="center"/>
            </w:pPr>
            <w:r>
              <w:t>R</w:t>
            </w:r>
            <w:r w:rsidR="000B0EA2">
              <w:t>obot</w:t>
            </w:r>
            <w:r>
              <w:t xml:space="preserve"> Angles (Degrees)</w:t>
            </w:r>
            <w:r>
              <w:br/>
              <w:t>Base:Wrist1:Wrist2:Wrist3</w:t>
            </w:r>
            <w:r>
              <w:br/>
              <w:t>Rotation:Roll:Pitch:Yaw</w:t>
            </w:r>
          </w:p>
        </w:tc>
      </w:tr>
      <w:tr w:rsidR="00213EB5" w14:paraId="366B3C65" w14:textId="77777777" w:rsidTr="00B27AE6">
        <w:tc>
          <w:tcPr>
            <w:tcW w:w="1537" w:type="dxa"/>
          </w:tcPr>
          <w:p w14:paraId="271FA9D0" w14:textId="55188EEF" w:rsidR="00213EB5" w:rsidRDefault="00A44901" w:rsidP="000120B4">
            <w:pPr>
              <w:jc w:val="center"/>
            </w:pPr>
            <w:r>
              <w:t>0</w:t>
            </w:r>
          </w:p>
        </w:tc>
        <w:tc>
          <w:tcPr>
            <w:tcW w:w="2002" w:type="dxa"/>
          </w:tcPr>
          <w:p w14:paraId="55CE365E" w14:textId="4C907C70" w:rsidR="00213EB5" w:rsidRDefault="00213EB5" w:rsidP="000120B4">
            <w:pPr>
              <w:jc w:val="center"/>
            </w:pPr>
            <w:r>
              <w:t>0 : 0 : 0</w:t>
            </w:r>
          </w:p>
        </w:tc>
        <w:tc>
          <w:tcPr>
            <w:tcW w:w="2926" w:type="dxa"/>
          </w:tcPr>
          <w:p w14:paraId="04C25B92" w14:textId="5B3D32AE" w:rsidR="00213EB5" w:rsidRDefault="00213EB5" w:rsidP="000120B4">
            <w:pPr>
              <w:jc w:val="center"/>
            </w:pPr>
            <w:r>
              <w:t xml:space="preserve">0 : 0 : </w:t>
            </w:r>
            <w:r>
              <w:rPr>
                <w:rFonts w:cstheme="minorHAnsi"/>
              </w:rPr>
              <w:t>π/2 : 0</w:t>
            </w:r>
          </w:p>
        </w:tc>
        <w:tc>
          <w:tcPr>
            <w:tcW w:w="2596" w:type="dxa"/>
          </w:tcPr>
          <w:p w14:paraId="2F3F9CB3" w14:textId="01ECC9D2" w:rsidR="00213EB5" w:rsidRDefault="00213EB5" w:rsidP="000120B4">
            <w:pPr>
              <w:jc w:val="center"/>
            </w:pPr>
            <w:r>
              <w:t xml:space="preserve">0 : 0 : </w:t>
            </w:r>
            <w:r w:rsidR="00381C22">
              <w:t>9</w:t>
            </w:r>
            <w:r>
              <w:t>0 : 0</w:t>
            </w:r>
          </w:p>
        </w:tc>
      </w:tr>
      <w:tr w:rsidR="00213EB5" w14:paraId="42B97DB9" w14:textId="77777777" w:rsidTr="00B27AE6">
        <w:tc>
          <w:tcPr>
            <w:tcW w:w="1537" w:type="dxa"/>
          </w:tcPr>
          <w:p w14:paraId="4AF8BF77" w14:textId="02127D1A" w:rsidR="00213EB5" w:rsidRDefault="00A44901" w:rsidP="000120B4">
            <w:pPr>
              <w:jc w:val="center"/>
            </w:pPr>
            <w:r>
              <w:t>1</w:t>
            </w:r>
          </w:p>
        </w:tc>
        <w:tc>
          <w:tcPr>
            <w:tcW w:w="2002" w:type="dxa"/>
          </w:tcPr>
          <w:p w14:paraId="5E552560" w14:textId="776C7B65" w:rsidR="00213EB5" w:rsidRDefault="000B0EA2" w:rsidP="000120B4">
            <w:pPr>
              <w:jc w:val="center"/>
            </w:pPr>
            <w:r>
              <w:t>0 : -</w:t>
            </w:r>
            <w:r>
              <w:rPr>
                <w:rFonts w:cstheme="minorHAnsi"/>
              </w:rPr>
              <w:t>π</w:t>
            </w:r>
            <w:r>
              <w:t>/4</w:t>
            </w:r>
            <w:r w:rsidR="00381C22">
              <w:t>(45)</w:t>
            </w:r>
            <w:r>
              <w:t xml:space="preserve"> : 0</w:t>
            </w:r>
          </w:p>
        </w:tc>
        <w:tc>
          <w:tcPr>
            <w:tcW w:w="2926" w:type="dxa"/>
          </w:tcPr>
          <w:p w14:paraId="43D60ABA" w14:textId="6308A956" w:rsidR="00213EB5" w:rsidRDefault="00213EB5" w:rsidP="000120B4">
            <w:pPr>
              <w:jc w:val="center"/>
            </w:pPr>
            <w:r>
              <w:t>0 : -</w:t>
            </w:r>
            <w:r>
              <w:rPr>
                <w:rFonts w:cstheme="minorHAnsi"/>
              </w:rPr>
              <w:t>π</w:t>
            </w:r>
            <w:r>
              <w:t xml:space="preserve">/4 : </w:t>
            </w:r>
            <w:r>
              <w:rPr>
                <w:rFonts w:cstheme="minorHAnsi"/>
              </w:rPr>
              <w:t>π</w:t>
            </w:r>
            <w:r>
              <w:t>/2 : 0</w:t>
            </w:r>
          </w:p>
        </w:tc>
        <w:tc>
          <w:tcPr>
            <w:tcW w:w="2596" w:type="dxa"/>
          </w:tcPr>
          <w:p w14:paraId="05665AE4" w14:textId="740721B4" w:rsidR="00213EB5" w:rsidRDefault="00213EB5" w:rsidP="000120B4">
            <w:pPr>
              <w:jc w:val="center"/>
            </w:pPr>
            <w:r>
              <w:t xml:space="preserve">0 : -45 : </w:t>
            </w:r>
            <w:r w:rsidR="00381C22">
              <w:t>9</w:t>
            </w:r>
            <w:r>
              <w:t>0 : 0</w:t>
            </w:r>
          </w:p>
        </w:tc>
      </w:tr>
      <w:tr w:rsidR="00213EB5" w14:paraId="2FF23E12" w14:textId="77777777" w:rsidTr="00B27AE6">
        <w:tc>
          <w:tcPr>
            <w:tcW w:w="1537" w:type="dxa"/>
          </w:tcPr>
          <w:p w14:paraId="39BBC69B" w14:textId="2EF13F8C" w:rsidR="00213EB5" w:rsidRDefault="00A44901" w:rsidP="000120B4">
            <w:pPr>
              <w:jc w:val="center"/>
            </w:pPr>
            <w:r>
              <w:t>2</w:t>
            </w:r>
          </w:p>
        </w:tc>
        <w:tc>
          <w:tcPr>
            <w:tcW w:w="2002" w:type="dxa"/>
          </w:tcPr>
          <w:p w14:paraId="0B9B038E" w14:textId="79D96D33" w:rsidR="00213EB5" w:rsidRDefault="000B0EA2" w:rsidP="000120B4">
            <w:pPr>
              <w:jc w:val="center"/>
            </w:pPr>
            <w:r>
              <w:t>0 : -</w:t>
            </w:r>
            <w:r>
              <w:rPr>
                <w:rFonts w:cstheme="minorHAnsi"/>
              </w:rPr>
              <w:t>π</w:t>
            </w:r>
            <w:r>
              <w:t>/3</w:t>
            </w:r>
            <w:r w:rsidR="00381C22">
              <w:t>(-60)</w:t>
            </w:r>
            <w:r>
              <w:t xml:space="preserve"> : 0</w:t>
            </w:r>
          </w:p>
        </w:tc>
        <w:tc>
          <w:tcPr>
            <w:tcW w:w="2926" w:type="dxa"/>
          </w:tcPr>
          <w:p w14:paraId="73BEE898" w14:textId="0387CB9D" w:rsidR="00213EB5" w:rsidRDefault="00213EB5" w:rsidP="000120B4">
            <w:pPr>
              <w:jc w:val="center"/>
            </w:pPr>
            <w:r>
              <w:t>0 : -</w:t>
            </w:r>
            <w:r>
              <w:rPr>
                <w:rFonts w:cstheme="minorHAnsi"/>
              </w:rPr>
              <w:t>π</w:t>
            </w:r>
            <w:r>
              <w:t xml:space="preserve">/3 : </w:t>
            </w:r>
            <w:r>
              <w:rPr>
                <w:rFonts w:cstheme="minorHAnsi"/>
              </w:rPr>
              <w:t>π</w:t>
            </w:r>
            <w:r>
              <w:t>/2 : 0</w:t>
            </w:r>
          </w:p>
        </w:tc>
        <w:tc>
          <w:tcPr>
            <w:tcW w:w="2596" w:type="dxa"/>
          </w:tcPr>
          <w:p w14:paraId="7DEE0993" w14:textId="50A4DADF" w:rsidR="00213EB5" w:rsidRDefault="00213EB5" w:rsidP="000120B4">
            <w:pPr>
              <w:jc w:val="center"/>
            </w:pPr>
            <w:r>
              <w:t xml:space="preserve">0 : -60 : </w:t>
            </w:r>
            <w:r w:rsidR="00381C22">
              <w:t>9</w:t>
            </w:r>
            <w:r>
              <w:t>0 : 0</w:t>
            </w:r>
          </w:p>
        </w:tc>
      </w:tr>
      <w:tr w:rsidR="00213EB5" w14:paraId="7DFB34E0" w14:textId="77777777" w:rsidTr="00B27AE6">
        <w:tc>
          <w:tcPr>
            <w:tcW w:w="1537" w:type="dxa"/>
          </w:tcPr>
          <w:p w14:paraId="6BDD2C4B" w14:textId="70E321B6" w:rsidR="00213EB5" w:rsidRDefault="00A44901" w:rsidP="000120B4">
            <w:pPr>
              <w:jc w:val="center"/>
            </w:pPr>
            <w:r>
              <w:t>3</w:t>
            </w:r>
          </w:p>
        </w:tc>
        <w:tc>
          <w:tcPr>
            <w:tcW w:w="2002" w:type="dxa"/>
          </w:tcPr>
          <w:p w14:paraId="4D509914" w14:textId="043BD730" w:rsidR="00213EB5" w:rsidRDefault="000B0EA2" w:rsidP="000120B4">
            <w:pPr>
              <w:jc w:val="center"/>
            </w:pPr>
            <w:r>
              <w:t xml:space="preserve">0 : </w:t>
            </w:r>
            <w:r>
              <w:rPr>
                <w:rFonts w:cstheme="minorHAnsi"/>
              </w:rPr>
              <w:t>π</w:t>
            </w:r>
            <w:r>
              <w:t>/3</w:t>
            </w:r>
            <w:r w:rsidR="00381C22">
              <w:t>(60)</w:t>
            </w:r>
            <w:r>
              <w:t xml:space="preserve"> : 0</w:t>
            </w:r>
          </w:p>
        </w:tc>
        <w:tc>
          <w:tcPr>
            <w:tcW w:w="2926" w:type="dxa"/>
          </w:tcPr>
          <w:p w14:paraId="1EF932B5" w14:textId="54E416EE" w:rsidR="00213EB5" w:rsidRDefault="00213EB5" w:rsidP="000120B4">
            <w:pPr>
              <w:jc w:val="center"/>
            </w:pPr>
            <w:r>
              <w:t xml:space="preserve">0 : </w:t>
            </w:r>
            <w:r>
              <w:rPr>
                <w:rFonts w:cstheme="minorHAnsi"/>
              </w:rPr>
              <w:t>π</w:t>
            </w:r>
            <w:r>
              <w:t xml:space="preserve">/3 : </w:t>
            </w:r>
            <w:r>
              <w:rPr>
                <w:rFonts w:cstheme="minorHAnsi"/>
              </w:rPr>
              <w:t>π</w:t>
            </w:r>
            <w:r>
              <w:t>/2 : 0</w:t>
            </w:r>
          </w:p>
        </w:tc>
        <w:tc>
          <w:tcPr>
            <w:tcW w:w="2596" w:type="dxa"/>
          </w:tcPr>
          <w:p w14:paraId="591B0E2A" w14:textId="5F6D7DBE" w:rsidR="00213EB5" w:rsidRDefault="00213EB5" w:rsidP="000120B4">
            <w:pPr>
              <w:jc w:val="center"/>
            </w:pPr>
            <w:r>
              <w:t xml:space="preserve">0 : 60 : </w:t>
            </w:r>
            <w:r w:rsidR="00381C22">
              <w:t>9</w:t>
            </w:r>
            <w:r>
              <w:t>0 : 0</w:t>
            </w:r>
          </w:p>
        </w:tc>
      </w:tr>
    </w:tbl>
    <w:p w14:paraId="6118F214" w14:textId="05B11F50" w:rsidR="00206460" w:rsidRDefault="00C2627C" w:rsidP="00C2627C">
      <w:r>
        <w:br/>
      </w:r>
      <w:bookmarkStart w:id="101" w:name="_Toc147921005"/>
      <w:r w:rsidR="00206460">
        <w:t xml:space="preserve">Table </w:t>
      </w:r>
      <w:fldSimple w:instr=" STYLEREF 1 \s ">
        <w:r w:rsidR="00C5580D">
          <w:rPr>
            <w:noProof/>
          </w:rPr>
          <w:t>3</w:t>
        </w:r>
      </w:fldSimple>
      <w:r w:rsidR="00C5580D">
        <w:t>.</w:t>
      </w:r>
      <w:fldSimple w:instr=" SEQ Table \* ARABIC \s 1 ">
        <w:r w:rsidR="00C5580D">
          <w:rPr>
            <w:noProof/>
          </w:rPr>
          <w:t>8</w:t>
        </w:r>
      </w:fldSimple>
      <w:r w:rsidR="00206460">
        <w:t xml:space="preserve"> Robot Movement Program</w:t>
      </w:r>
      <w:r w:rsidR="00904F7C">
        <w:t>:</w:t>
      </w:r>
      <w:r w:rsidR="00206460">
        <w:t xml:space="preserve"> Pitch</w:t>
      </w:r>
      <w:bookmarkEnd w:id="101"/>
    </w:p>
    <w:p w14:paraId="5F7FD7DC" w14:textId="77777777" w:rsidR="00C205C0" w:rsidRPr="00C205C0" w:rsidRDefault="00C205C0" w:rsidP="00C2627C"/>
    <w:tbl>
      <w:tblPr>
        <w:tblStyle w:val="TableGrid"/>
        <w:tblW w:w="0" w:type="auto"/>
        <w:tblLook w:val="04A0" w:firstRow="1" w:lastRow="0" w:firstColumn="1" w:lastColumn="0" w:noHBand="0" w:noVBand="1"/>
      </w:tblPr>
      <w:tblGrid>
        <w:gridCol w:w="1129"/>
        <w:gridCol w:w="2234"/>
        <w:gridCol w:w="2910"/>
        <w:gridCol w:w="2788"/>
      </w:tblGrid>
      <w:tr w:rsidR="000B0EA2" w14:paraId="2913046C" w14:textId="77777777" w:rsidTr="00213F0C">
        <w:trPr>
          <w:trHeight w:val="970"/>
        </w:trPr>
        <w:tc>
          <w:tcPr>
            <w:tcW w:w="1129" w:type="dxa"/>
          </w:tcPr>
          <w:p w14:paraId="150BDB3C" w14:textId="77777777" w:rsidR="000B0EA2" w:rsidRDefault="000B0EA2" w:rsidP="000120B4">
            <w:pPr>
              <w:jc w:val="center"/>
            </w:pPr>
            <w:r>
              <w:t xml:space="preserve">Name: </w:t>
            </w:r>
            <w:r>
              <w:br/>
            </w:r>
            <w:r>
              <w:br/>
              <w:t>Sequence Number:</w:t>
            </w:r>
          </w:p>
        </w:tc>
        <w:tc>
          <w:tcPr>
            <w:tcW w:w="2234" w:type="dxa"/>
          </w:tcPr>
          <w:p w14:paraId="6053B978" w14:textId="70B4F9E3" w:rsidR="000B0EA2" w:rsidRDefault="000B0EA2" w:rsidP="000120B4">
            <w:pPr>
              <w:jc w:val="center"/>
            </w:pPr>
            <w:r>
              <w:t>IMU Angles</w:t>
            </w:r>
            <w:r>
              <w:br/>
              <w:t>Rotation:Roll:Pitch</w:t>
            </w:r>
            <w:r w:rsidR="00213F0C">
              <w:t>. Angles in brackets are in degrees</w:t>
            </w:r>
          </w:p>
        </w:tc>
        <w:tc>
          <w:tcPr>
            <w:tcW w:w="2910" w:type="dxa"/>
          </w:tcPr>
          <w:p w14:paraId="02E64AD7" w14:textId="549A5F7E" w:rsidR="000B0EA2" w:rsidRDefault="000B0EA2" w:rsidP="000120B4">
            <w:pPr>
              <w:jc w:val="center"/>
            </w:pPr>
            <w:r>
              <w:t>Robot Joint Angle (Radians)</w:t>
            </w:r>
            <w:r>
              <w:br/>
              <w:t>Base:Wrist1:Wrist2:Wrist3</w:t>
            </w:r>
            <w:r>
              <w:br/>
              <w:t>Rotation:Roll:Pitch:Yaw</w:t>
            </w:r>
          </w:p>
        </w:tc>
        <w:tc>
          <w:tcPr>
            <w:tcW w:w="2788" w:type="dxa"/>
          </w:tcPr>
          <w:p w14:paraId="57D1DCDE" w14:textId="74AD5D35" w:rsidR="000B0EA2" w:rsidRDefault="000B0EA2" w:rsidP="000120B4">
            <w:pPr>
              <w:jc w:val="center"/>
            </w:pPr>
            <w:r>
              <w:t>Robot Angles (Degrees)</w:t>
            </w:r>
            <w:r>
              <w:br/>
              <w:t>Base:Wrist1:Wrist2:Wrist3</w:t>
            </w:r>
            <w:r w:rsidR="001A67CC">
              <w:br/>
            </w:r>
            <w:r>
              <w:t>Rotation:Roll:Pitch:Yaw</w:t>
            </w:r>
          </w:p>
        </w:tc>
      </w:tr>
      <w:tr w:rsidR="000B0EA2" w14:paraId="73D8331B" w14:textId="77777777" w:rsidTr="00213F0C">
        <w:tc>
          <w:tcPr>
            <w:tcW w:w="1129" w:type="dxa"/>
          </w:tcPr>
          <w:p w14:paraId="599D708F" w14:textId="34A6EF97" w:rsidR="000B0EA2" w:rsidRDefault="00A44901" w:rsidP="00160A88">
            <w:pPr>
              <w:jc w:val="center"/>
            </w:pPr>
            <w:r>
              <w:t>0</w:t>
            </w:r>
          </w:p>
        </w:tc>
        <w:tc>
          <w:tcPr>
            <w:tcW w:w="2234" w:type="dxa"/>
          </w:tcPr>
          <w:p w14:paraId="03A73A53" w14:textId="766082D5" w:rsidR="000B0EA2" w:rsidRDefault="000B0EA2" w:rsidP="00160A88">
            <w:pPr>
              <w:jc w:val="center"/>
            </w:pPr>
            <w:r>
              <w:t>0 : 0 : 0</w:t>
            </w:r>
          </w:p>
        </w:tc>
        <w:tc>
          <w:tcPr>
            <w:tcW w:w="2910" w:type="dxa"/>
          </w:tcPr>
          <w:p w14:paraId="07F4092D" w14:textId="487F4941" w:rsidR="000B0EA2" w:rsidRDefault="000B0EA2" w:rsidP="00160A88">
            <w:pPr>
              <w:jc w:val="center"/>
            </w:pPr>
            <w:r>
              <w:t xml:space="preserve">0 : 0 : </w:t>
            </w:r>
            <w:r w:rsidR="00381C22">
              <w:rPr>
                <w:rFonts w:cstheme="minorHAnsi"/>
              </w:rPr>
              <w:t>π/2</w:t>
            </w:r>
            <w:r>
              <w:rPr>
                <w:rFonts w:cstheme="minorHAnsi"/>
              </w:rPr>
              <w:t xml:space="preserve"> : 0</w:t>
            </w:r>
          </w:p>
        </w:tc>
        <w:tc>
          <w:tcPr>
            <w:tcW w:w="2788" w:type="dxa"/>
          </w:tcPr>
          <w:p w14:paraId="3810B40D" w14:textId="067DCEF9" w:rsidR="000B0EA2" w:rsidRDefault="000B0EA2" w:rsidP="00160A88">
            <w:pPr>
              <w:jc w:val="center"/>
            </w:pPr>
            <w:r>
              <w:t xml:space="preserve">0 : 0 : </w:t>
            </w:r>
            <w:r w:rsidR="00381C22">
              <w:t>9</w:t>
            </w:r>
            <w:r>
              <w:t>0 : 0</w:t>
            </w:r>
          </w:p>
        </w:tc>
      </w:tr>
      <w:tr w:rsidR="000B0EA2" w14:paraId="6ABA7ECE" w14:textId="77777777" w:rsidTr="00213F0C">
        <w:tc>
          <w:tcPr>
            <w:tcW w:w="1129" w:type="dxa"/>
          </w:tcPr>
          <w:p w14:paraId="482D9196" w14:textId="7704953E" w:rsidR="000B0EA2" w:rsidRDefault="00A44901" w:rsidP="000B0EA2">
            <w:pPr>
              <w:jc w:val="center"/>
            </w:pPr>
            <w:r>
              <w:t>1</w:t>
            </w:r>
          </w:p>
        </w:tc>
        <w:tc>
          <w:tcPr>
            <w:tcW w:w="2234" w:type="dxa"/>
          </w:tcPr>
          <w:p w14:paraId="48973329" w14:textId="71937291" w:rsidR="000B0EA2" w:rsidRDefault="000B0EA2" w:rsidP="000B0EA2">
            <w:pPr>
              <w:jc w:val="center"/>
            </w:pPr>
            <w:r w:rsidRPr="00B83754">
              <w:t xml:space="preserve">0 : 0 : </w:t>
            </w:r>
            <w:r>
              <w:rPr>
                <w:rFonts w:cstheme="minorHAnsi"/>
              </w:rPr>
              <w:t>π/6</w:t>
            </w:r>
            <w:r w:rsidR="00381C22">
              <w:rPr>
                <w:rFonts w:cstheme="minorHAnsi"/>
              </w:rPr>
              <w:t>(30)</w:t>
            </w:r>
          </w:p>
        </w:tc>
        <w:tc>
          <w:tcPr>
            <w:tcW w:w="2910" w:type="dxa"/>
          </w:tcPr>
          <w:p w14:paraId="17370E39" w14:textId="1291A510" w:rsidR="000B0EA2" w:rsidRDefault="000B0EA2" w:rsidP="000B0EA2">
            <w:pPr>
              <w:jc w:val="center"/>
            </w:pPr>
            <w:r>
              <w:t>0 :</w:t>
            </w:r>
            <w:r>
              <w:rPr>
                <w:rFonts w:cstheme="minorHAnsi"/>
              </w:rPr>
              <w:t xml:space="preserve"> 0</w:t>
            </w:r>
            <w:r>
              <w:t xml:space="preserve"> : </w:t>
            </w:r>
            <w:r w:rsidR="00381C22">
              <w:t>2</w:t>
            </w:r>
            <w:r>
              <w:rPr>
                <w:rFonts w:cstheme="minorHAnsi"/>
              </w:rPr>
              <w:t>π/</w:t>
            </w:r>
            <w:r w:rsidR="00381C22">
              <w:rPr>
                <w:rFonts w:cstheme="minorHAnsi"/>
              </w:rPr>
              <w:t>3</w:t>
            </w:r>
            <w:r>
              <w:rPr>
                <w:rFonts w:cstheme="minorHAnsi"/>
              </w:rPr>
              <w:t xml:space="preserve"> : 0</w:t>
            </w:r>
          </w:p>
        </w:tc>
        <w:tc>
          <w:tcPr>
            <w:tcW w:w="2788" w:type="dxa"/>
          </w:tcPr>
          <w:p w14:paraId="3629554F" w14:textId="2D9172A0" w:rsidR="000B0EA2" w:rsidRDefault="000B0EA2" w:rsidP="000B0EA2">
            <w:pPr>
              <w:jc w:val="center"/>
            </w:pPr>
            <w:r>
              <w:t xml:space="preserve">0 : 0 : </w:t>
            </w:r>
            <w:r w:rsidR="00381C22">
              <w:t>12</w:t>
            </w:r>
            <w:r>
              <w:t>0 : 0</w:t>
            </w:r>
          </w:p>
        </w:tc>
      </w:tr>
      <w:tr w:rsidR="000B0EA2" w14:paraId="435A8FD1" w14:textId="77777777" w:rsidTr="00213F0C">
        <w:tc>
          <w:tcPr>
            <w:tcW w:w="1129" w:type="dxa"/>
          </w:tcPr>
          <w:p w14:paraId="55E69CAF" w14:textId="05DE680F" w:rsidR="000B0EA2" w:rsidRDefault="00A44901" w:rsidP="000B0EA2">
            <w:pPr>
              <w:jc w:val="center"/>
            </w:pPr>
            <w:r>
              <w:t>2</w:t>
            </w:r>
          </w:p>
        </w:tc>
        <w:tc>
          <w:tcPr>
            <w:tcW w:w="2234" w:type="dxa"/>
          </w:tcPr>
          <w:p w14:paraId="6F100FBE" w14:textId="54C1379E" w:rsidR="000B0EA2" w:rsidRDefault="000B0EA2" w:rsidP="000B0EA2">
            <w:pPr>
              <w:jc w:val="center"/>
            </w:pPr>
            <w:r w:rsidRPr="00B83754">
              <w:t xml:space="preserve">0 : </w:t>
            </w:r>
            <w:r>
              <w:t>0</w:t>
            </w:r>
            <w:r w:rsidRPr="00B83754">
              <w:t xml:space="preserve"> : </w:t>
            </w:r>
            <w:r>
              <w:rPr>
                <w:rFonts w:cstheme="minorHAnsi"/>
              </w:rPr>
              <w:t>π/</w:t>
            </w:r>
            <w:r>
              <w:t>4</w:t>
            </w:r>
            <w:r w:rsidR="00381C22">
              <w:t>(45)</w:t>
            </w:r>
          </w:p>
        </w:tc>
        <w:tc>
          <w:tcPr>
            <w:tcW w:w="2910" w:type="dxa"/>
          </w:tcPr>
          <w:p w14:paraId="0B15B813" w14:textId="21269F50" w:rsidR="000B0EA2" w:rsidRDefault="000B0EA2" w:rsidP="000B0EA2">
            <w:pPr>
              <w:jc w:val="center"/>
            </w:pPr>
            <w:r>
              <w:t>0 :</w:t>
            </w:r>
            <w:r>
              <w:rPr>
                <w:rFonts w:cstheme="minorHAnsi"/>
              </w:rPr>
              <w:t xml:space="preserve"> 0 </w:t>
            </w:r>
            <w:r>
              <w:t xml:space="preserve">: </w:t>
            </w:r>
            <w:r w:rsidR="00381C22">
              <w:t>3</w:t>
            </w:r>
            <w:r>
              <w:rPr>
                <w:rFonts w:cstheme="minorHAnsi"/>
              </w:rPr>
              <w:t>π/4 : 0</w:t>
            </w:r>
          </w:p>
        </w:tc>
        <w:tc>
          <w:tcPr>
            <w:tcW w:w="2788" w:type="dxa"/>
          </w:tcPr>
          <w:p w14:paraId="5B4363DA" w14:textId="463A5837" w:rsidR="000B0EA2" w:rsidRDefault="000B0EA2" w:rsidP="000B0EA2">
            <w:pPr>
              <w:jc w:val="center"/>
            </w:pPr>
            <w:r>
              <w:t xml:space="preserve">0 : 0 : </w:t>
            </w:r>
            <w:r w:rsidR="00381C22">
              <w:t>13</w:t>
            </w:r>
            <w:r>
              <w:t>5 : 0</w:t>
            </w:r>
          </w:p>
        </w:tc>
      </w:tr>
      <w:tr w:rsidR="000B0EA2" w14:paraId="31E4E7F4" w14:textId="77777777" w:rsidTr="00213F0C">
        <w:tc>
          <w:tcPr>
            <w:tcW w:w="1129" w:type="dxa"/>
          </w:tcPr>
          <w:p w14:paraId="0233FE70" w14:textId="404AB6BB" w:rsidR="000B0EA2" w:rsidRDefault="00A44901" w:rsidP="000B0EA2">
            <w:pPr>
              <w:jc w:val="center"/>
            </w:pPr>
            <w:r>
              <w:t>3</w:t>
            </w:r>
          </w:p>
        </w:tc>
        <w:tc>
          <w:tcPr>
            <w:tcW w:w="2234" w:type="dxa"/>
          </w:tcPr>
          <w:p w14:paraId="5EAED721" w14:textId="0A51A6B4" w:rsidR="000B0EA2" w:rsidRDefault="000B0EA2" w:rsidP="000B0EA2">
            <w:pPr>
              <w:jc w:val="center"/>
            </w:pPr>
            <w:r w:rsidRPr="00B83754">
              <w:t xml:space="preserve">0 : 0 : </w:t>
            </w:r>
            <w:r>
              <w:rPr>
                <w:rFonts w:cstheme="minorHAnsi"/>
              </w:rPr>
              <w:t>π/3</w:t>
            </w:r>
            <w:r w:rsidR="00381C22">
              <w:rPr>
                <w:rFonts w:cstheme="minorHAnsi"/>
              </w:rPr>
              <w:t>(60)</w:t>
            </w:r>
          </w:p>
        </w:tc>
        <w:tc>
          <w:tcPr>
            <w:tcW w:w="2910" w:type="dxa"/>
          </w:tcPr>
          <w:p w14:paraId="1FB4CB02" w14:textId="748EB0EE" w:rsidR="000B0EA2" w:rsidRDefault="000B0EA2" w:rsidP="000B0EA2">
            <w:pPr>
              <w:jc w:val="center"/>
            </w:pPr>
            <w:r>
              <w:t xml:space="preserve">0 : </w:t>
            </w:r>
            <w:r>
              <w:rPr>
                <w:rFonts w:cstheme="minorHAnsi"/>
              </w:rPr>
              <w:t>0</w:t>
            </w:r>
            <w:r>
              <w:t xml:space="preserve"> : </w:t>
            </w:r>
            <w:r w:rsidR="00381C22">
              <w:t>5</w:t>
            </w:r>
            <w:r>
              <w:rPr>
                <w:rFonts w:cstheme="minorHAnsi"/>
              </w:rPr>
              <w:t>π/</w:t>
            </w:r>
            <w:r w:rsidR="00381C22">
              <w:rPr>
                <w:rFonts w:cstheme="minorHAnsi"/>
              </w:rPr>
              <w:t>6</w:t>
            </w:r>
            <w:r>
              <w:rPr>
                <w:rFonts w:cstheme="minorHAnsi"/>
              </w:rPr>
              <w:t xml:space="preserve"> : 0</w:t>
            </w:r>
          </w:p>
        </w:tc>
        <w:tc>
          <w:tcPr>
            <w:tcW w:w="2788" w:type="dxa"/>
          </w:tcPr>
          <w:p w14:paraId="75DCC7AB" w14:textId="663DF4D0" w:rsidR="000B0EA2" w:rsidRDefault="000B0EA2" w:rsidP="000B0EA2">
            <w:pPr>
              <w:jc w:val="center"/>
            </w:pPr>
            <w:r>
              <w:t xml:space="preserve">0 : 0 : </w:t>
            </w:r>
            <w:r w:rsidR="00381C22">
              <w:t>15</w:t>
            </w:r>
            <w:r>
              <w:t>0 : 0</w:t>
            </w:r>
          </w:p>
        </w:tc>
      </w:tr>
      <w:tr w:rsidR="000B0EA2" w14:paraId="225E0032" w14:textId="77777777" w:rsidTr="00213F0C">
        <w:tc>
          <w:tcPr>
            <w:tcW w:w="1129" w:type="dxa"/>
          </w:tcPr>
          <w:p w14:paraId="32FC4AF4" w14:textId="0D50EF04" w:rsidR="000B0EA2" w:rsidRDefault="00A44901" w:rsidP="000B0EA2">
            <w:pPr>
              <w:jc w:val="center"/>
            </w:pPr>
            <w:r>
              <w:t>4</w:t>
            </w:r>
          </w:p>
        </w:tc>
        <w:tc>
          <w:tcPr>
            <w:tcW w:w="2234" w:type="dxa"/>
          </w:tcPr>
          <w:p w14:paraId="6BE0AC80" w14:textId="0AA8D20F" w:rsidR="000B0EA2" w:rsidRDefault="000B0EA2" w:rsidP="000B0EA2">
            <w:pPr>
              <w:jc w:val="center"/>
            </w:pPr>
            <w:r w:rsidRPr="00B83754">
              <w:t xml:space="preserve">0 : 0 : </w:t>
            </w:r>
            <w:r w:rsidR="00381C22">
              <w:t>-</w:t>
            </w:r>
            <w:r>
              <w:rPr>
                <w:rFonts w:cstheme="minorHAnsi"/>
              </w:rPr>
              <w:t>π/6</w:t>
            </w:r>
            <w:r w:rsidR="00381C22">
              <w:rPr>
                <w:rFonts w:cstheme="minorHAnsi"/>
              </w:rPr>
              <w:t>(30)</w:t>
            </w:r>
          </w:p>
        </w:tc>
        <w:tc>
          <w:tcPr>
            <w:tcW w:w="2910" w:type="dxa"/>
          </w:tcPr>
          <w:p w14:paraId="13D44345" w14:textId="63D1866A" w:rsidR="000B0EA2" w:rsidRDefault="000B0EA2" w:rsidP="000B0EA2">
            <w:pPr>
              <w:jc w:val="center"/>
            </w:pPr>
            <w:r>
              <w:t xml:space="preserve">0 : 0 : </w:t>
            </w:r>
            <w:r>
              <w:rPr>
                <w:rFonts w:cstheme="minorHAnsi"/>
              </w:rPr>
              <w:t>π/</w:t>
            </w:r>
            <w:r w:rsidR="00381C22">
              <w:rPr>
                <w:rFonts w:cstheme="minorHAnsi"/>
              </w:rPr>
              <w:t>3</w:t>
            </w:r>
            <w:r>
              <w:rPr>
                <w:rFonts w:cstheme="minorHAnsi"/>
              </w:rPr>
              <w:t xml:space="preserve"> : 0</w:t>
            </w:r>
          </w:p>
        </w:tc>
        <w:tc>
          <w:tcPr>
            <w:tcW w:w="2788" w:type="dxa"/>
          </w:tcPr>
          <w:p w14:paraId="51256344" w14:textId="29F4FA14" w:rsidR="000B0EA2" w:rsidRDefault="000B0EA2" w:rsidP="000B0EA2">
            <w:pPr>
              <w:jc w:val="center"/>
            </w:pPr>
            <w:r>
              <w:t xml:space="preserve">0 : 0 : </w:t>
            </w:r>
            <w:r w:rsidR="00381C22">
              <w:t>60</w:t>
            </w:r>
            <w:r>
              <w:t xml:space="preserve"> : 0</w:t>
            </w:r>
          </w:p>
        </w:tc>
      </w:tr>
      <w:tr w:rsidR="000B0EA2" w14:paraId="59100210" w14:textId="77777777" w:rsidTr="00213F0C">
        <w:tc>
          <w:tcPr>
            <w:tcW w:w="1129" w:type="dxa"/>
          </w:tcPr>
          <w:p w14:paraId="3D58C28B" w14:textId="74EE2013" w:rsidR="000B0EA2" w:rsidRDefault="00A44901" w:rsidP="000B0EA2">
            <w:pPr>
              <w:jc w:val="center"/>
            </w:pPr>
            <w:r>
              <w:t>5</w:t>
            </w:r>
          </w:p>
        </w:tc>
        <w:tc>
          <w:tcPr>
            <w:tcW w:w="2234" w:type="dxa"/>
          </w:tcPr>
          <w:p w14:paraId="227FD39B" w14:textId="1F2A02E7" w:rsidR="000B0EA2" w:rsidRDefault="000B0EA2" w:rsidP="000B0EA2">
            <w:pPr>
              <w:jc w:val="center"/>
            </w:pPr>
            <w:r w:rsidRPr="00B83754">
              <w:t xml:space="preserve">0 : 0 : </w:t>
            </w:r>
            <w:r>
              <w:t>-</w:t>
            </w:r>
            <w:r>
              <w:rPr>
                <w:rFonts w:cstheme="minorHAnsi"/>
              </w:rPr>
              <w:t>π/</w:t>
            </w:r>
            <w:r>
              <w:t>4</w:t>
            </w:r>
            <w:r w:rsidR="00381C22">
              <w:t>(-45)</w:t>
            </w:r>
          </w:p>
        </w:tc>
        <w:tc>
          <w:tcPr>
            <w:tcW w:w="2910" w:type="dxa"/>
          </w:tcPr>
          <w:p w14:paraId="112C1EF9" w14:textId="2546A6F5" w:rsidR="000B0EA2" w:rsidRDefault="000B0EA2" w:rsidP="000B0EA2">
            <w:pPr>
              <w:jc w:val="center"/>
            </w:pPr>
            <w:r>
              <w:t>0 : 0 : -</w:t>
            </w:r>
            <w:r>
              <w:rPr>
                <w:rFonts w:cstheme="minorHAnsi"/>
              </w:rPr>
              <w:t>π/4 : 0</w:t>
            </w:r>
          </w:p>
        </w:tc>
        <w:tc>
          <w:tcPr>
            <w:tcW w:w="2788" w:type="dxa"/>
          </w:tcPr>
          <w:p w14:paraId="64ACED14" w14:textId="362A9500" w:rsidR="000B0EA2" w:rsidRDefault="000B0EA2" w:rsidP="000B0EA2">
            <w:pPr>
              <w:jc w:val="center"/>
            </w:pPr>
            <w:r>
              <w:t>0 : 0 : 45 : 0</w:t>
            </w:r>
          </w:p>
        </w:tc>
      </w:tr>
      <w:tr w:rsidR="000B0EA2" w14:paraId="1F1CBDF5" w14:textId="77777777" w:rsidTr="00213F0C">
        <w:tc>
          <w:tcPr>
            <w:tcW w:w="1129" w:type="dxa"/>
          </w:tcPr>
          <w:p w14:paraId="6990CA9C" w14:textId="6E517EDF" w:rsidR="000B0EA2" w:rsidRDefault="00A44901" w:rsidP="000B0EA2">
            <w:pPr>
              <w:jc w:val="center"/>
            </w:pPr>
            <w:r>
              <w:t>6</w:t>
            </w:r>
          </w:p>
        </w:tc>
        <w:tc>
          <w:tcPr>
            <w:tcW w:w="2234" w:type="dxa"/>
          </w:tcPr>
          <w:p w14:paraId="31A5F0DF" w14:textId="5CB77C80" w:rsidR="000B0EA2" w:rsidRDefault="000B0EA2" w:rsidP="000B0EA2">
            <w:pPr>
              <w:jc w:val="center"/>
            </w:pPr>
            <w:r w:rsidRPr="00B83754">
              <w:t xml:space="preserve">0 : 0 : </w:t>
            </w:r>
            <w:r>
              <w:t>-</w:t>
            </w:r>
            <w:r>
              <w:rPr>
                <w:rFonts w:cstheme="minorHAnsi"/>
              </w:rPr>
              <w:t>π/3</w:t>
            </w:r>
            <w:r w:rsidR="00381C22">
              <w:rPr>
                <w:rFonts w:cstheme="minorHAnsi"/>
              </w:rPr>
              <w:t>(-60)</w:t>
            </w:r>
          </w:p>
        </w:tc>
        <w:tc>
          <w:tcPr>
            <w:tcW w:w="2910" w:type="dxa"/>
          </w:tcPr>
          <w:p w14:paraId="72B9AABF" w14:textId="45130546" w:rsidR="000B0EA2" w:rsidRDefault="000B0EA2" w:rsidP="000B0EA2">
            <w:pPr>
              <w:jc w:val="center"/>
            </w:pPr>
            <w:r>
              <w:t>0 : 0 : -</w:t>
            </w:r>
            <w:r>
              <w:rPr>
                <w:rFonts w:cstheme="minorHAnsi"/>
              </w:rPr>
              <w:t>π/</w:t>
            </w:r>
            <w:r w:rsidR="00381C22">
              <w:rPr>
                <w:rFonts w:cstheme="minorHAnsi"/>
              </w:rPr>
              <w:t>6</w:t>
            </w:r>
            <w:r>
              <w:rPr>
                <w:rFonts w:cstheme="minorHAnsi"/>
              </w:rPr>
              <w:t xml:space="preserve"> : 0</w:t>
            </w:r>
          </w:p>
        </w:tc>
        <w:tc>
          <w:tcPr>
            <w:tcW w:w="2788" w:type="dxa"/>
          </w:tcPr>
          <w:p w14:paraId="57D846B0" w14:textId="39003F50" w:rsidR="000B0EA2" w:rsidRDefault="000B0EA2" w:rsidP="000B0EA2">
            <w:pPr>
              <w:jc w:val="center"/>
            </w:pPr>
            <w:r>
              <w:t xml:space="preserve">0 : 0 : </w:t>
            </w:r>
            <w:r w:rsidR="00381C22">
              <w:t>3</w:t>
            </w:r>
            <w:r>
              <w:t>0 : 0</w:t>
            </w:r>
          </w:p>
        </w:tc>
      </w:tr>
    </w:tbl>
    <w:p w14:paraId="0F9F8D24" w14:textId="0AA08CB0" w:rsidR="00206460" w:rsidRPr="00280F56" w:rsidRDefault="00206460" w:rsidP="00806D15">
      <w:pPr>
        <w:pStyle w:val="Caption"/>
      </w:pPr>
      <w:bookmarkStart w:id="102" w:name="_Toc147921006"/>
      <w:r>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9</w:t>
      </w:r>
      <w:r w:rsidR="00C5580D">
        <w:fldChar w:fldCharType="end"/>
      </w:r>
      <w:r>
        <w:t xml:space="preserve"> Robot Movement Program</w:t>
      </w:r>
      <w:r w:rsidR="00904F7C">
        <w:t>:</w:t>
      </w:r>
      <w:r>
        <w:t xml:space="preserve"> Varied</w:t>
      </w:r>
      <w:bookmarkEnd w:id="102"/>
    </w:p>
    <w:tbl>
      <w:tblPr>
        <w:tblStyle w:val="TableGrid"/>
        <w:tblW w:w="0" w:type="auto"/>
        <w:tblLook w:val="04A0" w:firstRow="1" w:lastRow="0" w:firstColumn="1" w:lastColumn="0" w:noHBand="0" w:noVBand="1"/>
      </w:tblPr>
      <w:tblGrid>
        <w:gridCol w:w="1086"/>
        <w:gridCol w:w="2327"/>
        <w:gridCol w:w="2879"/>
        <w:gridCol w:w="2769"/>
      </w:tblGrid>
      <w:tr w:rsidR="000B0EA2" w14:paraId="70EA72E4" w14:textId="77777777" w:rsidTr="002815F8">
        <w:trPr>
          <w:trHeight w:val="970"/>
        </w:trPr>
        <w:tc>
          <w:tcPr>
            <w:tcW w:w="988" w:type="dxa"/>
          </w:tcPr>
          <w:p w14:paraId="76F64B8E" w14:textId="77777777" w:rsidR="000B0EA2" w:rsidRDefault="000B0EA2" w:rsidP="000120B4">
            <w:pPr>
              <w:jc w:val="center"/>
            </w:pPr>
            <w:r>
              <w:t xml:space="preserve">Name: </w:t>
            </w:r>
            <w:r>
              <w:br/>
            </w:r>
            <w:r>
              <w:br/>
              <w:t>Sequence Number:</w:t>
            </w:r>
          </w:p>
        </w:tc>
        <w:tc>
          <w:tcPr>
            <w:tcW w:w="2375" w:type="dxa"/>
          </w:tcPr>
          <w:p w14:paraId="7F05F3E1" w14:textId="7B407C71" w:rsidR="000B0EA2" w:rsidRDefault="000B0EA2" w:rsidP="000120B4">
            <w:pPr>
              <w:jc w:val="center"/>
            </w:pPr>
            <w:r>
              <w:t>IMU Angles</w:t>
            </w:r>
            <w:r>
              <w:br/>
              <w:t>Rotation:Roll:Pitch</w:t>
            </w:r>
            <w:r w:rsidR="00213F0C">
              <w:br/>
              <w:t>Angles in brackets are in degrees</w:t>
            </w:r>
          </w:p>
        </w:tc>
        <w:tc>
          <w:tcPr>
            <w:tcW w:w="2910" w:type="dxa"/>
          </w:tcPr>
          <w:p w14:paraId="61BD909A" w14:textId="48E61DA8" w:rsidR="000B0EA2" w:rsidRDefault="000B0EA2" w:rsidP="000120B4">
            <w:pPr>
              <w:jc w:val="center"/>
            </w:pPr>
            <w:r>
              <w:t>Robot Joint Angle (Radians)</w:t>
            </w:r>
            <w:r>
              <w:br/>
              <w:t>Base:Wrist1:Wrist2:Wrist3</w:t>
            </w:r>
            <w:r>
              <w:br/>
              <w:t>Rotation:Roll:Pitch:Yaw</w:t>
            </w:r>
          </w:p>
        </w:tc>
        <w:tc>
          <w:tcPr>
            <w:tcW w:w="2788" w:type="dxa"/>
          </w:tcPr>
          <w:p w14:paraId="40615443" w14:textId="60EF648F" w:rsidR="000B0EA2" w:rsidRDefault="000B0EA2" w:rsidP="000120B4">
            <w:pPr>
              <w:jc w:val="center"/>
            </w:pPr>
            <w:r>
              <w:t>R</w:t>
            </w:r>
            <w:r w:rsidR="00322005">
              <w:t>obot</w:t>
            </w:r>
            <w:r>
              <w:t xml:space="preserve"> Angles (Degrees)</w:t>
            </w:r>
            <w:r>
              <w:br/>
              <w:t>Base:Wrist1:Wrist2:Wrist3</w:t>
            </w:r>
            <w:r>
              <w:br/>
              <w:t>Rotation:Roll:Pitch:Yaw</w:t>
            </w:r>
          </w:p>
        </w:tc>
      </w:tr>
      <w:tr w:rsidR="002815F8" w14:paraId="73D838CD" w14:textId="77777777" w:rsidTr="002815F8">
        <w:tc>
          <w:tcPr>
            <w:tcW w:w="988" w:type="dxa"/>
          </w:tcPr>
          <w:p w14:paraId="75986410" w14:textId="49080330" w:rsidR="002815F8" w:rsidRDefault="002815F8" w:rsidP="000B0EA2">
            <w:pPr>
              <w:jc w:val="center"/>
            </w:pPr>
            <w:r>
              <w:t>0</w:t>
            </w:r>
          </w:p>
        </w:tc>
        <w:tc>
          <w:tcPr>
            <w:tcW w:w="2375" w:type="dxa"/>
          </w:tcPr>
          <w:p w14:paraId="7243A8C7" w14:textId="4441A193" w:rsidR="002815F8" w:rsidRDefault="002815F8" w:rsidP="000B0EA2">
            <w:pPr>
              <w:jc w:val="center"/>
            </w:pPr>
            <w:r>
              <w:t>0 : 0 : 0</w:t>
            </w:r>
          </w:p>
        </w:tc>
        <w:tc>
          <w:tcPr>
            <w:tcW w:w="2910" w:type="dxa"/>
          </w:tcPr>
          <w:p w14:paraId="28AEDAF2" w14:textId="5AB86FC5" w:rsidR="002815F8" w:rsidRDefault="002815F8" w:rsidP="000B0EA2">
            <w:pPr>
              <w:jc w:val="center"/>
            </w:pPr>
            <w:r>
              <w:t xml:space="preserve">0: 0 : </w:t>
            </w:r>
            <w:r w:rsidR="00213F0C">
              <w:rPr>
                <w:rFonts w:cstheme="minorHAnsi"/>
              </w:rPr>
              <w:t>π/2 : π/2</w:t>
            </w:r>
          </w:p>
        </w:tc>
        <w:tc>
          <w:tcPr>
            <w:tcW w:w="2788" w:type="dxa"/>
          </w:tcPr>
          <w:p w14:paraId="57124B1B" w14:textId="7BA5560C" w:rsidR="002815F8" w:rsidRDefault="00213F0C" w:rsidP="000B0EA2">
            <w:pPr>
              <w:jc w:val="center"/>
            </w:pPr>
            <w:r>
              <w:t>0 : 0 : 90 : 90</w:t>
            </w:r>
          </w:p>
        </w:tc>
      </w:tr>
      <w:tr w:rsidR="000B0EA2" w14:paraId="2E7F75C8" w14:textId="77777777" w:rsidTr="002815F8">
        <w:tc>
          <w:tcPr>
            <w:tcW w:w="988" w:type="dxa"/>
          </w:tcPr>
          <w:p w14:paraId="6D468BE3" w14:textId="6E716C0E" w:rsidR="000B0EA2" w:rsidRDefault="000B0EA2" w:rsidP="000B0EA2">
            <w:pPr>
              <w:jc w:val="center"/>
            </w:pPr>
            <w:r>
              <w:t>1</w:t>
            </w:r>
          </w:p>
        </w:tc>
        <w:tc>
          <w:tcPr>
            <w:tcW w:w="2375" w:type="dxa"/>
          </w:tcPr>
          <w:p w14:paraId="565DD81F" w14:textId="29187F20" w:rsidR="000B0EA2" w:rsidRDefault="000B0EA2" w:rsidP="000B0EA2">
            <w:pPr>
              <w:jc w:val="center"/>
            </w:pPr>
            <w:r>
              <w:t>0 :</w:t>
            </w:r>
            <w:r>
              <w:rPr>
                <w:rFonts w:cstheme="minorHAnsi"/>
              </w:rPr>
              <w:t xml:space="preserve"> π</w:t>
            </w:r>
            <w:r>
              <w:t>/12</w:t>
            </w:r>
            <w:r w:rsidR="00213F0C">
              <w:t>(15)</w:t>
            </w:r>
            <w:r>
              <w:t xml:space="preserve"> : </w:t>
            </w:r>
            <w:r w:rsidR="00213F0C">
              <w:t>-</w:t>
            </w:r>
            <w:r>
              <w:rPr>
                <w:rFonts w:cstheme="minorHAnsi"/>
              </w:rPr>
              <w:t>π/</w:t>
            </w:r>
            <w:r w:rsidR="00213F0C">
              <w:rPr>
                <w:rFonts w:cstheme="minorHAnsi"/>
              </w:rPr>
              <w:t>6 (-30)</w:t>
            </w:r>
          </w:p>
        </w:tc>
        <w:tc>
          <w:tcPr>
            <w:tcW w:w="2910" w:type="dxa"/>
          </w:tcPr>
          <w:p w14:paraId="4671756E" w14:textId="2269F80D" w:rsidR="000B0EA2" w:rsidRDefault="000B0EA2" w:rsidP="000B0EA2">
            <w:pPr>
              <w:jc w:val="center"/>
            </w:pPr>
            <w:r>
              <w:t>0 :</w:t>
            </w:r>
            <w:r>
              <w:rPr>
                <w:rFonts w:cstheme="minorHAnsi"/>
              </w:rPr>
              <w:t xml:space="preserve"> π</w:t>
            </w:r>
            <w:r>
              <w:t xml:space="preserve">/12 : </w:t>
            </w:r>
            <w:r>
              <w:rPr>
                <w:rFonts w:cstheme="minorHAnsi"/>
              </w:rPr>
              <w:t>π/3 : π/2</w:t>
            </w:r>
          </w:p>
        </w:tc>
        <w:tc>
          <w:tcPr>
            <w:tcW w:w="2788" w:type="dxa"/>
          </w:tcPr>
          <w:p w14:paraId="09B2E172" w14:textId="474732EC" w:rsidR="000B0EA2" w:rsidRDefault="000B0EA2" w:rsidP="000B0EA2">
            <w:pPr>
              <w:jc w:val="center"/>
            </w:pPr>
            <w:r>
              <w:t xml:space="preserve">0 : 15 : 60 : 90 </w:t>
            </w:r>
          </w:p>
        </w:tc>
      </w:tr>
      <w:tr w:rsidR="000B0EA2" w14:paraId="62C0393E" w14:textId="77777777" w:rsidTr="002815F8">
        <w:tc>
          <w:tcPr>
            <w:tcW w:w="988" w:type="dxa"/>
          </w:tcPr>
          <w:p w14:paraId="6AD6494E" w14:textId="104B3D9D" w:rsidR="000B0EA2" w:rsidRDefault="000B0EA2" w:rsidP="000B0EA2">
            <w:pPr>
              <w:jc w:val="center"/>
            </w:pPr>
            <w:r>
              <w:t>2</w:t>
            </w:r>
          </w:p>
        </w:tc>
        <w:tc>
          <w:tcPr>
            <w:tcW w:w="2375" w:type="dxa"/>
          </w:tcPr>
          <w:p w14:paraId="4D12A816" w14:textId="63831EAE" w:rsidR="000B0EA2" w:rsidRDefault="000B0EA2" w:rsidP="000B0EA2">
            <w:pPr>
              <w:jc w:val="center"/>
            </w:pPr>
            <w:r>
              <w:t>0 :</w:t>
            </w:r>
            <w:r>
              <w:rPr>
                <w:rFonts w:cstheme="minorHAnsi"/>
              </w:rPr>
              <w:t xml:space="preserve"> π</w:t>
            </w:r>
            <w:r>
              <w:t>/6</w:t>
            </w:r>
            <w:r w:rsidR="00213F0C">
              <w:t>(30)</w:t>
            </w:r>
            <w:r>
              <w:t xml:space="preserve"> : </w:t>
            </w:r>
            <w:r w:rsidR="00213F0C">
              <w:t>-</w:t>
            </w:r>
            <w:r>
              <w:rPr>
                <w:rFonts w:cstheme="minorHAnsi"/>
              </w:rPr>
              <w:t>π/4</w:t>
            </w:r>
            <w:r w:rsidR="00213F0C">
              <w:rPr>
                <w:rFonts w:cstheme="minorHAnsi"/>
              </w:rPr>
              <w:t xml:space="preserve"> (-45)</w:t>
            </w:r>
          </w:p>
        </w:tc>
        <w:tc>
          <w:tcPr>
            <w:tcW w:w="2910" w:type="dxa"/>
          </w:tcPr>
          <w:p w14:paraId="39C71266" w14:textId="69390F73" w:rsidR="000B0EA2" w:rsidRDefault="000B0EA2" w:rsidP="000B0EA2">
            <w:pPr>
              <w:jc w:val="center"/>
            </w:pPr>
            <w:r>
              <w:t>0 :</w:t>
            </w:r>
            <w:r>
              <w:rPr>
                <w:rFonts w:cstheme="minorHAnsi"/>
              </w:rPr>
              <w:t xml:space="preserve"> π</w:t>
            </w:r>
            <w:r>
              <w:t xml:space="preserve">/6 : </w:t>
            </w:r>
            <w:r>
              <w:rPr>
                <w:rFonts w:cstheme="minorHAnsi"/>
              </w:rPr>
              <w:t>π/4 : π/2</w:t>
            </w:r>
          </w:p>
        </w:tc>
        <w:tc>
          <w:tcPr>
            <w:tcW w:w="2788" w:type="dxa"/>
          </w:tcPr>
          <w:p w14:paraId="25199D9C" w14:textId="127A9720" w:rsidR="000B0EA2" w:rsidRDefault="000B0EA2" w:rsidP="000B0EA2">
            <w:pPr>
              <w:jc w:val="center"/>
            </w:pPr>
            <w:r>
              <w:t xml:space="preserve">0 : 30 : 45 : 90 </w:t>
            </w:r>
          </w:p>
        </w:tc>
      </w:tr>
      <w:tr w:rsidR="000B0EA2" w14:paraId="30FAB92E" w14:textId="77777777" w:rsidTr="002815F8">
        <w:tc>
          <w:tcPr>
            <w:tcW w:w="988" w:type="dxa"/>
          </w:tcPr>
          <w:p w14:paraId="42888F99" w14:textId="745E38C1" w:rsidR="000B0EA2" w:rsidRDefault="000B0EA2" w:rsidP="000B0EA2">
            <w:pPr>
              <w:jc w:val="center"/>
            </w:pPr>
            <w:r>
              <w:t>3</w:t>
            </w:r>
          </w:p>
        </w:tc>
        <w:tc>
          <w:tcPr>
            <w:tcW w:w="2375" w:type="dxa"/>
          </w:tcPr>
          <w:p w14:paraId="77A63101" w14:textId="283DF516" w:rsidR="000B0EA2" w:rsidRDefault="000B0EA2" w:rsidP="000B0EA2">
            <w:pPr>
              <w:jc w:val="center"/>
            </w:pPr>
            <w:r>
              <w:t>0 :</w:t>
            </w:r>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0BF9AA51" w14:textId="5FC730C0" w:rsidR="000B0EA2" w:rsidRDefault="000B0EA2" w:rsidP="000B0EA2">
            <w:pPr>
              <w:jc w:val="center"/>
            </w:pPr>
            <w:r>
              <w:t>0 :</w:t>
            </w:r>
            <w:r>
              <w:rPr>
                <w:rFonts w:cstheme="minorHAnsi"/>
              </w:rPr>
              <w:t xml:space="preserve"> π</w:t>
            </w:r>
            <w:r>
              <w:t xml:space="preserve">/4 : </w:t>
            </w:r>
            <w:r>
              <w:rPr>
                <w:rFonts w:cstheme="minorHAnsi"/>
              </w:rPr>
              <w:t>π/3 : π/2</w:t>
            </w:r>
          </w:p>
        </w:tc>
        <w:tc>
          <w:tcPr>
            <w:tcW w:w="2788" w:type="dxa"/>
          </w:tcPr>
          <w:p w14:paraId="04078EB7" w14:textId="37EA1322" w:rsidR="000B0EA2" w:rsidRDefault="000B0EA2" w:rsidP="000B0EA2">
            <w:pPr>
              <w:jc w:val="center"/>
            </w:pPr>
            <w:r>
              <w:t xml:space="preserve">0 : 45 : 60 : 90 </w:t>
            </w:r>
          </w:p>
        </w:tc>
      </w:tr>
      <w:tr w:rsidR="000B0EA2" w14:paraId="13161167" w14:textId="77777777" w:rsidTr="002815F8">
        <w:tc>
          <w:tcPr>
            <w:tcW w:w="988" w:type="dxa"/>
          </w:tcPr>
          <w:p w14:paraId="4A5C9BA9" w14:textId="5DB43EC5" w:rsidR="000B0EA2" w:rsidRDefault="000B0EA2" w:rsidP="000B0EA2">
            <w:pPr>
              <w:jc w:val="center"/>
            </w:pPr>
            <w:r>
              <w:t>4</w:t>
            </w:r>
          </w:p>
        </w:tc>
        <w:tc>
          <w:tcPr>
            <w:tcW w:w="2375" w:type="dxa"/>
          </w:tcPr>
          <w:p w14:paraId="140EC0AC" w14:textId="113DCE93" w:rsidR="000B0EA2" w:rsidRDefault="000B0EA2" w:rsidP="000B0EA2">
            <w:pPr>
              <w:jc w:val="center"/>
            </w:pPr>
            <w:r>
              <w:t>0 :</w:t>
            </w:r>
            <w:r>
              <w:rPr>
                <w:rFonts w:cstheme="minorHAnsi"/>
              </w:rPr>
              <w:t xml:space="preserve"> π</w:t>
            </w:r>
            <w:r>
              <w:t>/4</w:t>
            </w:r>
            <w:r w:rsidR="00213F0C">
              <w:t>(45)</w:t>
            </w:r>
            <w:r>
              <w:t xml:space="preserve"> : </w:t>
            </w:r>
            <w:r w:rsidR="00213F0C">
              <w:t>-</w:t>
            </w:r>
            <w:r>
              <w:rPr>
                <w:rFonts w:cstheme="minorHAnsi"/>
              </w:rPr>
              <w:t>π/4</w:t>
            </w:r>
            <w:r w:rsidR="00213F0C">
              <w:rPr>
                <w:rFonts w:cstheme="minorHAnsi"/>
              </w:rPr>
              <w:t xml:space="preserve"> (-45)</w:t>
            </w:r>
          </w:p>
        </w:tc>
        <w:tc>
          <w:tcPr>
            <w:tcW w:w="2910" w:type="dxa"/>
          </w:tcPr>
          <w:p w14:paraId="5DCC71AB" w14:textId="3DB2EBD9" w:rsidR="000B0EA2" w:rsidRDefault="000B0EA2" w:rsidP="000B0EA2">
            <w:pPr>
              <w:jc w:val="center"/>
            </w:pPr>
            <w:r>
              <w:t>0 :</w:t>
            </w:r>
            <w:r>
              <w:rPr>
                <w:rFonts w:cstheme="minorHAnsi"/>
              </w:rPr>
              <w:t xml:space="preserve"> π</w:t>
            </w:r>
            <w:r>
              <w:t xml:space="preserve">/4 : </w:t>
            </w:r>
            <w:r>
              <w:rPr>
                <w:rFonts w:cstheme="minorHAnsi"/>
              </w:rPr>
              <w:t>π/4 : π/2</w:t>
            </w:r>
          </w:p>
        </w:tc>
        <w:tc>
          <w:tcPr>
            <w:tcW w:w="2788" w:type="dxa"/>
          </w:tcPr>
          <w:p w14:paraId="07318DB5" w14:textId="3322E53F" w:rsidR="000B0EA2" w:rsidRDefault="000B0EA2" w:rsidP="000B0EA2">
            <w:pPr>
              <w:jc w:val="center"/>
            </w:pPr>
            <w:r>
              <w:t xml:space="preserve">0 : 45 : 45 : 90 </w:t>
            </w:r>
          </w:p>
        </w:tc>
      </w:tr>
      <w:tr w:rsidR="000B0EA2" w14:paraId="043EFEF2" w14:textId="77777777" w:rsidTr="002815F8">
        <w:tc>
          <w:tcPr>
            <w:tcW w:w="988" w:type="dxa"/>
          </w:tcPr>
          <w:p w14:paraId="0A7A1455" w14:textId="66D8F2BE" w:rsidR="000B0EA2" w:rsidRDefault="000B0EA2" w:rsidP="000B0EA2">
            <w:pPr>
              <w:jc w:val="center"/>
            </w:pPr>
            <w:r>
              <w:t>5</w:t>
            </w:r>
          </w:p>
        </w:tc>
        <w:tc>
          <w:tcPr>
            <w:tcW w:w="2375" w:type="dxa"/>
          </w:tcPr>
          <w:p w14:paraId="11C4008D" w14:textId="1054D426" w:rsidR="000B0EA2" w:rsidRDefault="000B0EA2" w:rsidP="000B0EA2">
            <w:pPr>
              <w:jc w:val="center"/>
            </w:pPr>
            <w:r>
              <w:t>0 :</w:t>
            </w:r>
            <w:r>
              <w:rPr>
                <w:rFonts w:cstheme="minorHAnsi"/>
              </w:rPr>
              <w:t xml:space="preserve"> π</w:t>
            </w:r>
            <w:r>
              <w:t>/6</w:t>
            </w:r>
            <w:r w:rsidR="00213F0C">
              <w:t>(30)</w:t>
            </w:r>
            <w:r>
              <w:t xml:space="preserve"> : </w:t>
            </w:r>
            <w:r w:rsidR="00213F0C">
              <w:t>0</w:t>
            </w:r>
          </w:p>
        </w:tc>
        <w:tc>
          <w:tcPr>
            <w:tcW w:w="2910" w:type="dxa"/>
          </w:tcPr>
          <w:p w14:paraId="086AA42D" w14:textId="15023BFC" w:rsidR="000B0EA2" w:rsidRDefault="000B0EA2" w:rsidP="000B0EA2">
            <w:pPr>
              <w:jc w:val="center"/>
            </w:pPr>
            <w:r>
              <w:t>0 :</w:t>
            </w:r>
            <w:r>
              <w:rPr>
                <w:rFonts w:cstheme="minorHAnsi"/>
              </w:rPr>
              <w:t xml:space="preserve"> π</w:t>
            </w:r>
            <w:r>
              <w:t xml:space="preserve">/6 : </w:t>
            </w:r>
            <w:r>
              <w:rPr>
                <w:rFonts w:cstheme="minorHAnsi"/>
              </w:rPr>
              <w:t>π/2 : π/2</w:t>
            </w:r>
          </w:p>
        </w:tc>
        <w:tc>
          <w:tcPr>
            <w:tcW w:w="2788" w:type="dxa"/>
          </w:tcPr>
          <w:p w14:paraId="7E28F4A9" w14:textId="0E903DA9" w:rsidR="000B0EA2" w:rsidRDefault="000B0EA2" w:rsidP="000B0EA2">
            <w:pPr>
              <w:jc w:val="center"/>
            </w:pPr>
            <w:r>
              <w:t xml:space="preserve">0 : 30: 90 : 90 </w:t>
            </w:r>
          </w:p>
        </w:tc>
      </w:tr>
      <w:tr w:rsidR="000B0EA2" w14:paraId="2617A694" w14:textId="77777777" w:rsidTr="002815F8">
        <w:tc>
          <w:tcPr>
            <w:tcW w:w="988" w:type="dxa"/>
          </w:tcPr>
          <w:p w14:paraId="11D9C3FA" w14:textId="2BE5416F" w:rsidR="000B0EA2" w:rsidRDefault="000B0EA2" w:rsidP="000B0EA2">
            <w:pPr>
              <w:jc w:val="center"/>
            </w:pPr>
            <w:r>
              <w:t>6</w:t>
            </w:r>
          </w:p>
        </w:tc>
        <w:tc>
          <w:tcPr>
            <w:tcW w:w="2375" w:type="dxa"/>
          </w:tcPr>
          <w:p w14:paraId="234F02E2" w14:textId="117B121F" w:rsidR="000B0EA2" w:rsidRDefault="000B0EA2" w:rsidP="000B0EA2">
            <w:pPr>
              <w:jc w:val="center"/>
            </w:pPr>
            <w:r>
              <w:t>0 :</w:t>
            </w:r>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6A3FFDD9" w14:textId="2755D812" w:rsidR="000B0EA2" w:rsidRDefault="000B0EA2" w:rsidP="000B0EA2">
            <w:pPr>
              <w:jc w:val="center"/>
            </w:pPr>
            <w:r>
              <w:t>0 :</w:t>
            </w:r>
            <w:r>
              <w:rPr>
                <w:rFonts w:cstheme="minorHAnsi"/>
              </w:rPr>
              <w:t xml:space="preserve"> π</w:t>
            </w:r>
            <w:r>
              <w:t>/4 : 2</w:t>
            </w:r>
            <w:r>
              <w:rPr>
                <w:rFonts w:cstheme="minorHAnsi"/>
              </w:rPr>
              <w:t>π/3 : π/2</w:t>
            </w:r>
          </w:p>
        </w:tc>
        <w:tc>
          <w:tcPr>
            <w:tcW w:w="2788" w:type="dxa"/>
          </w:tcPr>
          <w:p w14:paraId="33FA583B" w14:textId="47BB04F9" w:rsidR="000B0EA2" w:rsidRDefault="000B0EA2" w:rsidP="000B0EA2">
            <w:pPr>
              <w:jc w:val="center"/>
            </w:pPr>
            <w:r>
              <w:t xml:space="preserve">0 : 45 : 120 : 90 </w:t>
            </w:r>
          </w:p>
        </w:tc>
      </w:tr>
      <w:tr w:rsidR="000B0EA2" w14:paraId="4FC59E17" w14:textId="77777777" w:rsidTr="002815F8">
        <w:tc>
          <w:tcPr>
            <w:tcW w:w="988" w:type="dxa"/>
          </w:tcPr>
          <w:p w14:paraId="2DA831F0" w14:textId="4738D221" w:rsidR="000B0EA2" w:rsidRDefault="000B0EA2" w:rsidP="000B0EA2">
            <w:pPr>
              <w:jc w:val="center"/>
            </w:pPr>
            <w:r>
              <w:t>7</w:t>
            </w:r>
          </w:p>
        </w:tc>
        <w:tc>
          <w:tcPr>
            <w:tcW w:w="2375" w:type="dxa"/>
          </w:tcPr>
          <w:p w14:paraId="70F95438" w14:textId="29E8A29F" w:rsidR="000B0EA2" w:rsidRDefault="000B0EA2" w:rsidP="000B0EA2">
            <w:pPr>
              <w:jc w:val="center"/>
            </w:pPr>
            <w:r>
              <w:t>0 :</w:t>
            </w:r>
            <w:r>
              <w:rPr>
                <w:rFonts w:cstheme="minorHAnsi"/>
              </w:rPr>
              <w:t xml:space="preserve"> -π</w:t>
            </w:r>
            <w:r>
              <w:t>/3</w:t>
            </w:r>
            <w:r w:rsidR="00213F0C">
              <w:t>(-60)</w:t>
            </w:r>
            <w:r>
              <w:t xml:space="preserve"> : </w:t>
            </w:r>
            <w:r>
              <w:rPr>
                <w:rFonts w:cstheme="minorHAnsi"/>
              </w:rPr>
              <w:t>π/</w:t>
            </w:r>
            <w:r w:rsidR="00213F0C">
              <w:rPr>
                <w:rFonts w:cstheme="minorHAnsi"/>
              </w:rPr>
              <w:t>6 (30)</w:t>
            </w:r>
          </w:p>
        </w:tc>
        <w:tc>
          <w:tcPr>
            <w:tcW w:w="2910" w:type="dxa"/>
          </w:tcPr>
          <w:p w14:paraId="28907F62" w14:textId="292E5180" w:rsidR="000B0EA2" w:rsidRDefault="000B0EA2" w:rsidP="000B0EA2">
            <w:pPr>
              <w:jc w:val="center"/>
            </w:pPr>
            <w:r>
              <w:t>0 :</w:t>
            </w:r>
            <w:r>
              <w:rPr>
                <w:rFonts w:cstheme="minorHAnsi"/>
              </w:rPr>
              <w:t xml:space="preserve"> -π</w:t>
            </w:r>
            <w:r>
              <w:t xml:space="preserve">/3 : </w:t>
            </w:r>
            <w:r>
              <w:rPr>
                <w:rFonts w:cstheme="minorHAnsi"/>
              </w:rPr>
              <w:t>π/3 : π/2</w:t>
            </w:r>
          </w:p>
        </w:tc>
        <w:tc>
          <w:tcPr>
            <w:tcW w:w="2788" w:type="dxa"/>
          </w:tcPr>
          <w:p w14:paraId="4A73991C" w14:textId="4D942413" w:rsidR="000B0EA2" w:rsidRDefault="000B0EA2" w:rsidP="000B0EA2">
            <w:pPr>
              <w:jc w:val="center"/>
            </w:pPr>
            <w:r>
              <w:t xml:space="preserve">0 : -60: 60 : 90 </w:t>
            </w:r>
          </w:p>
        </w:tc>
      </w:tr>
      <w:tr w:rsidR="000B0EA2" w14:paraId="52558414" w14:textId="77777777" w:rsidTr="002815F8">
        <w:tc>
          <w:tcPr>
            <w:tcW w:w="988" w:type="dxa"/>
          </w:tcPr>
          <w:p w14:paraId="08D8C364" w14:textId="69E22509" w:rsidR="000B0EA2" w:rsidRDefault="000B0EA2" w:rsidP="000B0EA2">
            <w:pPr>
              <w:jc w:val="center"/>
            </w:pPr>
            <w:r>
              <w:t>8</w:t>
            </w:r>
          </w:p>
        </w:tc>
        <w:tc>
          <w:tcPr>
            <w:tcW w:w="2375" w:type="dxa"/>
          </w:tcPr>
          <w:p w14:paraId="0EA91583" w14:textId="36246148" w:rsidR="000B0EA2" w:rsidRDefault="000B0EA2" w:rsidP="000B0EA2">
            <w:pPr>
              <w:jc w:val="center"/>
            </w:pPr>
            <w:r>
              <w:t>0 :</w:t>
            </w:r>
            <w:r>
              <w:rPr>
                <w:rFonts w:cstheme="minorHAnsi"/>
              </w:rPr>
              <w:t xml:space="preserve"> -π</w:t>
            </w:r>
            <w:r>
              <w:t>/3</w:t>
            </w:r>
            <w:r w:rsidR="00213F0C">
              <w:t>(-60)</w:t>
            </w:r>
            <w:r>
              <w:t xml:space="preserve"> : </w:t>
            </w:r>
            <w:r w:rsidR="00213F0C">
              <w:t>0</w:t>
            </w:r>
          </w:p>
        </w:tc>
        <w:tc>
          <w:tcPr>
            <w:tcW w:w="2910" w:type="dxa"/>
          </w:tcPr>
          <w:p w14:paraId="7ECC85E7" w14:textId="2820D571" w:rsidR="000B0EA2" w:rsidRDefault="000B0EA2" w:rsidP="000B0EA2">
            <w:pPr>
              <w:jc w:val="center"/>
            </w:pPr>
            <w:r>
              <w:t>0 :</w:t>
            </w:r>
            <w:r>
              <w:rPr>
                <w:rFonts w:cstheme="minorHAnsi"/>
              </w:rPr>
              <w:t xml:space="preserve"> -π</w:t>
            </w:r>
            <w:r>
              <w:t xml:space="preserve">/3 : </w:t>
            </w:r>
            <w:r>
              <w:rPr>
                <w:rFonts w:cstheme="minorHAnsi"/>
              </w:rPr>
              <w:t>π/2 : π/2</w:t>
            </w:r>
          </w:p>
        </w:tc>
        <w:tc>
          <w:tcPr>
            <w:tcW w:w="2788" w:type="dxa"/>
          </w:tcPr>
          <w:p w14:paraId="0739E010" w14:textId="291DBEDA" w:rsidR="000B0EA2" w:rsidRDefault="000B0EA2" w:rsidP="000B0EA2">
            <w:pPr>
              <w:jc w:val="center"/>
            </w:pPr>
            <w:r>
              <w:t xml:space="preserve">0 : -60: 90 : 90 </w:t>
            </w:r>
          </w:p>
        </w:tc>
      </w:tr>
    </w:tbl>
    <w:p w14:paraId="4A4932D1" w14:textId="77777777" w:rsidR="00213EB5" w:rsidRDefault="00213EB5" w:rsidP="00213EB5"/>
    <w:p w14:paraId="429CE987" w14:textId="77777777" w:rsidR="00C205C0" w:rsidRDefault="00C205C0">
      <w:r>
        <w:br w:type="page"/>
      </w:r>
    </w:p>
    <w:p w14:paraId="0360FBFC" w14:textId="2CBFEE4C" w:rsidR="00206460" w:rsidRDefault="00206460" w:rsidP="00213EB5">
      <w:bookmarkStart w:id="103" w:name="_Toc147921007"/>
      <w:r>
        <w:lastRenderedPageBreak/>
        <w:t xml:space="preserve">Table </w:t>
      </w:r>
      <w:fldSimple w:instr=" STYLEREF 1 \s ">
        <w:r w:rsidR="00C5580D">
          <w:rPr>
            <w:noProof/>
          </w:rPr>
          <w:t>3</w:t>
        </w:r>
      </w:fldSimple>
      <w:r w:rsidR="00C5580D">
        <w:t>.</w:t>
      </w:r>
      <w:fldSimple w:instr=" SEQ Table \* ARABIC \s 1 ">
        <w:r w:rsidR="00C5580D">
          <w:rPr>
            <w:noProof/>
          </w:rPr>
          <w:t>10</w:t>
        </w:r>
      </w:fldSimple>
      <w:r>
        <w:t xml:space="preserve"> Robot Movement Program</w:t>
      </w:r>
      <w:r w:rsidR="00904F7C">
        <w:t>:</w:t>
      </w:r>
      <w:r>
        <w:t xml:space="preserve"> </w:t>
      </w:r>
      <w:r w:rsidR="00904F7C">
        <w:t>Varied-</w:t>
      </w:r>
      <w:r w:rsidR="00997F20">
        <w:t>Untrained.</w:t>
      </w:r>
      <w:bookmarkEnd w:id="103"/>
    </w:p>
    <w:p w14:paraId="0B63AC65" w14:textId="77777777" w:rsidR="0013479B" w:rsidRPr="00280F56" w:rsidRDefault="0013479B" w:rsidP="00213EB5"/>
    <w:tbl>
      <w:tblPr>
        <w:tblStyle w:val="TableGrid"/>
        <w:tblW w:w="0" w:type="auto"/>
        <w:tblLayout w:type="fixed"/>
        <w:tblLook w:val="04A0" w:firstRow="1" w:lastRow="0" w:firstColumn="1" w:lastColumn="0" w:noHBand="0" w:noVBand="1"/>
      </w:tblPr>
      <w:tblGrid>
        <w:gridCol w:w="1087"/>
        <w:gridCol w:w="2594"/>
        <w:gridCol w:w="2693"/>
        <w:gridCol w:w="2687"/>
      </w:tblGrid>
      <w:tr w:rsidR="000B0EA2" w14:paraId="623EDB3F" w14:textId="77777777" w:rsidTr="001A67CC">
        <w:trPr>
          <w:trHeight w:val="970"/>
        </w:trPr>
        <w:tc>
          <w:tcPr>
            <w:tcW w:w="1087" w:type="dxa"/>
          </w:tcPr>
          <w:p w14:paraId="3AAF9AB6" w14:textId="77777777" w:rsidR="000B0EA2" w:rsidRDefault="000B0EA2" w:rsidP="000120B4">
            <w:pPr>
              <w:jc w:val="center"/>
            </w:pPr>
            <w:r>
              <w:t xml:space="preserve">Name: </w:t>
            </w:r>
            <w:r>
              <w:br/>
            </w:r>
            <w:r>
              <w:br/>
              <w:t>Sequence Number:</w:t>
            </w:r>
          </w:p>
        </w:tc>
        <w:tc>
          <w:tcPr>
            <w:tcW w:w="2594" w:type="dxa"/>
          </w:tcPr>
          <w:p w14:paraId="3B0D6EBB" w14:textId="34E0D67E" w:rsidR="000B0EA2" w:rsidRDefault="000B0EA2" w:rsidP="000120B4">
            <w:pPr>
              <w:jc w:val="center"/>
            </w:pPr>
            <w:r>
              <w:t>IMU Angles</w:t>
            </w:r>
            <w:r>
              <w:br/>
              <w:t>Rotation:Roll:Pitch</w:t>
            </w:r>
            <w:r w:rsidR="00213F0C">
              <w:br/>
              <w:t>Angles in brackets are in degrees</w:t>
            </w:r>
          </w:p>
        </w:tc>
        <w:tc>
          <w:tcPr>
            <w:tcW w:w="2693" w:type="dxa"/>
          </w:tcPr>
          <w:p w14:paraId="7DCEF960" w14:textId="54C5D24E" w:rsidR="000B0EA2" w:rsidRDefault="000B0EA2" w:rsidP="000120B4">
            <w:pPr>
              <w:jc w:val="center"/>
            </w:pPr>
            <w:r>
              <w:t>Robot Joint Angle (Radians)</w:t>
            </w:r>
            <w:r>
              <w:br/>
              <w:t>Base:Wrist1:Wrist2:Wrist3</w:t>
            </w:r>
            <w:r>
              <w:br/>
              <w:t>Rotation:Roll:Pitch:Yaw</w:t>
            </w:r>
          </w:p>
        </w:tc>
        <w:tc>
          <w:tcPr>
            <w:tcW w:w="2687" w:type="dxa"/>
          </w:tcPr>
          <w:p w14:paraId="0841E019" w14:textId="63119A48" w:rsidR="000B0EA2" w:rsidRDefault="000B0EA2" w:rsidP="000120B4">
            <w:pPr>
              <w:jc w:val="center"/>
            </w:pPr>
            <w:r>
              <w:t>R</w:t>
            </w:r>
            <w:r w:rsidR="00322005">
              <w:t>obot</w:t>
            </w:r>
            <w:r>
              <w:t xml:space="preserve"> Angles (Degrees)</w:t>
            </w:r>
            <w:r>
              <w:br/>
              <w:t>Base:Wrist1:Wrist2:Wrist3</w:t>
            </w:r>
            <w:r>
              <w:br/>
              <w:t>Rotation:Roll:Pitch:Yaw</w:t>
            </w:r>
          </w:p>
        </w:tc>
      </w:tr>
      <w:tr w:rsidR="000B0EA2" w14:paraId="6CD625D9" w14:textId="77777777" w:rsidTr="001A67CC">
        <w:tc>
          <w:tcPr>
            <w:tcW w:w="1087" w:type="dxa"/>
          </w:tcPr>
          <w:p w14:paraId="264755F9" w14:textId="6E76EAB8" w:rsidR="000B0EA2" w:rsidRDefault="000B0EA2" w:rsidP="000B0EA2">
            <w:pPr>
              <w:jc w:val="center"/>
            </w:pPr>
            <w:r>
              <w:t>0</w:t>
            </w:r>
          </w:p>
        </w:tc>
        <w:tc>
          <w:tcPr>
            <w:tcW w:w="2594" w:type="dxa"/>
          </w:tcPr>
          <w:p w14:paraId="65C4A8BE" w14:textId="653211CB" w:rsidR="000B0EA2" w:rsidRDefault="000B0EA2" w:rsidP="000B0EA2">
            <w:pPr>
              <w:jc w:val="center"/>
            </w:pPr>
            <w:r>
              <w:t>0:</w:t>
            </w:r>
            <w:r>
              <w:rPr>
                <w:rFonts w:cstheme="minorHAnsi"/>
              </w:rPr>
              <w:t>0</w:t>
            </w:r>
            <w:r>
              <w:t>:</w:t>
            </w:r>
            <w:r w:rsidR="00213F0C">
              <w:t>0</w:t>
            </w:r>
          </w:p>
        </w:tc>
        <w:tc>
          <w:tcPr>
            <w:tcW w:w="2693" w:type="dxa"/>
          </w:tcPr>
          <w:p w14:paraId="19B9FC03" w14:textId="0D5DE270" w:rsidR="000B0EA2" w:rsidRDefault="000B0EA2" w:rsidP="000B0EA2">
            <w:pPr>
              <w:jc w:val="center"/>
            </w:pPr>
            <w:r>
              <w:t>0 :</w:t>
            </w:r>
            <w:r>
              <w:rPr>
                <w:rFonts w:cstheme="minorHAnsi"/>
              </w:rPr>
              <w:t xml:space="preserve"> 0</w:t>
            </w:r>
            <w:r>
              <w:t xml:space="preserve"> : </w:t>
            </w:r>
            <w:r>
              <w:rPr>
                <w:rFonts w:cstheme="minorHAnsi"/>
              </w:rPr>
              <w:t>π/2 : π/2</w:t>
            </w:r>
          </w:p>
        </w:tc>
        <w:tc>
          <w:tcPr>
            <w:tcW w:w="2687" w:type="dxa"/>
          </w:tcPr>
          <w:p w14:paraId="0F05CEAB" w14:textId="32CC7F33" w:rsidR="000B0EA2" w:rsidRDefault="000B0EA2" w:rsidP="000B0EA2">
            <w:pPr>
              <w:jc w:val="center"/>
            </w:pPr>
            <w:r>
              <w:t>0 : 0 : 90 : 90</w:t>
            </w:r>
          </w:p>
        </w:tc>
      </w:tr>
      <w:tr w:rsidR="000B0EA2" w14:paraId="1E975540" w14:textId="77777777" w:rsidTr="001A67CC">
        <w:tc>
          <w:tcPr>
            <w:tcW w:w="1087" w:type="dxa"/>
          </w:tcPr>
          <w:p w14:paraId="206DFA9F" w14:textId="62D21841" w:rsidR="000B0EA2" w:rsidRDefault="000B0EA2" w:rsidP="000B0EA2">
            <w:pPr>
              <w:jc w:val="center"/>
            </w:pPr>
            <w:r>
              <w:t>1</w:t>
            </w:r>
          </w:p>
        </w:tc>
        <w:tc>
          <w:tcPr>
            <w:tcW w:w="2594" w:type="dxa"/>
          </w:tcPr>
          <w:p w14:paraId="0F980ABD" w14:textId="00A8CC87" w:rsidR="000B0EA2" w:rsidRDefault="000B0EA2" w:rsidP="000B0EA2">
            <w:pPr>
              <w:jc w:val="center"/>
            </w:pPr>
            <w:r>
              <w:t>0:</w:t>
            </w:r>
            <w:r>
              <w:rPr>
                <w:rFonts w:cstheme="minorHAnsi"/>
              </w:rPr>
              <w:t>π</w:t>
            </w:r>
            <w:r>
              <w:t>/3</w:t>
            </w:r>
            <w:r w:rsidR="001A67CC">
              <w:t>(60)</w:t>
            </w:r>
            <w:r>
              <w:t>:</w:t>
            </w:r>
            <w:r w:rsidR="00213F0C">
              <w:t>-</w:t>
            </w:r>
            <w:r>
              <w:rPr>
                <w:rFonts w:cstheme="minorHAnsi"/>
              </w:rPr>
              <w:t>π/</w:t>
            </w:r>
            <w:r w:rsidR="00213F0C">
              <w:rPr>
                <w:rFonts w:cstheme="minorHAnsi"/>
              </w:rPr>
              <w:t>6(-30)</w:t>
            </w:r>
          </w:p>
        </w:tc>
        <w:tc>
          <w:tcPr>
            <w:tcW w:w="2693" w:type="dxa"/>
          </w:tcPr>
          <w:p w14:paraId="36346D78" w14:textId="448A7ADB" w:rsidR="000B0EA2" w:rsidRDefault="000B0EA2" w:rsidP="000B0EA2">
            <w:pPr>
              <w:jc w:val="center"/>
            </w:pPr>
            <w:r>
              <w:t>0 :</w:t>
            </w:r>
            <w:r>
              <w:rPr>
                <w:rFonts w:cstheme="minorHAnsi"/>
              </w:rPr>
              <w:t xml:space="preserve"> π</w:t>
            </w:r>
            <w:r>
              <w:t xml:space="preserve">/3 : </w:t>
            </w:r>
            <w:r>
              <w:rPr>
                <w:rFonts w:cstheme="minorHAnsi"/>
              </w:rPr>
              <w:t>π/3 : π/2</w:t>
            </w:r>
          </w:p>
        </w:tc>
        <w:tc>
          <w:tcPr>
            <w:tcW w:w="2687" w:type="dxa"/>
          </w:tcPr>
          <w:p w14:paraId="145867EB" w14:textId="153BC94E" w:rsidR="000B0EA2" w:rsidRDefault="000B0EA2" w:rsidP="000B0EA2">
            <w:pPr>
              <w:jc w:val="center"/>
            </w:pPr>
            <w:r>
              <w:t>0 : 60 : 60 : 90</w:t>
            </w:r>
          </w:p>
        </w:tc>
      </w:tr>
      <w:tr w:rsidR="000B0EA2" w14:paraId="4804F8E8" w14:textId="77777777" w:rsidTr="001A67CC">
        <w:tc>
          <w:tcPr>
            <w:tcW w:w="1087" w:type="dxa"/>
          </w:tcPr>
          <w:p w14:paraId="2EAE388A" w14:textId="30F96A81" w:rsidR="000B0EA2" w:rsidRDefault="000B0EA2" w:rsidP="000B0EA2">
            <w:pPr>
              <w:jc w:val="center"/>
            </w:pPr>
            <w:r>
              <w:t>2</w:t>
            </w:r>
          </w:p>
        </w:tc>
        <w:tc>
          <w:tcPr>
            <w:tcW w:w="2594" w:type="dxa"/>
          </w:tcPr>
          <w:p w14:paraId="044E7080" w14:textId="14BC7F2E" w:rsidR="000B0EA2" w:rsidRDefault="000B0EA2" w:rsidP="000B0EA2">
            <w:pPr>
              <w:jc w:val="center"/>
            </w:pPr>
            <w:r>
              <w:t>0:</w:t>
            </w:r>
            <w:r>
              <w:rPr>
                <w:rFonts w:cstheme="minorHAnsi"/>
              </w:rPr>
              <w:t>π</w:t>
            </w:r>
            <w:r>
              <w:t>/6</w:t>
            </w:r>
            <w:r w:rsidR="001A67CC">
              <w:t>(30)</w:t>
            </w:r>
            <w:r>
              <w:t>:</w:t>
            </w:r>
            <w:r>
              <w:rPr>
                <w:rFonts w:cstheme="minorHAnsi"/>
              </w:rPr>
              <w:t>π/4</w:t>
            </w:r>
            <w:r w:rsidR="00213F0C">
              <w:rPr>
                <w:rFonts w:cstheme="minorHAnsi"/>
              </w:rPr>
              <w:t>(-45)</w:t>
            </w:r>
          </w:p>
        </w:tc>
        <w:tc>
          <w:tcPr>
            <w:tcW w:w="2693" w:type="dxa"/>
          </w:tcPr>
          <w:p w14:paraId="6CBBDA20" w14:textId="56E0ACB5" w:rsidR="000B0EA2" w:rsidRDefault="000B0EA2" w:rsidP="000B0EA2">
            <w:pPr>
              <w:jc w:val="center"/>
            </w:pPr>
            <w:r>
              <w:t>0 :</w:t>
            </w:r>
            <w:r>
              <w:rPr>
                <w:rFonts w:cstheme="minorHAnsi"/>
              </w:rPr>
              <w:t xml:space="preserve"> π</w:t>
            </w:r>
            <w:r>
              <w:t xml:space="preserve">/6 : </w:t>
            </w:r>
            <w:r>
              <w:rPr>
                <w:rFonts w:cstheme="minorHAnsi"/>
              </w:rPr>
              <w:t>π/4 : π/2</w:t>
            </w:r>
          </w:p>
        </w:tc>
        <w:tc>
          <w:tcPr>
            <w:tcW w:w="2687" w:type="dxa"/>
          </w:tcPr>
          <w:p w14:paraId="7DABEF36" w14:textId="79024CAA" w:rsidR="000B0EA2" w:rsidRDefault="000B0EA2" w:rsidP="000B0EA2">
            <w:pPr>
              <w:jc w:val="center"/>
            </w:pPr>
            <w:r>
              <w:t>0 : 30 : 45 : 90</w:t>
            </w:r>
          </w:p>
        </w:tc>
      </w:tr>
      <w:tr w:rsidR="000B0EA2" w14:paraId="7C6500F3" w14:textId="77777777" w:rsidTr="001A67CC">
        <w:tc>
          <w:tcPr>
            <w:tcW w:w="1087" w:type="dxa"/>
          </w:tcPr>
          <w:p w14:paraId="2AD75ACD" w14:textId="6B779820" w:rsidR="000B0EA2" w:rsidRDefault="000B0EA2" w:rsidP="000B0EA2">
            <w:pPr>
              <w:jc w:val="center"/>
            </w:pPr>
            <w:r>
              <w:t>3</w:t>
            </w:r>
          </w:p>
        </w:tc>
        <w:tc>
          <w:tcPr>
            <w:tcW w:w="2594" w:type="dxa"/>
          </w:tcPr>
          <w:p w14:paraId="0DF3F8A8" w14:textId="3D16EF04" w:rsidR="000B0EA2" w:rsidRDefault="000B0EA2" w:rsidP="000B0EA2">
            <w:pPr>
              <w:jc w:val="center"/>
            </w:pPr>
            <w:r>
              <w:t>0:</w:t>
            </w:r>
            <w:r>
              <w:rPr>
                <w:rFonts w:cstheme="minorHAnsi"/>
              </w:rPr>
              <w:t>-π</w:t>
            </w:r>
            <w:r>
              <w:t>/3</w:t>
            </w:r>
            <w:r w:rsidR="001A67CC">
              <w:t>(-60)</w:t>
            </w:r>
            <w:r>
              <w:t>:</w:t>
            </w:r>
            <w:r>
              <w:rPr>
                <w:rFonts w:cstheme="minorHAnsi"/>
              </w:rPr>
              <w:t>π/</w:t>
            </w:r>
            <w:r w:rsidR="00213F0C">
              <w:rPr>
                <w:rFonts w:cstheme="minorHAnsi"/>
              </w:rPr>
              <w:t>6(30)</w:t>
            </w:r>
          </w:p>
        </w:tc>
        <w:tc>
          <w:tcPr>
            <w:tcW w:w="2693" w:type="dxa"/>
          </w:tcPr>
          <w:p w14:paraId="22C3254B" w14:textId="503EA2AF" w:rsidR="000B0EA2" w:rsidRDefault="000B0EA2" w:rsidP="000B0EA2">
            <w:pPr>
              <w:jc w:val="center"/>
            </w:pPr>
            <w:r>
              <w:t>0 :</w:t>
            </w:r>
            <w:r>
              <w:rPr>
                <w:rFonts w:cstheme="minorHAnsi"/>
              </w:rPr>
              <w:t xml:space="preserve"> -π</w:t>
            </w:r>
            <w:r>
              <w:t>/3 : 2</w:t>
            </w:r>
            <w:r>
              <w:rPr>
                <w:rFonts w:cstheme="minorHAnsi"/>
              </w:rPr>
              <w:t>π/3 : π/2</w:t>
            </w:r>
          </w:p>
        </w:tc>
        <w:tc>
          <w:tcPr>
            <w:tcW w:w="2687" w:type="dxa"/>
          </w:tcPr>
          <w:p w14:paraId="337A7847" w14:textId="27C93AB4" w:rsidR="000B0EA2" w:rsidRDefault="000B0EA2" w:rsidP="000B0EA2">
            <w:pPr>
              <w:jc w:val="center"/>
            </w:pPr>
            <w:r>
              <w:t>0 : -60 : 120 : 90</w:t>
            </w:r>
          </w:p>
        </w:tc>
      </w:tr>
      <w:tr w:rsidR="000B0EA2" w14:paraId="4931CF6A" w14:textId="77777777" w:rsidTr="001A67CC">
        <w:tc>
          <w:tcPr>
            <w:tcW w:w="1087" w:type="dxa"/>
          </w:tcPr>
          <w:p w14:paraId="11487236" w14:textId="6613E57B" w:rsidR="000B0EA2" w:rsidRDefault="000B0EA2" w:rsidP="000B0EA2">
            <w:pPr>
              <w:jc w:val="center"/>
            </w:pPr>
            <w:r>
              <w:t>4</w:t>
            </w:r>
          </w:p>
        </w:tc>
        <w:tc>
          <w:tcPr>
            <w:tcW w:w="2594" w:type="dxa"/>
          </w:tcPr>
          <w:p w14:paraId="31F942B3" w14:textId="5DC8CB52" w:rsidR="000B0EA2" w:rsidRDefault="000B0EA2" w:rsidP="000B0EA2">
            <w:pPr>
              <w:jc w:val="center"/>
            </w:pPr>
            <w:r>
              <w:t>0:</w:t>
            </w:r>
            <w:r>
              <w:rPr>
                <w:rFonts w:cstheme="minorHAnsi"/>
              </w:rPr>
              <w:t>π</w:t>
            </w:r>
            <w:r>
              <w:t>/3</w:t>
            </w:r>
            <w:r w:rsidR="001A67CC">
              <w:t>(60)</w:t>
            </w:r>
            <w:r>
              <w:t>:</w:t>
            </w:r>
            <w:r>
              <w:rPr>
                <w:rFonts w:cstheme="minorHAnsi"/>
              </w:rPr>
              <w:t>π/</w:t>
            </w:r>
            <w:r w:rsidR="00213F0C">
              <w:rPr>
                <w:rFonts w:cstheme="minorHAnsi"/>
              </w:rPr>
              <w:t>6(30)</w:t>
            </w:r>
          </w:p>
        </w:tc>
        <w:tc>
          <w:tcPr>
            <w:tcW w:w="2693" w:type="dxa"/>
          </w:tcPr>
          <w:p w14:paraId="2352492D" w14:textId="6396F9C7" w:rsidR="000B0EA2" w:rsidRDefault="000B0EA2" w:rsidP="000B0EA2">
            <w:pPr>
              <w:jc w:val="center"/>
            </w:pPr>
            <w:r>
              <w:t>0 :</w:t>
            </w:r>
            <w:r>
              <w:rPr>
                <w:rFonts w:cstheme="minorHAnsi"/>
              </w:rPr>
              <w:t xml:space="preserve"> π</w:t>
            </w:r>
            <w:r>
              <w:t>/3 : 2</w:t>
            </w:r>
            <w:r>
              <w:rPr>
                <w:rFonts w:cstheme="minorHAnsi"/>
              </w:rPr>
              <w:t>π/3 : π/2</w:t>
            </w:r>
          </w:p>
        </w:tc>
        <w:tc>
          <w:tcPr>
            <w:tcW w:w="2687" w:type="dxa"/>
          </w:tcPr>
          <w:p w14:paraId="26CE08BC" w14:textId="3951D2AF" w:rsidR="000B0EA2" w:rsidRDefault="000B0EA2" w:rsidP="000B0EA2">
            <w:pPr>
              <w:jc w:val="center"/>
            </w:pPr>
            <w:r>
              <w:t>0 : 60 : 120 : 90</w:t>
            </w:r>
          </w:p>
        </w:tc>
      </w:tr>
      <w:tr w:rsidR="000B0EA2" w14:paraId="19C20754" w14:textId="77777777" w:rsidTr="001A67CC">
        <w:tc>
          <w:tcPr>
            <w:tcW w:w="1087" w:type="dxa"/>
          </w:tcPr>
          <w:p w14:paraId="1679F7C5" w14:textId="24578237" w:rsidR="000B0EA2" w:rsidRDefault="000B0EA2" w:rsidP="000B0EA2">
            <w:pPr>
              <w:jc w:val="center"/>
            </w:pPr>
            <w:r>
              <w:t>5</w:t>
            </w:r>
          </w:p>
        </w:tc>
        <w:tc>
          <w:tcPr>
            <w:tcW w:w="2594" w:type="dxa"/>
          </w:tcPr>
          <w:p w14:paraId="5D7CF996" w14:textId="4538715F" w:rsidR="000B0EA2" w:rsidRDefault="000B0EA2" w:rsidP="000B0EA2">
            <w:pPr>
              <w:jc w:val="center"/>
            </w:pPr>
            <w:r>
              <w:t>0:</w:t>
            </w:r>
            <w:r>
              <w:rPr>
                <w:rFonts w:cstheme="minorHAnsi"/>
              </w:rPr>
              <w:t>π</w:t>
            </w:r>
            <w:r>
              <w:t>/6</w:t>
            </w:r>
            <w:r w:rsidR="001A67CC">
              <w:t>(30)</w:t>
            </w:r>
            <w:r>
              <w:t>:</w:t>
            </w:r>
            <w:r w:rsidR="00213F0C">
              <w:t>-</w:t>
            </w:r>
            <w:r>
              <w:rPr>
                <w:rFonts w:cstheme="minorHAnsi"/>
              </w:rPr>
              <w:t>π/</w:t>
            </w:r>
            <w:r w:rsidR="00213F0C">
              <w:rPr>
                <w:rFonts w:cstheme="minorHAnsi"/>
              </w:rPr>
              <w:t>6(-30)</w:t>
            </w:r>
          </w:p>
        </w:tc>
        <w:tc>
          <w:tcPr>
            <w:tcW w:w="2693" w:type="dxa"/>
          </w:tcPr>
          <w:p w14:paraId="6022FA56" w14:textId="4280AD16" w:rsidR="000B0EA2" w:rsidRDefault="000B0EA2" w:rsidP="000B0EA2">
            <w:pPr>
              <w:jc w:val="center"/>
            </w:pPr>
            <w:r>
              <w:t>0 :</w:t>
            </w:r>
            <w:r>
              <w:rPr>
                <w:rFonts w:cstheme="minorHAnsi"/>
              </w:rPr>
              <w:t xml:space="preserve"> π</w:t>
            </w:r>
            <w:r>
              <w:t xml:space="preserve">/6 : </w:t>
            </w:r>
            <w:r>
              <w:rPr>
                <w:rFonts w:cstheme="minorHAnsi"/>
              </w:rPr>
              <w:t>π/3 : π/2</w:t>
            </w:r>
          </w:p>
        </w:tc>
        <w:tc>
          <w:tcPr>
            <w:tcW w:w="2687" w:type="dxa"/>
          </w:tcPr>
          <w:p w14:paraId="38EA90CE" w14:textId="5DDE2C5E" w:rsidR="000B0EA2" w:rsidRDefault="000B0EA2" w:rsidP="000B0EA2">
            <w:pPr>
              <w:jc w:val="center"/>
            </w:pPr>
            <w:r>
              <w:t>0 : 30 : 60 : 90</w:t>
            </w:r>
          </w:p>
        </w:tc>
      </w:tr>
      <w:tr w:rsidR="000B0EA2" w14:paraId="1C4D5912" w14:textId="77777777" w:rsidTr="001A67CC">
        <w:tc>
          <w:tcPr>
            <w:tcW w:w="1087" w:type="dxa"/>
          </w:tcPr>
          <w:p w14:paraId="6FC254EC" w14:textId="4C2B4C59" w:rsidR="000B0EA2" w:rsidRDefault="000B0EA2" w:rsidP="000B0EA2">
            <w:pPr>
              <w:jc w:val="center"/>
            </w:pPr>
            <w:r>
              <w:t>6</w:t>
            </w:r>
          </w:p>
        </w:tc>
        <w:tc>
          <w:tcPr>
            <w:tcW w:w="2594" w:type="dxa"/>
          </w:tcPr>
          <w:p w14:paraId="27C5EEC4" w14:textId="77BEE34A" w:rsidR="000B0EA2" w:rsidRDefault="000B0EA2" w:rsidP="000B0EA2">
            <w:pPr>
              <w:jc w:val="center"/>
            </w:pPr>
            <w:r>
              <w:t>0:</w:t>
            </w:r>
            <w:r>
              <w:rPr>
                <w:rFonts w:cstheme="minorHAnsi"/>
              </w:rPr>
              <w:t>-π</w:t>
            </w:r>
            <w:r>
              <w:t>/12</w:t>
            </w:r>
            <w:r w:rsidR="001A67CC">
              <w:t>(-15)</w:t>
            </w:r>
            <w:r>
              <w:t>:</w:t>
            </w:r>
            <w:r>
              <w:rPr>
                <w:rFonts w:cstheme="minorHAnsi"/>
              </w:rPr>
              <w:t>π/</w:t>
            </w:r>
            <w:r w:rsidR="00213F0C">
              <w:rPr>
                <w:rFonts w:cstheme="minorHAnsi"/>
              </w:rPr>
              <w:t>6(30)</w:t>
            </w:r>
          </w:p>
        </w:tc>
        <w:tc>
          <w:tcPr>
            <w:tcW w:w="2693" w:type="dxa"/>
          </w:tcPr>
          <w:p w14:paraId="0D40CE3C" w14:textId="1E7FCC1B" w:rsidR="000B0EA2" w:rsidRDefault="000B0EA2" w:rsidP="000B0EA2">
            <w:pPr>
              <w:jc w:val="center"/>
            </w:pPr>
            <w:r>
              <w:t>0 :</w:t>
            </w:r>
            <w:r>
              <w:rPr>
                <w:rFonts w:cstheme="minorHAnsi"/>
              </w:rPr>
              <w:t xml:space="preserve"> -π</w:t>
            </w:r>
            <w:r>
              <w:t>/12 : 2</w:t>
            </w:r>
            <w:r>
              <w:rPr>
                <w:rFonts w:cstheme="minorHAnsi"/>
              </w:rPr>
              <w:t>π/3 : π/2</w:t>
            </w:r>
          </w:p>
        </w:tc>
        <w:tc>
          <w:tcPr>
            <w:tcW w:w="2687" w:type="dxa"/>
          </w:tcPr>
          <w:p w14:paraId="0A3487E0" w14:textId="2DE6A643" w:rsidR="000B0EA2" w:rsidRDefault="000B0EA2" w:rsidP="000B0EA2">
            <w:pPr>
              <w:jc w:val="center"/>
            </w:pPr>
            <w:r>
              <w:t>0 : -15 : 120 : 90</w:t>
            </w:r>
          </w:p>
        </w:tc>
      </w:tr>
      <w:tr w:rsidR="000B0EA2" w14:paraId="5A172D07" w14:textId="77777777" w:rsidTr="001A67CC">
        <w:tc>
          <w:tcPr>
            <w:tcW w:w="1087" w:type="dxa"/>
          </w:tcPr>
          <w:p w14:paraId="40E3FF30" w14:textId="341CE067" w:rsidR="000B0EA2" w:rsidRDefault="000B0EA2" w:rsidP="000B0EA2">
            <w:pPr>
              <w:jc w:val="center"/>
            </w:pPr>
            <w:r>
              <w:t>7</w:t>
            </w:r>
          </w:p>
        </w:tc>
        <w:tc>
          <w:tcPr>
            <w:tcW w:w="2594" w:type="dxa"/>
          </w:tcPr>
          <w:p w14:paraId="2B0D29C4" w14:textId="558F03F8" w:rsidR="000B0EA2" w:rsidRDefault="000B0EA2" w:rsidP="000B0EA2">
            <w:pPr>
              <w:jc w:val="center"/>
            </w:pPr>
            <w:r>
              <w:t>0:</w:t>
            </w:r>
            <w:r>
              <w:rPr>
                <w:rFonts w:cstheme="minorHAnsi"/>
              </w:rPr>
              <w:t>-3π</w:t>
            </w:r>
            <w:r>
              <w:t>/36</w:t>
            </w:r>
            <w:r w:rsidR="001A67CC">
              <w:t>(-65)</w:t>
            </w:r>
            <w:r>
              <w:t>:</w:t>
            </w:r>
            <w:r>
              <w:rPr>
                <w:rFonts w:cstheme="minorHAnsi"/>
              </w:rPr>
              <w:t>π/</w:t>
            </w:r>
            <w:r w:rsidR="001A67CC">
              <w:rPr>
                <w:rFonts w:cstheme="minorHAnsi"/>
              </w:rPr>
              <w:t>18(10)</w:t>
            </w:r>
          </w:p>
        </w:tc>
        <w:tc>
          <w:tcPr>
            <w:tcW w:w="2693" w:type="dxa"/>
          </w:tcPr>
          <w:p w14:paraId="05C1B16D" w14:textId="6F65AF90" w:rsidR="000B0EA2" w:rsidRDefault="000B0EA2" w:rsidP="000B0EA2">
            <w:pPr>
              <w:jc w:val="center"/>
            </w:pPr>
            <w:r>
              <w:t>0 :</w:t>
            </w:r>
            <w:r>
              <w:rPr>
                <w:rFonts w:cstheme="minorHAnsi"/>
              </w:rPr>
              <w:t xml:space="preserve"> -13π</w:t>
            </w:r>
            <w:r>
              <w:t>/36 : 5</w:t>
            </w:r>
            <w:r>
              <w:rPr>
                <w:rFonts w:cstheme="minorHAnsi"/>
              </w:rPr>
              <w:t>π/9 : π/2</w:t>
            </w:r>
          </w:p>
        </w:tc>
        <w:tc>
          <w:tcPr>
            <w:tcW w:w="2687" w:type="dxa"/>
          </w:tcPr>
          <w:p w14:paraId="72C06608" w14:textId="4D6A0E71" w:rsidR="000B0EA2" w:rsidRDefault="000B0EA2" w:rsidP="000B0EA2">
            <w:pPr>
              <w:jc w:val="center"/>
            </w:pPr>
            <w:r>
              <w:t>0 : -65 : 100 : 90</w:t>
            </w:r>
          </w:p>
        </w:tc>
      </w:tr>
      <w:tr w:rsidR="000B0EA2" w14:paraId="0AC6AD92" w14:textId="77777777" w:rsidTr="001A67CC">
        <w:tc>
          <w:tcPr>
            <w:tcW w:w="1087" w:type="dxa"/>
          </w:tcPr>
          <w:p w14:paraId="47A2C172" w14:textId="52D9A2BD" w:rsidR="000B0EA2" w:rsidRDefault="000B0EA2" w:rsidP="000B0EA2">
            <w:pPr>
              <w:jc w:val="center"/>
            </w:pPr>
            <w:r>
              <w:t>8</w:t>
            </w:r>
          </w:p>
        </w:tc>
        <w:tc>
          <w:tcPr>
            <w:tcW w:w="2594" w:type="dxa"/>
          </w:tcPr>
          <w:p w14:paraId="5514501B" w14:textId="0241D147" w:rsidR="000B0EA2" w:rsidRDefault="000B0EA2" w:rsidP="000B0EA2">
            <w:pPr>
              <w:jc w:val="center"/>
            </w:pPr>
            <w:r>
              <w:t>0:</w:t>
            </w:r>
            <w:r>
              <w:rPr>
                <w:rFonts w:cstheme="minorHAnsi"/>
              </w:rPr>
              <w:t>-5π</w:t>
            </w:r>
            <w:r>
              <w:t>/18</w:t>
            </w:r>
            <w:r w:rsidR="001A67CC">
              <w:t>(-50)</w:t>
            </w:r>
            <w:r>
              <w:t>:</w:t>
            </w:r>
            <w:r>
              <w:rPr>
                <w:rFonts w:cstheme="minorHAnsi"/>
              </w:rPr>
              <w:t>π/</w:t>
            </w:r>
            <w:r w:rsidR="00213F0C">
              <w:rPr>
                <w:rFonts w:cstheme="minorHAnsi"/>
              </w:rPr>
              <w:t>6(30)</w:t>
            </w:r>
          </w:p>
        </w:tc>
        <w:tc>
          <w:tcPr>
            <w:tcW w:w="2693" w:type="dxa"/>
          </w:tcPr>
          <w:p w14:paraId="49E40BCE" w14:textId="330800D2" w:rsidR="000B0EA2" w:rsidRDefault="000B0EA2" w:rsidP="000B0EA2">
            <w:pPr>
              <w:jc w:val="center"/>
            </w:pPr>
            <w:r>
              <w:t>0 :</w:t>
            </w:r>
            <w:r>
              <w:rPr>
                <w:rFonts w:cstheme="minorHAnsi"/>
              </w:rPr>
              <w:t xml:space="preserve"> -5π</w:t>
            </w:r>
            <w:r>
              <w:t>/18 : 2</w:t>
            </w:r>
            <w:r>
              <w:rPr>
                <w:rFonts w:cstheme="minorHAnsi"/>
              </w:rPr>
              <w:t>π/3 : π/2</w:t>
            </w:r>
          </w:p>
        </w:tc>
        <w:tc>
          <w:tcPr>
            <w:tcW w:w="2687" w:type="dxa"/>
          </w:tcPr>
          <w:p w14:paraId="4CA5AC10" w14:textId="149DE4DB" w:rsidR="000B0EA2" w:rsidRDefault="000B0EA2" w:rsidP="000B0EA2">
            <w:pPr>
              <w:jc w:val="center"/>
            </w:pPr>
            <w:r>
              <w:t>0 : -50 : 120 : 90</w:t>
            </w:r>
          </w:p>
        </w:tc>
      </w:tr>
      <w:tr w:rsidR="000B0EA2" w14:paraId="77AA2BAE" w14:textId="77777777" w:rsidTr="001A67CC">
        <w:tc>
          <w:tcPr>
            <w:tcW w:w="1087" w:type="dxa"/>
          </w:tcPr>
          <w:p w14:paraId="7455A0AB" w14:textId="024505E7" w:rsidR="000B0EA2" w:rsidRDefault="000B0EA2" w:rsidP="000B0EA2">
            <w:pPr>
              <w:jc w:val="center"/>
            </w:pPr>
            <w:r>
              <w:t>9</w:t>
            </w:r>
          </w:p>
        </w:tc>
        <w:tc>
          <w:tcPr>
            <w:tcW w:w="2594" w:type="dxa"/>
          </w:tcPr>
          <w:p w14:paraId="6D9D3ABC" w14:textId="3F87CC2F" w:rsidR="000B0EA2" w:rsidRDefault="000B0EA2" w:rsidP="000B0EA2">
            <w:pPr>
              <w:jc w:val="center"/>
            </w:pPr>
            <w:r>
              <w:t>0:</w:t>
            </w:r>
            <w:r>
              <w:rPr>
                <w:rFonts w:cstheme="minorHAnsi"/>
              </w:rPr>
              <w:t>-5π</w:t>
            </w:r>
            <w:r>
              <w:t>/18</w:t>
            </w:r>
            <w:r w:rsidR="001A67CC">
              <w:t>(-50)</w:t>
            </w:r>
            <w:r>
              <w:t>:</w:t>
            </w:r>
            <w:r w:rsidR="001A67CC">
              <w:t>-5</w:t>
            </w:r>
            <w:r>
              <w:rPr>
                <w:rFonts w:cstheme="minorHAnsi"/>
              </w:rPr>
              <w:t>π/</w:t>
            </w:r>
            <w:r w:rsidR="001A67CC">
              <w:rPr>
                <w:rFonts w:cstheme="minorHAnsi"/>
              </w:rPr>
              <w:t>18(-50)</w:t>
            </w:r>
          </w:p>
        </w:tc>
        <w:tc>
          <w:tcPr>
            <w:tcW w:w="2693" w:type="dxa"/>
          </w:tcPr>
          <w:p w14:paraId="1401A880" w14:textId="0751F128" w:rsidR="000B0EA2" w:rsidRDefault="000B0EA2" w:rsidP="000B0EA2">
            <w:pPr>
              <w:jc w:val="center"/>
            </w:pPr>
            <w:r>
              <w:t>0 :</w:t>
            </w:r>
            <w:r>
              <w:rPr>
                <w:rFonts w:cstheme="minorHAnsi"/>
              </w:rPr>
              <w:t xml:space="preserve"> -5π</w:t>
            </w:r>
            <w:r>
              <w:t>/18 : 2</w:t>
            </w:r>
            <w:r>
              <w:rPr>
                <w:rFonts w:cstheme="minorHAnsi"/>
              </w:rPr>
              <w:t>π/9 : π/2</w:t>
            </w:r>
          </w:p>
        </w:tc>
        <w:tc>
          <w:tcPr>
            <w:tcW w:w="2687" w:type="dxa"/>
          </w:tcPr>
          <w:p w14:paraId="1EA9EB07" w14:textId="1FF3C7AB" w:rsidR="000B0EA2" w:rsidRDefault="000B0EA2" w:rsidP="000B0EA2">
            <w:pPr>
              <w:jc w:val="center"/>
            </w:pPr>
            <w:r>
              <w:t>0 : -50 : 40 : 90</w:t>
            </w:r>
          </w:p>
        </w:tc>
      </w:tr>
      <w:tr w:rsidR="000B0EA2" w14:paraId="7EF9B6B3" w14:textId="77777777" w:rsidTr="001A67CC">
        <w:tc>
          <w:tcPr>
            <w:tcW w:w="1087" w:type="dxa"/>
          </w:tcPr>
          <w:p w14:paraId="391DD897" w14:textId="7B1FD83F" w:rsidR="000B0EA2" w:rsidRDefault="000B0EA2" w:rsidP="000B0EA2">
            <w:pPr>
              <w:jc w:val="center"/>
            </w:pPr>
            <w:r>
              <w:t>10</w:t>
            </w:r>
          </w:p>
        </w:tc>
        <w:tc>
          <w:tcPr>
            <w:tcW w:w="2594" w:type="dxa"/>
          </w:tcPr>
          <w:p w14:paraId="7C9FEBBF" w14:textId="4E4CAC80" w:rsidR="000B0EA2" w:rsidRDefault="000B0EA2" w:rsidP="000B0EA2">
            <w:pPr>
              <w:jc w:val="center"/>
            </w:pPr>
            <w:r>
              <w:t>0:</w:t>
            </w:r>
            <w:r>
              <w:rPr>
                <w:rFonts w:cstheme="minorHAnsi"/>
              </w:rPr>
              <w:t>2π</w:t>
            </w:r>
            <w:r>
              <w:t>/9</w:t>
            </w:r>
            <w:r w:rsidR="001A67CC">
              <w:t>(40)</w:t>
            </w:r>
            <w:r>
              <w:t>:</w:t>
            </w:r>
            <w:r w:rsidR="001A67CC">
              <w:t>-5</w:t>
            </w:r>
            <w:r>
              <w:rPr>
                <w:rFonts w:cstheme="minorHAnsi"/>
              </w:rPr>
              <w:t>π/</w:t>
            </w:r>
            <w:r w:rsidR="001A67CC">
              <w:rPr>
                <w:rFonts w:cstheme="minorHAnsi"/>
              </w:rPr>
              <w:t>18(-50)</w:t>
            </w:r>
          </w:p>
        </w:tc>
        <w:tc>
          <w:tcPr>
            <w:tcW w:w="2693" w:type="dxa"/>
          </w:tcPr>
          <w:p w14:paraId="490AE7AE" w14:textId="43E328C5" w:rsidR="000B0EA2" w:rsidRDefault="000B0EA2" w:rsidP="000B0EA2">
            <w:pPr>
              <w:jc w:val="center"/>
            </w:pPr>
            <w:r>
              <w:t>0 :</w:t>
            </w:r>
            <w:r>
              <w:rPr>
                <w:rFonts w:cstheme="minorHAnsi"/>
              </w:rPr>
              <w:t xml:space="preserve"> 2π</w:t>
            </w:r>
            <w:r>
              <w:t>/9 : 2</w:t>
            </w:r>
            <w:r>
              <w:rPr>
                <w:rFonts w:cstheme="minorHAnsi"/>
              </w:rPr>
              <w:t>π/9 : π/2</w:t>
            </w:r>
          </w:p>
        </w:tc>
        <w:tc>
          <w:tcPr>
            <w:tcW w:w="2687" w:type="dxa"/>
          </w:tcPr>
          <w:p w14:paraId="4266DB59" w14:textId="2E2DDF2D" w:rsidR="000B0EA2" w:rsidRPr="009B44E2" w:rsidRDefault="000B0EA2" w:rsidP="000B0EA2">
            <w:pPr>
              <w:jc w:val="center"/>
              <w:rPr>
                <w:b/>
                <w:bCs/>
              </w:rPr>
            </w:pPr>
            <w:r>
              <w:t>0 : 40 : 40 : 90</w:t>
            </w:r>
          </w:p>
        </w:tc>
      </w:tr>
      <w:tr w:rsidR="000B0EA2" w14:paraId="1242A345" w14:textId="77777777" w:rsidTr="001A67CC">
        <w:tc>
          <w:tcPr>
            <w:tcW w:w="1087" w:type="dxa"/>
          </w:tcPr>
          <w:p w14:paraId="55BF12E9" w14:textId="1EB7DA9F" w:rsidR="000B0EA2" w:rsidRDefault="000B0EA2" w:rsidP="000B0EA2">
            <w:pPr>
              <w:jc w:val="center"/>
            </w:pPr>
            <w:r>
              <w:t>11</w:t>
            </w:r>
          </w:p>
        </w:tc>
        <w:tc>
          <w:tcPr>
            <w:tcW w:w="2594" w:type="dxa"/>
          </w:tcPr>
          <w:p w14:paraId="67C50330" w14:textId="28CFD0EF" w:rsidR="000B0EA2" w:rsidRDefault="000B0EA2" w:rsidP="000B0EA2">
            <w:pPr>
              <w:jc w:val="center"/>
            </w:pPr>
            <w:r>
              <w:t>0:</w:t>
            </w:r>
            <w:r>
              <w:rPr>
                <w:rFonts w:cstheme="minorHAnsi"/>
              </w:rPr>
              <w:t>5π</w:t>
            </w:r>
            <w:r>
              <w:t>/18</w:t>
            </w:r>
            <w:r w:rsidR="001A67CC">
              <w:t>(50)</w:t>
            </w:r>
            <w:r>
              <w:t>:</w:t>
            </w:r>
            <w:r>
              <w:rPr>
                <w:rFonts w:cstheme="minorHAnsi"/>
              </w:rPr>
              <w:t>π/</w:t>
            </w:r>
            <w:r w:rsidR="00213F0C">
              <w:rPr>
                <w:rFonts w:cstheme="minorHAnsi"/>
              </w:rPr>
              <w:t>6(30)</w:t>
            </w:r>
          </w:p>
        </w:tc>
        <w:tc>
          <w:tcPr>
            <w:tcW w:w="2693" w:type="dxa"/>
          </w:tcPr>
          <w:p w14:paraId="1E4554A1" w14:textId="1E240AF4" w:rsidR="000B0EA2" w:rsidRDefault="000B0EA2" w:rsidP="000B0EA2">
            <w:pPr>
              <w:jc w:val="center"/>
            </w:pPr>
            <w:r>
              <w:t>0 :</w:t>
            </w:r>
            <w:r>
              <w:rPr>
                <w:rFonts w:cstheme="minorHAnsi"/>
              </w:rPr>
              <w:t xml:space="preserve"> 5π</w:t>
            </w:r>
            <w:r>
              <w:t>/18 : 2</w:t>
            </w:r>
            <w:r>
              <w:rPr>
                <w:rFonts w:cstheme="minorHAnsi"/>
              </w:rPr>
              <w:t>π/3 : π/2</w:t>
            </w:r>
          </w:p>
        </w:tc>
        <w:tc>
          <w:tcPr>
            <w:tcW w:w="2687" w:type="dxa"/>
          </w:tcPr>
          <w:p w14:paraId="64CC721D" w14:textId="311D1963" w:rsidR="000B0EA2" w:rsidRDefault="000B0EA2" w:rsidP="000B0EA2">
            <w:pPr>
              <w:jc w:val="center"/>
            </w:pPr>
            <w:r>
              <w:t>0 : 50 : 120 : 90</w:t>
            </w:r>
          </w:p>
        </w:tc>
      </w:tr>
    </w:tbl>
    <w:p w14:paraId="01CDB3BA" w14:textId="2AF9660C" w:rsidR="00206460" w:rsidRDefault="00C2627C" w:rsidP="00C2627C">
      <w:r>
        <w:br/>
      </w:r>
      <w:bookmarkStart w:id="104" w:name="_Toc147921008"/>
      <w:r w:rsidR="00206460">
        <w:t xml:space="preserve">Table </w:t>
      </w:r>
      <w:fldSimple w:instr=" STYLEREF 1 \s ">
        <w:r w:rsidR="00C5580D">
          <w:rPr>
            <w:noProof/>
          </w:rPr>
          <w:t>3</w:t>
        </w:r>
      </w:fldSimple>
      <w:r w:rsidR="00C5580D">
        <w:t>.</w:t>
      </w:r>
      <w:fldSimple w:instr=" SEQ Table \* ARABIC \s 1 ">
        <w:r w:rsidR="00C5580D">
          <w:rPr>
            <w:noProof/>
          </w:rPr>
          <w:t>11</w:t>
        </w:r>
      </w:fldSimple>
      <w:r w:rsidR="00206460">
        <w:t xml:space="preserve"> Robot Movement Program </w:t>
      </w:r>
      <w:r w:rsidR="00C205C0">
        <w:t>–</w:t>
      </w:r>
      <w:r w:rsidR="00206460">
        <w:t xml:space="preserve"> Rotation</w:t>
      </w:r>
      <w:bookmarkEnd w:id="104"/>
    </w:p>
    <w:p w14:paraId="3C3E6575" w14:textId="77777777" w:rsidR="00C205C0" w:rsidRPr="00C205C0" w:rsidRDefault="00C205C0" w:rsidP="00C2627C"/>
    <w:tbl>
      <w:tblPr>
        <w:tblStyle w:val="TableGrid"/>
        <w:tblW w:w="9209" w:type="dxa"/>
        <w:tblLayout w:type="fixed"/>
        <w:tblLook w:val="04A0" w:firstRow="1" w:lastRow="0" w:firstColumn="1" w:lastColumn="0" w:noHBand="0" w:noVBand="1"/>
      </w:tblPr>
      <w:tblGrid>
        <w:gridCol w:w="1092"/>
        <w:gridCol w:w="3298"/>
        <w:gridCol w:w="2409"/>
        <w:gridCol w:w="2410"/>
      </w:tblGrid>
      <w:tr w:rsidR="006B77AB" w14:paraId="4844037F" w14:textId="77777777" w:rsidTr="00B27AE6">
        <w:trPr>
          <w:trHeight w:val="970"/>
        </w:trPr>
        <w:tc>
          <w:tcPr>
            <w:tcW w:w="1092" w:type="dxa"/>
          </w:tcPr>
          <w:p w14:paraId="4B749912" w14:textId="77777777" w:rsidR="006B77AB" w:rsidRDefault="006B77AB" w:rsidP="006B77AB">
            <w:pPr>
              <w:jc w:val="center"/>
            </w:pPr>
            <w:r>
              <w:t xml:space="preserve">Name: </w:t>
            </w:r>
            <w:r>
              <w:br/>
            </w:r>
            <w:r>
              <w:br/>
              <w:t>Sequence Number:</w:t>
            </w:r>
          </w:p>
        </w:tc>
        <w:tc>
          <w:tcPr>
            <w:tcW w:w="3298" w:type="dxa"/>
          </w:tcPr>
          <w:p w14:paraId="4608781C" w14:textId="2602E0D5" w:rsidR="006B77AB" w:rsidRDefault="006B77AB" w:rsidP="006B77AB">
            <w:pPr>
              <w:jc w:val="center"/>
            </w:pPr>
            <w:r>
              <w:t>IMU Angles</w:t>
            </w:r>
            <w:r>
              <w:br/>
              <w:t>Rotation:Roll:Pitch</w:t>
            </w:r>
            <w:r w:rsidR="00213F0C">
              <w:br/>
              <w:t>Angles in brackets are in degrees</w:t>
            </w:r>
          </w:p>
        </w:tc>
        <w:tc>
          <w:tcPr>
            <w:tcW w:w="2409" w:type="dxa"/>
          </w:tcPr>
          <w:p w14:paraId="532131B7" w14:textId="47479E5B" w:rsidR="006B77AB" w:rsidRDefault="006B77AB" w:rsidP="006B77AB">
            <w:pPr>
              <w:jc w:val="center"/>
            </w:pPr>
            <w:r>
              <w:t xml:space="preserve">Robot Joint Angle </w:t>
            </w:r>
            <w:r w:rsidR="00B27AE6">
              <w:t>(</w:t>
            </w:r>
            <w:r>
              <w:t>Radians)</w:t>
            </w:r>
            <w:r>
              <w:br/>
              <w:t>Base:Wr1:Wr2:Wr3</w:t>
            </w:r>
            <w:r>
              <w:br/>
              <w:t>Rotat</w:t>
            </w:r>
            <w:r w:rsidR="00B27AE6">
              <w:t>ion</w:t>
            </w:r>
            <w:r>
              <w:t>:Roll:Pitch:Yaw</w:t>
            </w:r>
          </w:p>
        </w:tc>
        <w:tc>
          <w:tcPr>
            <w:tcW w:w="2410" w:type="dxa"/>
          </w:tcPr>
          <w:p w14:paraId="3B7D12B8" w14:textId="08F94F37" w:rsidR="006B77AB" w:rsidRDefault="006B77AB" w:rsidP="006B77AB">
            <w:pPr>
              <w:jc w:val="center"/>
            </w:pPr>
            <w:r>
              <w:t>R</w:t>
            </w:r>
            <w:r w:rsidR="00322005">
              <w:t>obot</w:t>
            </w:r>
            <w:r>
              <w:t xml:space="preserve"> Angles (Degrees)</w:t>
            </w:r>
            <w:r>
              <w:br/>
              <w:t>Base:Wr1:Wr2:Wr3</w:t>
            </w:r>
            <w:r>
              <w:br/>
              <w:t>Rotation:Roll:Pitch:Yaw</w:t>
            </w:r>
          </w:p>
        </w:tc>
      </w:tr>
      <w:tr w:rsidR="006B77AB" w14:paraId="32C6371D" w14:textId="77777777" w:rsidTr="00B27AE6">
        <w:tc>
          <w:tcPr>
            <w:tcW w:w="1092" w:type="dxa"/>
          </w:tcPr>
          <w:p w14:paraId="21382FF8" w14:textId="793D16D1" w:rsidR="006B77AB" w:rsidRDefault="006B77AB" w:rsidP="006B77AB">
            <w:pPr>
              <w:jc w:val="center"/>
            </w:pPr>
            <w:r>
              <w:t>0</w:t>
            </w:r>
          </w:p>
        </w:tc>
        <w:tc>
          <w:tcPr>
            <w:tcW w:w="3298" w:type="dxa"/>
          </w:tcPr>
          <w:p w14:paraId="3F5B80B5" w14:textId="23A0BEA6" w:rsidR="006B77AB" w:rsidRDefault="006B77AB" w:rsidP="006B77AB">
            <w:pPr>
              <w:jc w:val="center"/>
            </w:pPr>
            <w:r>
              <w:t>0:</w:t>
            </w:r>
            <w:r>
              <w:rPr>
                <w:rFonts w:cstheme="minorHAnsi"/>
              </w:rPr>
              <w:t>0</w:t>
            </w:r>
            <w:r>
              <w:t>:0</w:t>
            </w:r>
          </w:p>
        </w:tc>
        <w:tc>
          <w:tcPr>
            <w:tcW w:w="2409" w:type="dxa"/>
          </w:tcPr>
          <w:p w14:paraId="03950567" w14:textId="05A00456" w:rsidR="006B77AB" w:rsidRDefault="006B77AB" w:rsidP="006B77AB">
            <w:pPr>
              <w:jc w:val="center"/>
            </w:pPr>
            <w:r>
              <w:t>0 :</w:t>
            </w:r>
            <w:r>
              <w:rPr>
                <w:rFonts w:cstheme="minorHAnsi"/>
              </w:rPr>
              <w:t xml:space="preserve"> 0</w:t>
            </w:r>
            <w:r>
              <w:t xml:space="preserve"> : </w:t>
            </w:r>
            <w:r>
              <w:rPr>
                <w:rFonts w:cstheme="minorHAnsi"/>
              </w:rPr>
              <w:t>π/2 : π</w:t>
            </w:r>
          </w:p>
        </w:tc>
        <w:tc>
          <w:tcPr>
            <w:tcW w:w="2410" w:type="dxa"/>
          </w:tcPr>
          <w:p w14:paraId="06FCFEC3" w14:textId="64AF54AD" w:rsidR="006B77AB" w:rsidRDefault="006B77AB" w:rsidP="006B77AB">
            <w:pPr>
              <w:jc w:val="center"/>
            </w:pPr>
            <w:r>
              <w:t>0 : 0 : 90 : 180</w:t>
            </w:r>
          </w:p>
        </w:tc>
      </w:tr>
      <w:tr w:rsidR="006B77AB" w14:paraId="611779CD" w14:textId="77777777" w:rsidTr="00B27AE6">
        <w:tc>
          <w:tcPr>
            <w:tcW w:w="1092" w:type="dxa"/>
          </w:tcPr>
          <w:p w14:paraId="23B08A05" w14:textId="2D72974C" w:rsidR="006B77AB" w:rsidRDefault="006B77AB" w:rsidP="006B77AB">
            <w:pPr>
              <w:jc w:val="center"/>
            </w:pPr>
            <w:r>
              <w:t>1</w:t>
            </w:r>
          </w:p>
        </w:tc>
        <w:tc>
          <w:tcPr>
            <w:tcW w:w="3298" w:type="dxa"/>
          </w:tcPr>
          <w:p w14:paraId="34020D60" w14:textId="3719BC36" w:rsidR="006B77AB" w:rsidRDefault="006B77AB" w:rsidP="006B77AB">
            <w:pPr>
              <w:jc w:val="center"/>
              <w:rPr>
                <w:rFonts w:cstheme="minorHAnsi"/>
              </w:rPr>
            </w:pPr>
            <w:r>
              <w:rPr>
                <w:rFonts w:cstheme="minorHAnsi"/>
              </w:rPr>
              <w:t>π</w:t>
            </w:r>
            <w:r>
              <w:t>/6</w:t>
            </w:r>
            <w:r w:rsidR="00AA72B9">
              <w:t>(30)</w:t>
            </w:r>
            <w:r>
              <w:t>:</w:t>
            </w:r>
            <w:r>
              <w:rPr>
                <w:rFonts w:cstheme="minorHAnsi"/>
              </w:rPr>
              <w:t>π</w:t>
            </w:r>
            <w:r>
              <w:t>/12</w:t>
            </w:r>
            <w:r w:rsidR="00AA72B9">
              <w:t>(15)</w:t>
            </w:r>
            <w:r>
              <w:t>:</w:t>
            </w:r>
            <w:r w:rsidR="00AA72B9">
              <w:t>6</w:t>
            </w:r>
            <w:r>
              <w:rPr>
                <w:rFonts w:cstheme="minorHAnsi"/>
              </w:rPr>
              <w:t>π/12</w:t>
            </w:r>
            <w:r w:rsidR="00AA72B9">
              <w:rPr>
                <w:rFonts w:cstheme="minorHAnsi"/>
              </w:rPr>
              <w:t>(15)</w:t>
            </w:r>
          </w:p>
        </w:tc>
        <w:tc>
          <w:tcPr>
            <w:tcW w:w="2409" w:type="dxa"/>
          </w:tcPr>
          <w:p w14:paraId="46ABA9D3" w14:textId="4715E01F" w:rsidR="006B77AB" w:rsidRDefault="006B77AB" w:rsidP="006B77AB">
            <w:pPr>
              <w:jc w:val="center"/>
            </w:pPr>
            <w:r>
              <w:rPr>
                <w:rFonts w:cstheme="minorHAnsi"/>
              </w:rPr>
              <w:t>π</w:t>
            </w:r>
            <w:r>
              <w:t>/6 :</w:t>
            </w:r>
            <w:r>
              <w:rPr>
                <w:rFonts w:cstheme="minorHAnsi"/>
              </w:rPr>
              <w:t xml:space="preserve"> π</w:t>
            </w:r>
            <w:r>
              <w:t>/12 : 7</w:t>
            </w:r>
            <w:r>
              <w:rPr>
                <w:rFonts w:cstheme="minorHAnsi"/>
              </w:rPr>
              <w:t>π/12 : π</w:t>
            </w:r>
          </w:p>
        </w:tc>
        <w:tc>
          <w:tcPr>
            <w:tcW w:w="2410" w:type="dxa"/>
          </w:tcPr>
          <w:p w14:paraId="429ECC7C" w14:textId="6D28D69F" w:rsidR="006B77AB" w:rsidRDefault="006B77AB" w:rsidP="006B77AB">
            <w:pPr>
              <w:jc w:val="center"/>
            </w:pPr>
            <w:r>
              <w:t>30 : 15 : 105 : 180</w:t>
            </w:r>
          </w:p>
        </w:tc>
      </w:tr>
      <w:tr w:rsidR="006B77AB" w14:paraId="3FB31EC0" w14:textId="77777777" w:rsidTr="00B27AE6">
        <w:tc>
          <w:tcPr>
            <w:tcW w:w="1092" w:type="dxa"/>
          </w:tcPr>
          <w:p w14:paraId="3BDDA8ED" w14:textId="20230B90" w:rsidR="006B77AB" w:rsidRDefault="006B77AB" w:rsidP="006B77AB">
            <w:pPr>
              <w:jc w:val="center"/>
            </w:pPr>
            <w:r>
              <w:t>2</w:t>
            </w:r>
          </w:p>
        </w:tc>
        <w:tc>
          <w:tcPr>
            <w:tcW w:w="3298" w:type="dxa"/>
          </w:tcPr>
          <w:p w14:paraId="08A09C62" w14:textId="77833667" w:rsidR="006B77AB" w:rsidRDefault="006B77AB" w:rsidP="006B77AB">
            <w:pPr>
              <w:jc w:val="center"/>
              <w:rPr>
                <w:rFonts w:cstheme="minorHAnsi"/>
              </w:rPr>
            </w:pPr>
            <w:r>
              <w:rPr>
                <w:rFonts w:cstheme="minorHAnsi"/>
              </w:rPr>
              <w:t>π</w:t>
            </w:r>
            <w:r>
              <w:t>/3</w:t>
            </w:r>
            <w:r w:rsidR="00AA72B9">
              <w:t>(60)</w:t>
            </w:r>
            <w:r>
              <w:t>:</w:t>
            </w:r>
            <w:r>
              <w:rPr>
                <w:rFonts w:cstheme="minorHAnsi"/>
              </w:rPr>
              <w:t>0</w:t>
            </w:r>
            <w:r>
              <w:t>:</w:t>
            </w:r>
            <w:r w:rsidR="00AA72B9">
              <w:t>0</w:t>
            </w:r>
          </w:p>
        </w:tc>
        <w:tc>
          <w:tcPr>
            <w:tcW w:w="2409" w:type="dxa"/>
          </w:tcPr>
          <w:p w14:paraId="41A665A3" w14:textId="214E290C" w:rsidR="006B77AB" w:rsidRDefault="006B77AB" w:rsidP="006B77AB">
            <w:pPr>
              <w:jc w:val="center"/>
            </w:pPr>
            <w:r>
              <w:rPr>
                <w:rFonts w:cstheme="minorHAnsi"/>
              </w:rPr>
              <w:t>π</w:t>
            </w:r>
            <w:r>
              <w:t>/3 :</w:t>
            </w:r>
            <w:r>
              <w:rPr>
                <w:rFonts w:cstheme="minorHAnsi"/>
              </w:rPr>
              <w:t xml:space="preserve"> 0</w:t>
            </w:r>
            <w:r>
              <w:t xml:space="preserve"> : </w:t>
            </w:r>
            <w:r>
              <w:rPr>
                <w:rFonts w:cstheme="minorHAnsi"/>
              </w:rPr>
              <w:t>π/2 : π</w:t>
            </w:r>
          </w:p>
        </w:tc>
        <w:tc>
          <w:tcPr>
            <w:tcW w:w="2410" w:type="dxa"/>
          </w:tcPr>
          <w:p w14:paraId="2795FA61" w14:textId="35709C19" w:rsidR="006B77AB" w:rsidRDefault="006B77AB" w:rsidP="006B77AB">
            <w:pPr>
              <w:jc w:val="center"/>
            </w:pPr>
            <w:r>
              <w:t>60 : 0 : 90 : 180</w:t>
            </w:r>
          </w:p>
        </w:tc>
      </w:tr>
      <w:tr w:rsidR="006B77AB" w14:paraId="4D013D93" w14:textId="77777777" w:rsidTr="00B27AE6">
        <w:tc>
          <w:tcPr>
            <w:tcW w:w="1092" w:type="dxa"/>
          </w:tcPr>
          <w:p w14:paraId="03C3F124" w14:textId="7B7F5BB1" w:rsidR="006B77AB" w:rsidRDefault="006B77AB" w:rsidP="006B77AB">
            <w:pPr>
              <w:jc w:val="center"/>
            </w:pPr>
            <w:r>
              <w:t>3</w:t>
            </w:r>
          </w:p>
        </w:tc>
        <w:tc>
          <w:tcPr>
            <w:tcW w:w="3298" w:type="dxa"/>
          </w:tcPr>
          <w:p w14:paraId="43823259" w14:textId="564B7C82" w:rsidR="006B77AB" w:rsidRDefault="006B77AB" w:rsidP="006B77AB">
            <w:pPr>
              <w:jc w:val="center"/>
              <w:rPr>
                <w:rFonts w:cstheme="minorHAnsi"/>
              </w:rPr>
            </w:pPr>
            <w:r>
              <w:rPr>
                <w:rFonts w:cstheme="minorHAnsi"/>
              </w:rPr>
              <w:t>π</w:t>
            </w:r>
            <w:r>
              <w:t>/2</w:t>
            </w:r>
            <w:r w:rsidR="00AA72B9">
              <w:t>(90)</w:t>
            </w:r>
            <w:r>
              <w:t>:</w:t>
            </w:r>
            <w:r>
              <w:rPr>
                <w:rFonts w:cstheme="minorHAnsi"/>
              </w:rPr>
              <w:t>-π</w:t>
            </w:r>
            <w:r>
              <w:t>/12</w:t>
            </w:r>
            <w:r w:rsidR="00AA72B9">
              <w:t>(-15)</w:t>
            </w:r>
            <w:r>
              <w:t>:</w:t>
            </w:r>
            <w:r w:rsidR="00AA72B9">
              <w:t>-</w:t>
            </w:r>
            <w:r>
              <w:rPr>
                <w:rFonts w:cstheme="minorHAnsi"/>
              </w:rPr>
              <w:t>π/</w:t>
            </w:r>
            <w:r w:rsidR="00AA72B9">
              <w:rPr>
                <w:rFonts w:cstheme="minorHAnsi"/>
              </w:rPr>
              <w:t>6(-30)</w:t>
            </w:r>
          </w:p>
        </w:tc>
        <w:tc>
          <w:tcPr>
            <w:tcW w:w="2409" w:type="dxa"/>
          </w:tcPr>
          <w:p w14:paraId="0F06B31F" w14:textId="0C9441E0" w:rsidR="006B77AB" w:rsidRDefault="006B77AB" w:rsidP="006B77AB">
            <w:pPr>
              <w:jc w:val="center"/>
            </w:pPr>
            <w:r>
              <w:rPr>
                <w:rFonts w:cstheme="minorHAnsi"/>
              </w:rPr>
              <w:t>π</w:t>
            </w:r>
            <w:r>
              <w:t>/2 :</w:t>
            </w:r>
            <w:r>
              <w:rPr>
                <w:rFonts w:cstheme="minorHAnsi"/>
              </w:rPr>
              <w:t xml:space="preserve"> -π</w:t>
            </w:r>
            <w:r>
              <w:t xml:space="preserve">/12 : </w:t>
            </w:r>
            <w:r>
              <w:rPr>
                <w:rFonts w:cstheme="minorHAnsi"/>
              </w:rPr>
              <w:t>π/3 : π</w:t>
            </w:r>
          </w:p>
        </w:tc>
        <w:tc>
          <w:tcPr>
            <w:tcW w:w="2410" w:type="dxa"/>
          </w:tcPr>
          <w:p w14:paraId="0F1252DA" w14:textId="7C2D8D86" w:rsidR="006B77AB" w:rsidRDefault="006B77AB" w:rsidP="006B77AB">
            <w:pPr>
              <w:jc w:val="center"/>
            </w:pPr>
            <w:r>
              <w:t>90 : -15 : 60 : 180</w:t>
            </w:r>
          </w:p>
        </w:tc>
      </w:tr>
      <w:tr w:rsidR="006B77AB" w14:paraId="78285309" w14:textId="77777777" w:rsidTr="00B27AE6">
        <w:tc>
          <w:tcPr>
            <w:tcW w:w="1092" w:type="dxa"/>
          </w:tcPr>
          <w:p w14:paraId="2609B7E9" w14:textId="5FED80F9" w:rsidR="006B77AB" w:rsidRDefault="006B77AB" w:rsidP="006B77AB">
            <w:pPr>
              <w:jc w:val="center"/>
            </w:pPr>
            <w:r>
              <w:t>4</w:t>
            </w:r>
          </w:p>
        </w:tc>
        <w:tc>
          <w:tcPr>
            <w:tcW w:w="3298" w:type="dxa"/>
          </w:tcPr>
          <w:p w14:paraId="4707C291" w14:textId="13D6D77B" w:rsidR="006B77AB" w:rsidRDefault="006B77AB" w:rsidP="006B77AB">
            <w:pPr>
              <w:jc w:val="center"/>
            </w:pPr>
            <w:r>
              <w:t>2</w:t>
            </w:r>
            <w:r>
              <w:rPr>
                <w:rFonts w:cstheme="minorHAnsi"/>
              </w:rPr>
              <w:t>π/3</w:t>
            </w:r>
            <w:r w:rsidR="00AA72B9">
              <w:rPr>
                <w:rFonts w:cstheme="minorHAnsi"/>
              </w:rPr>
              <w:t>(120)</w:t>
            </w:r>
            <w:r>
              <w:t>:</w:t>
            </w:r>
            <w:r>
              <w:rPr>
                <w:rFonts w:cstheme="minorHAnsi"/>
              </w:rPr>
              <w:t>0</w:t>
            </w:r>
            <w:r>
              <w:t>:</w:t>
            </w:r>
            <w:r w:rsidR="00AA72B9">
              <w:t>0</w:t>
            </w:r>
          </w:p>
        </w:tc>
        <w:tc>
          <w:tcPr>
            <w:tcW w:w="2409" w:type="dxa"/>
          </w:tcPr>
          <w:p w14:paraId="5DE12DCD" w14:textId="2F6F17BA" w:rsidR="006B77AB" w:rsidRDefault="006B77AB" w:rsidP="006B77AB">
            <w:pPr>
              <w:jc w:val="center"/>
            </w:pPr>
            <w:r>
              <w:t>2</w:t>
            </w:r>
            <w:r>
              <w:rPr>
                <w:rFonts w:cstheme="minorHAnsi"/>
              </w:rPr>
              <w:t>π/3</w:t>
            </w:r>
            <w:r>
              <w:t xml:space="preserve"> :</w:t>
            </w:r>
            <w:r>
              <w:rPr>
                <w:rFonts w:cstheme="minorHAnsi"/>
              </w:rPr>
              <w:t xml:space="preserve"> 0</w:t>
            </w:r>
            <w:r>
              <w:t xml:space="preserve"> : </w:t>
            </w:r>
            <w:r>
              <w:rPr>
                <w:rFonts w:cstheme="minorHAnsi"/>
              </w:rPr>
              <w:t>π/2 : π</w:t>
            </w:r>
          </w:p>
        </w:tc>
        <w:tc>
          <w:tcPr>
            <w:tcW w:w="2410" w:type="dxa"/>
          </w:tcPr>
          <w:p w14:paraId="22A6E83E" w14:textId="5CA642A9" w:rsidR="006B77AB" w:rsidRDefault="006B77AB" w:rsidP="006B77AB">
            <w:pPr>
              <w:jc w:val="center"/>
            </w:pPr>
            <w:r>
              <w:t>120 : 0 : 90 : 180</w:t>
            </w:r>
          </w:p>
        </w:tc>
      </w:tr>
      <w:tr w:rsidR="006B77AB" w14:paraId="0B498914" w14:textId="77777777" w:rsidTr="00B27AE6">
        <w:tc>
          <w:tcPr>
            <w:tcW w:w="1092" w:type="dxa"/>
          </w:tcPr>
          <w:p w14:paraId="1303E74A" w14:textId="3579AB0C" w:rsidR="006B77AB" w:rsidRDefault="006B77AB" w:rsidP="006B77AB">
            <w:pPr>
              <w:jc w:val="center"/>
            </w:pPr>
            <w:r>
              <w:t>5</w:t>
            </w:r>
          </w:p>
        </w:tc>
        <w:tc>
          <w:tcPr>
            <w:tcW w:w="3298" w:type="dxa"/>
          </w:tcPr>
          <w:p w14:paraId="56D425CC" w14:textId="4E3ACEBF" w:rsidR="006B77AB" w:rsidRDefault="006B77AB" w:rsidP="006B77AB">
            <w:pPr>
              <w:jc w:val="center"/>
              <w:rPr>
                <w:rFonts w:cstheme="minorHAnsi"/>
              </w:rPr>
            </w:pPr>
            <w:r>
              <w:rPr>
                <w:rFonts w:cstheme="minorHAnsi"/>
              </w:rPr>
              <w:t>5π/6</w:t>
            </w:r>
            <w:r w:rsidR="00AA72B9">
              <w:rPr>
                <w:rFonts w:cstheme="minorHAnsi"/>
              </w:rPr>
              <w:t>(150)</w:t>
            </w:r>
            <w:r>
              <w:t>:</w:t>
            </w:r>
            <w:r>
              <w:rPr>
                <w:rFonts w:cstheme="minorHAnsi"/>
              </w:rPr>
              <w:t>-π</w:t>
            </w:r>
            <w:r>
              <w:t>/12</w:t>
            </w:r>
            <w:r w:rsidR="00AA72B9">
              <w:t>(-15)</w:t>
            </w:r>
            <w:r>
              <w:t>:</w:t>
            </w:r>
            <w:r w:rsidR="00AA72B9">
              <w:t xml:space="preserve"> 6</w:t>
            </w:r>
            <w:r w:rsidR="00AA72B9">
              <w:rPr>
                <w:rFonts w:cstheme="minorHAnsi"/>
              </w:rPr>
              <w:t>π/12(15)</w:t>
            </w:r>
          </w:p>
        </w:tc>
        <w:tc>
          <w:tcPr>
            <w:tcW w:w="2409" w:type="dxa"/>
          </w:tcPr>
          <w:p w14:paraId="17CCD01C" w14:textId="133A8CD6" w:rsidR="006B77AB" w:rsidRDefault="006B77AB" w:rsidP="006B77AB">
            <w:pPr>
              <w:jc w:val="center"/>
            </w:pPr>
            <w:r>
              <w:rPr>
                <w:rFonts w:cstheme="minorHAnsi"/>
              </w:rPr>
              <w:t>5π/6</w:t>
            </w:r>
            <w:r>
              <w:t>:</w:t>
            </w:r>
            <w:r>
              <w:rPr>
                <w:rFonts w:cstheme="minorHAnsi"/>
              </w:rPr>
              <w:t>-π</w:t>
            </w:r>
            <w:r>
              <w:t>/12:7</w:t>
            </w:r>
            <w:r>
              <w:rPr>
                <w:rFonts w:cstheme="minorHAnsi"/>
              </w:rPr>
              <w:t>π/12:π</w:t>
            </w:r>
          </w:p>
        </w:tc>
        <w:tc>
          <w:tcPr>
            <w:tcW w:w="2410" w:type="dxa"/>
          </w:tcPr>
          <w:p w14:paraId="27588DED" w14:textId="609473EB" w:rsidR="006B77AB" w:rsidRDefault="006B77AB" w:rsidP="006B77AB">
            <w:pPr>
              <w:jc w:val="center"/>
            </w:pPr>
            <w:r>
              <w:t>150 : -15 : 105 : 180</w:t>
            </w:r>
          </w:p>
        </w:tc>
      </w:tr>
      <w:tr w:rsidR="006B77AB" w14:paraId="3B184B92" w14:textId="77777777" w:rsidTr="00B27AE6">
        <w:tc>
          <w:tcPr>
            <w:tcW w:w="1092" w:type="dxa"/>
          </w:tcPr>
          <w:p w14:paraId="1C71141E" w14:textId="17A3B5FE" w:rsidR="006B77AB" w:rsidRDefault="006B77AB" w:rsidP="006B77AB">
            <w:pPr>
              <w:jc w:val="center"/>
            </w:pPr>
            <w:r>
              <w:t>6</w:t>
            </w:r>
          </w:p>
        </w:tc>
        <w:tc>
          <w:tcPr>
            <w:tcW w:w="3298" w:type="dxa"/>
          </w:tcPr>
          <w:p w14:paraId="51B87396" w14:textId="62AC00BE" w:rsidR="006B77AB" w:rsidRDefault="00AA72B9" w:rsidP="006B77AB">
            <w:pPr>
              <w:jc w:val="center"/>
              <w:rPr>
                <w:rFonts w:cstheme="minorHAnsi"/>
              </w:rPr>
            </w:pPr>
            <w:r>
              <w:rPr>
                <w:rFonts w:cstheme="minorHAnsi"/>
              </w:rPr>
              <w:t xml:space="preserve"> π (180)</w:t>
            </w:r>
            <w:r w:rsidR="006B77AB">
              <w:t>:</w:t>
            </w:r>
            <w:r w:rsidR="006B77AB">
              <w:rPr>
                <w:rFonts w:cstheme="minorHAnsi"/>
              </w:rPr>
              <w:t>0</w:t>
            </w:r>
            <w:r w:rsidR="006B77AB">
              <w:t>:</w:t>
            </w:r>
            <w:r>
              <w:t>0</w:t>
            </w:r>
          </w:p>
        </w:tc>
        <w:tc>
          <w:tcPr>
            <w:tcW w:w="2409" w:type="dxa"/>
          </w:tcPr>
          <w:p w14:paraId="391D88A8" w14:textId="45AD2333" w:rsidR="006B77AB" w:rsidRDefault="006B77AB" w:rsidP="006B77AB">
            <w:pPr>
              <w:jc w:val="center"/>
            </w:pPr>
            <w:r>
              <w:rPr>
                <w:rFonts w:cstheme="minorHAnsi"/>
              </w:rPr>
              <w:t>π</w:t>
            </w:r>
            <w:r>
              <w:t xml:space="preserve"> :</w:t>
            </w:r>
            <w:r>
              <w:rPr>
                <w:rFonts w:cstheme="minorHAnsi"/>
              </w:rPr>
              <w:t xml:space="preserve"> 0</w:t>
            </w:r>
            <w:r>
              <w:t xml:space="preserve"> : </w:t>
            </w:r>
            <w:r>
              <w:rPr>
                <w:rFonts w:cstheme="minorHAnsi"/>
              </w:rPr>
              <w:t>π/2 : π</w:t>
            </w:r>
          </w:p>
        </w:tc>
        <w:tc>
          <w:tcPr>
            <w:tcW w:w="2410" w:type="dxa"/>
          </w:tcPr>
          <w:p w14:paraId="3D1072FE" w14:textId="3EC5515C" w:rsidR="006B77AB" w:rsidRDefault="006B77AB" w:rsidP="006B77AB">
            <w:pPr>
              <w:jc w:val="center"/>
            </w:pPr>
            <w:r>
              <w:t>180 : 0 : 90 : 180</w:t>
            </w:r>
          </w:p>
        </w:tc>
      </w:tr>
      <w:tr w:rsidR="006B77AB" w14:paraId="381A2A15" w14:textId="77777777" w:rsidTr="00B27AE6">
        <w:tc>
          <w:tcPr>
            <w:tcW w:w="1092" w:type="dxa"/>
          </w:tcPr>
          <w:p w14:paraId="2B0E90B7" w14:textId="7E898173" w:rsidR="006B77AB" w:rsidRDefault="006B77AB" w:rsidP="006B77AB">
            <w:pPr>
              <w:jc w:val="center"/>
            </w:pPr>
            <w:r>
              <w:t>7</w:t>
            </w:r>
          </w:p>
        </w:tc>
        <w:tc>
          <w:tcPr>
            <w:tcW w:w="3298" w:type="dxa"/>
          </w:tcPr>
          <w:p w14:paraId="5CE63219" w14:textId="5255B3D7" w:rsidR="006B77AB" w:rsidRDefault="006B77AB" w:rsidP="006B77AB">
            <w:pPr>
              <w:jc w:val="center"/>
              <w:rPr>
                <w:rFonts w:cstheme="minorHAnsi"/>
              </w:rPr>
            </w:pPr>
            <w:r>
              <w:rPr>
                <w:rFonts w:cstheme="minorHAnsi"/>
              </w:rPr>
              <w:t>7π/6</w:t>
            </w:r>
            <w:r w:rsidR="00AA72B9">
              <w:rPr>
                <w:rFonts w:cstheme="minorHAnsi"/>
              </w:rPr>
              <w:t>(210)</w:t>
            </w:r>
            <w:r>
              <w:t>:</w:t>
            </w:r>
            <w:r>
              <w:rPr>
                <w:rFonts w:cstheme="minorHAnsi"/>
              </w:rPr>
              <w:t>-π</w:t>
            </w:r>
            <w:r>
              <w:t>/12</w:t>
            </w:r>
            <w:r w:rsidR="00AA72B9">
              <w:t>(-15)</w:t>
            </w:r>
            <w:r>
              <w:t>:</w:t>
            </w:r>
            <w:r w:rsidR="00AA72B9">
              <w:t>6</w:t>
            </w:r>
            <w:r>
              <w:rPr>
                <w:rFonts w:cstheme="minorHAnsi"/>
              </w:rPr>
              <w:t>π/12</w:t>
            </w:r>
            <w:r w:rsidR="00AA72B9">
              <w:rPr>
                <w:rFonts w:cstheme="minorHAnsi"/>
              </w:rPr>
              <w:t>(15)</w:t>
            </w:r>
          </w:p>
        </w:tc>
        <w:tc>
          <w:tcPr>
            <w:tcW w:w="2409" w:type="dxa"/>
          </w:tcPr>
          <w:p w14:paraId="68D28EE6" w14:textId="1D6B5241" w:rsidR="006B77AB" w:rsidRDefault="006B77AB" w:rsidP="006B77AB">
            <w:pPr>
              <w:jc w:val="center"/>
            </w:pPr>
            <w:r>
              <w:rPr>
                <w:rFonts w:cstheme="minorHAnsi"/>
              </w:rPr>
              <w:t>7π/6</w:t>
            </w:r>
            <w:r>
              <w:t>:</w:t>
            </w:r>
            <w:r>
              <w:rPr>
                <w:rFonts w:cstheme="minorHAnsi"/>
              </w:rPr>
              <w:t>-π</w:t>
            </w:r>
            <w:r>
              <w:t>/12:7</w:t>
            </w:r>
            <w:r>
              <w:rPr>
                <w:rFonts w:cstheme="minorHAnsi"/>
              </w:rPr>
              <w:t>π/12:π</w:t>
            </w:r>
          </w:p>
        </w:tc>
        <w:tc>
          <w:tcPr>
            <w:tcW w:w="2410" w:type="dxa"/>
          </w:tcPr>
          <w:p w14:paraId="70C10643" w14:textId="10335978" w:rsidR="006B77AB" w:rsidRDefault="006B77AB" w:rsidP="006B77AB">
            <w:pPr>
              <w:jc w:val="center"/>
            </w:pPr>
            <w:r>
              <w:t>210 : -15 : 105: 180</w:t>
            </w:r>
          </w:p>
        </w:tc>
      </w:tr>
      <w:tr w:rsidR="006B77AB" w14:paraId="20986919" w14:textId="77777777" w:rsidTr="00B27AE6">
        <w:tc>
          <w:tcPr>
            <w:tcW w:w="1092" w:type="dxa"/>
          </w:tcPr>
          <w:p w14:paraId="089E62AC" w14:textId="7C38111C" w:rsidR="006B77AB" w:rsidRDefault="006B77AB" w:rsidP="006B77AB">
            <w:pPr>
              <w:jc w:val="center"/>
            </w:pPr>
            <w:r>
              <w:t>8</w:t>
            </w:r>
          </w:p>
        </w:tc>
        <w:tc>
          <w:tcPr>
            <w:tcW w:w="3298" w:type="dxa"/>
          </w:tcPr>
          <w:p w14:paraId="17D37065" w14:textId="54B7D736" w:rsidR="006B77AB" w:rsidRDefault="006B77AB" w:rsidP="006B77AB">
            <w:pPr>
              <w:jc w:val="center"/>
            </w:pPr>
            <w:r>
              <w:t>4</w:t>
            </w:r>
            <w:r>
              <w:rPr>
                <w:rFonts w:cstheme="minorHAnsi"/>
              </w:rPr>
              <w:t>π/3</w:t>
            </w:r>
            <w:r w:rsidR="00AA72B9">
              <w:rPr>
                <w:rFonts w:cstheme="minorHAnsi"/>
              </w:rPr>
              <w:t>(240)</w:t>
            </w:r>
            <w:r>
              <w:t>:</w:t>
            </w:r>
            <w:r>
              <w:rPr>
                <w:rFonts w:cstheme="minorHAnsi"/>
              </w:rPr>
              <w:t>π</w:t>
            </w:r>
            <w:r>
              <w:t>/12</w:t>
            </w:r>
            <w:r w:rsidR="00AA72B9">
              <w:t>(15)</w:t>
            </w:r>
            <w:r>
              <w:t>:</w:t>
            </w:r>
            <w:r w:rsidR="00AA72B9">
              <w:t>-6</w:t>
            </w:r>
            <w:r>
              <w:rPr>
                <w:rFonts w:cstheme="minorHAnsi"/>
              </w:rPr>
              <w:t>π/12</w:t>
            </w:r>
            <w:r w:rsidR="00AA72B9">
              <w:rPr>
                <w:rFonts w:cstheme="minorHAnsi"/>
              </w:rPr>
              <w:t>(-15)</w:t>
            </w:r>
          </w:p>
        </w:tc>
        <w:tc>
          <w:tcPr>
            <w:tcW w:w="2409" w:type="dxa"/>
          </w:tcPr>
          <w:p w14:paraId="3F3C27E5" w14:textId="0E8F1134" w:rsidR="006B77AB" w:rsidRDefault="006B77AB" w:rsidP="006B77AB">
            <w:pPr>
              <w:jc w:val="center"/>
            </w:pPr>
            <w:r>
              <w:t>4</w:t>
            </w:r>
            <w:r>
              <w:rPr>
                <w:rFonts w:cstheme="minorHAnsi"/>
              </w:rPr>
              <w:t>π/3</w:t>
            </w:r>
            <w:r>
              <w:t xml:space="preserve"> :</w:t>
            </w:r>
            <w:r>
              <w:rPr>
                <w:rFonts w:cstheme="minorHAnsi"/>
              </w:rPr>
              <w:t xml:space="preserve"> π</w:t>
            </w:r>
            <w:r>
              <w:t>/12 : 5</w:t>
            </w:r>
            <w:r>
              <w:rPr>
                <w:rFonts w:cstheme="minorHAnsi"/>
              </w:rPr>
              <w:t>π/12 : π</w:t>
            </w:r>
          </w:p>
        </w:tc>
        <w:tc>
          <w:tcPr>
            <w:tcW w:w="2410" w:type="dxa"/>
          </w:tcPr>
          <w:p w14:paraId="01D34205" w14:textId="05CB76CD" w:rsidR="006B77AB" w:rsidRDefault="006B77AB" w:rsidP="006B77AB">
            <w:pPr>
              <w:jc w:val="center"/>
            </w:pPr>
            <w:r>
              <w:t>240 : 15 : 75 : 180</w:t>
            </w:r>
          </w:p>
        </w:tc>
      </w:tr>
      <w:tr w:rsidR="006B77AB" w14:paraId="781373E8" w14:textId="77777777" w:rsidTr="00B27AE6">
        <w:tc>
          <w:tcPr>
            <w:tcW w:w="1092" w:type="dxa"/>
          </w:tcPr>
          <w:p w14:paraId="0C6F61BD" w14:textId="0DF55497" w:rsidR="006B77AB" w:rsidRDefault="006B77AB" w:rsidP="006B77AB">
            <w:pPr>
              <w:jc w:val="center"/>
            </w:pPr>
            <w:r>
              <w:t>9</w:t>
            </w:r>
          </w:p>
        </w:tc>
        <w:tc>
          <w:tcPr>
            <w:tcW w:w="3298" w:type="dxa"/>
          </w:tcPr>
          <w:p w14:paraId="73707F42" w14:textId="3C5B7FB1" w:rsidR="006B77AB" w:rsidRDefault="006B77AB" w:rsidP="006B77AB">
            <w:pPr>
              <w:jc w:val="center"/>
            </w:pPr>
            <w:r>
              <w:t>3</w:t>
            </w:r>
            <w:r>
              <w:rPr>
                <w:rFonts w:cstheme="minorHAnsi"/>
              </w:rPr>
              <w:t>π/2</w:t>
            </w:r>
            <w:r w:rsidR="00AA72B9">
              <w:rPr>
                <w:rFonts w:cstheme="minorHAnsi"/>
              </w:rPr>
              <w:t>(270)</w:t>
            </w:r>
            <w:r>
              <w:t>:</w:t>
            </w:r>
            <w:r>
              <w:rPr>
                <w:rFonts w:cstheme="minorHAnsi"/>
              </w:rPr>
              <w:t>π</w:t>
            </w:r>
            <w:r>
              <w:t>/9</w:t>
            </w:r>
            <w:r w:rsidR="00AA72B9">
              <w:t>(20)</w:t>
            </w:r>
            <w:r>
              <w:t>:</w:t>
            </w:r>
            <w:r>
              <w:rPr>
                <w:rFonts w:cstheme="minorHAnsi"/>
              </w:rPr>
              <w:t>π/36</w:t>
            </w:r>
            <w:r w:rsidR="00AA72B9">
              <w:rPr>
                <w:rFonts w:cstheme="minorHAnsi"/>
              </w:rPr>
              <w:t>(5)</w:t>
            </w:r>
          </w:p>
        </w:tc>
        <w:tc>
          <w:tcPr>
            <w:tcW w:w="2409" w:type="dxa"/>
          </w:tcPr>
          <w:p w14:paraId="28055126" w14:textId="3C18E4AE" w:rsidR="006B77AB" w:rsidRDefault="006B77AB" w:rsidP="006B77AB">
            <w:pPr>
              <w:jc w:val="center"/>
            </w:pPr>
            <w:r>
              <w:t>3</w:t>
            </w:r>
            <w:r>
              <w:rPr>
                <w:rFonts w:cstheme="minorHAnsi"/>
              </w:rPr>
              <w:t>π/2</w:t>
            </w:r>
            <w:r>
              <w:t xml:space="preserve"> :</w:t>
            </w:r>
            <w:r>
              <w:rPr>
                <w:rFonts w:cstheme="minorHAnsi"/>
              </w:rPr>
              <w:t xml:space="preserve"> π</w:t>
            </w:r>
            <w:r>
              <w:t>/9 : 19</w:t>
            </w:r>
            <w:r>
              <w:rPr>
                <w:rFonts w:cstheme="minorHAnsi"/>
              </w:rPr>
              <w:t>π/36 : π</w:t>
            </w:r>
          </w:p>
        </w:tc>
        <w:tc>
          <w:tcPr>
            <w:tcW w:w="2410" w:type="dxa"/>
          </w:tcPr>
          <w:p w14:paraId="6F06EF33" w14:textId="159F39DA" w:rsidR="006B77AB" w:rsidRDefault="006B77AB" w:rsidP="006B77AB">
            <w:pPr>
              <w:jc w:val="center"/>
            </w:pPr>
            <w:r>
              <w:t>270 : 20 : 95 : 180</w:t>
            </w:r>
          </w:p>
        </w:tc>
      </w:tr>
      <w:tr w:rsidR="006B77AB" w14:paraId="42053F04" w14:textId="77777777" w:rsidTr="00B27AE6">
        <w:tc>
          <w:tcPr>
            <w:tcW w:w="1092" w:type="dxa"/>
          </w:tcPr>
          <w:p w14:paraId="70A1D256" w14:textId="73ED9EDC" w:rsidR="006B77AB" w:rsidRDefault="006B77AB" w:rsidP="006B77AB">
            <w:pPr>
              <w:jc w:val="center"/>
            </w:pPr>
            <w:r>
              <w:t>10</w:t>
            </w:r>
          </w:p>
        </w:tc>
        <w:tc>
          <w:tcPr>
            <w:tcW w:w="3298" w:type="dxa"/>
          </w:tcPr>
          <w:p w14:paraId="47F79C9E" w14:textId="20B61D4F" w:rsidR="006B77AB" w:rsidRDefault="006B77AB" w:rsidP="006B77AB">
            <w:pPr>
              <w:jc w:val="center"/>
            </w:pPr>
            <w:r>
              <w:t>5</w:t>
            </w:r>
            <w:r>
              <w:rPr>
                <w:rFonts w:cstheme="minorHAnsi"/>
              </w:rPr>
              <w:t>π/3</w:t>
            </w:r>
            <w:r w:rsidR="00AA72B9">
              <w:rPr>
                <w:rFonts w:cstheme="minorHAnsi"/>
              </w:rPr>
              <w:t>(300)</w:t>
            </w:r>
            <w:r>
              <w:t>:</w:t>
            </w:r>
            <w:r>
              <w:rPr>
                <w:rFonts w:cstheme="minorHAnsi"/>
              </w:rPr>
              <w:t>-π</w:t>
            </w:r>
            <w:r>
              <w:t>/9</w:t>
            </w:r>
            <w:r w:rsidR="00AA72B9">
              <w:t>(-20)</w:t>
            </w:r>
            <w:r>
              <w:t>:</w:t>
            </w:r>
            <w:r>
              <w:rPr>
                <w:rFonts w:cstheme="minorHAnsi"/>
              </w:rPr>
              <w:t>π/</w:t>
            </w:r>
            <w:r w:rsidR="00AA72B9">
              <w:rPr>
                <w:rFonts w:cstheme="minorHAnsi"/>
              </w:rPr>
              <w:t>6(30)</w:t>
            </w:r>
          </w:p>
        </w:tc>
        <w:tc>
          <w:tcPr>
            <w:tcW w:w="2409" w:type="dxa"/>
          </w:tcPr>
          <w:p w14:paraId="0B0F22BC" w14:textId="691DB9F7" w:rsidR="006B77AB" w:rsidRDefault="006B77AB" w:rsidP="006B77AB">
            <w:pPr>
              <w:jc w:val="center"/>
            </w:pPr>
            <w:r>
              <w:t>5</w:t>
            </w:r>
            <w:r>
              <w:rPr>
                <w:rFonts w:cstheme="minorHAnsi"/>
              </w:rPr>
              <w:t>π/3</w:t>
            </w:r>
            <w:r>
              <w:t xml:space="preserve"> :</w:t>
            </w:r>
            <w:r>
              <w:rPr>
                <w:rFonts w:cstheme="minorHAnsi"/>
              </w:rPr>
              <w:t xml:space="preserve"> -π</w:t>
            </w:r>
            <w:r>
              <w:t>/9 : 2</w:t>
            </w:r>
            <w:r>
              <w:rPr>
                <w:rFonts w:cstheme="minorHAnsi"/>
              </w:rPr>
              <w:t>π/3 : π</w:t>
            </w:r>
          </w:p>
        </w:tc>
        <w:tc>
          <w:tcPr>
            <w:tcW w:w="2410" w:type="dxa"/>
          </w:tcPr>
          <w:p w14:paraId="5EB43294" w14:textId="69C01449" w:rsidR="006B77AB" w:rsidRDefault="006B77AB" w:rsidP="006B77AB">
            <w:pPr>
              <w:jc w:val="center"/>
            </w:pPr>
            <w:r>
              <w:t>300 : -20 : 120 : 180</w:t>
            </w:r>
          </w:p>
        </w:tc>
      </w:tr>
      <w:tr w:rsidR="006B77AB" w14:paraId="1E2E36A5" w14:textId="77777777" w:rsidTr="00B27AE6">
        <w:tc>
          <w:tcPr>
            <w:tcW w:w="1092" w:type="dxa"/>
          </w:tcPr>
          <w:p w14:paraId="49BB6D21" w14:textId="23D9F738" w:rsidR="006B77AB" w:rsidRDefault="006B77AB" w:rsidP="006B77AB">
            <w:pPr>
              <w:jc w:val="center"/>
            </w:pPr>
            <w:r>
              <w:t>11</w:t>
            </w:r>
          </w:p>
        </w:tc>
        <w:tc>
          <w:tcPr>
            <w:tcW w:w="3298" w:type="dxa"/>
          </w:tcPr>
          <w:p w14:paraId="156AEED0" w14:textId="05BFFA1D" w:rsidR="006B77AB" w:rsidRDefault="006B77AB" w:rsidP="006B77AB">
            <w:pPr>
              <w:jc w:val="center"/>
              <w:rPr>
                <w:rFonts w:cstheme="minorHAnsi"/>
              </w:rPr>
            </w:pPr>
            <w:r>
              <w:rPr>
                <w:rFonts w:cstheme="minorHAnsi"/>
              </w:rPr>
              <w:t>11π/6</w:t>
            </w:r>
            <w:r w:rsidR="00AA72B9">
              <w:rPr>
                <w:rFonts w:cstheme="minorHAnsi"/>
              </w:rPr>
              <w:t>(330)</w:t>
            </w:r>
            <w:r>
              <w:t>:</w:t>
            </w:r>
            <w:r>
              <w:rPr>
                <w:rFonts w:cstheme="minorHAnsi"/>
              </w:rPr>
              <w:t>π</w:t>
            </w:r>
            <w:r>
              <w:t>/12</w:t>
            </w:r>
            <w:r w:rsidR="00AA72B9">
              <w:t>(15)</w:t>
            </w:r>
            <w:r>
              <w:t>:</w:t>
            </w:r>
            <w:r w:rsidR="00AA72B9">
              <w:t>-5</w:t>
            </w:r>
            <w:r>
              <w:rPr>
                <w:rFonts w:cstheme="minorHAnsi"/>
              </w:rPr>
              <w:t>π/36</w:t>
            </w:r>
            <w:r w:rsidR="00AA72B9">
              <w:rPr>
                <w:rFonts w:cstheme="minorHAnsi"/>
              </w:rPr>
              <w:t>(-25)</w:t>
            </w:r>
          </w:p>
        </w:tc>
        <w:tc>
          <w:tcPr>
            <w:tcW w:w="2409" w:type="dxa"/>
          </w:tcPr>
          <w:p w14:paraId="36566D85" w14:textId="2C6E1054" w:rsidR="006B77AB" w:rsidRDefault="006B77AB" w:rsidP="006B77AB">
            <w:pPr>
              <w:jc w:val="center"/>
            </w:pPr>
            <w:r>
              <w:rPr>
                <w:rFonts w:cstheme="minorHAnsi"/>
              </w:rPr>
              <w:t>11π/6</w:t>
            </w:r>
            <w:r>
              <w:t>:</w:t>
            </w:r>
            <w:r>
              <w:rPr>
                <w:rFonts w:cstheme="minorHAnsi"/>
              </w:rPr>
              <w:t>π</w:t>
            </w:r>
            <w:r>
              <w:t>/12:13</w:t>
            </w:r>
            <w:r>
              <w:rPr>
                <w:rFonts w:cstheme="minorHAnsi"/>
              </w:rPr>
              <w:t>π/36:π</w:t>
            </w:r>
          </w:p>
        </w:tc>
        <w:tc>
          <w:tcPr>
            <w:tcW w:w="2410" w:type="dxa"/>
          </w:tcPr>
          <w:p w14:paraId="2CB45BB0" w14:textId="75317043" w:rsidR="006B77AB" w:rsidRDefault="006B77AB" w:rsidP="006B77AB">
            <w:pPr>
              <w:jc w:val="center"/>
            </w:pPr>
            <w:r>
              <w:t>330 : 15 : 65 : 180</w:t>
            </w:r>
          </w:p>
        </w:tc>
      </w:tr>
    </w:tbl>
    <w:p w14:paraId="5244D5DE" w14:textId="77777777" w:rsidR="00C205C0" w:rsidRDefault="00C205C0" w:rsidP="00806D15">
      <w:pPr>
        <w:pStyle w:val="Caption"/>
      </w:pPr>
    </w:p>
    <w:p w14:paraId="28026BB0" w14:textId="77777777" w:rsidR="00C205C0" w:rsidRDefault="00C205C0">
      <w:pPr>
        <w:rPr>
          <w:rFonts w:ascii="Calibri" w:hAnsi="Calibri"/>
          <w:noProof/>
          <w:szCs w:val="20"/>
        </w:rPr>
      </w:pPr>
      <w:r>
        <w:br w:type="page"/>
      </w:r>
    </w:p>
    <w:p w14:paraId="5CA8959F" w14:textId="5254FF18" w:rsidR="00206460" w:rsidRPr="00280F56" w:rsidRDefault="00206460" w:rsidP="00806D15">
      <w:pPr>
        <w:pStyle w:val="Caption"/>
      </w:pPr>
      <w:bookmarkStart w:id="105" w:name="_Toc147921009"/>
      <w:r>
        <w:lastRenderedPageBreak/>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2</w:t>
      </w:r>
      <w:r w:rsidR="00C5580D">
        <w:fldChar w:fldCharType="end"/>
      </w:r>
      <w:r>
        <w:t xml:space="preserve"> Robot Movement Program – Rotation-</w:t>
      </w:r>
      <w:r w:rsidR="00997F20">
        <w:t>Untrained.</w:t>
      </w:r>
      <w:bookmarkEnd w:id="105"/>
    </w:p>
    <w:tbl>
      <w:tblPr>
        <w:tblStyle w:val="TableGrid"/>
        <w:tblW w:w="9209" w:type="dxa"/>
        <w:tblLook w:val="04A0" w:firstRow="1" w:lastRow="0" w:firstColumn="1" w:lastColumn="0" w:noHBand="0" w:noVBand="1"/>
      </w:tblPr>
      <w:tblGrid>
        <w:gridCol w:w="1087"/>
        <w:gridCol w:w="3427"/>
        <w:gridCol w:w="2316"/>
        <w:gridCol w:w="2379"/>
      </w:tblGrid>
      <w:tr w:rsidR="00891463" w14:paraId="185CA67E" w14:textId="77777777" w:rsidTr="00891463">
        <w:trPr>
          <w:trHeight w:val="970"/>
        </w:trPr>
        <w:tc>
          <w:tcPr>
            <w:tcW w:w="1087" w:type="dxa"/>
          </w:tcPr>
          <w:p w14:paraId="4A80E108" w14:textId="77777777" w:rsidR="006B77AB" w:rsidRDefault="006B77AB" w:rsidP="000120B4">
            <w:pPr>
              <w:jc w:val="center"/>
            </w:pPr>
            <w:r>
              <w:t xml:space="preserve">Name: </w:t>
            </w:r>
            <w:r>
              <w:br/>
            </w:r>
            <w:r>
              <w:br/>
              <w:t>Sequence Number:</w:t>
            </w:r>
          </w:p>
        </w:tc>
        <w:tc>
          <w:tcPr>
            <w:tcW w:w="3728" w:type="dxa"/>
          </w:tcPr>
          <w:p w14:paraId="41C6C9B6" w14:textId="7099A2CB" w:rsidR="006B77AB" w:rsidRDefault="006B77AB" w:rsidP="000120B4">
            <w:pPr>
              <w:jc w:val="center"/>
            </w:pPr>
            <w:r>
              <w:t>IMU Angles</w:t>
            </w:r>
            <w:r>
              <w:br/>
              <w:t>Rotation:Roll:Pitch</w:t>
            </w:r>
            <w:r w:rsidR="00213F0C">
              <w:br/>
              <w:t>Angles in brackets are in degrees</w:t>
            </w:r>
          </w:p>
        </w:tc>
        <w:tc>
          <w:tcPr>
            <w:tcW w:w="1984" w:type="dxa"/>
          </w:tcPr>
          <w:p w14:paraId="4D45DBCD" w14:textId="06B4F302" w:rsidR="006B77AB" w:rsidRDefault="006B77AB" w:rsidP="000120B4">
            <w:pPr>
              <w:jc w:val="center"/>
            </w:pPr>
            <w:r>
              <w:t>Robot Joint Angle (Radians)</w:t>
            </w:r>
            <w:r>
              <w:br/>
              <w:t>Base:Wr1:Wr2:Wr3</w:t>
            </w:r>
            <w:r w:rsidR="00891463">
              <w:br/>
            </w:r>
            <w:r>
              <w:t>Rotation:Roll:Pitch:Yaw</w:t>
            </w:r>
          </w:p>
        </w:tc>
        <w:tc>
          <w:tcPr>
            <w:tcW w:w="2410" w:type="dxa"/>
          </w:tcPr>
          <w:p w14:paraId="0C0E36E5" w14:textId="1E9BB082" w:rsidR="006B77AB" w:rsidRDefault="006B77AB" w:rsidP="000120B4">
            <w:pPr>
              <w:jc w:val="center"/>
            </w:pPr>
            <w:r>
              <w:t>R</w:t>
            </w:r>
            <w:r w:rsidR="00322005">
              <w:t>obot</w:t>
            </w:r>
            <w:r>
              <w:t xml:space="preserve"> Angles (Degrees)</w:t>
            </w:r>
            <w:r>
              <w:br/>
              <w:t>Base:Wr1:Wr2:Wr3</w:t>
            </w:r>
            <w:r>
              <w:br/>
              <w:t>Rotation:Roll:Pitch:Yaw</w:t>
            </w:r>
          </w:p>
        </w:tc>
      </w:tr>
      <w:tr w:rsidR="00891463" w14:paraId="0D1AC211" w14:textId="77777777" w:rsidTr="00891463">
        <w:tc>
          <w:tcPr>
            <w:tcW w:w="1087" w:type="dxa"/>
          </w:tcPr>
          <w:p w14:paraId="5A2D75B1" w14:textId="62A28D10" w:rsidR="006B77AB" w:rsidRDefault="006B77AB" w:rsidP="006B77AB">
            <w:pPr>
              <w:jc w:val="center"/>
            </w:pPr>
            <w:r>
              <w:t>0</w:t>
            </w:r>
          </w:p>
        </w:tc>
        <w:tc>
          <w:tcPr>
            <w:tcW w:w="3728" w:type="dxa"/>
          </w:tcPr>
          <w:p w14:paraId="4C75B590" w14:textId="1D48D5DA" w:rsidR="006B77AB" w:rsidRDefault="006B77AB" w:rsidP="006B77AB">
            <w:pPr>
              <w:jc w:val="center"/>
            </w:pPr>
            <w:r>
              <w:t>0 :</w:t>
            </w:r>
            <w:r>
              <w:rPr>
                <w:rFonts w:cstheme="minorHAnsi"/>
              </w:rPr>
              <w:t xml:space="preserve"> 0</w:t>
            </w:r>
            <w:r>
              <w:t xml:space="preserve"> : 0</w:t>
            </w:r>
          </w:p>
        </w:tc>
        <w:tc>
          <w:tcPr>
            <w:tcW w:w="1984" w:type="dxa"/>
          </w:tcPr>
          <w:p w14:paraId="1D08E291" w14:textId="02352915" w:rsidR="006B77AB" w:rsidRDefault="006B77AB" w:rsidP="006B77AB">
            <w:pPr>
              <w:jc w:val="center"/>
            </w:pPr>
            <w:r>
              <w:t>0 :</w:t>
            </w:r>
            <w:r>
              <w:rPr>
                <w:rFonts w:cstheme="minorHAnsi"/>
              </w:rPr>
              <w:t xml:space="preserve"> 0</w:t>
            </w:r>
            <w:r>
              <w:t xml:space="preserve"> : </w:t>
            </w:r>
            <w:r>
              <w:rPr>
                <w:rFonts w:cstheme="minorHAnsi"/>
              </w:rPr>
              <w:t>π/2 : π</w:t>
            </w:r>
          </w:p>
        </w:tc>
        <w:tc>
          <w:tcPr>
            <w:tcW w:w="2410" w:type="dxa"/>
          </w:tcPr>
          <w:p w14:paraId="78E8914A" w14:textId="474EABD2" w:rsidR="006B77AB" w:rsidRDefault="006B77AB" w:rsidP="006B77AB">
            <w:pPr>
              <w:jc w:val="center"/>
            </w:pPr>
            <w:r>
              <w:t>0 : 0 : 90 : 180</w:t>
            </w:r>
          </w:p>
        </w:tc>
      </w:tr>
      <w:tr w:rsidR="00891463" w14:paraId="15AD0B65" w14:textId="77777777" w:rsidTr="00891463">
        <w:tc>
          <w:tcPr>
            <w:tcW w:w="1087" w:type="dxa"/>
          </w:tcPr>
          <w:p w14:paraId="388D2C58" w14:textId="5D4727DC" w:rsidR="006B77AB" w:rsidRDefault="006B77AB" w:rsidP="006B77AB">
            <w:pPr>
              <w:jc w:val="center"/>
            </w:pPr>
            <w:r>
              <w:t>1</w:t>
            </w:r>
          </w:p>
        </w:tc>
        <w:tc>
          <w:tcPr>
            <w:tcW w:w="3728" w:type="dxa"/>
          </w:tcPr>
          <w:p w14:paraId="0D6AAE8B" w14:textId="78896229" w:rsidR="006B77AB" w:rsidRDefault="006B77AB" w:rsidP="006B77AB">
            <w:pPr>
              <w:jc w:val="center"/>
              <w:rPr>
                <w:rFonts w:cstheme="minorHAnsi"/>
              </w:rPr>
            </w:pPr>
            <w:r>
              <w:rPr>
                <w:rFonts w:cstheme="minorHAnsi"/>
              </w:rPr>
              <w:t>π</w:t>
            </w:r>
            <w:r>
              <w:t>/6</w:t>
            </w:r>
            <w:r w:rsidR="00891463">
              <w:t>(30)</w:t>
            </w:r>
            <w:r>
              <w:t>:</w:t>
            </w:r>
            <w:r>
              <w:rPr>
                <w:rFonts w:cstheme="minorHAnsi"/>
              </w:rPr>
              <w:t>π</w:t>
            </w:r>
            <w:r>
              <w:t>/6</w:t>
            </w:r>
            <w:r w:rsidR="00891463">
              <w:t>(30)</w:t>
            </w:r>
            <w:r>
              <w:t>:</w:t>
            </w:r>
            <w:r>
              <w:rPr>
                <w:rFonts w:cstheme="minorHAnsi"/>
              </w:rPr>
              <w:t>π/</w:t>
            </w:r>
            <w:r w:rsidR="00891463">
              <w:rPr>
                <w:rFonts w:cstheme="minorHAnsi"/>
              </w:rPr>
              <w:t>6(30)</w:t>
            </w:r>
          </w:p>
        </w:tc>
        <w:tc>
          <w:tcPr>
            <w:tcW w:w="1984" w:type="dxa"/>
          </w:tcPr>
          <w:p w14:paraId="1AEAF2A1" w14:textId="5AC3323A" w:rsidR="006B77AB" w:rsidRDefault="006B77AB" w:rsidP="006B77AB">
            <w:pPr>
              <w:jc w:val="center"/>
            </w:pPr>
            <w:r>
              <w:rPr>
                <w:rFonts w:cstheme="minorHAnsi"/>
              </w:rPr>
              <w:t>π</w:t>
            </w:r>
            <w:r>
              <w:t>/6 :</w:t>
            </w:r>
            <w:r>
              <w:rPr>
                <w:rFonts w:cstheme="minorHAnsi"/>
              </w:rPr>
              <w:t xml:space="preserve"> π</w:t>
            </w:r>
            <w:r>
              <w:t>/6 : 2</w:t>
            </w:r>
            <w:r>
              <w:rPr>
                <w:rFonts w:cstheme="minorHAnsi"/>
              </w:rPr>
              <w:t>π/3 : π</w:t>
            </w:r>
          </w:p>
        </w:tc>
        <w:tc>
          <w:tcPr>
            <w:tcW w:w="2410" w:type="dxa"/>
          </w:tcPr>
          <w:p w14:paraId="426AC8FB" w14:textId="2A9ADCBD" w:rsidR="006B77AB" w:rsidRDefault="006B77AB" w:rsidP="006B77AB">
            <w:pPr>
              <w:jc w:val="center"/>
            </w:pPr>
            <w:r>
              <w:t>30 : 30 : 120 : 180</w:t>
            </w:r>
          </w:p>
        </w:tc>
      </w:tr>
      <w:tr w:rsidR="00891463" w14:paraId="3967785F" w14:textId="77777777" w:rsidTr="00891463">
        <w:tc>
          <w:tcPr>
            <w:tcW w:w="1087" w:type="dxa"/>
          </w:tcPr>
          <w:p w14:paraId="14D59C26" w14:textId="7DA9B3FD" w:rsidR="006B77AB" w:rsidRDefault="006B77AB" w:rsidP="006B77AB">
            <w:pPr>
              <w:jc w:val="center"/>
            </w:pPr>
            <w:r>
              <w:t>2</w:t>
            </w:r>
          </w:p>
        </w:tc>
        <w:tc>
          <w:tcPr>
            <w:tcW w:w="3728" w:type="dxa"/>
          </w:tcPr>
          <w:p w14:paraId="0FA2741D" w14:textId="1A7CC8F5" w:rsidR="006B77AB" w:rsidRDefault="006B77AB" w:rsidP="006B77AB">
            <w:pPr>
              <w:jc w:val="center"/>
              <w:rPr>
                <w:rFonts w:cstheme="minorHAnsi"/>
              </w:rPr>
            </w:pPr>
            <w:r>
              <w:rPr>
                <w:rFonts w:cstheme="minorHAnsi"/>
              </w:rPr>
              <w:t>π</w:t>
            </w:r>
            <w:r>
              <w:t>/3</w:t>
            </w:r>
            <w:r w:rsidR="00891463">
              <w:t>(60)</w:t>
            </w:r>
            <w:r>
              <w:t>:</w:t>
            </w:r>
            <w:r>
              <w:rPr>
                <w:rFonts w:cstheme="minorHAnsi"/>
              </w:rPr>
              <w:t>0</w:t>
            </w:r>
            <w:r>
              <w:t>:</w:t>
            </w:r>
            <w:r w:rsidR="00891463">
              <w:t>0</w:t>
            </w:r>
          </w:p>
        </w:tc>
        <w:tc>
          <w:tcPr>
            <w:tcW w:w="1984" w:type="dxa"/>
          </w:tcPr>
          <w:p w14:paraId="61D4273C" w14:textId="50B6CB4F" w:rsidR="006B77AB" w:rsidRDefault="006B77AB" w:rsidP="006B77AB">
            <w:pPr>
              <w:jc w:val="center"/>
            </w:pPr>
            <w:r>
              <w:rPr>
                <w:rFonts w:cstheme="minorHAnsi"/>
              </w:rPr>
              <w:t>π</w:t>
            </w:r>
            <w:r>
              <w:t>/3 :</w:t>
            </w:r>
            <w:r>
              <w:rPr>
                <w:rFonts w:cstheme="minorHAnsi"/>
              </w:rPr>
              <w:t xml:space="preserve"> 0</w:t>
            </w:r>
            <w:r>
              <w:t xml:space="preserve"> : </w:t>
            </w:r>
            <w:r>
              <w:rPr>
                <w:rFonts w:cstheme="minorHAnsi"/>
              </w:rPr>
              <w:t>π/2 : π</w:t>
            </w:r>
          </w:p>
        </w:tc>
        <w:tc>
          <w:tcPr>
            <w:tcW w:w="2410" w:type="dxa"/>
          </w:tcPr>
          <w:p w14:paraId="22F202F0" w14:textId="51819D6B" w:rsidR="006B77AB" w:rsidRDefault="006B77AB" w:rsidP="006B77AB">
            <w:pPr>
              <w:jc w:val="center"/>
            </w:pPr>
            <w:r>
              <w:t>60 : 0 : 90 : 180</w:t>
            </w:r>
          </w:p>
        </w:tc>
      </w:tr>
      <w:tr w:rsidR="00891463" w14:paraId="682B6F89" w14:textId="77777777" w:rsidTr="00891463">
        <w:tc>
          <w:tcPr>
            <w:tcW w:w="1087" w:type="dxa"/>
          </w:tcPr>
          <w:p w14:paraId="669E9AA6" w14:textId="726AE1AD" w:rsidR="006B77AB" w:rsidRDefault="006B77AB" w:rsidP="006B77AB">
            <w:pPr>
              <w:jc w:val="center"/>
            </w:pPr>
            <w:r>
              <w:t>3</w:t>
            </w:r>
          </w:p>
        </w:tc>
        <w:tc>
          <w:tcPr>
            <w:tcW w:w="3728" w:type="dxa"/>
          </w:tcPr>
          <w:p w14:paraId="39743D8E" w14:textId="6CC59EDC" w:rsidR="006B77AB" w:rsidRDefault="006B77AB" w:rsidP="006B77AB">
            <w:pPr>
              <w:jc w:val="center"/>
              <w:rPr>
                <w:rFonts w:cstheme="minorHAnsi"/>
              </w:rPr>
            </w:pPr>
            <w:r>
              <w:rPr>
                <w:rFonts w:cstheme="minorHAnsi"/>
              </w:rPr>
              <w:t>π</w:t>
            </w:r>
            <w:r>
              <w:t>/2</w:t>
            </w:r>
            <w:r w:rsidR="00891463">
              <w:t>(90)</w:t>
            </w:r>
            <w:r>
              <w:t>:</w:t>
            </w:r>
            <w:r>
              <w:rPr>
                <w:rFonts w:cstheme="minorHAnsi"/>
              </w:rPr>
              <w:t>-π</w:t>
            </w:r>
            <w:r>
              <w:t>/6</w:t>
            </w:r>
            <w:r w:rsidR="00891463">
              <w:t>(-30)</w:t>
            </w:r>
            <w:r>
              <w:t>:</w:t>
            </w:r>
            <w:r w:rsidR="00891463">
              <w:t>-</w:t>
            </w:r>
            <w:r>
              <w:rPr>
                <w:rFonts w:cstheme="minorHAnsi"/>
              </w:rPr>
              <w:t>π/4</w:t>
            </w:r>
            <w:r w:rsidR="00891463">
              <w:rPr>
                <w:rFonts w:cstheme="minorHAnsi"/>
              </w:rPr>
              <w:t>(-45)</w:t>
            </w:r>
          </w:p>
        </w:tc>
        <w:tc>
          <w:tcPr>
            <w:tcW w:w="1984" w:type="dxa"/>
          </w:tcPr>
          <w:p w14:paraId="6D9FCF5C" w14:textId="664D2AEA" w:rsidR="006B77AB" w:rsidRDefault="006B77AB" w:rsidP="006B77AB">
            <w:pPr>
              <w:jc w:val="center"/>
            </w:pPr>
            <w:r>
              <w:rPr>
                <w:rFonts w:cstheme="minorHAnsi"/>
              </w:rPr>
              <w:t>π</w:t>
            </w:r>
            <w:r>
              <w:t>/2 :</w:t>
            </w:r>
            <w:r>
              <w:rPr>
                <w:rFonts w:cstheme="minorHAnsi"/>
              </w:rPr>
              <w:t xml:space="preserve"> -π</w:t>
            </w:r>
            <w:r>
              <w:t xml:space="preserve">/6 : </w:t>
            </w:r>
            <w:r>
              <w:rPr>
                <w:rFonts w:cstheme="minorHAnsi"/>
              </w:rPr>
              <w:t>π/4 : π</w:t>
            </w:r>
          </w:p>
        </w:tc>
        <w:tc>
          <w:tcPr>
            <w:tcW w:w="2410" w:type="dxa"/>
          </w:tcPr>
          <w:p w14:paraId="26E2DC55" w14:textId="6562BF9F" w:rsidR="006B77AB" w:rsidRDefault="006B77AB" w:rsidP="006B77AB">
            <w:pPr>
              <w:jc w:val="center"/>
            </w:pPr>
            <w:r>
              <w:t>90 : -30 : 45 : 180</w:t>
            </w:r>
          </w:p>
        </w:tc>
      </w:tr>
      <w:tr w:rsidR="00891463" w14:paraId="765B07DC" w14:textId="77777777" w:rsidTr="00891463">
        <w:tc>
          <w:tcPr>
            <w:tcW w:w="1087" w:type="dxa"/>
          </w:tcPr>
          <w:p w14:paraId="6C70315F" w14:textId="096091ED" w:rsidR="006B77AB" w:rsidRDefault="006B77AB" w:rsidP="006B77AB">
            <w:pPr>
              <w:jc w:val="center"/>
            </w:pPr>
            <w:r>
              <w:t>4</w:t>
            </w:r>
          </w:p>
        </w:tc>
        <w:tc>
          <w:tcPr>
            <w:tcW w:w="3728" w:type="dxa"/>
          </w:tcPr>
          <w:p w14:paraId="796535DE" w14:textId="0D4C18F5" w:rsidR="006B77AB" w:rsidRDefault="006B77AB" w:rsidP="006B77AB">
            <w:pPr>
              <w:jc w:val="center"/>
            </w:pPr>
            <w:r>
              <w:t>2</w:t>
            </w:r>
            <w:r>
              <w:rPr>
                <w:rFonts w:cstheme="minorHAnsi"/>
              </w:rPr>
              <w:t>π/3</w:t>
            </w:r>
            <w:r w:rsidR="00891463">
              <w:rPr>
                <w:rFonts w:cstheme="minorHAnsi"/>
              </w:rPr>
              <w:t>(120)</w:t>
            </w:r>
            <w:r>
              <w:t>:</w:t>
            </w:r>
            <w:r>
              <w:rPr>
                <w:rFonts w:cstheme="minorHAnsi"/>
              </w:rPr>
              <w:t>0</w:t>
            </w:r>
            <w:r>
              <w:t>:</w:t>
            </w:r>
            <w:r w:rsidR="00891463">
              <w:t>0</w:t>
            </w:r>
          </w:p>
        </w:tc>
        <w:tc>
          <w:tcPr>
            <w:tcW w:w="1984" w:type="dxa"/>
          </w:tcPr>
          <w:p w14:paraId="2723049F" w14:textId="3B6A55AA" w:rsidR="006B77AB" w:rsidRDefault="006B77AB" w:rsidP="006B77AB">
            <w:pPr>
              <w:jc w:val="center"/>
            </w:pPr>
            <w:r>
              <w:t>2</w:t>
            </w:r>
            <w:r>
              <w:rPr>
                <w:rFonts w:cstheme="minorHAnsi"/>
              </w:rPr>
              <w:t>π/3</w:t>
            </w:r>
            <w:r>
              <w:t xml:space="preserve"> :</w:t>
            </w:r>
            <w:r>
              <w:rPr>
                <w:rFonts w:cstheme="minorHAnsi"/>
              </w:rPr>
              <w:t xml:space="preserve"> 0</w:t>
            </w:r>
            <w:r>
              <w:t xml:space="preserve"> : </w:t>
            </w:r>
            <w:r>
              <w:rPr>
                <w:rFonts w:cstheme="minorHAnsi"/>
              </w:rPr>
              <w:t>π/2 : π</w:t>
            </w:r>
          </w:p>
        </w:tc>
        <w:tc>
          <w:tcPr>
            <w:tcW w:w="2410" w:type="dxa"/>
          </w:tcPr>
          <w:p w14:paraId="05750C06" w14:textId="1D498048" w:rsidR="006B77AB" w:rsidRDefault="006B77AB" w:rsidP="006B77AB">
            <w:pPr>
              <w:jc w:val="center"/>
            </w:pPr>
            <w:r>
              <w:t>120 : 0 : 90 : 180</w:t>
            </w:r>
          </w:p>
        </w:tc>
      </w:tr>
      <w:tr w:rsidR="00891463" w14:paraId="772FE41B" w14:textId="77777777" w:rsidTr="00891463">
        <w:tc>
          <w:tcPr>
            <w:tcW w:w="1087" w:type="dxa"/>
          </w:tcPr>
          <w:p w14:paraId="18869402" w14:textId="58CAF01C" w:rsidR="006B77AB" w:rsidRDefault="006B77AB" w:rsidP="006B77AB">
            <w:pPr>
              <w:jc w:val="center"/>
            </w:pPr>
            <w:r>
              <w:t>5</w:t>
            </w:r>
          </w:p>
        </w:tc>
        <w:tc>
          <w:tcPr>
            <w:tcW w:w="3728" w:type="dxa"/>
          </w:tcPr>
          <w:p w14:paraId="6BF3D637" w14:textId="41FFB030" w:rsidR="006B77AB" w:rsidRDefault="006B77AB" w:rsidP="006B77AB">
            <w:pPr>
              <w:jc w:val="center"/>
              <w:rPr>
                <w:rFonts w:cstheme="minorHAnsi"/>
              </w:rPr>
            </w:pPr>
            <w:r>
              <w:rPr>
                <w:rFonts w:cstheme="minorHAnsi"/>
              </w:rPr>
              <w:t>5π/6</w:t>
            </w:r>
            <w:r w:rsidR="00891463">
              <w:rPr>
                <w:rFonts w:cstheme="minorHAnsi"/>
              </w:rPr>
              <w:t>(150)</w:t>
            </w:r>
            <w:r>
              <w:t>:</w:t>
            </w:r>
            <w:r>
              <w:rPr>
                <w:rFonts w:cstheme="minorHAnsi"/>
              </w:rPr>
              <w:t>-π</w:t>
            </w:r>
            <w:r>
              <w:t>/4</w:t>
            </w:r>
            <w:r w:rsidR="00891463">
              <w:t>(-45)</w:t>
            </w:r>
            <w:r>
              <w:t>:</w:t>
            </w:r>
            <w:r>
              <w:rPr>
                <w:rFonts w:cstheme="minorHAnsi"/>
              </w:rPr>
              <w:t>π/</w:t>
            </w:r>
            <w:r w:rsidR="00891463">
              <w:rPr>
                <w:rFonts w:cstheme="minorHAnsi"/>
              </w:rPr>
              <w:t>6(30)</w:t>
            </w:r>
          </w:p>
        </w:tc>
        <w:tc>
          <w:tcPr>
            <w:tcW w:w="1984" w:type="dxa"/>
          </w:tcPr>
          <w:p w14:paraId="7DE8C28D" w14:textId="3AD0810E" w:rsidR="006B77AB" w:rsidRDefault="006B77AB" w:rsidP="006B77AB">
            <w:pPr>
              <w:jc w:val="center"/>
            </w:pPr>
            <w:r>
              <w:rPr>
                <w:rFonts w:cstheme="minorHAnsi"/>
              </w:rPr>
              <w:t>5π/6</w:t>
            </w:r>
            <w:r>
              <w:t xml:space="preserve"> :</w:t>
            </w:r>
            <w:r>
              <w:rPr>
                <w:rFonts w:cstheme="minorHAnsi"/>
              </w:rPr>
              <w:t xml:space="preserve"> -π</w:t>
            </w:r>
            <w:r>
              <w:t>/4 : 2</w:t>
            </w:r>
            <w:r>
              <w:rPr>
                <w:rFonts w:cstheme="minorHAnsi"/>
              </w:rPr>
              <w:t>π/3 : π</w:t>
            </w:r>
          </w:p>
        </w:tc>
        <w:tc>
          <w:tcPr>
            <w:tcW w:w="2410" w:type="dxa"/>
          </w:tcPr>
          <w:p w14:paraId="657C9368" w14:textId="034ECC29" w:rsidR="006B77AB" w:rsidRDefault="006B77AB" w:rsidP="006B77AB">
            <w:pPr>
              <w:jc w:val="center"/>
            </w:pPr>
            <w:r>
              <w:t>150 : -45 : 120 : 180</w:t>
            </w:r>
          </w:p>
        </w:tc>
      </w:tr>
      <w:tr w:rsidR="00891463" w14:paraId="4E6D980D" w14:textId="77777777" w:rsidTr="00891463">
        <w:tc>
          <w:tcPr>
            <w:tcW w:w="1087" w:type="dxa"/>
          </w:tcPr>
          <w:p w14:paraId="07465490" w14:textId="7C6A5928" w:rsidR="006B77AB" w:rsidRDefault="006B77AB" w:rsidP="006B77AB">
            <w:pPr>
              <w:jc w:val="center"/>
            </w:pPr>
            <w:r>
              <w:t>6</w:t>
            </w:r>
          </w:p>
        </w:tc>
        <w:tc>
          <w:tcPr>
            <w:tcW w:w="3728" w:type="dxa"/>
          </w:tcPr>
          <w:p w14:paraId="0AB285ED" w14:textId="590690D4" w:rsidR="006B77AB" w:rsidRDefault="00891463" w:rsidP="006B77AB">
            <w:pPr>
              <w:jc w:val="center"/>
              <w:rPr>
                <w:rFonts w:cstheme="minorHAnsi"/>
              </w:rPr>
            </w:pPr>
            <w:r>
              <w:rPr>
                <w:rFonts w:cstheme="minorHAnsi"/>
              </w:rPr>
              <w:t xml:space="preserve">π (180) </w:t>
            </w:r>
            <w:r w:rsidR="006B77AB">
              <w:t>:</w:t>
            </w:r>
            <w:r>
              <w:t xml:space="preserve"> </w:t>
            </w:r>
            <w:r w:rsidR="006B77AB">
              <w:rPr>
                <w:rFonts w:cstheme="minorHAnsi"/>
              </w:rPr>
              <w:t>0</w:t>
            </w:r>
            <w:r>
              <w:rPr>
                <w:rFonts w:cstheme="minorHAnsi"/>
              </w:rPr>
              <w:t xml:space="preserve"> </w:t>
            </w:r>
            <w:r w:rsidR="006B77AB">
              <w:t xml:space="preserve">: </w:t>
            </w:r>
            <w:r>
              <w:t>0</w:t>
            </w:r>
          </w:p>
        </w:tc>
        <w:tc>
          <w:tcPr>
            <w:tcW w:w="1984" w:type="dxa"/>
          </w:tcPr>
          <w:p w14:paraId="3026C7F8" w14:textId="046DFDE9" w:rsidR="006B77AB" w:rsidRDefault="006B77AB" w:rsidP="006B77AB">
            <w:pPr>
              <w:jc w:val="center"/>
            </w:pPr>
            <w:r>
              <w:rPr>
                <w:rFonts w:cstheme="minorHAnsi"/>
              </w:rPr>
              <w:t>π</w:t>
            </w:r>
            <w:r>
              <w:t xml:space="preserve"> :</w:t>
            </w:r>
            <w:r>
              <w:rPr>
                <w:rFonts w:cstheme="minorHAnsi"/>
              </w:rPr>
              <w:t xml:space="preserve"> 0</w:t>
            </w:r>
            <w:r>
              <w:t xml:space="preserve"> : </w:t>
            </w:r>
            <w:r>
              <w:rPr>
                <w:rFonts w:cstheme="minorHAnsi"/>
              </w:rPr>
              <w:t>π/2 : π</w:t>
            </w:r>
          </w:p>
        </w:tc>
        <w:tc>
          <w:tcPr>
            <w:tcW w:w="2410" w:type="dxa"/>
          </w:tcPr>
          <w:p w14:paraId="5AD23CA6" w14:textId="5D6F0C34" w:rsidR="006B77AB" w:rsidRDefault="006B77AB" w:rsidP="006B77AB">
            <w:pPr>
              <w:jc w:val="center"/>
            </w:pPr>
            <w:r>
              <w:t>180 : 0 : 90 : 180</w:t>
            </w:r>
          </w:p>
        </w:tc>
      </w:tr>
      <w:tr w:rsidR="00891463" w14:paraId="06B2E361" w14:textId="77777777" w:rsidTr="00891463">
        <w:tc>
          <w:tcPr>
            <w:tcW w:w="1087" w:type="dxa"/>
          </w:tcPr>
          <w:p w14:paraId="10E2C7E7" w14:textId="16EB3E75" w:rsidR="006B77AB" w:rsidRDefault="006B77AB" w:rsidP="006B77AB">
            <w:pPr>
              <w:jc w:val="center"/>
            </w:pPr>
            <w:r>
              <w:t>7</w:t>
            </w:r>
          </w:p>
        </w:tc>
        <w:tc>
          <w:tcPr>
            <w:tcW w:w="3728" w:type="dxa"/>
          </w:tcPr>
          <w:p w14:paraId="107CE8F7" w14:textId="4F97DBCE" w:rsidR="006B77AB" w:rsidRDefault="006B77AB" w:rsidP="006B77AB">
            <w:pPr>
              <w:jc w:val="center"/>
              <w:rPr>
                <w:rFonts w:cstheme="minorHAnsi"/>
              </w:rPr>
            </w:pPr>
            <w:r>
              <w:rPr>
                <w:rFonts w:cstheme="minorHAnsi"/>
              </w:rPr>
              <w:t>7π/6</w:t>
            </w:r>
            <w:r w:rsidR="00891463">
              <w:rPr>
                <w:rFonts w:cstheme="minorHAnsi"/>
              </w:rPr>
              <w:t>(210)</w:t>
            </w:r>
            <w:r>
              <w:t>:</w:t>
            </w:r>
            <w:r>
              <w:rPr>
                <w:rFonts w:cstheme="minorHAnsi"/>
              </w:rPr>
              <w:t>-π</w:t>
            </w:r>
            <w:r>
              <w:t>/4</w:t>
            </w:r>
            <w:r w:rsidR="00891463">
              <w:t>(45)</w:t>
            </w:r>
            <w:r>
              <w:t>:</w:t>
            </w:r>
            <w:r w:rsidR="00891463">
              <w:t>5</w:t>
            </w:r>
            <w:r>
              <w:rPr>
                <w:rFonts w:cstheme="minorHAnsi"/>
              </w:rPr>
              <w:t>π/36</w:t>
            </w:r>
            <w:r w:rsidR="00891463">
              <w:rPr>
                <w:rFonts w:cstheme="minorHAnsi"/>
              </w:rPr>
              <w:t>(25)</w:t>
            </w:r>
          </w:p>
        </w:tc>
        <w:tc>
          <w:tcPr>
            <w:tcW w:w="1984" w:type="dxa"/>
          </w:tcPr>
          <w:p w14:paraId="671B96C6" w14:textId="7DC88400" w:rsidR="006B77AB" w:rsidRDefault="006B77AB" w:rsidP="006B77AB">
            <w:pPr>
              <w:jc w:val="center"/>
            </w:pPr>
            <w:r>
              <w:rPr>
                <w:rFonts w:cstheme="minorHAnsi"/>
              </w:rPr>
              <w:t>7π/6</w:t>
            </w:r>
            <w:r>
              <w:t xml:space="preserve"> :</w:t>
            </w:r>
            <w:r>
              <w:rPr>
                <w:rFonts w:cstheme="minorHAnsi"/>
              </w:rPr>
              <w:t xml:space="preserve"> -π</w:t>
            </w:r>
            <w:r>
              <w:t>/4 : 23</w:t>
            </w:r>
            <w:r>
              <w:rPr>
                <w:rFonts w:cstheme="minorHAnsi"/>
              </w:rPr>
              <w:t>π/36 : π</w:t>
            </w:r>
          </w:p>
        </w:tc>
        <w:tc>
          <w:tcPr>
            <w:tcW w:w="2410" w:type="dxa"/>
          </w:tcPr>
          <w:p w14:paraId="28740A10" w14:textId="17C9B25E" w:rsidR="006B77AB" w:rsidRDefault="006B77AB" w:rsidP="006B77AB">
            <w:pPr>
              <w:jc w:val="center"/>
            </w:pPr>
            <w:r>
              <w:t>210 : 45 : 115: 180</w:t>
            </w:r>
          </w:p>
        </w:tc>
      </w:tr>
      <w:tr w:rsidR="00891463" w14:paraId="6F573BCD" w14:textId="77777777" w:rsidTr="00891463">
        <w:tc>
          <w:tcPr>
            <w:tcW w:w="1087" w:type="dxa"/>
          </w:tcPr>
          <w:p w14:paraId="365F8376" w14:textId="59C7C9C5" w:rsidR="006B77AB" w:rsidRDefault="006B77AB" w:rsidP="006B77AB">
            <w:pPr>
              <w:jc w:val="center"/>
            </w:pPr>
            <w:r>
              <w:t>8</w:t>
            </w:r>
          </w:p>
        </w:tc>
        <w:tc>
          <w:tcPr>
            <w:tcW w:w="3728" w:type="dxa"/>
          </w:tcPr>
          <w:p w14:paraId="21C781FA" w14:textId="1534B5C1" w:rsidR="006B77AB" w:rsidRDefault="006B77AB" w:rsidP="006B77AB">
            <w:pPr>
              <w:jc w:val="center"/>
            </w:pPr>
            <w:r>
              <w:t>4</w:t>
            </w:r>
            <w:r>
              <w:rPr>
                <w:rFonts w:cstheme="minorHAnsi"/>
              </w:rPr>
              <w:t>π/3</w:t>
            </w:r>
            <w:r w:rsidR="00891463">
              <w:rPr>
                <w:rFonts w:cstheme="minorHAnsi"/>
              </w:rPr>
              <w:t>(240)</w:t>
            </w:r>
            <w:r>
              <w:t>:</w:t>
            </w:r>
            <w:r>
              <w:rPr>
                <w:rFonts w:cstheme="minorHAnsi"/>
              </w:rPr>
              <w:t>π</w:t>
            </w:r>
            <w:r>
              <w:t>/12</w:t>
            </w:r>
            <w:r w:rsidR="00891463">
              <w:t>(15)</w:t>
            </w:r>
            <w:r>
              <w:t>:</w:t>
            </w:r>
            <w:r>
              <w:rPr>
                <w:rFonts w:cstheme="minorHAnsi"/>
              </w:rPr>
              <w:t>π/12</w:t>
            </w:r>
            <w:r w:rsidR="00891463">
              <w:rPr>
                <w:rFonts w:cstheme="minorHAnsi"/>
              </w:rPr>
              <w:t>(15)</w:t>
            </w:r>
          </w:p>
        </w:tc>
        <w:tc>
          <w:tcPr>
            <w:tcW w:w="1984" w:type="dxa"/>
          </w:tcPr>
          <w:p w14:paraId="0943051C" w14:textId="2302140A" w:rsidR="006B77AB" w:rsidRDefault="006B77AB" w:rsidP="006B77AB">
            <w:pPr>
              <w:jc w:val="center"/>
            </w:pPr>
            <w:r>
              <w:t>4</w:t>
            </w:r>
            <w:r>
              <w:rPr>
                <w:rFonts w:cstheme="minorHAnsi"/>
              </w:rPr>
              <w:t>π/3</w:t>
            </w:r>
            <w:r>
              <w:t xml:space="preserve"> :</w:t>
            </w:r>
            <w:r>
              <w:rPr>
                <w:rFonts w:cstheme="minorHAnsi"/>
              </w:rPr>
              <w:t xml:space="preserve"> π</w:t>
            </w:r>
            <w:r>
              <w:t>/12 : 5</w:t>
            </w:r>
            <w:r>
              <w:rPr>
                <w:rFonts w:cstheme="minorHAnsi"/>
              </w:rPr>
              <w:t>π/12 : π</w:t>
            </w:r>
          </w:p>
        </w:tc>
        <w:tc>
          <w:tcPr>
            <w:tcW w:w="2410" w:type="dxa"/>
          </w:tcPr>
          <w:p w14:paraId="6B27C256" w14:textId="009E0A4F" w:rsidR="006B77AB" w:rsidRDefault="006B77AB" w:rsidP="006B77AB">
            <w:pPr>
              <w:jc w:val="center"/>
            </w:pPr>
            <w:r>
              <w:t>240 : 15 : 75 : 180</w:t>
            </w:r>
          </w:p>
        </w:tc>
      </w:tr>
      <w:tr w:rsidR="00891463" w14:paraId="41DC7F5A" w14:textId="77777777" w:rsidTr="00891463">
        <w:tc>
          <w:tcPr>
            <w:tcW w:w="1087" w:type="dxa"/>
          </w:tcPr>
          <w:p w14:paraId="2643A1B5" w14:textId="60947E67" w:rsidR="006B77AB" w:rsidRDefault="006B77AB" w:rsidP="006B77AB">
            <w:pPr>
              <w:jc w:val="center"/>
            </w:pPr>
            <w:r>
              <w:t>9</w:t>
            </w:r>
          </w:p>
        </w:tc>
        <w:tc>
          <w:tcPr>
            <w:tcW w:w="3728" w:type="dxa"/>
          </w:tcPr>
          <w:p w14:paraId="7E26B800" w14:textId="00C05B32" w:rsidR="006B77AB" w:rsidRDefault="006B77AB" w:rsidP="006B77AB">
            <w:pPr>
              <w:jc w:val="center"/>
            </w:pPr>
            <w:r>
              <w:t>3</w:t>
            </w:r>
            <w:r>
              <w:rPr>
                <w:rFonts w:cstheme="minorHAnsi"/>
              </w:rPr>
              <w:t>π/2</w:t>
            </w:r>
            <w:r w:rsidR="00891463">
              <w:rPr>
                <w:rFonts w:cstheme="minorHAnsi"/>
              </w:rPr>
              <w:t>(270)</w:t>
            </w:r>
            <w:r>
              <w:t>:</w:t>
            </w:r>
            <w:r>
              <w:rPr>
                <w:rFonts w:cstheme="minorHAnsi"/>
              </w:rPr>
              <w:t>π</w:t>
            </w:r>
            <w:r>
              <w:t>/9</w:t>
            </w:r>
            <w:r w:rsidR="00891463">
              <w:t>(20)</w:t>
            </w:r>
            <w:r>
              <w:t>:</w:t>
            </w:r>
            <w:r w:rsidR="00891463">
              <w:t>-</w:t>
            </w:r>
            <w:r>
              <w:rPr>
                <w:rFonts w:cstheme="minorHAnsi"/>
              </w:rPr>
              <w:t>π/</w:t>
            </w:r>
            <w:r w:rsidR="00891463">
              <w:rPr>
                <w:rFonts w:cstheme="minorHAnsi"/>
              </w:rPr>
              <w:t>3(-60)</w:t>
            </w:r>
          </w:p>
        </w:tc>
        <w:tc>
          <w:tcPr>
            <w:tcW w:w="1984" w:type="dxa"/>
          </w:tcPr>
          <w:p w14:paraId="0B9F697C" w14:textId="7DD20C17" w:rsidR="006B77AB" w:rsidRDefault="006B77AB" w:rsidP="006B77AB">
            <w:pPr>
              <w:jc w:val="center"/>
            </w:pPr>
            <w:r>
              <w:t>3</w:t>
            </w:r>
            <w:r>
              <w:rPr>
                <w:rFonts w:cstheme="minorHAnsi"/>
              </w:rPr>
              <w:t>π/2</w:t>
            </w:r>
            <w:r>
              <w:t xml:space="preserve"> :</w:t>
            </w:r>
            <w:r>
              <w:rPr>
                <w:rFonts w:cstheme="minorHAnsi"/>
              </w:rPr>
              <w:t xml:space="preserve"> π</w:t>
            </w:r>
            <w:r>
              <w:t xml:space="preserve">/9 : </w:t>
            </w:r>
            <w:r>
              <w:rPr>
                <w:rFonts w:cstheme="minorHAnsi"/>
              </w:rPr>
              <w:t>π/6 : π</w:t>
            </w:r>
          </w:p>
        </w:tc>
        <w:tc>
          <w:tcPr>
            <w:tcW w:w="2410" w:type="dxa"/>
          </w:tcPr>
          <w:p w14:paraId="7D9E6D85" w14:textId="430E793C" w:rsidR="006B77AB" w:rsidRDefault="006B77AB" w:rsidP="006B77AB">
            <w:pPr>
              <w:jc w:val="center"/>
            </w:pPr>
            <w:r>
              <w:t>270 : 20 : 30 : 180</w:t>
            </w:r>
          </w:p>
        </w:tc>
      </w:tr>
      <w:tr w:rsidR="00891463" w14:paraId="492922D8" w14:textId="77777777" w:rsidTr="00891463">
        <w:tc>
          <w:tcPr>
            <w:tcW w:w="1087" w:type="dxa"/>
          </w:tcPr>
          <w:p w14:paraId="65284911" w14:textId="2381B298" w:rsidR="006B77AB" w:rsidRDefault="006B77AB" w:rsidP="006B77AB">
            <w:pPr>
              <w:jc w:val="center"/>
            </w:pPr>
            <w:r>
              <w:t>10</w:t>
            </w:r>
          </w:p>
        </w:tc>
        <w:tc>
          <w:tcPr>
            <w:tcW w:w="3728" w:type="dxa"/>
          </w:tcPr>
          <w:p w14:paraId="47B88CE1" w14:textId="0626EA03" w:rsidR="006B77AB" w:rsidRDefault="006B77AB" w:rsidP="006B77AB">
            <w:pPr>
              <w:jc w:val="center"/>
            </w:pPr>
            <w:r>
              <w:t>5</w:t>
            </w:r>
            <w:r>
              <w:rPr>
                <w:rFonts w:cstheme="minorHAnsi"/>
              </w:rPr>
              <w:t>π/3</w:t>
            </w:r>
            <w:r w:rsidR="00891463">
              <w:rPr>
                <w:rFonts w:cstheme="minorHAnsi"/>
              </w:rPr>
              <w:t>(300)</w:t>
            </w:r>
            <w:r>
              <w:t>:</w:t>
            </w:r>
            <w:r>
              <w:rPr>
                <w:rFonts w:cstheme="minorHAnsi"/>
              </w:rPr>
              <w:t>-π</w:t>
            </w:r>
            <w:r>
              <w:t>/9</w:t>
            </w:r>
            <w:r w:rsidR="00891463">
              <w:t>(-20)</w:t>
            </w:r>
            <w:r>
              <w:t>:</w:t>
            </w:r>
            <w:r>
              <w:rPr>
                <w:rFonts w:cstheme="minorHAnsi"/>
              </w:rPr>
              <w:t>π/</w:t>
            </w:r>
            <w:r w:rsidR="00891463">
              <w:rPr>
                <w:rFonts w:cstheme="minorHAnsi"/>
              </w:rPr>
              <w:t>6(30)</w:t>
            </w:r>
          </w:p>
        </w:tc>
        <w:tc>
          <w:tcPr>
            <w:tcW w:w="1984" w:type="dxa"/>
          </w:tcPr>
          <w:p w14:paraId="55880949" w14:textId="2E6DDCB3" w:rsidR="006B77AB" w:rsidRDefault="006B77AB" w:rsidP="006B77AB">
            <w:pPr>
              <w:jc w:val="center"/>
            </w:pPr>
            <w:r>
              <w:t>5</w:t>
            </w:r>
            <w:r>
              <w:rPr>
                <w:rFonts w:cstheme="minorHAnsi"/>
              </w:rPr>
              <w:t>π/3</w:t>
            </w:r>
            <w:r>
              <w:t xml:space="preserve"> :</w:t>
            </w:r>
            <w:r>
              <w:rPr>
                <w:rFonts w:cstheme="minorHAnsi"/>
              </w:rPr>
              <w:t xml:space="preserve"> -π</w:t>
            </w:r>
            <w:r>
              <w:t>/9 : 2</w:t>
            </w:r>
            <w:r>
              <w:rPr>
                <w:rFonts w:cstheme="minorHAnsi"/>
              </w:rPr>
              <w:t>π/3 : π</w:t>
            </w:r>
          </w:p>
        </w:tc>
        <w:tc>
          <w:tcPr>
            <w:tcW w:w="2410" w:type="dxa"/>
          </w:tcPr>
          <w:p w14:paraId="5ED915E0" w14:textId="4A2A8498" w:rsidR="006B77AB" w:rsidRDefault="006B77AB" w:rsidP="006B77AB">
            <w:pPr>
              <w:jc w:val="center"/>
            </w:pPr>
            <w:r>
              <w:t>300 : -20 : 120 : 180</w:t>
            </w:r>
          </w:p>
        </w:tc>
      </w:tr>
      <w:tr w:rsidR="00891463" w14:paraId="38DFF1F6" w14:textId="77777777" w:rsidTr="00891463">
        <w:tc>
          <w:tcPr>
            <w:tcW w:w="1087" w:type="dxa"/>
          </w:tcPr>
          <w:p w14:paraId="6A5995AA" w14:textId="2AE40CA6" w:rsidR="006B77AB" w:rsidRDefault="006B77AB" w:rsidP="006B77AB">
            <w:pPr>
              <w:jc w:val="center"/>
            </w:pPr>
            <w:r>
              <w:t>11</w:t>
            </w:r>
          </w:p>
        </w:tc>
        <w:tc>
          <w:tcPr>
            <w:tcW w:w="3728" w:type="dxa"/>
          </w:tcPr>
          <w:p w14:paraId="66404AAC" w14:textId="5EB575E2" w:rsidR="006B77AB" w:rsidRDefault="006B77AB" w:rsidP="006B77AB">
            <w:pPr>
              <w:jc w:val="center"/>
              <w:rPr>
                <w:rFonts w:cstheme="minorHAnsi"/>
              </w:rPr>
            </w:pPr>
            <w:r>
              <w:rPr>
                <w:rFonts w:cstheme="minorHAnsi"/>
              </w:rPr>
              <w:t>11π/6</w:t>
            </w:r>
            <w:r w:rsidR="00891463">
              <w:rPr>
                <w:rFonts w:cstheme="minorHAnsi"/>
              </w:rPr>
              <w:t>(330)</w:t>
            </w:r>
            <w:r>
              <w:t>:</w:t>
            </w:r>
            <w:r>
              <w:rPr>
                <w:rFonts w:cstheme="minorHAnsi"/>
              </w:rPr>
              <w:t>π</w:t>
            </w:r>
            <w:r>
              <w:t>/4</w:t>
            </w:r>
            <w:r w:rsidR="00891463">
              <w:t>(45)</w:t>
            </w:r>
            <w:r>
              <w:t>:</w:t>
            </w:r>
            <w:r w:rsidR="00891463">
              <w:t>-</w:t>
            </w:r>
            <w:r>
              <w:rPr>
                <w:rFonts w:cstheme="minorHAnsi"/>
              </w:rPr>
              <w:t>π/</w:t>
            </w:r>
            <w:r w:rsidR="00891463">
              <w:rPr>
                <w:rFonts w:cstheme="minorHAnsi"/>
              </w:rPr>
              <w:t>6(-30)</w:t>
            </w:r>
          </w:p>
        </w:tc>
        <w:tc>
          <w:tcPr>
            <w:tcW w:w="1984" w:type="dxa"/>
          </w:tcPr>
          <w:p w14:paraId="09CF9844" w14:textId="0E016304" w:rsidR="006B77AB" w:rsidRDefault="006B77AB" w:rsidP="006B77AB">
            <w:pPr>
              <w:jc w:val="center"/>
            </w:pPr>
            <w:r>
              <w:rPr>
                <w:rFonts w:cstheme="minorHAnsi"/>
              </w:rPr>
              <w:t>11π/6</w:t>
            </w:r>
            <w:r>
              <w:t xml:space="preserve"> :</w:t>
            </w:r>
            <w:r>
              <w:rPr>
                <w:rFonts w:cstheme="minorHAnsi"/>
              </w:rPr>
              <w:t xml:space="preserve"> π</w:t>
            </w:r>
            <w:r>
              <w:t xml:space="preserve">/4 : </w:t>
            </w:r>
            <w:r>
              <w:rPr>
                <w:rFonts w:cstheme="minorHAnsi"/>
              </w:rPr>
              <w:t>π/3 : π</w:t>
            </w:r>
          </w:p>
        </w:tc>
        <w:tc>
          <w:tcPr>
            <w:tcW w:w="2410" w:type="dxa"/>
          </w:tcPr>
          <w:p w14:paraId="7C1125B1" w14:textId="02522B2F" w:rsidR="006B77AB" w:rsidRDefault="006B77AB" w:rsidP="006B77AB">
            <w:pPr>
              <w:jc w:val="center"/>
            </w:pPr>
            <w:r>
              <w:t>330 : 45 : 60 : 180</w:t>
            </w:r>
          </w:p>
        </w:tc>
      </w:tr>
    </w:tbl>
    <w:bookmarkEnd w:id="98"/>
    <w:p w14:paraId="392A3A22" w14:textId="4EF407EF" w:rsidR="00E72029" w:rsidRDefault="00056E04" w:rsidP="00806D15">
      <w:pPr>
        <w:pStyle w:val="Caption"/>
      </w:pPr>
      <w:r>
        <w:t xml:space="preserve">Conversion </w:t>
      </w:r>
      <w:r w:rsidR="00E72029">
        <w:t xml:space="preserve">of the IMU data into Euler angles is undertaken by three different main processes. These are a Madgwick Filter, a Kalman filter and </w:t>
      </w:r>
      <w:r w:rsidR="00997F20">
        <w:t>, where specified in the experiments table (Table 3.6), at least one</w:t>
      </w:r>
      <w:r w:rsidR="00E72029">
        <w:t xml:space="preserve"> neural network</w:t>
      </w:r>
      <w:r w:rsidR="00997F20">
        <w:t xml:space="preserve"> model</w:t>
      </w:r>
      <w:r w:rsidR="00E72029">
        <w:t xml:space="preserve">. For each process, a single </w:t>
      </w:r>
      <w:r w:rsidR="00DB7715">
        <w:t>central</w:t>
      </w:r>
      <w:r w:rsidR="00E72029">
        <w:t xml:space="preserve"> IMU is evaluated and then</w:t>
      </w:r>
      <w:r w:rsidR="00997F20">
        <w:t xml:space="preserve">, where specified in the experiments table (Table 3.6), </w:t>
      </w:r>
      <w:r w:rsidR="00E72029">
        <w:t xml:space="preserve">the front </w:t>
      </w:r>
      <w:r w:rsidR="00325942">
        <w:t>three IMUs</w:t>
      </w:r>
      <w:r w:rsidR="00E72029">
        <w:t xml:space="preserve"> and then all IMUs. </w:t>
      </w:r>
      <w:r>
        <w:t>A l</w:t>
      </w:r>
      <w:r w:rsidR="00E72029">
        <w:t>ater experiment investigate</w:t>
      </w:r>
      <w:r>
        <w:t>s</w:t>
      </w:r>
      <w:r w:rsidR="00E72029">
        <w:t xml:space="preserve"> the use of magnetometer</w:t>
      </w:r>
      <w:r>
        <w:t xml:space="preserve"> data.</w:t>
      </w:r>
    </w:p>
    <w:p w14:paraId="0692E144" w14:textId="1C26B96A" w:rsidR="00CE1EF3" w:rsidRDefault="00CE1EF3" w:rsidP="00806D15">
      <w:pPr>
        <w:pStyle w:val="Caption"/>
      </w:pPr>
      <w:r>
        <w:t>MATLAB</w:t>
      </w:r>
      <w:r w:rsidRPr="00280F56">
        <w:t xml:space="preserve"> 2023a </w:t>
      </w:r>
      <w:r>
        <w:t xml:space="preserve">is used </w:t>
      </w:r>
      <w:r w:rsidRPr="00280F56">
        <w:t xml:space="preserve">for data </w:t>
      </w:r>
      <w:r>
        <w:t xml:space="preserve">processing and </w:t>
      </w:r>
      <w:r w:rsidRPr="00280F56">
        <w:t>analy</w:t>
      </w:r>
      <w:r>
        <w:t>s</w:t>
      </w:r>
      <w:r w:rsidRPr="00280F56">
        <w:t>is</w:t>
      </w:r>
      <w:r>
        <w:t>, using a MATLAB implementation of the Madgwick filter provided by the author of the filter, an internal MATLAB implementation of a Kalman filter and internal MATLAB-based neural network model</w:t>
      </w:r>
      <w:r w:rsidR="00997F20">
        <w:t>s</w:t>
      </w:r>
      <w:r>
        <w:t>.</w:t>
      </w:r>
      <w:r w:rsidR="00C7702E">
        <w:t xml:space="preserve"> Defaults are used for all filters unless these produced noticably incorrect results, wherepon the adjustments are noted.</w:t>
      </w:r>
    </w:p>
    <w:p w14:paraId="0F2E92CE" w14:textId="002501E7" w:rsidR="001567EE" w:rsidRDefault="008F3997" w:rsidP="00A84952">
      <w:pPr>
        <w:pStyle w:val="BodyText"/>
      </w:pPr>
      <w:r>
        <w:t xml:space="preserve">The Madgwick filter implementation </w:t>
      </w:r>
      <w:r w:rsidR="005372B1">
        <w:t xml:space="preserve">for MATLAB is supplied by the author </w:t>
      </w:r>
      <w:r w:rsidR="005372B1">
        <w:fldChar w:fldCharType="begin" w:fldLock="1"/>
      </w:r>
      <w:r w:rsidR="0098196E">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5372B1">
        <w:fldChar w:fldCharType="separate"/>
      </w:r>
      <w:r w:rsidR="005372B1" w:rsidRPr="005372B1">
        <w:rPr>
          <w:noProof/>
        </w:rPr>
        <w:t>(Madgwick, 2009)</w:t>
      </w:r>
      <w:r w:rsidR="005372B1">
        <w:fldChar w:fldCharType="end"/>
      </w:r>
      <w:r w:rsidR="005372B1">
        <w:t xml:space="preserve"> and </w:t>
      </w:r>
      <w:r>
        <w:t xml:space="preserve">has two internal procedures. The first, UpdateIMU, </w:t>
      </w:r>
      <w:proofErr w:type="gramStart"/>
      <w:r>
        <w:t>is used</w:t>
      </w:r>
      <w:proofErr w:type="gramEnd"/>
      <w:r>
        <w:t xml:space="preserve"> for accelerometer and gyroscope data only, and the second, Update, also adds support for magnetometer data.</w:t>
      </w:r>
      <w:r w:rsidR="005372B1">
        <w:t xml:space="preserve"> M</w:t>
      </w:r>
      <w:r w:rsidR="00B11AB5">
        <w:t>ATLAB</w:t>
      </w:r>
      <w:r w:rsidR="005372B1">
        <w:t xml:space="preserve"> wrapper scripts </w:t>
      </w:r>
      <w:proofErr w:type="gramStart"/>
      <w:r w:rsidR="005372B1">
        <w:t>were created</w:t>
      </w:r>
      <w:proofErr w:type="gramEnd"/>
      <w:r w:rsidR="005372B1">
        <w:t xml:space="preserve"> to call these functions</w:t>
      </w:r>
      <w:r w:rsidR="00997F20">
        <w:t xml:space="preserve"> (madgwickfilter and madgwickmagfilter, respectively, found in github)</w:t>
      </w:r>
      <w:r w:rsidR="005372B1">
        <w:t>.</w:t>
      </w:r>
      <w:r w:rsidR="005372B1">
        <w:br/>
      </w:r>
      <w:r w:rsidR="005372B1">
        <w:br/>
        <w:t>The Kalman filter</w:t>
      </w:r>
      <w:r w:rsidR="001567EE">
        <w:t>s</w:t>
      </w:r>
      <w:r w:rsidR="005372B1">
        <w:t xml:space="preserve"> </w:t>
      </w:r>
      <w:r w:rsidR="001567EE">
        <w:t xml:space="preserve">utilised are provided by MATLAB and use an indirect Kalman filter approach. The first, imufilter, accepts gyrometer and accelerometer data, and the second, ahrsfilter, utilises gyroscope, </w:t>
      </w:r>
      <w:r w:rsidR="00B11AB5">
        <w:t>accelerometer,</w:t>
      </w:r>
      <w:r w:rsidR="001567EE">
        <w:t xml:space="preserve"> and magnetometer data to produce the resultant Euler angles.</w:t>
      </w:r>
      <w:r w:rsidR="00997F20">
        <w:t xml:space="preserve"> MATLAB wrapper scripts were created to call these functions (kalmanfilter and kalmanmagfilter, respectively, found in github).</w:t>
      </w:r>
      <w:r w:rsidR="00997F20">
        <w:br/>
      </w:r>
      <w:r w:rsidR="00997F20">
        <w:br/>
        <w:t>Neural network models evaluated are a multilayer Perception (MLP) neural network, a</w:t>
      </w:r>
      <w:r w:rsidR="00C205C0">
        <w:t xml:space="preserve"> nonlinear autoregressive exogenous (</w:t>
      </w:r>
      <w:r w:rsidR="00997F20">
        <w:t>NARX</w:t>
      </w:r>
      <w:r w:rsidR="00C205C0">
        <w:t>)</w:t>
      </w:r>
      <w:r w:rsidR="00997F20">
        <w:t xml:space="preserve"> neural network and a Radial Basis Function (RBF) neutral network</w:t>
      </w:r>
      <w:r w:rsidR="00C205C0">
        <w:t xml:space="preserve"> </w:t>
      </w:r>
      <w:r w:rsidR="00C205C0">
        <w:lastRenderedPageBreak/>
        <w:t xml:space="preserve">as these have previously been used to perform IMU Euler calculations </w:t>
      </w:r>
      <w:r w:rsidR="009C0AEC">
        <w:fldChar w:fldCharType="begin" w:fldLock="1"/>
      </w:r>
      <w:r w:rsidR="00BA0CF8">
        <w:instrText>ADDIN CSL_CITATION {"citationItems":[{"id":"ITEM-1","itemData":{"DOI":"10.1016/j.compag.2011.12.008","ISSN":"01681699","abstract":"Animal welfare is an issue of great importance in modern food production systems. Because animal behavior provides reliable information about animal health and welfare, recent research has aimed at designing monitoring systems capable of measuring behavioral parameters and transforming them into their corresponding behavioral modes. However, network unreliability and high-energy consumption have limited the applicability of those systems. In this study, a 2.4-GHz ZigBee-based mobile ad hoc wireless sensor network (MANET) that is able to overcome those problems is presented. The designed MANET showed high communication reliability, low energy consumption and low packet loss rate (14.8%) due to the deployment of modern communication protocols (e.g. multi-hop communication and handshaking protocol). The measured behavioral parameters were transformed into the corresponding behavioral modes using a multilayer perceptron (MLP)-based artificial neural network (ANN). The best performance of the ANN in terms of the mean squared error (MSE) and the convergence speed was achieved when it was initialized and trained using the Nguyen-Widrow and Levenberg-Marquardt back-propagation algorithms, respectively. The success rate of behavior classification into five classes (i.e. grazing, lying down, walking, standing and others) was 76.2% (σ mean=1.06) on average. The results of this study showed an important improvement regarding the performance of the designed MANET and behavior classification compared to the results of other similar studies. © 2011 Elsevier B.V.","author":[{"dropping-particle":"","family":"Nadimi","given":"E. S.","non-dropping-particle":"","parse-names":false,"suffix":""},{"dropping-particle":"","family":"Jørgensen","given":"R. N.","non-dropping-particle":"","parse-names":false,"suffix":""},{"dropping-particle":"","family":"Blanes-Vidal","given":"V.","non-dropping-particle":"","parse-names":false,"suffix":""},{"dropping-particle":"","family":"Christensen","given":"S.","non-dropping-particle":"","parse-names":false,"suffix":""}],"container-title":"Computers and Electronics in Agriculture","id":"ITEM-1","issued":{"date-parts":[["2012","3","1"]]},"page":"44-54","publisher":"Elsevier","title":"Monitoring and classifying animal behavior using ZigBee-based mobile ad hoc wireless sensor networks and artificial neural networks","type":"article-journal","volume":"82"},"uris":["http://www.mendeley.com/documents/?uuid=e6481b98-ba57-340d-bf47-aad778daba76"]},{"id":"ITEM-2","itemData":{"DOI":"10.3390/S21134535","ISSN":"1424-8220","PMID":"34283080","abstract":"The application of artificial intelligence techniques to wearable sensor data may facilitate accurate analysis outside of controlled laboratory settings—the holy grail for gait clinicians and sports scientists looking to bridge the lab to field divide. Using these techniques, parameters that are difficult to directly measure in-the-wild, may be predicted using surrogate lower resolution inputs. One example is the prediction of joint kinematics and kinetics based on inputs from inertial measurement unit (IMU) sensors. Despite increased research, there is a paucity of information examining the most suitable artificial neural network (ANN) for predicting gait kinematics and kinetics from IMUs. This paper compares the performance of three commonly employed ANNs used to predict gait kinematics and kinetics: multilayer perceptron (MLP); long short-term memory (LSTM); and convolutional neural networks (CNN). Overall high correlations between ground truth and predicted kinematic and kinetic data were found across all investigated ANNs. However, the optimal ANN should be based on the prediction task and the intended use-case application. For the prediction of joint angles, CNNs appear favourable, however these ANNs do not show an advantage over an MLP network for the prediction of joint moments. If real-time joint angle and joint moment prediction is desirable an LSTM network should be utilised.","author":[{"dropping-particle":"","family":"Mundt","given":"Marion","non-dropping-particle":"","parse-names":false,"suffix":""},{"dropping-particle":"","family":"Johnson","given":"William R.","non-dropping-particle":"","parse-names":false,"suffix":""},{"dropping-particle":"","family":"Potthast","given":"Wolfgang","non-dropping-particle":"","parse-names":false,"suffix":""},{"dropping-particle":"","family":"Markert","given":"Bernd","non-dropping-particle":"","parse-names":false,"suffix":""},{"dropping-particle":"","family":"Mian","given":"Ajmal","non-dropping-particle":"","parse-names":false,"suffix":""},{"dropping-particle":"","family":"Alderson","given":"Jacqueline","non-dropping-particle":"","parse-names":false,"suffix":""}],"container-title":"Sensors 2021, Vol. 21, Page 4535","id":"ITEM-2","issue":"13","issued":{"date-parts":[["2021","7","1"]]},"page":"4535","publisher":"Multidisciplinary Digital Publishing Institute","title":"A Comparison of Three Neural Network Approaches for Estimating Joint Angles and Moments from Inertial Measurement Units","type":"article-journal","volume":"21"},"uris":["http://www.mendeley.com/documents/?uuid=16b12dbe-f458-36ca-8655-fc77026a17e4"]},{"id":"ITEM-3","itemData":{"DOI":"10.1109/ICMICA48462.2020.9242732","ISBN":"9781728130699","abstract":"Global Positioning System(GPS) is a prominent way to track a person or a vehicle in the outdoor scenarios. In indoor, underground and urban canyons there is no Line-Of- Sight communication due to signal blockage, which results into weak or completely lost GPS signals. Such areas are classified as GPS-denied areas. Tracking becomes challenging in such areas. In this paper, a method is proposed in which tracking is done using IMU (Inertial Measurement Unit) sensor data, and NARX, a type of RNN, is used for prediction of the current location in GPS-denied areas. The GPS coordinates just before entering the GPS denied area and the features extracted from the IMU data are given as inputs to the NARX and the current GPS coordinates are predicted.","author":[{"dropping-particle":"","family":"Aparna","given":"Ravula","non-dropping-particle":"","parse-names":false,"suffix":""},{"dropping-particle":"","family":"Ruchitha","given":"H. T.Sai","non-dropping-particle":"","parse-names":false,"suffix":""},{"dropping-particle":"","family":"Pranavi","given":"Nanawath","non-dropping-particle":"","parse-names":false,"suffix":""},{"dropping-particle":"","family":"Keskar","given":"Avinash G.","non-dropping-particle":"","parse-names":false,"suffix":""}],"container-title":"2020 1st IEEE International Conference on Measurement, Instrumentation, Control and Automation, ICMICA 2020","id":"ITEM-3","issued":{"date-parts":[["2020","6","24"]]},"publisher":"Institute of Electrical and Electronics Engineers Inc.","title":"IMU based Tracking of a Person using Nonlinear Autoregressive Exogenous(NARX) Algorithm in GPS-denied Areas","type":"article-journal"},"uris":["http://www.mendeley.com/documents/?uuid=9f9f8379-0979-3a5c-ba2e-d977a425cd68"]},{"id":"ITEM-4","itemData":{"abstract":"Evaluation and forecasting of groundwater levels through time series model (s) helps for the sustainable development of groundwater resources. The focus of the present study is on the application of Radial Basis Function (RBF) and Non Linear auto-regressive with exogenous variable (NARX) data driven models to forecast groundwater level for multiple input scenario's and also multiple lead time. Weekly time series groundwater level data has been used as input and the models are developed to forecast one, two, three, four, five and sixth week ahead. Root mean square error (RMSE) and correlation coefficient (Cc) are used for evaluating the accuracy of the models. Based on the comparison of results, it was found that the RBF models are superior to the NARX models in forecasting groundwater level considering RMSE and Cc. The obtained result indicates that the RBF has high performance and consistent upto fourth week lead time and decaying performance for NARX models. Hence, RBF and NARX have the potential in forecasting groundwater level efficiently for multi step lead time.","author":[{"dropping-particle":"","family":"Sreenivasulu","given":"D.","non-dropping-particle":"","parse-names":false,"suffix":""},{"dropping-particle":"","family":"Deka","given":"P.C.","non-dropping-particle":"","parse-names":false,"suffix":""}],"container-title":"International journal of Earth Sciences and Engineering","id":"ITEM-4","issued":{"date-parts":[["2011"]]},"page":"743-756","title":"A comparative study on RBF and NARX based methods for forecasting of groundwater level","type":"article-journal","volume":"4"},"uris":["http://www.mendeley.com/documents/?uuid=81382e88-c1ff-344e-a602-1db079e75f6c"]},{"id":"ITEM-5","itemData":{"DOI":"10.1109/ICYCS.2008.163","ISBN":"9780769533988","abstract":"Landslide is a kind of genetic type of slope and has the same characteristics with slope. The major external motivation factor of landslide displacement is groundwater and it is under the control of remedial measures at the same time after its remediation. Chaotic time series of landslide displacement and its influential factors could reflect the history of landslide displacement of dynamic system, the displacement could be predicted by reconstructing landslide displacement of dynamic system according to the observation of multivariate time series and adopting RBF neural network to reflect relationship between variables. Comparative analysis of the results from the forecast show that: multivariable time series model can predict landslide displacement effectively, and the forecast accuracy is higher than the accuracy of a single variable time series model; multivariable time series model is of clearer sense of the physical mechanics and reflects the real evolution of deformation characteristics more effective. © 2008 IEEE.","author":[{"dropping-particle":"","family":"Zeng","given":"Yao","non-dropping-particle":"","parse-names":false,"suffix":""},{"dropping-particle":"","family":"Yan","given":"Echuan","non-dropping-particle":"","parse-names":false,"suffix":""},{"dropping-particle":"","family":"Li","given":"Chunfeng","non-dropping-particle":"","parse-names":false,"suffix":""},{"dropping-particle":"","family":"Li","given":"Ying","non-dropping-particle":"","parse-names":false,"suffix":""}],"container-title":"Proceedings of the 9th International Conference for Young Computer Scientists, ICYCS 2008","id":"ITEM-5","issued":{"date-parts":[["2008"]]},"page":"2707-2712","title":"Application of multivariable time series based on RBF neural network in prediction of landslide displacement","type":"article-journal"},"uris":["http://www.mendeley.com/documents/?uuid=eb73c1e3-eb41-3926-9924-33bd82131da9"]},{"id":"ITEM-6","itemData":{"DOI":"10.1117/12.235903","ISSN":"0277-786X","author":[{"dropping-particle":"","family":"Russell","given":"Gary","non-dropping-particle":"","parse-names":false,"suffix":""},{"dropping-particle":"V.","family":"Fausett","given":"Laurene","non-dropping-particle":"","parse-names":false,"suffix":""}],"container-title":"Proceedings of SPIE","id":"ITEM-6","issue":"1","issued":{"date-parts":[["1996","3","22"]]},"page":"61-72","publisher":"SPIE","title":"Comparison of function approximation with sigmoid and radial basis function networks","type":"article-journal","volume":"2760"},"uris":["http://www.mendeley.com/documents/?uuid=0ce042bf-b458-38b4-9a48-b6762c12eebf"]}],"mendeley":{"formattedCitation":"(Aparna et al., 2020; Mundt et al., 2021; Nadimi et al., 2012; Russell &amp; Fausett, 1996; Sreenivasulu &amp; Deka, 2011; Zeng et al., 2008)","plainTextFormattedCitation":"(Aparna et al., 2020; Mundt et al., 2021; Nadimi et al., 2012; Russell &amp; Fausett, 1996; Sreenivasulu &amp; Deka, 2011; Zeng et al., 2008)","previouslyFormattedCitation":"(Aparna et al., 2020; Mundt et al., 2021; Nadimi et al., 2012; Russell &amp; Fausett, 1996; Sreenivasulu &amp; Deka, 2011; Zeng et al., 2008)"},"properties":{"noteIndex":0},"schema":"https://github.com/citation-style-language/schema/raw/master/csl-citation.json"}</w:instrText>
      </w:r>
      <w:r w:rsidR="009C0AEC">
        <w:fldChar w:fldCharType="separate"/>
      </w:r>
      <w:r w:rsidR="003E2F8B" w:rsidRPr="003E2F8B">
        <w:rPr>
          <w:noProof/>
        </w:rPr>
        <w:t>(Aparna et al., 2020; Mundt et al., 2021; Nadimi et al., 2012; Russell &amp; Fausett, 1996; Sreenivasulu &amp; Deka, 2011; Zeng et al., 2008)</w:t>
      </w:r>
      <w:r w:rsidR="009C0AEC">
        <w:fldChar w:fldCharType="end"/>
      </w:r>
      <w:r w:rsidR="003E2F8B">
        <w:rPr>
          <w:color w:val="FF0000"/>
        </w:rPr>
        <w:t>.</w:t>
      </w:r>
    </w:p>
    <w:p w14:paraId="2697073B" w14:textId="496E04E1" w:rsidR="00E72029" w:rsidRDefault="00A84952" w:rsidP="00A84952">
      <w:pPr>
        <w:pStyle w:val="BodyText"/>
      </w:pPr>
      <w:r>
        <w:t xml:space="preserve">The three different systems (Madgwick filter, Kalman filter and </w:t>
      </w:r>
      <w:r w:rsidR="00431CDC">
        <w:t xml:space="preserve">the three </w:t>
      </w:r>
      <w:r>
        <w:t>Neural network</w:t>
      </w:r>
      <w:r w:rsidR="00431CDC">
        <w:t xml:space="preserve"> models</w:t>
      </w:r>
      <w:r>
        <w:t xml:space="preserve">) </w:t>
      </w:r>
      <w:proofErr w:type="gramStart"/>
      <w:r>
        <w:t>are compared</w:t>
      </w:r>
      <w:proofErr w:type="gramEnd"/>
      <w:r>
        <w:t xml:space="preserve"> on </w:t>
      </w:r>
      <w:r w:rsidR="00C7702E">
        <w:t>s</w:t>
      </w:r>
      <w:r>
        <w:t xml:space="preserve">peed of processing, and overall accuracy. </w:t>
      </w:r>
      <w:r>
        <w:br/>
      </w:r>
      <w:r w:rsidR="00C7702E">
        <w:br/>
      </w:r>
      <w:r w:rsidR="00E72029">
        <w:t xml:space="preserve">The pseudocode for the </w:t>
      </w:r>
      <w:r w:rsidR="00F22A9E">
        <w:t xml:space="preserve">MATLAB </w:t>
      </w:r>
      <w:r w:rsidR="00E72029">
        <w:t xml:space="preserve">processing steps </w:t>
      </w:r>
      <w:proofErr w:type="gramStart"/>
      <w:r w:rsidR="00E72029">
        <w:t>is outlined</w:t>
      </w:r>
      <w:proofErr w:type="gramEnd"/>
      <w:r w:rsidR="00E72029">
        <w:t xml:space="preserve"> below.</w:t>
      </w:r>
    </w:p>
    <w:p w14:paraId="0AE19701" w14:textId="3197A8AC" w:rsidR="00E94556" w:rsidRDefault="00C7702E" w:rsidP="00D8176E">
      <w:pPr>
        <w:pStyle w:val="BodyText"/>
      </w:pPr>
      <w:r>
        <w:t>a)</w:t>
      </w:r>
      <w:r w:rsidR="00E72029">
        <w:t>Read in IMU and robot arm data.</w:t>
      </w:r>
      <w:r>
        <w:br/>
        <w:t>b)Ad</w:t>
      </w:r>
      <w:r w:rsidR="00E72029">
        <w:t xml:space="preserve">just for mounting angles (add or subtract the </w:t>
      </w:r>
      <w:r>
        <w:t xml:space="preserve">mounting </w:t>
      </w:r>
      <w:r w:rsidR="00E72029">
        <w:t xml:space="preserve">angle, </w:t>
      </w:r>
      <w:r w:rsidR="00E72029" w:rsidRPr="00C7702E">
        <w:rPr>
          <w:rFonts w:cs="Calibri"/>
        </w:rPr>
        <w:t>π</w:t>
      </w:r>
      <w:r w:rsidR="00E72029">
        <w:t>/2</w:t>
      </w:r>
      <w:r w:rsidR="00C205C0">
        <w:t>, as required.</w:t>
      </w:r>
      <w:r w:rsidR="00E72029">
        <w:t>)</w:t>
      </w:r>
      <w:r w:rsidR="00E72029">
        <w:br/>
      </w:r>
      <w:r>
        <w:t>c)</w:t>
      </w:r>
      <w:r w:rsidR="00E72029">
        <w:t>Get sampling times from robot arm data and store in a new array.</w:t>
      </w:r>
      <w:r w:rsidR="00E72029">
        <w:br/>
      </w:r>
      <w:r>
        <w:t>d)</w:t>
      </w:r>
      <w:r w:rsidR="008F3997">
        <w:t xml:space="preserve">Generate </w:t>
      </w:r>
      <w:r w:rsidR="00E72029">
        <w:t xml:space="preserve">individual </w:t>
      </w:r>
      <w:r w:rsidR="008F3997">
        <w:t xml:space="preserve">IMU </w:t>
      </w:r>
      <w:r w:rsidR="00E72029">
        <w:t xml:space="preserve">arrays and </w:t>
      </w:r>
      <w:r w:rsidR="008F3997">
        <w:t xml:space="preserve">set array sizes the same (sampling times will </w:t>
      </w:r>
      <w:r w:rsidR="00C205C0">
        <w:t>cause</w:t>
      </w:r>
      <w:r w:rsidR="008F3997">
        <w:t xml:space="preserve"> differences) </w:t>
      </w:r>
      <w:r>
        <w:t>e)</w:t>
      </w:r>
      <w:r w:rsidR="00E72029">
        <w:t>Using visual alignment</w:t>
      </w:r>
      <w:r w:rsidR="00C205C0">
        <w:t>,</w:t>
      </w:r>
      <w:r w:rsidR="00E72029">
        <w:t xml:space="preserve"> align robot entries with </w:t>
      </w:r>
      <w:r w:rsidR="00DB7715">
        <w:t>central</w:t>
      </w:r>
      <w:r w:rsidR="00E72029">
        <w:t xml:space="preserve"> IMU entries.</w:t>
      </w:r>
      <w:r w:rsidR="00E72029">
        <w:br/>
      </w:r>
      <w:r>
        <w:t>f)R</w:t>
      </w:r>
      <w:r w:rsidR="00E72029">
        <w:t>un Madgwick and Kalman filters on data. (</w:t>
      </w:r>
      <w:r w:rsidR="001567EE">
        <w:t xml:space="preserve">Using </w:t>
      </w:r>
      <w:r w:rsidR="00E72029">
        <w:t>Magnetometer requires different function calls)</w:t>
      </w:r>
      <w:r w:rsidR="00E72029">
        <w:br/>
      </w:r>
      <w:r>
        <w:t>g)</w:t>
      </w:r>
      <w:r w:rsidR="00E72029">
        <w:t xml:space="preserve">Calculate average Euler angles from </w:t>
      </w:r>
      <w:r w:rsidR="00325942">
        <w:t>Front IMUs</w:t>
      </w:r>
      <w:r>
        <w:t xml:space="preserve"> and all IMUs across all Euler angles.</w:t>
      </w:r>
      <w:r>
        <w:br/>
        <w:t xml:space="preserve">h)Create Prediction arrays for neural network for </w:t>
      </w:r>
      <w:r w:rsidR="00DB7715">
        <w:t>central</w:t>
      </w:r>
      <w:r>
        <w:t xml:space="preserve"> IMU, </w:t>
      </w:r>
      <w:r w:rsidR="00325942">
        <w:t>Front IMUs</w:t>
      </w:r>
      <w:r>
        <w:t xml:space="preserve"> and all IMUs</w:t>
      </w:r>
      <w:r>
        <w:br/>
        <w:t>i)Create Response array from robot data.</w:t>
      </w:r>
      <w:r w:rsidR="00431CDC">
        <w:br/>
        <w:t>j)Normalise Prediction and Response arrays, and where required, convert row arrays to cells.</w:t>
      </w:r>
      <w:r w:rsidR="00C205C0">
        <w:br/>
      </w:r>
      <w:r w:rsidR="00431CDC">
        <w:t>k</w:t>
      </w:r>
      <w:r w:rsidR="00C205C0">
        <w:t>)Train Neural network model/models on data.</w:t>
      </w:r>
      <w:r w:rsidR="00C205C0">
        <w:br/>
      </w:r>
      <w:r w:rsidR="00431CDC">
        <w:t>l</w:t>
      </w:r>
      <w:r w:rsidR="00C205C0">
        <w:t>)Evaluate models on untrained data.</w:t>
      </w:r>
      <w:r>
        <w:br/>
      </w:r>
      <w:r w:rsidR="00431CDC">
        <w:t>m</w:t>
      </w:r>
      <w:r>
        <w:t>)Plot output</w:t>
      </w:r>
      <w:r w:rsidR="00C205C0">
        <w:t>s</w:t>
      </w:r>
      <w:r>
        <w:t>.</w:t>
      </w:r>
      <w:r w:rsidR="00E72029">
        <w:br/>
      </w:r>
      <w:r>
        <w:br/>
      </w:r>
      <w:r w:rsidR="00A84952">
        <w:t xml:space="preserve">The initial neural network </w:t>
      </w:r>
      <w:r w:rsidR="008F3997">
        <w:t xml:space="preserve">utilised for each experiment </w:t>
      </w:r>
      <w:r w:rsidR="00A84952">
        <w:t xml:space="preserve">is a MATLAB 10-layer </w:t>
      </w:r>
      <w:r w:rsidR="00056E04">
        <w:t xml:space="preserve">multilayer perceptron (MLP) </w:t>
      </w:r>
      <w:r w:rsidR="00A84952">
        <w:t xml:space="preserve">neural network with each individual axis measurement treated as an input </w:t>
      </w:r>
      <w:r w:rsidR="001567EE">
        <w:t xml:space="preserve">(six to nine inputs for a single IMU) </w:t>
      </w:r>
      <w:r w:rsidR="00A84952">
        <w:t>to the neural network</w:t>
      </w:r>
      <w:r w:rsidR="00E94556">
        <w:t xml:space="preserve"> as shown in Figure 3.14</w:t>
      </w:r>
      <w:r w:rsidR="00A84952">
        <w:t xml:space="preserve">. Outputs of the neural network shall be two - pitch and roll. Training will use the Levenberg-Marquardt (LVM) method. </w:t>
      </w:r>
      <w:r w:rsidR="00E94556">
        <w:t xml:space="preserve">(Bayesian and scaled conjugate training methods </w:t>
      </w:r>
      <w:proofErr w:type="gramStart"/>
      <w:r w:rsidR="00E94556">
        <w:t>were also initially evaluated</w:t>
      </w:r>
      <w:proofErr w:type="gramEnd"/>
      <w:r w:rsidR="00E94556">
        <w:t xml:space="preserve"> but these did not offer any significant gains compared to the LVM method). </w:t>
      </w:r>
      <w:r w:rsidR="00A84952">
        <w:t xml:space="preserve">The </w:t>
      </w:r>
      <w:r w:rsidR="00056E04">
        <w:t xml:space="preserve">MLP </w:t>
      </w:r>
      <w:r w:rsidR="00A84952">
        <w:t xml:space="preserve">hidden layers use sigmoid </w:t>
      </w:r>
      <w:r w:rsidR="00061399">
        <w:t>functions,</w:t>
      </w:r>
      <w:r w:rsidR="00A84952">
        <w:t xml:space="preserve"> and the output layer will use a linear function.</w:t>
      </w:r>
      <w:r w:rsidR="00E94556">
        <w:t xml:space="preserve"> </w:t>
      </w:r>
      <w:r w:rsidR="00E94556" w:rsidRPr="00280F56">
        <w:t>By default, the system will use a random division of data into training, validation</w:t>
      </w:r>
      <w:r w:rsidR="001567EE">
        <w:t>,</w:t>
      </w:r>
      <w:r w:rsidR="00E94556" w:rsidRPr="00280F56">
        <w:t xml:space="preserve"> and testing sets of 70%, 15% and 15%, respectively. </w:t>
      </w:r>
      <w:r w:rsidR="00E94556">
        <w:t xml:space="preserve">Different neural network topologies may need to </w:t>
      </w:r>
      <w:proofErr w:type="gramStart"/>
      <w:r w:rsidR="00E94556">
        <w:t>be considered</w:t>
      </w:r>
      <w:proofErr w:type="gramEnd"/>
      <w:r w:rsidR="00E94556">
        <w:t xml:space="preserve"> during the results section to increase accuracy.</w:t>
      </w:r>
      <w:r w:rsidR="00E94556">
        <w:br/>
        <w:t xml:space="preserve"> </w:t>
      </w:r>
    </w:p>
    <w:p w14:paraId="17AF0B3B" w14:textId="510A82C4" w:rsidR="00C205C0" w:rsidRDefault="00431CDC" w:rsidP="00C205C0">
      <w:pPr>
        <w:pStyle w:val="BodyText"/>
      </w:pPr>
      <w:r>
        <w:t xml:space="preserve">If a NARX neural network is to be evaluated, the NARX model selected shall be a MATLAB NARXNET model with default settings of </w:t>
      </w:r>
      <w:proofErr w:type="gramStart"/>
      <w:r>
        <w:t>10</w:t>
      </w:r>
      <w:proofErr w:type="gramEnd"/>
      <w:r>
        <w:t xml:space="preserve"> layers as shown in Figure </w:t>
      </w:r>
      <w:r w:rsidR="00B76E2D">
        <w:t>2.1</w:t>
      </w:r>
      <w:r>
        <w:t>.</w:t>
      </w:r>
    </w:p>
    <w:p w14:paraId="3874085F" w14:textId="544CA2F2" w:rsidR="00431CDC" w:rsidRDefault="00431CDC" w:rsidP="00C205C0">
      <w:pPr>
        <w:pStyle w:val="BodyText"/>
      </w:pPr>
      <w:r>
        <w:t xml:space="preserve">The Radial Basis Function (RBF) neural network selected is a standard MATLAB RBF model as shown in Figure </w:t>
      </w:r>
      <w:r w:rsidR="00B76E2D">
        <w:t>2.2</w:t>
      </w:r>
      <w:r>
        <w:t>.</w:t>
      </w:r>
    </w:p>
    <w:p w14:paraId="7C6CD5C0" w14:textId="77777777" w:rsidR="00431CDC" w:rsidRDefault="00A84952" w:rsidP="00E94556">
      <w:pPr>
        <w:pStyle w:val="BodyText"/>
      </w:pPr>
      <w:r>
        <w:lastRenderedPageBreak/>
        <w:t xml:space="preserve">After initial training, different numbers of layers and/or different process functions may </w:t>
      </w:r>
      <w:proofErr w:type="gramStart"/>
      <w:r>
        <w:t>be implemented</w:t>
      </w:r>
      <w:proofErr w:type="gramEnd"/>
      <w:r>
        <w:t xml:space="preserve"> to obtain better performance. </w:t>
      </w:r>
      <w:r w:rsidR="00431CDC">
        <w:br/>
      </w:r>
      <w:r w:rsidR="00056E04">
        <w:t xml:space="preserve">An untrained set of data shall </w:t>
      </w:r>
      <w:proofErr w:type="gramStart"/>
      <w:r w:rsidR="00056E04">
        <w:t>be used</w:t>
      </w:r>
      <w:proofErr w:type="gramEnd"/>
      <w:r w:rsidR="00056E04">
        <w:t xml:space="preserve"> to verify model performance</w:t>
      </w:r>
      <w:r>
        <w:t>.</w:t>
      </w:r>
    </w:p>
    <w:p w14:paraId="7CB4ECB0" w14:textId="222EAC12" w:rsidR="00F96324" w:rsidRPr="00CF13D7" w:rsidRDefault="00431CDC" w:rsidP="00E94556">
      <w:pPr>
        <w:pStyle w:val="BodyText"/>
      </w:pPr>
      <w:r>
        <w:t xml:space="preserve">Output plots </w:t>
      </w:r>
      <w:proofErr w:type="gramStart"/>
      <w:r>
        <w:t xml:space="preserve">are </w:t>
      </w:r>
      <w:r w:rsidR="00061399">
        <w:t>generated</w:t>
      </w:r>
      <w:proofErr w:type="gramEnd"/>
      <w:r w:rsidR="00061399">
        <w:t>,</w:t>
      </w:r>
      <w:r>
        <w:t xml:space="preserve"> and the various results discussed.</w:t>
      </w:r>
      <w:r w:rsidR="00A84952">
        <w:br/>
      </w:r>
      <w:r w:rsidR="00C7702E">
        <w:br/>
      </w:r>
      <w:r w:rsidR="00285077">
        <w:t xml:space="preserve">In this chapter, the experimental method </w:t>
      </w:r>
      <w:r w:rsidR="00B27AE6">
        <w:t>was</w:t>
      </w:r>
      <w:r w:rsidR="00285077">
        <w:t xml:space="preserve"> outlined, consisting of </w:t>
      </w:r>
      <w:r w:rsidR="00ED4D91">
        <w:t>five</w:t>
      </w:r>
      <w:r w:rsidR="00285077">
        <w:t xml:space="preserve"> IMUs which undergo movement induced by a robotic arm. Data from a single </w:t>
      </w:r>
      <w:r w:rsidR="00DB7715">
        <w:t>central</w:t>
      </w:r>
      <w:r w:rsidR="005372B1">
        <w:t xml:space="preserve"> </w:t>
      </w:r>
      <w:r w:rsidR="00285077">
        <w:t xml:space="preserve">IMU </w:t>
      </w:r>
      <w:proofErr w:type="gramStart"/>
      <w:r w:rsidR="00285077">
        <w:t>is processed</w:t>
      </w:r>
      <w:proofErr w:type="gramEnd"/>
      <w:r w:rsidR="00285077">
        <w:t xml:space="preserve"> by Madgwick, Kalman filters and</w:t>
      </w:r>
      <w:r w:rsidR="005372B1">
        <w:t>, in</w:t>
      </w:r>
      <w:r w:rsidR="001567EE">
        <w:t>i</w:t>
      </w:r>
      <w:r w:rsidR="005372B1">
        <w:t xml:space="preserve">tially, </w:t>
      </w:r>
      <w:r w:rsidR="00285077">
        <w:t xml:space="preserve">a 10-layer Sigmoid/Linear </w:t>
      </w:r>
      <w:r w:rsidR="00056E04">
        <w:t xml:space="preserve">MLP </w:t>
      </w:r>
      <w:r w:rsidR="00285077">
        <w:t>neural network to determine Euler angles.</w:t>
      </w:r>
      <w:r w:rsidR="005372B1">
        <w:t xml:space="preserve"> </w:t>
      </w:r>
      <w:r w:rsidR="00C800FD">
        <w:t xml:space="preserve">Data from the front three and then all five IMUs </w:t>
      </w:r>
      <w:proofErr w:type="gramStart"/>
      <w:r w:rsidR="00B27AE6">
        <w:t>are</w:t>
      </w:r>
      <w:r w:rsidR="00C800FD">
        <w:t xml:space="preserve"> </w:t>
      </w:r>
      <w:r w:rsidR="00056E04">
        <w:t xml:space="preserve">then </w:t>
      </w:r>
      <w:r w:rsidR="00C800FD">
        <w:t>processed</w:t>
      </w:r>
      <w:proofErr w:type="gramEnd"/>
      <w:r w:rsidR="00C800FD">
        <w:t xml:space="preserve"> by the </w:t>
      </w:r>
      <w:r w:rsidR="00947CC6">
        <w:t xml:space="preserve">same </w:t>
      </w:r>
      <w:r w:rsidR="00C800FD">
        <w:t>three algorithms and compared against the single IMU results.</w:t>
      </w:r>
      <w:r w:rsidR="00E94556">
        <w:t xml:space="preserve"> </w:t>
      </w:r>
      <w:r w:rsidR="00056E04">
        <w:t>An a</w:t>
      </w:r>
      <w:r w:rsidR="00E94556">
        <w:t>dditional experiment investigate</w:t>
      </w:r>
      <w:r w:rsidR="00056E04">
        <w:t>s</w:t>
      </w:r>
      <w:r w:rsidR="00E94556">
        <w:t xml:space="preserve"> the use of a magnetometer. </w:t>
      </w:r>
      <w:r w:rsidR="005372B1">
        <w:t>E</w:t>
      </w:r>
      <w:r w:rsidR="00E94556">
        <w:t>xperiment</w:t>
      </w:r>
      <w:r w:rsidR="005372B1">
        <w:t xml:space="preserve"> details</w:t>
      </w:r>
      <w:r w:rsidR="00E94556">
        <w:t xml:space="preserve"> </w:t>
      </w:r>
      <w:proofErr w:type="gramStart"/>
      <w:r w:rsidR="00E94556">
        <w:t>are outlined</w:t>
      </w:r>
      <w:proofErr w:type="gramEnd"/>
      <w:r w:rsidR="00E94556">
        <w:t xml:space="preserve"> in Table</w:t>
      </w:r>
      <w:r w:rsidR="005372B1">
        <w:t>s</w:t>
      </w:r>
      <w:r w:rsidR="00E94556">
        <w:t xml:space="preserve"> 3.6</w:t>
      </w:r>
      <w:r w:rsidR="005372B1">
        <w:t xml:space="preserve"> to 3.12</w:t>
      </w:r>
      <w:r w:rsidR="00E94556">
        <w:t>.</w:t>
      </w:r>
      <w:r w:rsidR="00C800FD">
        <w:br/>
      </w:r>
      <w:r w:rsidR="00206460" w:rsidRPr="00280F56">
        <w:br/>
      </w:r>
      <w:bookmarkStart w:id="106" w:name="_Toc146546620"/>
      <w:bookmarkStart w:id="107" w:name="_Toc146547297"/>
      <w:bookmarkEnd w:id="100"/>
      <w:r w:rsidR="00F96324" w:rsidRPr="00280F56">
        <w:t xml:space="preserve">In Chapter 4, the results from these experiments </w:t>
      </w:r>
      <w:r w:rsidR="00062030">
        <w:t>are</w:t>
      </w:r>
      <w:r w:rsidR="00F96324" w:rsidRPr="00280F56">
        <w:t xml:space="preserve"> detail</w:t>
      </w:r>
      <w:r w:rsidR="00511D4A" w:rsidRPr="00280F56">
        <w:t>ed</w:t>
      </w:r>
      <w:r w:rsidR="00F96324" w:rsidRPr="00280F56">
        <w:t xml:space="preserve"> and discussed, with analysis of these in Chapter 5</w:t>
      </w:r>
      <w:r w:rsidR="001567EE">
        <w:t>,</w:t>
      </w:r>
      <w:r w:rsidR="00F96324" w:rsidRPr="00280F56">
        <w:t xml:space="preserve"> and conclusions reached in Chapter 6.</w:t>
      </w:r>
      <w:bookmarkEnd w:id="106"/>
      <w:bookmarkEnd w:id="107"/>
    </w:p>
    <w:p w14:paraId="6F199921" w14:textId="2D5DA5F8" w:rsidR="00EC7ED1" w:rsidRDefault="00EC7ED1" w:rsidP="00F96324">
      <w:pPr>
        <w:pStyle w:val="Heading1"/>
      </w:pPr>
      <w:r w:rsidRPr="00280F56">
        <w:lastRenderedPageBreak/>
        <w:br/>
      </w:r>
      <w:bookmarkStart w:id="108" w:name="_Toc147920257"/>
      <w:r w:rsidRPr="00280F56">
        <w:t>Results</w:t>
      </w:r>
      <w:bookmarkEnd w:id="108"/>
    </w:p>
    <w:p w14:paraId="03B7872C" w14:textId="68DF4D7E" w:rsidR="00B11AB5" w:rsidRPr="00B11AB5" w:rsidRDefault="00B11AB5" w:rsidP="00B11AB5">
      <w:pPr>
        <w:pStyle w:val="BodyText"/>
      </w:pPr>
      <w:r>
        <w:t>This section contains results from the experiments outlined in Table 3.6</w:t>
      </w:r>
      <w:r w:rsidR="00865B5C">
        <w:t xml:space="preserve">, found in </w:t>
      </w:r>
      <w:r w:rsidR="00D90C25">
        <w:t>Section 3.2</w:t>
      </w:r>
      <w:r w:rsidR="00865B5C">
        <w:t>.</w:t>
      </w:r>
      <w:r w:rsidR="00464DCF">
        <w:t xml:space="preserve"> Section 4.1 examines static bias and offset values from the stationary chassis. Sections 4.2 and 4.3 examine rolling and pitching accuracy respectively using the </w:t>
      </w:r>
      <w:r w:rsidR="00061399">
        <w:t>Madgwick</w:t>
      </w:r>
      <w:r w:rsidR="00464DCF">
        <w:t xml:space="preserve"> and Kalman filters to obtain a reference for comparison with the neural network results. Section 4.4 examines varied </w:t>
      </w:r>
      <w:r w:rsidR="00145835">
        <w:t xml:space="preserve">angular movements using the single central IMU (Section 4.4.1), the front three IMUs (Section 4.4.2) and all IMUs (Section 4.4.3). The front and all IMUs </w:t>
      </w:r>
      <w:proofErr w:type="gramStart"/>
      <w:r w:rsidR="00145835">
        <w:t>were selected</w:t>
      </w:r>
      <w:proofErr w:type="gramEnd"/>
      <w:r w:rsidR="00145835">
        <w:t xml:space="preserve"> for evaluation in a live environment where increased separation of the IMUs may offer movement insights beyond Euler angles. These insights are not in scope for this work.</w:t>
      </w:r>
      <w:r w:rsidR="00145835">
        <w:br/>
        <w:t>Section 4.5 examines the use of magnetometer data.</w:t>
      </w:r>
      <w:r w:rsidR="00145835">
        <w:br/>
        <w:t>Section 4.6 examines roll and pitch Euler conversion while the chassis is under rotational movement with Sections 4.7 and 4.8 examining Z-axis and X and Y axes directional bias in the IMUs, respectively.</w:t>
      </w:r>
      <w:r w:rsidR="00145835">
        <w:br/>
        <w:t>A summary of the results is presented in Section 4.9.</w:t>
      </w:r>
      <w:r>
        <w:br/>
      </w:r>
    </w:p>
    <w:p w14:paraId="35BA5C67" w14:textId="7B7F239E" w:rsidR="00A8145C" w:rsidRPr="00280F56" w:rsidRDefault="00EA7DCA" w:rsidP="00253974">
      <w:pPr>
        <w:pStyle w:val="Heading2"/>
        <w:rPr>
          <w:noProof w:val="0"/>
        </w:rPr>
      </w:pPr>
      <w:bookmarkStart w:id="109" w:name="_Toc147920258"/>
      <w:r>
        <w:rPr>
          <w:noProof w:val="0"/>
        </w:rPr>
        <w:t>Stationary vehicle f</w:t>
      </w:r>
      <w:r w:rsidR="001D7C84" w:rsidRPr="00280F56">
        <w:rPr>
          <w:noProof w:val="0"/>
        </w:rPr>
        <w:t xml:space="preserve">ilter </w:t>
      </w:r>
      <w:r>
        <w:rPr>
          <w:noProof w:val="0"/>
        </w:rPr>
        <w:t>p</w:t>
      </w:r>
      <w:r w:rsidR="001D7C84" w:rsidRPr="00280F56">
        <w:rPr>
          <w:noProof w:val="0"/>
        </w:rPr>
        <w:t>erformance</w:t>
      </w:r>
      <w:bookmarkEnd w:id="109"/>
      <w:r w:rsidR="00887F59" w:rsidRPr="00280F56">
        <w:rPr>
          <w:noProof w:val="0"/>
        </w:rPr>
        <w:t xml:space="preserve"> </w:t>
      </w:r>
    </w:p>
    <w:p w14:paraId="726428F6" w14:textId="34B32005" w:rsidR="000D4BF9" w:rsidRPr="00280F56" w:rsidRDefault="00865B5C" w:rsidP="000D4BF9">
      <w:pPr>
        <w:pStyle w:val="BodyText"/>
      </w:pPr>
      <w:r>
        <w:t>The stationary experiment positions the chassis at rest to record sensor noise and any other deviations from true-zero position.</w:t>
      </w:r>
      <w:r>
        <w:br/>
        <w:t xml:space="preserve">The robot arm </w:t>
      </w:r>
      <w:proofErr w:type="gramStart"/>
      <w:r>
        <w:t>was positioned</w:t>
      </w:r>
      <w:proofErr w:type="gramEnd"/>
      <w:r>
        <w:t xml:space="preserve"> as per Figure 3.3. This meant that the robot’s wrist </w:t>
      </w:r>
      <w:proofErr w:type="gramStart"/>
      <w:r>
        <w:t>2</w:t>
      </w:r>
      <w:proofErr w:type="gramEnd"/>
      <w:r>
        <w:t xml:space="preserve"> joint reports an angle of </w:t>
      </w:r>
      <w:r>
        <w:rPr>
          <w:rFonts w:cs="Calibri"/>
        </w:rPr>
        <w:t>π</w:t>
      </w:r>
      <w:r>
        <w:t>/2, at rest, which is corrected when processing the robot position data.</w:t>
      </w:r>
      <w:r>
        <w:br/>
      </w:r>
      <w:r>
        <w:br/>
      </w:r>
      <w:r w:rsidR="00E74685" w:rsidRPr="00280F56">
        <w:t xml:space="preserve">Applying the </w:t>
      </w:r>
      <w:r w:rsidR="00E50DA1">
        <w:t>MATLAB</w:t>
      </w:r>
      <w:r w:rsidR="002245F1" w:rsidRPr="00280F56">
        <w:t xml:space="preserve"> </w:t>
      </w:r>
      <w:r w:rsidR="00E74685" w:rsidRPr="00280F56">
        <w:t>Madgwick</w:t>
      </w:r>
      <w:r w:rsidR="002245F1" w:rsidRPr="00280F56">
        <w:t xml:space="preserve"> function </w:t>
      </w:r>
      <w:r w:rsidR="008F3997">
        <w:t xml:space="preserve">using the UpdateIMU procedure </w:t>
      </w:r>
      <w:r w:rsidR="00E74685" w:rsidRPr="00280F56">
        <w:t xml:space="preserve">produced the following </w:t>
      </w:r>
      <w:r>
        <w:t xml:space="preserve">Euler </w:t>
      </w:r>
      <w:r w:rsidR="00E74685" w:rsidRPr="00280F56">
        <w:t xml:space="preserve">results on a stationary vehicle, demonstrated in </w:t>
      </w:r>
      <w:r w:rsidR="00F67348" w:rsidRPr="00280F56">
        <w:t xml:space="preserve">Table </w:t>
      </w:r>
      <w:r w:rsidR="00E74685" w:rsidRPr="00280F56">
        <w:t>4.</w:t>
      </w:r>
      <w:r w:rsidR="00947CC6">
        <w:t>1</w:t>
      </w:r>
      <w:r w:rsidR="00E74685" w:rsidRPr="00280F56">
        <w:t xml:space="preserve">. Settings for the Madgwick filter </w:t>
      </w:r>
      <w:r w:rsidR="001567EE">
        <w:t xml:space="preserve">are </w:t>
      </w:r>
      <w:r w:rsidR="00E74685" w:rsidRPr="00280F56">
        <w:t>defaults. These defaults were a</w:t>
      </w:r>
      <w:r w:rsidR="002245F1" w:rsidRPr="00280F56">
        <w:t xml:space="preserve"> sample period of 1/996</w:t>
      </w:r>
      <w:r w:rsidR="00431CDC">
        <w:t xml:space="preserve"> (Author’s filter use examples show sample periods set to data size)</w:t>
      </w:r>
      <w:r w:rsidR="002245F1" w:rsidRPr="00280F56">
        <w:t xml:space="preserve">, and a </w:t>
      </w:r>
      <w:r w:rsidR="007701F5" w:rsidRPr="00280F56">
        <w:t>b</w:t>
      </w:r>
      <w:r w:rsidR="002245F1" w:rsidRPr="00280F56">
        <w:t>eta value</w:t>
      </w:r>
      <w:r w:rsidR="00E74685" w:rsidRPr="00280F56">
        <w:t xml:space="preserve"> of 0.</w:t>
      </w:r>
      <w:r w:rsidR="002245F1" w:rsidRPr="00280F56">
        <w:t>1</w:t>
      </w:r>
      <w:r w:rsidR="00E74685"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w:t>
      </w:r>
      <w:r w:rsidR="00DB7715">
        <w:t>central</w:t>
      </w:r>
      <w:r w:rsidR="009E5AF8" w:rsidRPr="00280F56">
        <w:t xml:space="preserve">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 xml:space="preserve">for the tic/toc approach, the code was looped </w:t>
      </w:r>
      <w:proofErr w:type="gramStart"/>
      <w:r w:rsidR="00F67348" w:rsidRPr="00280F56">
        <w:t>10</w:t>
      </w:r>
      <w:proofErr w:type="gramEnd"/>
      <w:r w:rsidR="00F67348" w:rsidRPr="00280F56">
        <w:t xml:space="preserve"> times</w:t>
      </w:r>
      <w:r w:rsidR="001567EE">
        <w:t>,</w:t>
      </w:r>
      <w:r w:rsidR="00F67348" w:rsidRPr="00280F56">
        <w:t xml:space="preserve"> and the tic/toc result is an average</w:t>
      </w:r>
      <w:r w:rsidR="00865E08">
        <w:t xml:space="preserve"> of all runs</w:t>
      </w:r>
      <w:r w:rsidR="00F67348" w:rsidRPr="00280F56">
        <w:t xml:space="preserve">. </w:t>
      </w:r>
      <w:r w:rsidR="000D4BF9" w:rsidRPr="00280F56">
        <w:t xml:space="preserve">The results of the Madgwick filter </w:t>
      </w:r>
      <w:r w:rsidR="00D90C25">
        <w:t xml:space="preserve">from the Central IMU (CIMU) </w:t>
      </w:r>
      <w:proofErr w:type="gramStart"/>
      <w:r w:rsidR="000D4BF9" w:rsidRPr="00280F56">
        <w:t>are shown</w:t>
      </w:r>
      <w:proofErr w:type="gramEnd"/>
      <w:r w:rsidR="000D4BF9" w:rsidRPr="00280F56">
        <w:t xml:space="preserve"> in Table 4.</w:t>
      </w:r>
      <w:r w:rsidR="00947CC6">
        <w:t>1</w:t>
      </w:r>
      <w:r w:rsidR="000D4BF9" w:rsidRPr="00280F56">
        <w:t>.</w:t>
      </w:r>
      <w:r w:rsidR="00E94556">
        <w:t xml:space="preserve"> </w:t>
      </w:r>
    </w:p>
    <w:p w14:paraId="0EA6B3C8" w14:textId="77777777" w:rsidR="00145835" w:rsidRDefault="00145835">
      <w:pPr>
        <w:rPr>
          <w:rFonts w:ascii="Calibri" w:hAnsi="Calibri"/>
        </w:rPr>
      </w:pPr>
      <w:bookmarkStart w:id="110" w:name="_Toc146546626"/>
      <w:bookmarkStart w:id="111" w:name="_Toc147921010"/>
      <w:r>
        <w:br w:type="page"/>
      </w:r>
    </w:p>
    <w:p w14:paraId="292A2C90" w14:textId="6021E04C" w:rsidR="00F67348" w:rsidRPr="00280F56" w:rsidRDefault="000D4BF9" w:rsidP="000D4BF9">
      <w:pPr>
        <w:pStyle w:val="BodyText"/>
      </w:pPr>
      <w:r w:rsidRPr="00280F56">
        <w:lastRenderedPageBreak/>
        <w:t xml:space="preserve">Table </w:t>
      </w:r>
      <w:fldSimple w:instr=" STYLEREF 1 \s ">
        <w:r w:rsidR="00C5580D">
          <w:rPr>
            <w:noProof/>
          </w:rPr>
          <w:t>4</w:t>
        </w:r>
      </w:fldSimple>
      <w:r w:rsidR="00C5580D">
        <w:t>.</w:t>
      </w:r>
      <w:fldSimple w:instr=" SEQ Table \* ARABIC \s 1 ">
        <w:r w:rsidR="00C5580D">
          <w:rPr>
            <w:noProof/>
          </w:rPr>
          <w:t>1</w:t>
        </w:r>
      </w:fldSimple>
      <w:r w:rsidRPr="00280F56">
        <w:t xml:space="preserve"> Madgwick filter results </w:t>
      </w:r>
      <w:r w:rsidR="00431CDC">
        <w:t>(</w:t>
      </w:r>
      <w:r w:rsidR="00D90C25">
        <w:t>C</w:t>
      </w:r>
      <w:r w:rsidR="00522D5D">
        <w:t>IMU</w:t>
      </w:r>
      <w:r w:rsidR="00431CDC">
        <w:t xml:space="preserve">) </w:t>
      </w:r>
      <w:r w:rsidRPr="00280F56">
        <w:t>from a stationary vehicle.</w:t>
      </w:r>
      <w:bookmarkEnd w:id="110"/>
      <w:bookmarkEnd w:id="111"/>
    </w:p>
    <w:tbl>
      <w:tblPr>
        <w:tblStyle w:val="TableGrid"/>
        <w:tblW w:w="0" w:type="auto"/>
        <w:tblLook w:val="04A0" w:firstRow="1" w:lastRow="0" w:firstColumn="1" w:lastColumn="0" w:noHBand="0" w:noVBand="1"/>
      </w:tblPr>
      <w:tblGrid>
        <w:gridCol w:w="4248"/>
        <w:gridCol w:w="4394"/>
      </w:tblGrid>
      <w:tr w:rsidR="00714CDA" w:rsidRPr="00280F56" w14:paraId="3B82B53B" w14:textId="77777777" w:rsidTr="008B06F2">
        <w:tc>
          <w:tcPr>
            <w:tcW w:w="4248" w:type="dxa"/>
          </w:tcPr>
          <w:p w14:paraId="67678B22" w14:textId="5F63D7B1" w:rsidR="00714CDA" w:rsidRPr="00280F56" w:rsidRDefault="00714CDA" w:rsidP="008B06F2">
            <w:pPr>
              <w:jc w:val="center"/>
            </w:pPr>
            <w:r w:rsidRPr="00280F56">
              <w:t>Angle X (Roll)</w:t>
            </w:r>
          </w:p>
        </w:tc>
        <w:tc>
          <w:tcPr>
            <w:tcW w:w="4394" w:type="dxa"/>
          </w:tcPr>
          <w:p w14:paraId="0A517EFB" w14:textId="7E6956E9" w:rsidR="00714CDA" w:rsidRPr="00280F56" w:rsidRDefault="00714CDA" w:rsidP="008B06F2">
            <w:pPr>
              <w:jc w:val="center"/>
            </w:pPr>
            <w:r w:rsidRPr="00280F56">
              <w:t>Angle Y (Pitch)</w:t>
            </w:r>
          </w:p>
        </w:tc>
      </w:tr>
      <w:tr w:rsidR="00714CDA" w:rsidRPr="00280F56" w14:paraId="2E6A52BB" w14:textId="77777777" w:rsidTr="008B06F2">
        <w:trPr>
          <w:trHeight w:val="914"/>
        </w:trPr>
        <w:tc>
          <w:tcPr>
            <w:tcW w:w="4248" w:type="dxa"/>
          </w:tcPr>
          <w:p w14:paraId="206F5EF2" w14:textId="6D0A601F" w:rsidR="00714CDA" w:rsidRPr="00280F56" w:rsidRDefault="00714CDA" w:rsidP="008B06F2">
            <w:pPr>
              <w:jc w:val="center"/>
            </w:pPr>
            <w:r>
              <w:t xml:space="preserve">Varied from 0.0143 to 0.0381, with a median of </w:t>
            </w:r>
            <w:r w:rsidRPr="00280F56">
              <w:t>0.</w:t>
            </w:r>
            <w:r>
              <w:t>0</w:t>
            </w:r>
            <w:r w:rsidRPr="00280F56">
              <w:t>228</w:t>
            </w:r>
            <w:r>
              <w:t>6</w:t>
            </w:r>
          </w:p>
        </w:tc>
        <w:tc>
          <w:tcPr>
            <w:tcW w:w="4394" w:type="dxa"/>
          </w:tcPr>
          <w:p w14:paraId="6B9A1A77" w14:textId="4F1AB708" w:rsidR="00714CDA" w:rsidRPr="00280F56" w:rsidRDefault="00714CDA" w:rsidP="008B06F2">
            <w:pPr>
              <w:jc w:val="center"/>
            </w:pPr>
            <w:r>
              <w:t>Varied from -0.0372 to –0.0082, with a median of -</w:t>
            </w:r>
            <w:r w:rsidRPr="00280F56">
              <w:t>0.0278</w:t>
            </w:r>
          </w:p>
        </w:tc>
      </w:tr>
    </w:tbl>
    <w:p w14:paraId="2005DC87" w14:textId="6A582742" w:rsidR="000D4BF9" w:rsidRPr="00280F56" w:rsidRDefault="00BC3115" w:rsidP="000D4BF9">
      <w:pPr>
        <w:pStyle w:val="BodyText"/>
      </w:pPr>
      <w:r w:rsidRPr="00280F56">
        <w:br/>
        <w:t>A</w:t>
      </w:r>
      <w:r w:rsidR="00431CDC">
        <w:t>n enlarged</w:t>
      </w:r>
      <w:r w:rsidRPr="00280F56">
        <w:t xml:space="preserve"> graph of the calculated data </w:t>
      </w:r>
      <w:proofErr w:type="gramStart"/>
      <w:r w:rsidRPr="00280F56">
        <w:t>is shown</w:t>
      </w:r>
      <w:proofErr w:type="gramEnd"/>
      <w:r w:rsidRPr="00280F56">
        <w:t xml:space="preserve"> in Figure 4.</w:t>
      </w:r>
      <w:r w:rsidR="00C66355" w:rsidRPr="00280F56">
        <w:t>1</w:t>
      </w:r>
      <w:r w:rsidRPr="00280F56">
        <w:t>.</w:t>
      </w:r>
      <w:r w:rsidR="006555BE">
        <w:t xml:space="preserve"> </w:t>
      </w:r>
      <w:r w:rsidR="006555BE" w:rsidRPr="00280F56">
        <w:t xml:space="preserve">The roll and pitch values </w:t>
      </w:r>
      <w:r w:rsidR="006555BE">
        <w:t xml:space="preserve">shown in Figure 4.1 </w:t>
      </w:r>
      <w:r w:rsidR="006555BE" w:rsidRPr="00280F56">
        <w:t xml:space="preserve">vary slightly but values are </w:t>
      </w:r>
      <w:r w:rsidR="006555BE">
        <w:t xml:space="preserve">well </w:t>
      </w:r>
      <w:r w:rsidR="006555BE" w:rsidRPr="00280F56">
        <w:t>within the noise floor of the sensor data.</w:t>
      </w:r>
    </w:p>
    <w:p w14:paraId="39A1A5F5" w14:textId="25E08A5F" w:rsidR="00BC3115" w:rsidRPr="00280F56" w:rsidRDefault="00E8028A" w:rsidP="000D4BF9">
      <w:pPr>
        <w:pStyle w:val="BodyText"/>
      </w:pPr>
      <w:r>
        <w:rPr>
          <w:noProof/>
          <w:lang w:eastAsia="en-NZ"/>
        </w:rPr>
        <w:drawing>
          <wp:inline distT="0" distB="0" distL="0" distR="0" wp14:anchorId="32291895" wp14:editId="103AB264">
            <wp:extent cx="4991100" cy="2705460"/>
            <wp:effectExtent l="0" t="0" r="0" b="0"/>
            <wp:docPr id="89874342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43427" name="Picture 89874342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20861" cy="2721592"/>
                    </a:xfrm>
                    <a:prstGeom prst="rect">
                      <a:avLst/>
                    </a:prstGeom>
                  </pic:spPr>
                </pic:pic>
              </a:graphicData>
            </a:graphic>
          </wp:inline>
        </w:drawing>
      </w:r>
    </w:p>
    <w:p w14:paraId="34783655" w14:textId="3A481753" w:rsidR="005D128A" w:rsidRDefault="00BC3115" w:rsidP="00806D15">
      <w:pPr>
        <w:pStyle w:val="Caption"/>
      </w:pPr>
      <w:bookmarkStart w:id="112" w:name="_Toc146547303"/>
      <w:bookmarkStart w:id="113" w:name="_Toc147921211"/>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rsidRPr="00280F56">
        <w:t xml:space="preserve"> Madgwick filter</w:t>
      </w:r>
      <w:r w:rsidR="00522D5D">
        <w:t xml:space="preserve"> </w:t>
      </w:r>
      <w:r w:rsidR="00431CDC">
        <w:t xml:space="preserve">enlarged </w:t>
      </w:r>
      <w:r w:rsidRPr="00280F56">
        <w:t xml:space="preserve">results </w:t>
      </w:r>
      <w:r w:rsidR="00431CDC">
        <w:t xml:space="preserve">(CIMU) </w:t>
      </w:r>
      <w:r w:rsidR="0050061E">
        <w:t xml:space="preserve">on </w:t>
      </w:r>
      <w:r w:rsidRPr="00280F56">
        <w:t xml:space="preserve">stationary vehicle </w:t>
      </w:r>
      <w:r w:rsidR="00E8028A">
        <w:t>with default settings</w:t>
      </w:r>
      <w:r w:rsidR="003D5E28">
        <w:t>.</w:t>
      </w:r>
      <w:bookmarkEnd w:id="113"/>
    </w:p>
    <w:bookmarkEnd w:id="112"/>
    <w:p w14:paraId="2E821FC3" w14:textId="41B3622A" w:rsidR="00A46BDE" w:rsidRPr="00280F56" w:rsidRDefault="00A46BDE" w:rsidP="000B3AE7">
      <w:pPr>
        <w:pStyle w:val="BodyText"/>
      </w:pPr>
      <w:r w:rsidRPr="00280F56">
        <w:rPr>
          <w:rStyle w:val="BodyTextChar"/>
        </w:rPr>
        <w:t xml:space="preserve">The default </w:t>
      </w:r>
      <w:r w:rsidR="00E50DA1">
        <w:rPr>
          <w:rStyle w:val="BodyTextChar"/>
        </w:rPr>
        <w:t>MATLAB</w:t>
      </w:r>
      <w:r w:rsidRPr="00280F56">
        <w:rPr>
          <w:rStyle w:val="BodyTextChar"/>
        </w:rPr>
        <w:t xml:space="preserve"> </w:t>
      </w:r>
      <w:r w:rsidR="006555BE">
        <w:rPr>
          <w:rStyle w:val="BodyTextChar"/>
        </w:rPr>
        <w:t xml:space="preserve">Kalman-based </w:t>
      </w:r>
      <w:r w:rsidRPr="00280F56">
        <w:rPr>
          <w:rStyle w:val="BodyTextChar"/>
        </w:rPr>
        <w:t xml:space="preserve">imufilter filter </w:t>
      </w:r>
      <w:proofErr w:type="gramStart"/>
      <w:r w:rsidRPr="00280F56">
        <w:rPr>
          <w:rStyle w:val="BodyTextChar"/>
        </w:rPr>
        <w:t xml:space="preserve">was </w:t>
      </w:r>
      <w:r w:rsidR="00865B5C">
        <w:rPr>
          <w:rStyle w:val="BodyTextChar"/>
        </w:rPr>
        <w:t>applied</w:t>
      </w:r>
      <w:proofErr w:type="gramEnd"/>
      <w:r w:rsidR="00E94556">
        <w:rPr>
          <w:rStyle w:val="BodyTextChar"/>
        </w:rPr>
        <w:t xml:space="preserve">. Settings </w:t>
      </w:r>
      <w:proofErr w:type="gramStart"/>
      <w:r w:rsidR="00522D5D">
        <w:rPr>
          <w:rStyle w:val="BodyTextChar"/>
        </w:rPr>
        <w:t>wer</w:t>
      </w:r>
      <w:r w:rsidR="00E94556">
        <w:rPr>
          <w:rStyle w:val="BodyTextChar"/>
        </w:rPr>
        <w:t>e configured</w:t>
      </w:r>
      <w:proofErr w:type="gramEnd"/>
      <w:r w:rsidR="00E94556">
        <w:rPr>
          <w:rStyle w:val="BodyTextChar"/>
        </w:rPr>
        <w:t xml:space="preserve"> in the </w:t>
      </w:r>
      <w:r w:rsidR="00431CDC">
        <w:rPr>
          <w:rStyle w:val="BodyTextChar"/>
        </w:rPr>
        <w:t xml:space="preserve">kalmanfilter.m script </w:t>
      </w:r>
      <w:r w:rsidR="00E94556">
        <w:rPr>
          <w:rStyle w:val="BodyTextChar"/>
        </w:rPr>
        <w:t>included in the github repository</w:t>
      </w:r>
      <w:r w:rsidR="006555BE">
        <w:rPr>
          <w:rStyle w:val="BodyTextChar"/>
        </w:rPr>
        <w:t xml:space="preserve"> and set to defaults</w:t>
      </w:r>
      <w:r w:rsidRPr="00280F56">
        <w:rPr>
          <w:rStyle w:val="BodyTextChar"/>
        </w:rPr>
        <w:t>.</w:t>
      </w:r>
      <w:r w:rsidR="00CC484C" w:rsidRPr="00280F56">
        <w:rPr>
          <w:rStyle w:val="BodyTextChar"/>
        </w:rPr>
        <w:t xml:space="preserve"> </w:t>
      </w:r>
      <w:r w:rsidR="006555BE">
        <w:rPr>
          <w:rStyle w:val="BodyTextChar"/>
        </w:rPr>
        <w:br/>
      </w:r>
      <w:r w:rsidRPr="00280F56">
        <w:br/>
      </w:r>
      <w:bookmarkStart w:id="114" w:name="_Toc146547304"/>
      <w:r w:rsidRPr="00280F56">
        <w:t xml:space="preserve">Running the </w:t>
      </w:r>
      <w:r w:rsidR="00E94556">
        <w:t xml:space="preserve">imufilter </w:t>
      </w:r>
      <w:r w:rsidRPr="00280F56">
        <w:t xml:space="preserve">Kalman filter on the 996 sensor readings took 0.7581 seconds and produced an array of </w:t>
      </w:r>
      <w:r w:rsidR="00E94556">
        <w:t>E</w:t>
      </w:r>
      <w:r w:rsidRPr="00280F56">
        <w:t>uler angles after the conversion. Figure 4.</w:t>
      </w:r>
      <w:r w:rsidR="00C66355" w:rsidRPr="00280F56">
        <w:t>2</w:t>
      </w:r>
      <w:r w:rsidRPr="00280F56">
        <w:t xml:space="preserve"> shows a magnified view of the area around the x axis 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w:t>
      </w:r>
      <w:r w:rsidR="00987294">
        <w:t>wa</w:t>
      </w:r>
      <w:r w:rsidRPr="00280F56">
        <w:t xml:space="preserve">s </w:t>
      </w:r>
      <w:r w:rsidR="00742E8C" w:rsidRPr="00280F56">
        <w:t>longer</w:t>
      </w:r>
      <w:r w:rsidRPr="00280F56">
        <w:t xml:space="preserve"> than the Madgwick filter </w:t>
      </w:r>
      <w:r w:rsidR="009E5AF8" w:rsidRPr="00280F56">
        <w:t xml:space="preserve">processing time </w:t>
      </w:r>
      <w:r w:rsidRPr="00280F56">
        <w:t>(</w:t>
      </w:r>
      <w:r w:rsidR="00431CDC">
        <w:t xml:space="preserve">individual conversion times of </w:t>
      </w:r>
      <w:commentRangeStart w:id="115"/>
      <w:commentRangeStart w:id="116"/>
      <w:r w:rsidRPr="00280F56">
        <w:t>0.7581 vs 0.042</w:t>
      </w:r>
      <w:r w:rsidR="009E5AF8" w:rsidRPr="00280F56">
        <w:t>7</w:t>
      </w:r>
      <w:r w:rsidRPr="00280F56">
        <w:t xml:space="preserve"> seconds</w:t>
      </w:r>
      <w:commentRangeEnd w:id="115"/>
      <w:r w:rsidR="000D734D">
        <w:rPr>
          <w:rStyle w:val="CommentReference"/>
          <w:rFonts w:asciiTheme="minorHAnsi" w:hAnsiTheme="minorHAnsi"/>
        </w:rPr>
        <w:commentReference w:id="115"/>
      </w:r>
      <w:commentRangeEnd w:id="116"/>
      <w:r w:rsidR="00ED4D91">
        <w:rPr>
          <w:rStyle w:val="CommentReference"/>
          <w:rFonts w:asciiTheme="minorHAnsi" w:hAnsiTheme="minorHAnsi"/>
        </w:rPr>
        <w:commentReference w:id="116"/>
      </w:r>
      <w:r w:rsidR="00ED4D91">
        <w:t xml:space="preserve"> for all 996 sensor readings</w:t>
      </w:r>
      <w:r w:rsidRPr="00280F56">
        <w:t>).</w:t>
      </w:r>
      <w:bookmarkEnd w:id="114"/>
    </w:p>
    <w:p w14:paraId="51094D70" w14:textId="7B30FB34" w:rsidR="00A46BDE" w:rsidRPr="00280F56" w:rsidRDefault="00E8028A" w:rsidP="00A46BDE">
      <w:pPr>
        <w:pStyle w:val="BodyText"/>
      </w:pPr>
      <w:r>
        <w:rPr>
          <w:noProof/>
          <w:lang w:eastAsia="en-NZ"/>
        </w:rPr>
        <w:lastRenderedPageBreak/>
        <w:drawing>
          <wp:inline distT="0" distB="0" distL="0" distR="0" wp14:anchorId="2121FFCA" wp14:editId="4CCB25F0">
            <wp:extent cx="5113438" cy="2771775"/>
            <wp:effectExtent l="0" t="0" r="0" b="0"/>
            <wp:docPr id="180205561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055613" name="Picture 180205561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21427" cy="2776105"/>
                    </a:xfrm>
                    <a:prstGeom prst="rect">
                      <a:avLst/>
                    </a:prstGeom>
                  </pic:spPr>
                </pic:pic>
              </a:graphicData>
            </a:graphic>
          </wp:inline>
        </w:drawing>
      </w:r>
    </w:p>
    <w:p w14:paraId="6CEC941B" w14:textId="685D8393" w:rsidR="00A46BDE" w:rsidRPr="00280F56" w:rsidRDefault="00A46BDE" w:rsidP="00806D15">
      <w:pPr>
        <w:pStyle w:val="Caption"/>
      </w:pPr>
      <w:bookmarkStart w:id="117" w:name="_Toc146547305"/>
      <w:bookmarkStart w:id="118" w:name="_Toc147921212"/>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rsidRPr="00280F56">
        <w:t xml:space="preserve"> Kalman Filter results </w:t>
      </w:r>
      <w:r w:rsidR="00431CDC">
        <w:t xml:space="preserve">(CIMU) </w:t>
      </w:r>
      <w:r w:rsidR="00D90C25">
        <w:t>on</w:t>
      </w:r>
      <w:r w:rsidRPr="00280F56">
        <w:t xml:space="preserve"> stationary vehicle</w:t>
      </w:r>
      <w:bookmarkEnd w:id="117"/>
      <w:r w:rsidR="00D90C25">
        <w:t xml:space="preserve"> with default settings.</w:t>
      </w:r>
      <w:bookmarkEnd w:id="118"/>
    </w:p>
    <w:p w14:paraId="6B06AA36" w14:textId="4A40A24B" w:rsidR="00961355" w:rsidRPr="006555BE" w:rsidRDefault="00CC484C" w:rsidP="006555BE">
      <w:pPr>
        <w:pStyle w:val="BodyText"/>
      </w:pPr>
      <w:r w:rsidRPr="00280F56">
        <w:t xml:space="preserve">The robot arm </w:t>
      </w:r>
      <w:proofErr w:type="gramStart"/>
      <w:r w:rsidRPr="00280F56">
        <w:t>was not sampled</w:t>
      </w:r>
      <w:proofErr w:type="gramEnd"/>
      <w:r w:rsidRPr="00280F56">
        <w:t xml:space="preserve"> for this experiment as </w:t>
      </w:r>
      <w:r w:rsidR="00ED4D91">
        <w:t>it was stationary.</w:t>
      </w:r>
      <w:r w:rsidRPr="00280F56">
        <w:t xml:space="preserve"> </w:t>
      </w:r>
      <w:r w:rsidRPr="00280F56">
        <w:br/>
      </w:r>
      <w:r w:rsidR="00431CDC">
        <w:t>The purpose of this experiment was to obtain noise floor data from the IMU so n</w:t>
      </w:r>
      <w:r w:rsidRPr="00280F56">
        <w:t xml:space="preserve">eural </w:t>
      </w:r>
      <w:r w:rsidR="00431CDC">
        <w:t>n</w:t>
      </w:r>
      <w:r w:rsidRPr="00280F56">
        <w:t>etwork model</w:t>
      </w:r>
      <w:r w:rsidR="00431CDC">
        <w:t xml:space="preserve">s </w:t>
      </w:r>
      <w:proofErr w:type="gramStart"/>
      <w:r w:rsidR="00431CDC">
        <w:t>were evaluated</w:t>
      </w:r>
      <w:proofErr w:type="gramEnd"/>
      <w:r w:rsidR="00431CDC">
        <w:t>.</w:t>
      </w:r>
      <w:r w:rsidR="000B3AE7">
        <w:t xml:space="preserve"> </w:t>
      </w:r>
    </w:p>
    <w:p w14:paraId="7A125A87" w14:textId="40612CF6" w:rsidR="00A46BDE" w:rsidRPr="00280F56" w:rsidRDefault="00EA7DCA" w:rsidP="00A46BDE">
      <w:pPr>
        <w:pStyle w:val="Heading2"/>
        <w:rPr>
          <w:noProof w:val="0"/>
        </w:rPr>
      </w:pPr>
      <w:bookmarkStart w:id="119" w:name="_Toc147920259"/>
      <w:r>
        <w:rPr>
          <w:noProof w:val="0"/>
        </w:rPr>
        <w:t>Rolling vehicle f</w:t>
      </w:r>
      <w:r w:rsidR="00C66355" w:rsidRPr="00280F56">
        <w:rPr>
          <w:noProof w:val="0"/>
        </w:rPr>
        <w:t>ilter performance</w:t>
      </w:r>
      <w:r>
        <w:rPr>
          <w:noProof w:val="0"/>
        </w:rPr>
        <w:t>.</w:t>
      </w:r>
      <w:bookmarkEnd w:id="119"/>
    </w:p>
    <w:p w14:paraId="12E39D3E" w14:textId="02422F13" w:rsidR="006555BE" w:rsidRDefault="006555BE" w:rsidP="00A46BDE">
      <w:pPr>
        <w:pStyle w:val="BodyText"/>
      </w:pPr>
      <w:r>
        <w:t xml:space="preserve">In this experiment, IMU sensitivity to rolling </w:t>
      </w:r>
      <w:r w:rsidR="002043B0">
        <w:t xml:space="preserve">(side to side) </w:t>
      </w:r>
      <w:r>
        <w:t xml:space="preserve">movements </w:t>
      </w:r>
      <w:proofErr w:type="gramStart"/>
      <w:r>
        <w:t>is obtained</w:t>
      </w:r>
      <w:proofErr w:type="gramEnd"/>
      <w:r w:rsidR="003D5E28">
        <w:t xml:space="preserve"> as per Table 3.6 in Section 3.2</w:t>
      </w:r>
      <w:r>
        <w:t>.</w:t>
      </w:r>
      <w:r w:rsidR="00987294">
        <w:t xml:space="preserve"> Central IMU data</w:t>
      </w:r>
      <w:r w:rsidR="00613B3C">
        <w:t xml:space="preserve"> </w:t>
      </w:r>
      <w:proofErr w:type="gramStart"/>
      <w:r w:rsidR="00613B3C">
        <w:t>was used</w:t>
      </w:r>
      <w:proofErr w:type="gramEnd"/>
      <w:r w:rsidR="00613B3C">
        <w:t xml:space="preserve"> for this experiment</w:t>
      </w:r>
      <w:r w:rsidR="00987294">
        <w:t>.</w:t>
      </w:r>
    </w:p>
    <w:p w14:paraId="5B25CB3D" w14:textId="17C41C3F" w:rsidR="00A46BDE" w:rsidRPr="00280F56" w:rsidRDefault="006555BE" w:rsidP="00A46BDE">
      <w:pPr>
        <w:pStyle w:val="BodyText"/>
      </w:pPr>
      <w:r>
        <w:t xml:space="preserve">The robot arm </w:t>
      </w:r>
      <w:proofErr w:type="gramStart"/>
      <w:r w:rsidR="00987294">
        <w:t>wa</w:t>
      </w:r>
      <w:r>
        <w:t>s initially positioned</w:t>
      </w:r>
      <w:proofErr w:type="gramEnd"/>
      <w:r>
        <w:t xml:space="preserve"> as per </w:t>
      </w:r>
      <w:r w:rsidR="00872662">
        <w:t>Figure</w:t>
      </w:r>
      <w:r>
        <w:t xml:space="preserve"> 3.3.</w:t>
      </w:r>
      <w:r w:rsidR="002043B0">
        <w:t xml:space="preserve"> As the Wrist2 joint </w:t>
      </w:r>
      <w:proofErr w:type="gramStart"/>
      <w:r w:rsidR="00987294">
        <w:t>wa</w:t>
      </w:r>
      <w:r w:rsidR="002043B0">
        <w:t>s positioned</w:t>
      </w:r>
      <w:proofErr w:type="gramEnd"/>
      <w:r w:rsidR="002043B0">
        <w:t xml:space="preserve"> at a </w:t>
      </w:r>
      <w:r w:rsidR="002043B0">
        <w:rPr>
          <w:rFonts w:cs="Calibri"/>
        </w:rPr>
        <w:t>π</w:t>
      </w:r>
      <w:r w:rsidR="002043B0">
        <w:t xml:space="preserve">/2 (90 degree) angle, results from this joint are rotated by </w:t>
      </w:r>
      <w:r w:rsidR="002043B0">
        <w:rPr>
          <w:rFonts w:cs="Calibri"/>
        </w:rPr>
        <w:t>π</w:t>
      </w:r>
      <w:r w:rsidR="002043B0">
        <w:t>/2 before processing.</w:t>
      </w:r>
      <w:r>
        <w:t xml:space="preserve"> T</w:t>
      </w:r>
      <w:r w:rsidR="00A46BDE" w:rsidRPr="00280F56">
        <w:t xml:space="preserve">he robot arm </w:t>
      </w:r>
      <w:proofErr w:type="gramStart"/>
      <w:r w:rsidR="009E5AF8" w:rsidRPr="00280F56">
        <w:t xml:space="preserve">was </w:t>
      </w:r>
      <w:r w:rsidR="002043B0">
        <w:t xml:space="preserve">repetitively </w:t>
      </w:r>
      <w:r w:rsidR="00BB5D02" w:rsidRPr="00280F56">
        <w:t>rotated</w:t>
      </w:r>
      <w:proofErr w:type="gramEnd"/>
      <w:r w:rsidR="00BB5D02" w:rsidRPr="00280F56">
        <w:t xml:space="preserve"> to the angles in </w:t>
      </w:r>
      <w:r w:rsidR="002043B0">
        <w:t xml:space="preserve">listed in </w:t>
      </w:r>
      <w:r w:rsidR="00BB5D02" w:rsidRPr="00280F56">
        <w:t>Table 3</w:t>
      </w:r>
      <w:r w:rsidR="00E94556">
        <w:t>.7</w:t>
      </w:r>
      <w:r w:rsidR="00E80307" w:rsidRPr="00280F56">
        <w:t xml:space="preserve"> </w:t>
      </w:r>
      <w:r w:rsidR="009E5AF8" w:rsidRPr="00280F56">
        <w:t>and</w:t>
      </w:r>
      <w:r w:rsidR="007701F5" w:rsidRPr="00280F56">
        <w:t xml:space="preserve"> </w:t>
      </w:r>
      <w:r w:rsidR="009E5AF8" w:rsidRPr="00280F56">
        <w:t>t</w:t>
      </w:r>
      <w:r w:rsidR="00A46BDE" w:rsidRPr="00280F56">
        <w:t>he Robot arm data</w:t>
      </w:r>
      <w:r w:rsidR="00BB5D02" w:rsidRPr="00280F56">
        <w:t xml:space="preserve"> </w:t>
      </w:r>
      <w:r w:rsidR="00A46BDE" w:rsidRPr="00280F56">
        <w:t xml:space="preserve">synchronised </w:t>
      </w:r>
      <w:r w:rsidR="00BB5D02" w:rsidRPr="00280F56">
        <w:t xml:space="preserve">with </w:t>
      </w:r>
      <w:r w:rsidR="00A46BDE" w:rsidRPr="00280F56">
        <w:t xml:space="preserve">the </w:t>
      </w:r>
      <w:r w:rsidR="00C97540">
        <w:t>IMU</w:t>
      </w:r>
      <w:r w:rsidR="00A46BDE" w:rsidRPr="00280F56">
        <w:t xml:space="preserve"> data via manual alignment. The single </w:t>
      </w:r>
      <w:r w:rsidR="00DB7715">
        <w:t>central</w:t>
      </w:r>
      <w:r w:rsidR="00A46BDE" w:rsidRPr="00280F56">
        <w:t xml:space="preserve"> </w:t>
      </w:r>
      <w:r w:rsidR="00C97540">
        <w:t>IMU</w:t>
      </w:r>
      <w:r w:rsidR="00A46BDE" w:rsidRPr="00280F56">
        <w:t xml:space="preserve"> data produced 1001 readings in the 120 second period.</w:t>
      </w:r>
      <w:r w:rsidR="000B136C">
        <w:t xml:space="preserve"> </w:t>
      </w:r>
      <w:r>
        <w:t xml:space="preserve">All angles </w:t>
      </w:r>
      <w:proofErr w:type="gramStart"/>
      <w:r>
        <w:t>are referenced</w:t>
      </w:r>
      <w:proofErr w:type="gramEnd"/>
      <w:r>
        <w:t xml:space="preserve"> in the conventional clockwise direction</w:t>
      </w:r>
      <w:r w:rsidR="000B136C">
        <w:t>, using the North-East-Down (NED) reference frame.</w:t>
      </w:r>
    </w:p>
    <w:p w14:paraId="53F2B940" w14:textId="15720FC8" w:rsidR="00A46BDE" w:rsidRDefault="00A46BDE" w:rsidP="00A46BDE">
      <w:pPr>
        <w:pStyle w:val="BodyText"/>
      </w:pPr>
      <w:r w:rsidRPr="00280F56">
        <w:t xml:space="preserve">The Madgwick filter </w:t>
      </w:r>
      <w:proofErr w:type="gramStart"/>
      <w:r w:rsidRPr="00280F56">
        <w:t xml:space="preserve">was </w:t>
      </w:r>
      <w:r w:rsidR="006555BE">
        <w:t>applied</w:t>
      </w:r>
      <w:proofErr w:type="gramEnd"/>
      <w:r w:rsidR="006555BE">
        <w:t xml:space="preserve"> to </w:t>
      </w:r>
      <w:r w:rsidRPr="00280F56">
        <w:t>th</w:t>
      </w:r>
      <w:r w:rsidR="00B14725" w:rsidRPr="00280F56">
        <w:t xml:space="preserve">e </w:t>
      </w:r>
      <w:r w:rsidR="00DB7715">
        <w:t>central</w:t>
      </w:r>
      <w:r w:rsidR="00B14725" w:rsidRPr="00280F56">
        <w:t xml:space="preserve">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000B602B">
        <w:t xml:space="preserve"> The beta value represents the sum of all measurement errors of the gyroscope and </w:t>
      </w:r>
      <w:proofErr w:type="gramStart"/>
      <w:r w:rsidR="000B602B">
        <w:t>is used</w:t>
      </w:r>
      <w:proofErr w:type="gramEnd"/>
      <w:r w:rsidR="000B602B">
        <w:t xml:space="preserve"> to </w:t>
      </w:r>
      <w:r w:rsidR="008B0CAA">
        <w:t>weight the accelerometer data in the complementary filter operation</w:t>
      </w:r>
      <w:r w:rsidR="000B602B">
        <w:t>.</w:t>
      </w:r>
      <w:r w:rsidR="008B0CAA">
        <w:t xml:space="preserve"> </w:t>
      </w:r>
      <w:r w:rsidR="008B0CAA" w:rsidRPr="00280F56">
        <w:t xml:space="preserve">Increasing the beta </w:t>
      </w:r>
      <w:r w:rsidR="008B0CAA">
        <w:t xml:space="preserve">value weights </w:t>
      </w:r>
      <w:r w:rsidR="008B0CAA" w:rsidRPr="00280F56">
        <w:t xml:space="preserve">the accelerometer values </w:t>
      </w:r>
      <w:r w:rsidR="008B0CAA">
        <w:t xml:space="preserve">higher </w:t>
      </w:r>
      <w:r w:rsidR="008B0CAA" w:rsidRPr="00280F56">
        <w:t xml:space="preserve">to compensate for </w:t>
      </w:r>
      <w:r w:rsidR="008B0CAA">
        <w:t xml:space="preserve">erroneous </w:t>
      </w:r>
      <w:r w:rsidR="008B0CAA" w:rsidRPr="00280F56">
        <w:t>gyroscope values</w:t>
      </w:r>
      <w:r w:rsidR="008B0CAA">
        <w:t>. It can also be used to obtain quicker convergence but, according to Madgwick, the value would need to be reduced dynamically once convergence is achieved</w:t>
      </w:r>
      <w:r w:rsidR="00987294">
        <w:t xml:space="preserve"> </w:t>
      </w:r>
      <w:r w:rsidR="00987294">
        <w:fldChar w:fldCharType="begin" w:fldLock="1"/>
      </w:r>
      <w:r w:rsidR="00174AC2">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987294">
        <w:fldChar w:fldCharType="separate"/>
      </w:r>
      <w:r w:rsidR="00987294" w:rsidRPr="00987294">
        <w:rPr>
          <w:noProof/>
        </w:rPr>
        <w:t>(Madgwick, 2010)</w:t>
      </w:r>
      <w:r w:rsidR="00987294">
        <w:fldChar w:fldCharType="end"/>
      </w:r>
      <w:r w:rsidR="00987294">
        <w:t>. The reason for this is that i</w:t>
      </w:r>
      <w:r w:rsidR="008B0CAA">
        <w:t xml:space="preserve">ncreasing the beta value also increases the step size of the gradient descent algorithm which introduces noise, so optimisation of this value is </w:t>
      </w:r>
      <w:r w:rsidR="008B0CAA">
        <w:lastRenderedPageBreak/>
        <w:t>critical.</w:t>
      </w:r>
      <w:r w:rsidR="000B136C">
        <w:t xml:space="preserve"> The sample period </w:t>
      </w:r>
      <w:r w:rsidR="00987294">
        <w:t xml:space="preserve">utilised </w:t>
      </w:r>
      <w:proofErr w:type="gramStart"/>
      <w:r w:rsidR="00987294">
        <w:t>wa</w:t>
      </w:r>
      <w:r w:rsidR="000B136C">
        <w:t>s defined</w:t>
      </w:r>
      <w:proofErr w:type="gramEnd"/>
      <w:r w:rsidR="000B136C">
        <w:t xml:space="preserve"> as one over the sample</w:t>
      </w:r>
      <w:r w:rsidR="00D90C25">
        <w:t xml:space="preserve"> </w:t>
      </w:r>
      <w:r w:rsidR="00061399">
        <w:t>rate,</w:t>
      </w:r>
      <w:r w:rsidR="000B136C">
        <w:t xml:space="preserve"> which was set to 1001 to cover all samples, as per the examples provided in Madgwick’s code.</w:t>
      </w:r>
      <w:r w:rsidR="008B0CAA">
        <w:br/>
      </w:r>
      <w:r w:rsidRPr="00280F56">
        <w:t xml:space="preserve">The results were clearly incorrect as can be shown </w:t>
      </w:r>
      <w:r w:rsidR="008B0CAA">
        <w:t>i</w:t>
      </w:r>
      <w:r w:rsidRPr="00280F56">
        <w:t>n Figure 4.</w:t>
      </w:r>
      <w:r w:rsidR="008B0CAA">
        <w:t>3</w:t>
      </w:r>
      <w:r w:rsidRPr="00280F56">
        <w:t xml:space="preserve"> below.</w:t>
      </w:r>
      <w:r w:rsidR="0057736C">
        <w:t xml:space="preserve"> R</w:t>
      </w:r>
      <w:r w:rsidRPr="00280F56">
        <w:t xml:space="preserve">esults from various </w:t>
      </w:r>
      <w:r w:rsidR="007701F5" w:rsidRPr="00280F56">
        <w:t>b</w:t>
      </w:r>
      <w:r w:rsidR="00BB5D02" w:rsidRPr="00280F56">
        <w:t xml:space="preserve">eta </w:t>
      </w:r>
      <w:r w:rsidRPr="00280F56">
        <w:t xml:space="preserve">values </w:t>
      </w:r>
      <w:proofErr w:type="gramStart"/>
      <w:r w:rsidRPr="00280F56">
        <w:t>are shown</w:t>
      </w:r>
      <w:proofErr w:type="gramEnd"/>
      <w:r w:rsidRPr="00280F56">
        <w:t xml:space="preserve"> in Figures 4.</w:t>
      </w:r>
      <w:r w:rsidR="008B0CAA">
        <w:t>4</w:t>
      </w:r>
      <w:r w:rsidRPr="00280F56">
        <w:t xml:space="preserve"> through to 4.</w:t>
      </w:r>
      <w:r w:rsidR="008B0CAA">
        <w:t>6</w:t>
      </w:r>
      <w:r w:rsidRPr="00280F56">
        <w:t>.</w:t>
      </w:r>
      <w:r w:rsidR="000B602B">
        <w:t xml:space="preserve"> </w:t>
      </w:r>
    </w:p>
    <w:p w14:paraId="21B9C124" w14:textId="77777777" w:rsidR="00A46BDE" w:rsidRPr="00280F56" w:rsidRDefault="00A46BDE" w:rsidP="00A46BDE">
      <w:pPr>
        <w:pStyle w:val="BodyText"/>
      </w:pPr>
    </w:p>
    <w:p w14:paraId="6E334357" w14:textId="344B682C" w:rsidR="00A46BDE" w:rsidRDefault="009C0924" w:rsidP="005D128A">
      <w:pPr>
        <w:pStyle w:val="BodyText"/>
      </w:pPr>
      <w:r>
        <w:rPr>
          <w:noProof/>
          <w:lang w:eastAsia="en-NZ"/>
        </w:rPr>
        <w:drawing>
          <wp:inline distT="0" distB="0" distL="0" distR="0" wp14:anchorId="4BE83268" wp14:editId="4D46713A">
            <wp:extent cx="4883150" cy="2936565"/>
            <wp:effectExtent l="0" t="0" r="0" b="0"/>
            <wp:docPr id="804642528" name="Picture 3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642528" name="Picture 38" descr="A graph of a graph&#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87595" cy="2939238"/>
                    </a:xfrm>
                    <a:prstGeom prst="rect">
                      <a:avLst/>
                    </a:prstGeom>
                  </pic:spPr>
                </pic:pic>
              </a:graphicData>
            </a:graphic>
          </wp:inline>
        </w:drawing>
      </w:r>
    </w:p>
    <w:p w14:paraId="3FAB4276" w14:textId="5C16C160" w:rsidR="00A46BDE" w:rsidRDefault="00A46BDE" w:rsidP="00806D15">
      <w:pPr>
        <w:pStyle w:val="Caption"/>
      </w:pPr>
      <w:bookmarkStart w:id="120" w:name="_Toc146547308"/>
      <w:bookmarkStart w:id="121" w:name="_Toc147921213"/>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rsidRPr="00280F56">
        <w:t xml:space="preserve"> Madgwick results </w:t>
      </w:r>
      <w:r w:rsidR="00D90C25">
        <w:t xml:space="preserve">from rolling movement </w:t>
      </w:r>
      <w:r w:rsidR="003D5E28">
        <w:t xml:space="preserve">(CIMU) </w:t>
      </w:r>
      <w:r w:rsidRPr="00280F56">
        <w:t xml:space="preserve">with </w:t>
      </w:r>
      <w:r w:rsidR="006555BE">
        <w:t>beta</w:t>
      </w:r>
      <w:r w:rsidRPr="00280F56">
        <w:t xml:space="preserve"> of 0.1</w:t>
      </w:r>
      <w:bookmarkEnd w:id="120"/>
      <w:r w:rsidR="009C0924">
        <w:t xml:space="preserve"> and sample rate of 1001.</w:t>
      </w:r>
      <w:bookmarkEnd w:id="121"/>
    </w:p>
    <w:p w14:paraId="6DA8F03D" w14:textId="38ED5F17" w:rsidR="005D128A" w:rsidRDefault="009C0924" w:rsidP="005D128A">
      <w:pPr>
        <w:pStyle w:val="BodyText"/>
      </w:pPr>
      <w:bookmarkStart w:id="122" w:name="_Toc146547309"/>
      <w:r>
        <w:rPr>
          <w:noProof/>
          <w:lang w:eastAsia="en-NZ"/>
        </w:rPr>
        <w:drawing>
          <wp:inline distT="0" distB="0" distL="0" distR="0" wp14:anchorId="0565C05D" wp14:editId="304474ED">
            <wp:extent cx="4826000" cy="2628736"/>
            <wp:effectExtent l="0" t="0" r="0" b="635"/>
            <wp:docPr id="175138864" name="Picture 3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38864" name="Picture 39" descr="A graph of a graph&#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31538" cy="2631753"/>
                    </a:xfrm>
                    <a:prstGeom prst="rect">
                      <a:avLst/>
                    </a:prstGeom>
                  </pic:spPr>
                </pic:pic>
              </a:graphicData>
            </a:graphic>
          </wp:inline>
        </w:drawing>
      </w:r>
    </w:p>
    <w:p w14:paraId="28218B66" w14:textId="5EFD204D" w:rsidR="00A46BDE" w:rsidRDefault="00A46BDE" w:rsidP="00806D15">
      <w:pPr>
        <w:pStyle w:val="Caption"/>
      </w:pPr>
      <w:bookmarkStart w:id="123" w:name="_Toc147921214"/>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w:t>
      </w:r>
      <w:r w:rsidR="00C507D1">
        <w:fldChar w:fldCharType="end"/>
      </w:r>
      <w:r w:rsidRPr="00280F56">
        <w:t xml:space="preserve"> Madgwick </w:t>
      </w:r>
      <w:r w:rsidR="00D90C25">
        <w:t xml:space="preserve">results from rolling movement </w:t>
      </w:r>
      <w:r w:rsidR="003D5E28">
        <w:t xml:space="preserve">(CIMU) </w:t>
      </w:r>
      <w:r w:rsidRPr="00280F56">
        <w:t xml:space="preserve">with a </w:t>
      </w:r>
      <w:r w:rsidR="006555BE">
        <w:t>beta value</w:t>
      </w:r>
      <w:r w:rsidRPr="00280F56">
        <w:t xml:space="preserve"> of 1</w:t>
      </w:r>
      <w:bookmarkEnd w:id="122"/>
      <w:r w:rsidR="008B0CAA">
        <w:t>.0</w:t>
      </w:r>
      <w:r w:rsidR="003D5E28">
        <w:t>.</w:t>
      </w:r>
      <w:bookmarkEnd w:id="123"/>
    </w:p>
    <w:p w14:paraId="29ED9C6D" w14:textId="7D240F63" w:rsidR="00A46BDE" w:rsidRPr="00280F56" w:rsidRDefault="00A46BDE" w:rsidP="00A46BDE">
      <w:pPr>
        <w:pStyle w:val="BodyText"/>
      </w:pPr>
      <w:r w:rsidRPr="00280F56">
        <w:lastRenderedPageBreak/>
        <w:t xml:space="preserve">Using a </w:t>
      </w:r>
      <w:r w:rsidR="006555BE">
        <w:t>beta value</w:t>
      </w:r>
      <w:r w:rsidRPr="00280F56">
        <w:t xml:space="preserve"> of 10, the Madgwick filter took 0.</w:t>
      </w:r>
      <w:r w:rsidR="003A733D" w:rsidRPr="00280F56">
        <w:t>0</w:t>
      </w:r>
      <w:r w:rsidRPr="00280F56">
        <w:t>4</w:t>
      </w:r>
      <w:r w:rsidR="009E5AF8" w:rsidRPr="00280F56">
        <w:t>40</w:t>
      </w:r>
      <w:r w:rsidRPr="00280F56">
        <w:t xml:space="preserve"> seconds but produced better results as can </w:t>
      </w:r>
      <w:proofErr w:type="gramStart"/>
      <w:r w:rsidRPr="00280F56">
        <w:t>be seen</w:t>
      </w:r>
      <w:proofErr w:type="gramEnd"/>
      <w:r w:rsidRPr="00280F56">
        <w:t xml:space="preserve"> in Figure 4.</w:t>
      </w:r>
      <w:r w:rsidR="008B0CAA">
        <w:t>5</w:t>
      </w:r>
      <w:r w:rsidRPr="00280F56">
        <w:t>.</w:t>
      </w:r>
      <w:r w:rsidRPr="00280F56">
        <w:br/>
      </w:r>
      <w:r w:rsidR="009C0924">
        <w:rPr>
          <w:noProof/>
          <w:lang w:eastAsia="en-NZ"/>
        </w:rPr>
        <w:drawing>
          <wp:inline distT="0" distB="0" distL="0" distR="0" wp14:anchorId="58F64F68" wp14:editId="16C21FA3">
            <wp:extent cx="4846708" cy="2914650"/>
            <wp:effectExtent l="0" t="0" r="0" b="0"/>
            <wp:docPr id="1717822542" name="Picture 40"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22542" name="Picture 40" descr="A graph of a wave&#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49750" cy="2916480"/>
                    </a:xfrm>
                    <a:prstGeom prst="rect">
                      <a:avLst/>
                    </a:prstGeom>
                  </pic:spPr>
                </pic:pic>
              </a:graphicData>
            </a:graphic>
          </wp:inline>
        </w:drawing>
      </w:r>
    </w:p>
    <w:p w14:paraId="1B96C94E" w14:textId="0EACF0A7" w:rsidR="00A46BDE" w:rsidRDefault="00A46BDE" w:rsidP="00806D15">
      <w:pPr>
        <w:pStyle w:val="Caption"/>
      </w:pPr>
      <w:bookmarkStart w:id="124" w:name="_Toc146547310"/>
      <w:bookmarkStart w:id="125" w:name="_Toc147921215"/>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w:t>
      </w:r>
      <w:r w:rsidR="00C507D1">
        <w:fldChar w:fldCharType="end"/>
      </w:r>
      <w:r w:rsidRPr="00280F56">
        <w:t xml:space="preserve"> Madgwick filter on a rolling vehicle </w:t>
      </w:r>
      <w:r w:rsidR="003D5E28">
        <w:t xml:space="preserve">(CIMU) </w:t>
      </w:r>
      <w:r w:rsidRPr="00280F56">
        <w:t xml:space="preserve">with a </w:t>
      </w:r>
      <w:r w:rsidR="006555BE">
        <w:t>beta value</w:t>
      </w:r>
      <w:r w:rsidRPr="00280F56">
        <w:t xml:space="preserve"> of 10</w:t>
      </w:r>
      <w:bookmarkEnd w:id="124"/>
      <w:r w:rsidR="003D5E28">
        <w:t>.</w:t>
      </w:r>
      <w:bookmarkEnd w:id="125"/>
    </w:p>
    <w:p w14:paraId="02B588A9" w14:textId="5E88C91B" w:rsidR="00A46BDE" w:rsidRPr="00280F56" w:rsidRDefault="00A46BDE" w:rsidP="00F6371D">
      <w:pPr>
        <w:pStyle w:val="BodyText"/>
      </w:pPr>
      <w:r w:rsidRPr="000B3AE7">
        <w:t xml:space="preserve">By repeated experimentation, a </w:t>
      </w:r>
      <w:r w:rsidR="006555BE">
        <w:t>beta value</w:t>
      </w:r>
      <w:r w:rsidRPr="000B3AE7">
        <w:t xml:space="preserve"> of 15 was the lowest gain required to produce the acceptable results show in in Figure 4.</w:t>
      </w:r>
      <w:r w:rsidR="008B0CAA">
        <w:t>6</w:t>
      </w:r>
      <w:r w:rsidRPr="000B3AE7">
        <w:t xml:space="preserve">. </w:t>
      </w:r>
      <w:r w:rsidR="00C84630" w:rsidRPr="000B3AE7">
        <w:t>This clearly indicates that the gyroscope output is either noisy and/or has significant drift. From looking at the data, and from examining the output of the gyroscope when the vehicle is stationary</w:t>
      </w:r>
      <w:r w:rsidR="00987294">
        <w:t xml:space="preserve"> (Figures 4.1 and 4.2)</w:t>
      </w:r>
      <w:r w:rsidR="00C84630" w:rsidRPr="000B3AE7">
        <w:t xml:space="preserve">, </w:t>
      </w:r>
      <w:r w:rsidR="006C2D20" w:rsidRPr="000B3AE7">
        <w:t xml:space="preserve">the amount of </w:t>
      </w:r>
      <w:r w:rsidR="00C84630" w:rsidRPr="000B3AE7">
        <w:t xml:space="preserve">noise is significant. </w:t>
      </w:r>
      <w:r w:rsidRPr="000B3AE7">
        <w:t>Th</w:t>
      </w:r>
      <w:r w:rsidR="00987294">
        <w:t>e</w:t>
      </w:r>
      <w:r w:rsidRPr="000B3AE7">
        <w:t xml:space="preserve"> </w:t>
      </w:r>
      <w:r w:rsidR="00987294">
        <w:t xml:space="preserve">Madgwick filter </w:t>
      </w:r>
      <w:r w:rsidRPr="000B3AE7">
        <w:t xml:space="preserve">operation took </w:t>
      </w:r>
      <w:r w:rsidR="00987294">
        <w:t xml:space="preserve">an average of </w:t>
      </w:r>
      <w:r w:rsidRPr="000B3AE7">
        <w:t>0.</w:t>
      </w:r>
      <w:r w:rsidR="003A733D" w:rsidRPr="000B3AE7">
        <w:t>0</w:t>
      </w:r>
      <w:r w:rsidRPr="000B3AE7">
        <w:t>4</w:t>
      </w:r>
      <w:r w:rsidR="00C66355" w:rsidRPr="000B3AE7">
        <w:t>997</w:t>
      </w:r>
      <w:r w:rsidRPr="000B3AE7">
        <w:t xml:space="preserve"> seconds</w:t>
      </w:r>
      <w:r w:rsidR="00C66355" w:rsidRPr="000B3AE7">
        <w:t xml:space="preserve"> for the </w:t>
      </w:r>
      <w:r w:rsidR="00DB7715">
        <w:t>central</w:t>
      </w:r>
      <w:r w:rsidR="00C66355" w:rsidRPr="000B3AE7">
        <w:t xml:space="preserve"> </w:t>
      </w:r>
      <w:r w:rsidR="00C97540" w:rsidRPr="000B3AE7">
        <w:t>IMU</w:t>
      </w:r>
      <w:r w:rsidR="00987294">
        <w:t xml:space="preserve"> (10 samples </w:t>
      </w:r>
      <w:proofErr w:type="gramStart"/>
      <w:r w:rsidR="00987294">
        <w:t>were taken</w:t>
      </w:r>
      <w:proofErr w:type="gramEnd"/>
      <w:r w:rsidR="00987294">
        <w:t xml:space="preserve"> and the average of these used as the individual execution run times were below MATLAB’s timing abilities)</w:t>
      </w:r>
      <w:r w:rsidRPr="000B3AE7">
        <w:t>.</w:t>
      </w:r>
      <w:r w:rsidR="003A733D" w:rsidRPr="000B3AE7">
        <w:t xml:space="preserve"> The results from Figure 4.</w:t>
      </w:r>
      <w:r w:rsidR="008B0CAA">
        <w:t>6</w:t>
      </w:r>
      <w:r w:rsidR="003A733D" w:rsidRPr="000B3AE7">
        <w:t xml:space="preserve"> show a maximum measured value of </w:t>
      </w:r>
      <w:r w:rsidR="009E5AF8" w:rsidRPr="000B3AE7">
        <w:t>.9948</w:t>
      </w:r>
      <w:r w:rsidR="003A733D" w:rsidRPr="000B3AE7">
        <w:t xml:space="preserve"> </w:t>
      </w:r>
      <w:r w:rsidR="009E5AF8" w:rsidRPr="000B3AE7">
        <w:t xml:space="preserve">radians </w:t>
      </w:r>
      <w:r w:rsidR="003A733D" w:rsidRPr="000B3AE7">
        <w:t xml:space="preserve">instead of the expected </w:t>
      </w:r>
      <w:r w:rsidR="000B3AE7">
        <w:rPr>
          <w:rFonts w:cs="Calibri"/>
        </w:rPr>
        <w:t>±π</w:t>
      </w:r>
      <w:r w:rsidR="000B3AE7">
        <w:t>/3</w:t>
      </w:r>
      <w:r w:rsidR="003A733D" w:rsidRPr="000B3AE7">
        <w:t xml:space="preserve"> </w:t>
      </w:r>
      <w:r w:rsidR="000B3AE7">
        <w:t xml:space="preserve">(1.047) </w:t>
      </w:r>
      <w:r w:rsidR="009E5AF8" w:rsidRPr="000B3AE7">
        <w:t>radians</w:t>
      </w:r>
      <w:r w:rsidR="008B0CAA">
        <w:t>,</w:t>
      </w:r>
      <w:r w:rsidR="003A733D" w:rsidRPr="000B3AE7">
        <w:t xml:space="preserve"> and the </w:t>
      </w:r>
      <w:r w:rsidR="00C1742D">
        <w:rPr>
          <w:rFonts w:cs="Calibri"/>
        </w:rPr>
        <w:t>π</w:t>
      </w:r>
      <w:r w:rsidR="00C1742D">
        <w:t xml:space="preserve">/4 </w:t>
      </w:r>
      <w:r w:rsidR="000B3AE7">
        <w:t>(</w:t>
      </w:r>
      <w:r w:rsidR="009E5AF8" w:rsidRPr="000B3AE7">
        <w:t>0.7854</w:t>
      </w:r>
      <w:r w:rsidR="000B3AE7">
        <w:t>)</w:t>
      </w:r>
      <w:r w:rsidR="003A733D" w:rsidRPr="000B3AE7">
        <w:t xml:space="preserve"> </w:t>
      </w:r>
      <w:r w:rsidR="009E5AF8" w:rsidRPr="000B3AE7">
        <w:t xml:space="preserve">radian position </w:t>
      </w:r>
      <w:proofErr w:type="gramStart"/>
      <w:r w:rsidR="003A733D" w:rsidRPr="000B3AE7">
        <w:t>w</w:t>
      </w:r>
      <w:r w:rsidR="00987294">
        <w:t>ere</w:t>
      </w:r>
      <w:r w:rsidR="003A733D" w:rsidRPr="000B3AE7">
        <w:t xml:space="preserve"> calculated</w:t>
      </w:r>
      <w:proofErr w:type="gramEnd"/>
      <w:r w:rsidR="003A733D" w:rsidRPr="000B3AE7">
        <w:t xml:space="preserve"> as </w:t>
      </w:r>
      <w:r w:rsidR="009E5AF8" w:rsidRPr="000B3AE7">
        <w:t>0.7487</w:t>
      </w:r>
      <w:r w:rsidR="003A733D" w:rsidRPr="000B3AE7">
        <w:t xml:space="preserve"> </w:t>
      </w:r>
      <w:r w:rsidR="009E5AF8" w:rsidRPr="000B3AE7">
        <w:t>radians</w:t>
      </w:r>
      <w:r w:rsidR="003A733D" w:rsidRPr="000B3AE7">
        <w:t xml:space="preserve">. If the </w:t>
      </w:r>
      <w:r w:rsidR="007701F5" w:rsidRPr="000B3AE7">
        <w:t>0.0201</w:t>
      </w:r>
      <w:r w:rsidR="003A733D" w:rsidRPr="000B3AE7">
        <w:t xml:space="preserve"> </w:t>
      </w:r>
      <w:r w:rsidR="007701F5" w:rsidRPr="000B3AE7">
        <w:t xml:space="preserve">radian </w:t>
      </w:r>
      <w:r w:rsidR="00551D1B" w:rsidRPr="000B3AE7">
        <w:t xml:space="preserve">maximum </w:t>
      </w:r>
      <w:r w:rsidR="003A733D" w:rsidRPr="000B3AE7">
        <w:t xml:space="preserve">tool angle </w:t>
      </w:r>
      <w:r w:rsidR="00551D1B" w:rsidRPr="000B3AE7">
        <w:t xml:space="preserve">error </w:t>
      </w:r>
      <w:r w:rsidR="003A733D" w:rsidRPr="000B3AE7">
        <w:t xml:space="preserve">plus the </w:t>
      </w:r>
      <w:r w:rsidR="00C97540" w:rsidRPr="000B3AE7">
        <w:t>IMU</w:t>
      </w:r>
      <w:r w:rsidR="003A733D" w:rsidRPr="000B3AE7">
        <w:t xml:space="preserve">’s own 1.5% inaccuracy values </w:t>
      </w:r>
      <w:proofErr w:type="gramStart"/>
      <w:r w:rsidR="003A733D" w:rsidRPr="000B3AE7">
        <w:t>are combined</w:t>
      </w:r>
      <w:proofErr w:type="gramEnd"/>
      <w:r w:rsidR="006C2D20" w:rsidRPr="000B3AE7">
        <w:t>,</w:t>
      </w:r>
      <w:r w:rsidR="003A733D" w:rsidRPr="000B3AE7">
        <w:t xml:space="preserve"> then this error is within the operating conditions of the sensors</w:t>
      </w:r>
      <w:r w:rsidR="00613B3C">
        <w:t xml:space="preserve"> but does indicate </w:t>
      </w:r>
      <w:r w:rsidR="00742E8C">
        <w:t>high</w:t>
      </w:r>
      <w:r w:rsidR="00613B3C">
        <w:t xml:space="preserve"> nois</w:t>
      </w:r>
      <w:r w:rsidR="00742E8C">
        <w:t xml:space="preserve">e in the </w:t>
      </w:r>
      <w:r w:rsidR="00613B3C">
        <w:t>results</w:t>
      </w:r>
      <w:r w:rsidR="003A733D" w:rsidRPr="000B3AE7">
        <w:t>.</w:t>
      </w:r>
      <w:r w:rsidR="00ED4D91">
        <w:t xml:space="preserve"> </w:t>
      </w:r>
    </w:p>
    <w:p w14:paraId="09486E46" w14:textId="1C267515" w:rsidR="00A46BDE" w:rsidRPr="00280F56" w:rsidRDefault="008A0D49" w:rsidP="00A46BDE">
      <w:pPr>
        <w:pStyle w:val="BodyText"/>
      </w:pPr>
      <w:r>
        <w:rPr>
          <w:noProof/>
          <w:lang w:eastAsia="en-NZ"/>
        </w:rPr>
        <w:lastRenderedPageBreak/>
        <w:drawing>
          <wp:inline distT="0" distB="0" distL="0" distR="0" wp14:anchorId="0A6660B4" wp14:editId="1AB116BD">
            <wp:extent cx="4849616" cy="2641600"/>
            <wp:effectExtent l="0" t="0" r="8255" b="6350"/>
            <wp:docPr id="172430369" name="Picture 4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30369" name="Picture 41" descr="A graph of a graph&#10;&#10;Description automatically generated with medium confidenc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55956" cy="2645054"/>
                    </a:xfrm>
                    <a:prstGeom prst="rect">
                      <a:avLst/>
                    </a:prstGeom>
                  </pic:spPr>
                </pic:pic>
              </a:graphicData>
            </a:graphic>
          </wp:inline>
        </w:drawing>
      </w:r>
    </w:p>
    <w:p w14:paraId="3ABB33B9" w14:textId="4985FC1E" w:rsidR="00A46BDE" w:rsidRPr="00280F56" w:rsidRDefault="00A46BDE" w:rsidP="00806D15">
      <w:pPr>
        <w:pStyle w:val="Caption"/>
      </w:pPr>
      <w:bookmarkStart w:id="126" w:name="_Toc146547311"/>
      <w:bookmarkStart w:id="127" w:name="_Toc147921216"/>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w:t>
      </w:r>
      <w:r w:rsidR="00C507D1">
        <w:fldChar w:fldCharType="end"/>
      </w:r>
      <w:r w:rsidRPr="00280F56">
        <w:t xml:space="preserve"> Madgwick filter on a rolling vehicle </w:t>
      </w:r>
      <w:r w:rsidR="003D5E28">
        <w:t xml:space="preserve">(CIMU) </w:t>
      </w:r>
      <w:commentRangeStart w:id="128"/>
      <w:commentRangeStart w:id="129"/>
      <w:r w:rsidRPr="00280F56">
        <w:t>wit</w:t>
      </w:r>
      <w:commentRangeEnd w:id="128"/>
      <w:r w:rsidR="000D734D">
        <w:rPr>
          <w:rStyle w:val="CommentReference"/>
          <w:rFonts w:asciiTheme="minorHAnsi" w:hAnsiTheme="minorHAnsi"/>
          <w:noProof w:val="0"/>
        </w:rPr>
        <w:commentReference w:id="128"/>
      </w:r>
      <w:commentRangeEnd w:id="129"/>
      <w:r w:rsidR="002E62ED">
        <w:rPr>
          <w:rStyle w:val="CommentReference"/>
          <w:rFonts w:asciiTheme="minorHAnsi" w:hAnsiTheme="minorHAnsi"/>
          <w:noProof w:val="0"/>
        </w:rPr>
        <w:commentReference w:id="129"/>
      </w:r>
      <w:r w:rsidRPr="00280F56">
        <w:t>h a gain of 15</w:t>
      </w:r>
      <w:bookmarkEnd w:id="126"/>
      <w:r w:rsidR="003D5E28">
        <w:t>.</w:t>
      </w:r>
      <w:bookmarkEnd w:id="127"/>
    </w:p>
    <w:p w14:paraId="752453EA" w14:textId="76823C22" w:rsidR="00EB0EFB" w:rsidRDefault="00A46BDE" w:rsidP="00DC5CB0">
      <w:pPr>
        <w:pStyle w:val="BodyText"/>
      </w:pPr>
      <w:r w:rsidRPr="00280F56">
        <w:br/>
      </w:r>
      <w:r w:rsidR="00E94556">
        <w:t>The</w:t>
      </w:r>
      <w:r w:rsidRPr="00280F56">
        <w:t xml:space="preserve"> </w:t>
      </w:r>
      <w:r w:rsidR="00E94556">
        <w:t xml:space="preserve">imufilter </w:t>
      </w:r>
      <w:r w:rsidRPr="00280F56">
        <w:t xml:space="preserve">Kalman filter </w:t>
      </w:r>
      <w:proofErr w:type="gramStart"/>
      <w:r w:rsidRPr="00280F56">
        <w:t xml:space="preserve">was </w:t>
      </w:r>
      <w:r w:rsidR="008F3997">
        <w:t xml:space="preserve">then </w:t>
      </w:r>
      <w:r w:rsidR="00987294">
        <w:t>applied</w:t>
      </w:r>
      <w:proofErr w:type="gramEnd"/>
      <w:r w:rsidR="008F3997">
        <w:t xml:space="preserve"> to generate Euler angles. </w:t>
      </w:r>
      <w:r w:rsidRPr="00280F56">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w:t>
      </w:r>
      <w:r w:rsidR="00DB7715">
        <w:t>central</w:t>
      </w:r>
      <w:r w:rsidR="00520AD7" w:rsidRPr="00280F56">
        <w:t xml:space="preserve"> </w:t>
      </w:r>
      <w:r w:rsidR="00C97540">
        <w:t>IMU</w:t>
      </w:r>
      <w:r w:rsidR="00EA7DCA">
        <w:t xml:space="preserve">. Both Madgwick and Kalman filter results for the </w:t>
      </w:r>
      <w:r w:rsidR="00DB7715">
        <w:t>central</w:t>
      </w:r>
      <w:r w:rsidR="00EA7DCA">
        <w:t xml:space="preserve"> IMU </w:t>
      </w:r>
      <w:proofErr w:type="gramStart"/>
      <w:r w:rsidR="00EA7DCA">
        <w:t xml:space="preserve">are </w:t>
      </w:r>
      <w:r w:rsidRPr="00280F56">
        <w:t>shown</w:t>
      </w:r>
      <w:proofErr w:type="gramEnd"/>
      <w:r w:rsidRPr="00280F56">
        <w:t xml:space="preserve"> in Figure 4.</w:t>
      </w:r>
      <w:r w:rsidR="008B0CAA">
        <w:t>7</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00EB0EFB">
        <w:br/>
      </w:r>
      <w:r w:rsidR="000B136C">
        <w:t xml:space="preserve">A low-pass filter should </w:t>
      </w:r>
      <w:proofErr w:type="gramStart"/>
      <w:r w:rsidRPr="00280F56">
        <w:t>be applied</w:t>
      </w:r>
      <w:proofErr w:type="gramEnd"/>
      <w:r w:rsidRPr="00280F56">
        <w:t xml:space="preserve"> to the</w:t>
      </w:r>
      <w:r w:rsidR="00EB0EFB">
        <w:t xml:space="preserve"> Kalman imufilter </w:t>
      </w:r>
      <w:r w:rsidRPr="00280F56">
        <w:t xml:space="preserve">results </w:t>
      </w:r>
      <w:r w:rsidR="000B136C">
        <w:t xml:space="preserve">to smooth the </w:t>
      </w:r>
      <w:r w:rsidR="00061399">
        <w:t>output,</w:t>
      </w:r>
      <w:r w:rsidR="000B136C">
        <w:t xml:space="preserve"> </w:t>
      </w:r>
      <w:r w:rsidRPr="00280F56">
        <w:t>but the</w:t>
      </w:r>
      <w:r w:rsidR="000B136C">
        <w:t xml:space="preserve"> results </w:t>
      </w:r>
      <w:r w:rsidRPr="00280F56">
        <w:t>track the movement of the vehicle adequately (</w:t>
      </w:r>
      <w:r w:rsidR="00EA7DCA">
        <w:t>v</w:t>
      </w:r>
      <w:r w:rsidRPr="00280F56">
        <w:t xml:space="preserve">arying the Kalman filter settings did not show any significant difference in the output results). The average calculated value for the </w:t>
      </w:r>
      <w:r w:rsidR="00551D1B" w:rsidRPr="00280F56">
        <w:t xml:space="preserve">desired </w:t>
      </w:r>
      <w:r w:rsidR="00C1742D">
        <w:rPr>
          <w:rFonts w:cs="Calibri"/>
        </w:rPr>
        <w:t>π</w:t>
      </w:r>
      <w:r w:rsidR="00C1742D">
        <w:t>/3 (</w:t>
      </w:r>
      <w:r w:rsidR="00551D1B" w:rsidRPr="00280F56">
        <w:t>1.0472</w:t>
      </w:r>
      <w:r w:rsidR="00C1742D">
        <w:t>)</w:t>
      </w:r>
      <w:r w:rsidR="00551D1B" w:rsidRPr="00280F56">
        <w:t xml:space="preserve">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w:t>
      </w:r>
      <w:r w:rsidR="00742E8C" w:rsidRPr="00280F56">
        <w:t xml:space="preserve">. </w:t>
      </w:r>
      <w:r w:rsidR="00ED4D91">
        <w:t xml:space="preserve">It </w:t>
      </w:r>
      <w:proofErr w:type="gramStart"/>
      <w:r w:rsidR="00ED4D91">
        <w:t>is noted</w:t>
      </w:r>
      <w:proofErr w:type="gramEnd"/>
      <w:r w:rsidR="00ED4D91">
        <w:t xml:space="preserve"> that as the </w:t>
      </w:r>
      <w:r w:rsidR="00613B3C">
        <w:t xml:space="preserve">Madgwick </w:t>
      </w:r>
      <w:r w:rsidR="00ED4D91">
        <w:t xml:space="preserve">beta value increases, the starting values of the filter Euler outputs also increase and then converge. </w:t>
      </w:r>
      <w:r w:rsidR="00613B3C">
        <w:t xml:space="preserve">Zero outputs occur at initialisation </w:t>
      </w:r>
      <w:r w:rsidR="00ED4D91">
        <w:t>at lower beta level</w:t>
      </w:r>
      <w:r w:rsidR="00613B3C">
        <w:t>s</w:t>
      </w:r>
      <w:r w:rsidR="00ED4D91">
        <w:t xml:space="preserve">, rising to almost </w:t>
      </w:r>
      <w:proofErr w:type="gramStart"/>
      <w:r w:rsidR="00ED4D91">
        <w:t>1</w:t>
      </w:r>
      <w:proofErr w:type="gramEnd"/>
      <w:r w:rsidR="00ED4D91">
        <w:t xml:space="preserve"> with a beta value of 15</w:t>
      </w:r>
      <w:r w:rsidR="002E62ED">
        <w:t xml:space="preserve">. This appears to be a unique feature of the algorithm as it </w:t>
      </w:r>
      <w:r w:rsidR="00613B3C">
        <w:t xml:space="preserve">is </w:t>
      </w:r>
      <w:r w:rsidR="002E62ED">
        <w:t>consistent across samples.</w:t>
      </w:r>
      <w:r w:rsidR="00EB0EFB">
        <w:br/>
      </w:r>
      <w:r w:rsidR="000B136C">
        <w:br/>
      </w:r>
      <w:r w:rsidR="00EB0EFB">
        <w:t xml:space="preserve">The main reason for the difference in phasing </w:t>
      </w:r>
      <w:r w:rsidR="000B136C">
        <w:t xml:space="preserve">between the signals </w:t>
      </w:r>
      <w:r w:rsidR="00EB0EFB">
        <w:t xml:space="preserve">is that </w:t>
      </w:r>
      <w:r w:rsidR="006555BE">
        <w:t xml:space="preserve">manual </w:t>
      </w:r>
      <w:r w:rsidR="00EB0EFB">
        <w:t xml:space="preserve">alignment of the robot arm is </w:t>
      </w:r>
      <w:r w:rsidR="006555BE">
        <w:t xml:space="preserve">set based </w:t>
      </w:r>
      <w:r w:rsidR="00EB0EFB">
        <w:t xml:space="preserve">on first </w:t>
      </w:r>
      <w:r w:rsidR="006555BE">
        <w:t xml:space="preserve">recognised </w:t>
      </w:r>
      <w:r w:rsidR="00EB0EFB">
        <w:t>movement</w:t>
      </w:r>
      <w:r w:rsidR="006555BE">
        <w:t xml:space="preserve"> time</w:t>
      </w:r>
      <w:r w:rsidR="00EB0EFB">
        <w:t xml:space="preserve">, which may not coincide with the sampling </w:t>
      </w:r>
      <w:r w:rsidR="006555BE">
        <w:t xml:space="preserve">time </w:t>
      </w:r>
      <w:r w:rsidR="00EB0EFB">
        <w:t xml:space="preserve">of the </w:t>
      </w:r>
      <w:r w:rsidR="00DB7715">
        <w:t>central</w:t>
      </w:r>
      <w:r w:rsidR="00EB0EFB">
        <w:t xml:space="preserve"> IMU value, however, the performance differences of the two computers will also play a small part in timing differences. </w:t>
      </w:r>
      <w:r w:rsidR="006555BE">
        <w:t xml:space="preserve">The phasing difference is consistent across the entire dataset which confirms </w:t>
      </w:r>
      <w:r w:rsidR="00613B3C">
        <w:t xml:space="preserve">an </w:t>
      </w:r>
      <w:r w:rsidR="006555BE">
        <w:t>alignment discrepancy.</w:t>
      </w:r>
      <w:r w:rsidR="006765C3">
        <w:br/>
        <w:t xml:space="preserve">The other likely reason for timing discrepancies is that it </w:t>
      </w:r>
      <w:proofErr w:type="gramStart"/>
      <w:r w:rsidR="006765C3">
        <w:t>was discovered</w:t>
      </w:r>
      <w:proofErr w:type="gramEnd"/>
      <w:r w:rsidR="006765C3">
        <w:t xml:space="preserve"> after the experiments were undertaken that the robotic arm </w:t>
      </w:r>
      <w:r w:rsidR="00613B3C">
        <w:t xml:space="preserve">has a maximum stable </w:t>
      </w:r>
      <w:r w:rsidR="006765C3">
        <w:t xml:space="preserve">sampling rate of 500Hz. (This value </w:t>
      </w:r>
      <w:proofErr w:type="gramStart"/>
      <w:r w:rsidR="006765C3">
        <w:t xml:space="preserve">was </w:t>
      </w:r>
      <w:r w:rsidR="006765C3">
        <w:lastRenderedPageBreak/>
        <w:t>obtained</w:t>
      </w:r>
      <w:proofErr w:type="gramEnd"/>
      <w:r w:rsidR="006765C3">
        <w:t xml:space="preserve"> by experimentation). With samples taken at approximately </w:t>
      </w:r>
      <w:proofErr w:type="gramStart"/>
      <w:r w:rsidR="006765C3">
        <w:t>8</w:t>
      </w:r>
      <w:proofErr w:type="gramEnd"/>
      <w:r w:rsidR="006765C3">
        <w:t xml:space="preserve"> times that rate, it is likely that some discrepancies could occur.</w:t>
      </w:r>
    </w:p>
    <w:p w14:paraId="0CEA14AA" w14:textId="7490B46F" w:rsidR="001511A0" w:rsidRPr="00280F56" w:rsidRDefault="00EB0EFB" w:rsidP="001511A0">
      <w:pPr>
        <w:pStyle w:val="BodyText"/>
      </w:pPr>
      <w:r>
        <w:rPr>
          <w:noProof/>
          <w:lang w:eastAsia="en-NZ"/>
        </w:rPr>
        <w:drawing>
          <wp:inline distT="0" distB="0" distL="0" distR="0" wp14:anchorId="6E66EE2C" wp14:editId="524DDD96">
            <wp:extent cx="4857750" cy="2651386"/>
            <wp:effectExtent l="0" t="0" r="0" b="0"/>
            <wp:docPr id="849082662" name="Picture 46"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82662" name="Picture 46" descr="A graph of a wave&#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65541" cy="2655638"/>
                    </a:xfrm>
                    <a:prstGeom prst="rect">
                      <a:avLst/>
                    </a:prstGeom>
                  </pic:spPr>
                </pic:pic>
              </a:graphicData>
            </a:graphic>
          </wp:inline>
        </w:drawing>
      </w:r>
    </w:p>
    <w:p w14:paraId="47ECFBCF" w14:textId="0D624C3C" w:rsidR="001511A0" w:rsidRPr="00280F56" w:rsidRDefault="001511A0" w:rsidP="00806D15">
      <w:pPr>
        <w:pStyle w:val="Caption"/>
      </w:pPr>
      <w:bookmarkStart w:id="130" w:name="_Toc146547312"/>
      <w:bookmarkStart w:id="131" w:name="_Toc147921217"/>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7</w:t>
      </w:r>
      <w:r w:rsidR="00C507D1">
        <w:fldChar w:fldCharType="end"/>
      </w:r>
      <w:r w:rsidRPr="00280F56">
        <w:t xml:space="preserve"> </w:t>
      </w:r>
      <w:r w:rsidR="0050061E">
        <w:t xml:space="preserve">Filter </w:t>
      </w:r>
      <w:r w:rsidRPr="00280F56">
        <w:t xml:space="preserve">and Robot arm data for a rolling vehicle </w:t>
      </w:r>
      <w:r w:rsidR="001A26AE">
        <w:t>(CIMU)</w:t>
      </w:r>
      <w:bookmarkEnd w:id="130"/>
      <w:r w:rsidR="00EB0EFB">
        <w:t>: Samples 1-600</w:t>
      </w:r>
      <w:r w:rsidR="003D5E28">
        <w:t>.</w:t>
      </w:r>
      <w:bookmarkEnd w:id="131"/>
    </w:p>
    <w:p w14:paraId="16060393" w14:textId="71F5BAE9" w:rsidR="001511A0" w:rsidRPr="00280F56" w:rsidRDefault="00EB0EFB" w:rsidP="001511A0">
      <w:pPr>
        <w:pStyle w:val="BodyText"/>
      </w:pPr>
      <w:r>
        <w:rPr>
          <w:noProof/>
          <w:lang w:eastAsia="en-NZ"/>
        </w:rPr>
        <w:drawing>
          <wp:inline distT="0" distB="0" distL="0" distR="0" wp14:anchorId="7B108323" wp14:editId="4B3884DD">
            <wp:extent cx="4816553" cy="2628900"/>
            <wp:effectExtent l="0" t="0" r="3175" b="0"/>
            <wp:docPr id="267639459" name="Picture 47"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39459" name="Picture 47" descr="A graph of a wave&#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19954" cy="2630756"/>
                    </a:xfrm>
                    <a:prstGeom prst="rect">
                      <a:avLst/>
                    </a:prstGeom>
                  </pic:spPr>
                </pic:pic>
              </a:graphicData>
            </a:graphic>
          </wp:inline>
        </w:drawing>
      </w:r>
    </w:p>
    <w:p w14:paraId="4F481A31" w14:textId="1F86893E" w:rsidR="003A7197" w:rsidRPr="00280F56" w:rsidRDefault="003A7197" w:rsidP="00806D15">
      <w:pPr>
        <w:pStyle w:val="Caption"/>
      </w:pPr>
      <w:bookmarkStart w:id="132" w:name="_Toc146547313"/>
      <w:bookmarkStart w:id="133" w:name="_Toc147921218"/>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8</w:t>
      </w:r>
      <w:r w:rsidR="00C507D1">
        <w:fldChar w:fldCharType="end"/>
      </w:r>
      <w:r w:rsidRPr="00280F56">
        <w:t xml:space="preserve"> Average</w:t>
      </w:r>
      <w:r w:rsidR="001A26AE">
        <w:t xml:space="preserve">d roll value of </w:t>
      </w:r>
      <w:r w:rsidR="00DB7715">
        <w:t>f</w:t>
      </w:r>
      <w:r w:rsidR="0050061E">
        <w:t>ilter</w:t>
      </w:r>
      <w:r w:rsidR="00DB7715">
        <w:t xml:space="preserve">s </w:t>
      </w:r>
      <w:r w:rsidRPr="00280F56">
        <w:t>against robot arm movements</w:t>
      </w:r>
      <w:bookmarkEnd w:id="132"/>
      <w:r w:rsidR="001A26AE">
        <w:t xml:space="preserve"> (CIMU)</w:t>
      </w:r>
      <w:r w:rsidR="00EB0EFB">
        <w:t>: Samples 1-600</w:t>
      </w:r>
      <w:r w:rsidR="003D5E28">
        <w:t>.</w:t>
      </w:r>
      <w:bookmarkEnd w:id="133"/>
    </w:p>
    <w:p w14:paraId="3A19CCF9" w14:textId="7D49DBA2" w:rsidR="00E80307" w:rsidRPr="00280F56" w:rsidRDefault="003A7197" w:rsidP="00E80307">
      <w:pPr>
        <w:pStyle w:val="BodyText"/>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w:t>
      </w:r>
      <w:r w:rsidR="00EB0EFB">
        <w:t>an</w:t>
      </w:r>
      <w:r w:rsidRPr="00280F56">
        <w:t xml:space="preserve"> amplitude change</w:t>
      </w:r>
      <w:r w:rsidR="00DC5CB0" w:rsidRPr="00280F56">
        <w:t xml:space="preserve"> as seen in Figure 4.</w:t>
      </w:r>
      <w:r w:rsidR="008B0CAA">
        <w:t>8</w:t>
      </w:r>
      <w:r w:rsidR="00DC5CB0" w:rsidRPr="00280F56">
        <w:t>.</w:t>
      </w:r>
      <w:r w:rsidRPr="00280F56">
        <w:t xml:space="preserve"> This indicates that, as </w:t>
      </w:r>
      <w:r w:rsidR="00742E8C" w:rsidRPr="00280F56">
        <w:t>expected</w:t>
      </w:r>
      <w:r w:rsidRPr="00280F56">
        <w:t xml:space="preserve">, </w:t>
      </w:r>
      <w:r w:rsidR="00EB0EFB">
        <w:t xml:space="preserve">averaging the </w:t>
      </w:r>
      <w:r w:rsidRPr="00280F56">
        <w:t>different IMUs decreases peak amplitude in both positive and negative peak values</w:t>
      </w:r>
      <w:r w:rsidR="00520AD7" w:rsidRPr="00280F56">
        <w:t xml:space="preserve">, indicating a wide spread of values obtained from the various </w:t>
      </w:r>
      <w:r w:rsidR="00C645EE">
        <w:t>IMUs</w:t>
      </w:r>
      <w:r w:rsidRPr="00280F56">
        <w:t xml:space="preserve">. </w:t>
      </w:r>
      <w:r w:rsidR="00613B3C">
        <w:t>The experiment shows that utilising the single central IMU only gives more accurate results</w:t>
      </w:r>
      <w:r w:rsidR="005851AC">
        <w:t>, with both Kalman and Madgwick results tracking closely, with small phase timings being the most significant point of difference</w:t>
      </w:r>
      <w:r w:rsidR="00613B3C">
        <w:t xml:space="preserve">. </w:t>
      </w:r>
      <w:r w:rsidR="005851AC">
        <w:t>The Kalman phasing remains constant whereas the Mad</w:t>
      </w:r>
      <w:r w:rsidR="007B0FA7">
        <w:t>g</w:t>
      </w:r>
      <w:r w:rsidR="005851AC">
        <w:t xml:space="preserve">wick timing varies. The difference in phasing between Figures 4.5 and 4.6 shows that the </w:t>
      </w:r>
      <w:r w:rsidR="003D5E28">
        <w:t xml:space="preserve">Madgwick </w:t>
      </w:r>
      <w:r w:rsidR="005851AC">
        <w:t xml:space="preserve">beta value influences </w:t>
      </w:r>
      <w:r w:rsidR="005851AC">
        <w:lastRenderedPageBreak/>
        <w:t>this phasing</w:t>
      </w:r>
      <w:r w:rsidR="003D5E28">
        <w:t xml:space="preserve"> difference</w:t>
      </w:r>
      <w:r w:rsidR="005851AC">
        <w:t xml:space="preserve">. Increasing the beta value stabilises the phasing but introduces more noise at the peak transitions. </w:t>
      </w:r>
      <w:r w:rsidRPr="00280F56">
        <w:t>In terms of tracking the robot arm movements, both the Kalman and the Madgwick filters make good attempts</w:t>
      </w:r>
      <w:r w:rsidR="00A64AA2">
        <w:t xml:space="preserve">. Roll accuracy is within </w:t>
      </w:r>
      <w:r w:rsidR="00A64AA2">
        <w:rPr>
          <w:rFonts w:cs="Calibri"/>
        </w:rPr>
        <w:t>π</w:t>
      </w:r>
      <w:r w:rsidR="00A64AA2">
        <w:t>/180 radians for both filters</w:t>
      </w:r>
      <w:r w:rsidRPr="00280F56">
        <w:t xml:space="preserve"> and there is little between the filter results to merit the use of the more computationally expensive Kalman filter</w:t>
      </w:r>
      <w:r w:rsidR="005851AC">
        <w:t xml:space="preserve"> if the best beta values </w:t>
      </w:r>
      <w:proofErr w:type="gramStart"/>
      <w:r w:rsidR="005851AC">
        <w:t>are used</w:t>
      </w:r>
      <w:proofErr w:type="gramEnd"/>
      <w:r w:rsidR="005851AC">
        <w:t xml:space="preserve"> on the Madgwick filter.</w:t>
      </w:r>
      <w:r w:rsidR="00210D86" w:rsidRPr="00280F56">
        <w:t xml:space="preserve"> </w:t>
      </w:r>
      <w:r w:rsidR="008A0D49">
        <w:br/>
      </w:r>
      <w:r w:rsidR="00EB0EFB">
        <w:br/>
      </w:r>
      <w:r w:rsidR="00613B3C">
        <w:t xml:space="preserve">A neural network </w:t>
      </w:r>
      <w:proofErr w:type="gramStart"/>
      <w:r w:rsidR="00613B3C">
        <w:t xml:space="preserve">was not </w:t>
      </w:r>
      <w:r w:rsidR="00E80307" w:rsidRPr="00280F56">
        <w:t>configure</w:t>
      </w:r>
      <w:r w:rsidR="00613B3C">
        <w:t>d</w:t>
      </w:r>
      <w:proofErr w:type="gramEnd"/>
      <w:r w:rsidR="00613B3C">
        <w:t xml:space="preserve"> </w:t>
      </w:r>
      <w:r w:rsidR="002E055D">
        <w:t>t</w:t>
      </w:r>
      <w:r w:rsidR="008F3997">
        <w:t>o</w:t>
      </w:r>
      <w:r w:rsidR="002E055D">
        <w:t xml:space="preserve"> analyse </w:t>
      </w:r>
      <w:r w:rsidR="00E80307" w:rsidRPr="00280F56">
        <w:t>a simple rolling movement</w:t>
      </w:r>
      <w:r w:rsidR="001567EE">
        <w:t xml:space="preserve"> as the purpose of this experiment was to discover IMU sensitivity to rolling movements</w:t>
      </w:r>
      <w:r w:rsidR="00E80307" w:rsidRPr="00280F56">
        <w:t>.</w:t>
      </w:r>
    </w:p>
    <w:p w14:paraId="189C1079" w14:textId="42EF16CD" w:rsidR="00A46BDE" w:rsidRPr="00280F56" w:rsidRDefault="00EA7DCA" w:rsidP="00A46BDE">
      <w:pPr>
        <w:pStyle w:val="Heading2"/>
        <w:rPr>
          <w:noProof w:val="0"/>
        </w:rPr>
      </w:pPr>
      <w:bookmarkStart w:id="134" w:name="_Toc147920260"/>
      <w:r>
        <w:rPr>
          <w:noProof w:val="0"/>
        </w:rPr>
        <w:t>Pitching vehicle f</w:t>
      </w:r>
      <w:r w:rsidR="00520AD7" w:rsidRPr="00280F56">
        <w:rPr>
          <w:noProof w:val="0"/>
        </w:rPr>
        <w:t>ilter performance</w:t>
      </w:r>
      <w:r>
        <w:rPr>
          <w:noProof w:val="0"/>
        </w:rPr>
        <w:t>.</w:t>
      </w:r>
      <w:bookmarkEnd w:id="134"/>
    </w:p>
    <w:p w14:paraId="545B86D7" w14:textId="3CC380A9" w:rsidR="002043B0" w:rsidRDefault="002043B0" w:rsidP="002043B0">
      <w:pPr>
        <w:pStyle w:val="BodyText"/>
      </w:pPr>
      <w:r>
        <w:t xml:space="preserve">In this experiment, IMU sensitivity to pitching (up and down) movements </w:t>
      </w:r>
      <w:proofErr w:type="gramStart"/>
      <w:r>
        <w:t>is obtained</w:t>
      </w:r>
      <w:proofErr w:type="gramEnd"/>
      <w:r>
        <w:t>.</w:t>
      </w:r>
      <w:r w:rsidR="005851AC">
        <w:t xml:space="preserve"> Central IMU data </w:t>
      </w:r>
      <w:proofErr w:type="gramStart"/>
      <w:r w:rsidR="005851AC">
        <w:t>was used</w:t>
      </w:r>
      <w:proofErr w:type="gramEnd"/>
      <w:r w:rsidR="005851AC">
        <w:t xml:space="preserve"> for this experiment.</w:t>
      </w:r>
    </w:p>
    <w:p w14:paraId="6F4A4D3A" w14:textId="1DA371C8" w:rsidR="002113C0" w:rsidRPr="00280F56" w:rsidRDefault="002043B0" w:rsidP="002113C0">
      <w:pPr>
        <w:pStyle w:val="BodyText"/>
      </w:pPr>
      <w:r>
        <w:t xml:space="preserve">The robot arm </w:t>
      </w:r>
      <w:proofErr w:type="gramStart"/>
      <w:r w:rsidR="005851AC">
        <w:t>was</w:t>
      </w:r>
      <w:r>
        <w:t xml:space="preserve"> initially positioned</w:t>
      </w:r>
      <w:proofErr w:type="gramEnd"/>
      <w:r>
        <w:t xml:space="preserve"> as per </w:t>
      </w:r>
      <w:r w:rsidR="00872662">
        <w:t>Figure</w:t>
      </w:r>
      <w:r>
        <w:t xml:space="preserve"> 3.3. As the Wrist2 joint </w:t>
      </w:r>
      <w:proofErr w:type="gramStart"/>
      <w:r w:rsidR="005851AC">
        <w:t>wa</w:t>
      </w:r>
      <w:r>
        <w:t>s positioned</w:t>
      </w:r>
      <w:proofErr w:type="gramEnd"/>
      <w:r>
        <w:t xml:space="preserve"> at a </w:t>
      </w:r>
      <w:r>
        <w:rPr>
          <w:rFonts w:cs="Calibri"/>
        </w:rPr>
        <w:t>π</w:t>
      </w:r>
      <w:r>
        <w:t xml:space="preserve">/2 (90 degree) angle, results from this joint are rotated by </w:t>
      </w:r>
      <w:r>
        <w:rPr>
          <w:rFonts w:cs="Calibri"/>
        </w:rPr>
        <w:t>π</w:t>
      </w:r>
      <w:r>
        <w:t>/2 before processing. T</w:t>
      </w:r>
      <w:r w:rsidRPr="00280F56">
        <w:t xml:space="preserve">he robot arm </w:t>
      </w:r>
      <w:proofErr w:type="gramStart"/>
      <w:r w:rsidRPr="00280F56">
        <w:t xml:space="preserve">was </w:t>
      </w:r>
      <w:r>
        <w:t xml:space="preserve">repetitively </w:t>
      </w:r>
      <w:r w:rsidRPr="00280F56">
        <w:t>rotated</w:t>
      </w:r>
      <w:proofErr w:type="gramEnd"/>
      <w:r w:rsidRPr="00280F56">
        <w:t xml:space="preserve"> to the angles in </w:t>
      </w:r>
      <w:r>
        <w:t xml:space="preserve">listed in </w:t>
      </w:r>
      <w:r w:rsidRPr="00280F56">
        <w:t>Table 3</w:t>
      </w:r>
      <w:r>
        <w:t>.8</w:t>
      </w:r>
      <w:r w:rsidRPr="00280F56">
        <w:t xml:space="preserve"> and the Robot arm data synchronised with the </w:t>
      </w:r>
      <w:r>
        <w:t>IMU</w:t>
      </w:r>
      <w:r w:rsidRPr="00280F56">
        <w:t xml:space="preserve"> data via manual alignment. </w:t>
      </w:r>
      <w:r w:rsidR="002113C0" w:rsidRPr="00280F56">
        <w:t xml:space="preserve">The single </w:t>
      </w:r>
      <w:r w:rsidR="00DB7715">
        <w:t>central</w:t>
      </w:r>
      <w:r w:rsidR="002113C0" w:rsidRPr="00280F56">
        <w:t xml:space="preserve"> </w:t>
      </w:r>
      <w:r w:rsidR="00C97540">
        <w:t>IMU</w:t>
      </w:r>
      <w:r w:rsidR="002113C0" w:rsidRPr="00280F56">
        <w:t xml:space="preserve"> data produced 995 readings in the 120 second period.</w:t>
      </w:r>
    </w:p>
    <w:p w14:paraId="3EFEC13D" w14:textId="2AE450E5" w:rsidR="002113C0" w:rsidRPr="00280F56" w:rsidRDefault="002113C0" w:rsidP="00AD5EE1">
      <w:pPr>
        <w:pStyle w:val="BodyText"/>
      </w:pPr>
      <w:r w:rsidRPr="00280F56">
        <w:t xml:space="preserve">Applying the Madgwick filter </w:t>
      </w:r>
      <w:r w:rsidR="009E5AF8" w:rsidRPr="00280F56">
        <w:t>with</w:t>
      </w:r>
      <w:r w:rsidR="000B136C">
        <w:t xml:space="preserve"> a </w:t>
      </w:r>
      <w:r w:rsidR="00551D1B" w:rsidRPr="00280F56">
        <w:t xml:space="preserve">beta </w:t>
      </w:r>
      <w:r w:rsidR="000B136C">
        <w:t xml:space="preserve">value </w:t>
      </w:r>
      <w:r w:rsidR="009E5AF8" w:rsidRPr="00280F56">
        <w:t xml:space="preserve">of 15 </w:t>
      </w:r>
      <w:r w:rsidR="000B136C">
        <w:t xml:space="preserve">(previously determined from Section 4.2) </w:t>
      </w:r>
      <w:r w:rsidRPr="00280F56">
        <w:t xml:space="preserve">on the </w:t>
      </w:r>
      <w:r w:rsidR="00DB7715">
        <w:t>central</w:t>
      </w:r>
      <w:r w:rsidRPr="00280F56">
        <w:t xml:space="preserve"> </w:t>
      </w:r>
      <w:r w:rsidR="00C97540">
        <w:t>IMU</w:t>
      </w:r>
      <w:r w:rsidRPr="00280F56">
        <w:t xml:space="preserve"> data took an average of 0.04758 seconds.</w:t>
      </w:r>
      <w:r w:rsidR="009C2EB0" w:rsidRPr="00280F56">
        <w:t xml:space="preserve"> </w:t>
      </w:r>
      <w:r w:rsidRPr="00280F56">
        <w:br/>
        <w:t>The Kalman filter took 0</w:t>
      </w:r>
      <w:r w:rsidR="009C2EB0" w:rsidRPr="00280F56">
        <w:t>.</w:t>
      </w:r>
      <w:r w:rsidRPr="00280F56">
        <w:t xml:space="preserve">4268 seconds on the same data. </w:t>
      </w:r>
      <w:r w:rsidR="009C2EB0" w:rsidRPr="00280F56">
        <w:br/>
      </w:r>
      <w:r w:rsidR="005851AC">
        <w:t>T</w:t>
      </w:r>
      <w:r w:rsidR="009C2EB0" w:rsidRPr="00280F56">
        <w:t xml:space="preserve">he Kalman filter took </w:t>
      </w:r>
      <w:r w:rsidR="005851AC">
        <w:t>8</w:t>
      </w:r>
      <w:r w:rsidR="009C2EB0" w:rsidRPr="00280F56">
        <w:t>.</w:t>
      </w:r>
      <w:r w:rsidR="005851AC">
        <w:t>97</w:t>
      </w:r>
      <w:r w:rsidR="009C2EB0" w:rsidRPr="00280F56">
        <w:t xml:space="preserve"> times longer than the Madgwick filter to process the pitch values.</w:t>
      </w:r>
      <w:r w:rsidR="009C2EB0" w:rsidRPr="00280F56" w:rsidDel="009C2EB0">
        <w:t xml:space="preserve"> </w:t>
      </w:r>
      <w:r w:rsidRPr="00280F56">
        <w:br/>
        <w:t>Figure 4.</w:t>
      </w:r>
      <w:r w:rsidR="008B0CAA">
        <w:t>9</w:t>
      </w:r>
      <w:r w:rsidRPr="00280F56">
        <w:t xml:space="preserve"> shows the results of the </w:t>
      </w:r>
      <w:r w:rsidR="000B136C">
        <w:t xml:space="preserve">two </w:t>
      </w:r>
      <w:r w:rsidRPr="00280F56">
        <w:t>filters compared to the robot arm data.</w:t>
      </w:r>
      <w:r w:rsidRPr="00280F56">
        <w:br/>
      </w:r>
      <w:r w:rsidR="00F55BC9">
        <w:rPr>
          <w:noProof/>
          <w:lang w:eastAsia="en-NZ"/>
        </w:rPr>
        <w:drawing>
          <wp:inline distT="0" distB="0" distL="0" distR="0" wp14:anchorId="0B2F7F2E" wp14:editId="303FCD0E">
            <wp:extent cx="4828187" cy="2635250"/>
            <wp:effectExtent l="0" t="0" r="0" b="0"/>
            <wp:docPr id="294648580" name="Picture 4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48580" name="Picture 49" descr="A graph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36591" cy="2639837"/>
                    </a:xfrm>
                    <a:prstGeom prst="rect">
                      <a:avLst/>
                    </a:prstGeom>
                  </pic:spPr>
                </pic:pic>
              </a:graphicData>
            </a:graphic>
          </wp:inline>
        </w:drawing>
      </w:r>
    </w:p>
    <w:p w14:paraId="29779888" w14:textId="1443F0FD" w:rsidR="009C2EB0" w:rsidRDefault="009C2EB0" w:rsidP="00806D15">
      <w:pPr>
        <w:pStyle w:val="Caption"/>
      </w:pPr>
      <w:bookmarkStart w:id="135" w:name="_Toc146547314"/>
      <w:bookmarkStart w:id="136" w:name="_Toc147921219"/>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9</w:t>
      </w:r>
      <w:r w:rsidR="00C507D1">
        <w:fldChar w:fldCharType="end"/>
      </w:r>
      <w:r w:rsidRPr="00280F56">
        <w:t xml:space="preserve"> </w:t>
      </w:r>
      <w:r w:rsidR="00F6371D">
        <w:t>F</w:t>
      </w:r>
      <w:r w:rsidR="0050061E">
        <w:t xml:space="preserve">ilter </w:t>
      </w:r>
      <w:r w:rsidRPr="00280F56">
        <w:t xml:space="preserve">and robot arm </w:t>
      </w:r>
      <w:r w:rsidR="001A26AE">
        <w:t xml:space="preserve">results </w:t>
      </w:r>
      <w:r w:rsidRPr="00280F56">
        <w:t>for a pitching vehicle</w:t>
      </w:r>
      <w:bookmarkEnd w:id="135"/>
      <w:r w:rsidR="001A26AE">
        <w:t xml:space="preserve"> (CIMU)</w:t>
      </w:r>
      <w:r w:rsidR="00F6371D">
        <w:t>: Samples 1-600</w:t>
      </w:r>
      <w:r w:rsidR="00EA7DCA">
        <w:t>.</w:t>
      </w:r>
      <w:bookmarkEnd w:id="136"/>
    </w:p>
    <w:p w14:paraId="1BBB5094" w14:textId="2763D6C8" w:rsidR="005851AC" w:rsidRPr="005851AC" w:rsidRDefault="005851AC" w:rsidP="00526583">
      <w:pPr>
        <w:pStyle w:val="BodyText"/>
      </w:pPr>
      <w:r>
        <w:lastRenderedPageBreak/>
        <w:t>The results displayed in Figure 4.9 demonstrate that the two filters adequately track the robotic arm movement</w:t>
      </w:r>
      <w:r w:rsidR="00A64AA2">
        <w:t xml:space="preserve">, with both filters giving </w:t>
      </w:r>
      <w:r w:rsidR="00F57603">
        <w:t>comparable results</w:t>
      </w:r>
      <w:r w:rsidR="00A64AA2">
        <w:t xml:space="preserve"> with the same phasing differences as discussed in Section 4.2. Pitch accuracy is within </w:t>
      </w:r>
      <w:r w:rsidR="00A64AA2">
        <w:rPr>
          <w:rFonts w:cs="Calibri"/>
        </w:rPr>
        <w:t>π</w:t>
      </w:r>
      <w:r w:rsidR="00A64AA2">
        <w:t>/90 radians, which is twice the error of the roll sensitivity</w:t>
      </w:r>
      <w:r w:rsidR="002C3753">
        <w:t xml:space="preserve"> however t</w:t>
      </w:r>
      <w:r w:rsidR="00A64AA2" w:rsidRPr="00280F56">
        <w:t xml:space="preserve">here is </w:t>
      </w:r>
      <w:r w:rsidR="00F57603" w:rsidRPr="00280F56">
        <w:t>minor difference</w:t>
      </w:r>
      <w:r w:rsidR="00A64AA2">
        <w:t xml:space="preserve"> </w:t>
      </w:r>
      <w:r w:rsidR="00A64AA2" w:rsidRPr="00280F56">
        <w:t>between the filter results to merit the use of the more computationally expensive Kalman filte</w:t>
      </w:r>
      <w:r w:rsidR="00A64AA2">
        <w:t>r when processing pure pitch movements.</w:t>
      </w:r>
    </w:p>
    <w:p w14:paraId="064E9F62" w14:textId="584E9C4B" w:rsidR="0022541E" w:rsidRDefault="002C3753" w:rsidP="0050061E">
      <w:pPr>
        <w:pStyle w:val="BodyText"/>
      </w:pPr>
      <w:bookmarkStart w:id="137" w:name="_Toc146547315"/>
      <w:r>
        <w:t>Although not part of the method</w:t>
      </w:r>
      <w:r w:rsidR="003D5E28">
        <w:t xml:space="preserve"> process</w:t>
      </w:r>
      <w:r>
        <w:t xml:space="preserve">, the average pitch accuracy results </w:t>
      </w:r>
      <w:proofErr w:type="gramStart"/>
      <w:r>
        <w:t>were examined</w:t>
      </w:r>
      <w:proofErr w:type="gramEnd"/>
      <w:r>
        <w:t xml:space="preserve"> to see if data from all IMUs could improve the accuracy. </w:t>
      </w:r>
      <w:r w:rsidR="0022541E" w:rsidRPr="00280F56">
        <w:t>Figure 4.</w:t>
      </w:r>
      <w:r w:rsidR="009C2EB0" w:rsidRPr="00280F56">
        <w:t>1</w:t>
      </w:r>
      <w:r w:rsidR="008B0CAA">
        <w:t>0</w:t>
      </w:r>
      <w:r w:rsidR="0022541E" w:rsidRPr="00280F56">
        <w:t xml:space="preserve"> shows the mean of Madgwick and Kalman results from all </w:t>
      </w:r>
      <w:r w:rsidR="00C645EE">
        <w:t>IMUs</w:t>
      </w:r>
      <w:r w:rsidR="0022541E" w:rsidRPr="00280F56">
        <w:t xml:space="preserve"> against the robot arm data.</w:t>
      </w:r>
      <w:bookmarkEnd w:id="137"/>
    </w:p>
    <w:p w14:paraId="527DEFED" w14:textId="71FC8D99" w:rsidR="0022541E" w:rsidRPr="00280F56" w:rsidRDefault="00F55BC9" w:rsidP="0050061E">
      <w:pPr>
        <w:pStyle w:val="BodyText"/>
      </w:pPr>
      <w:r>
        <w:rPr>
          <w:noProof/>
          <w:lang w:eastAsia="en-NZ"/>
        </w:rPr>
        <w:drawing>
          <wp:inline distT="0" distB="0" distL="0" distR="0" wp14:anchorId="00D120F2" wp14:editId="6C475CAA">
            <wp:extent cx="4863089" cy="2654300"/>
            <wp:effectExtent l="0" t="0" r="0" b="0"/>
            <wp:docPr id="162628797" name="Picture 5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28797" name="Picture 50" descr="A graph of a graph&#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867037" cy="2656455"/>
                    </a:xfrm>
                    <a:prstGeom prst="rect">
                      <a:avLst/>
                    </a:prstGeom>
                  </pic:spPr>
                </pic:pic>
              </a:graphicData>
            </a:graphic>
          </wp:inline>
        </w:drawing>
      </w:r>
    </w:p>
    <w:p w14:paraId="7AB6703B" w14:textId="0AEF3B4A" w:rsidR="009C2EB0" w:rsidRDefault="009C2EB0" w:rsidP="00806D15">
      <w:pPr>
        <w:pStyle w:val="Caption"/>
      </w:pPr>
      <w:bookmarkStart w:id="138" w:name="_Toc146547317"/>
      <w:bookmarkStart w:id="139" w:name="_Toc147921220"/>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0</w:t>
      </w:r>
      <w:r w:rsidR="00C507D1">
        <w:fldChar w:fldCharType="end"/>
      </w:r>
      <w:r w:rsidRPr="00280F56">
        <w:t xml:space="preserve"> Average </w:t>
      </w:r>
      <w:r w:rsidR="0050061E">
        <w:t xml:space="preserve">Filter </w:t>
      </w:r>
      <w:r w:rsidR="001A26AE">
        <w:t xml:space="preserve">Pitch </w:t>
      </w:r>
      <w:r w:rsidRPr="00280F56">
        <w:t>values against robot arm movements</w:t>
      </w:r>
      <w:bookmarkEnd w:id="138"/>
      <w:r w:rsidR="001A26AE">
        <w:t xml:space="preserve"> (CIMU)</w:t>
      </w:r>
      <w:r w:rsidR="00F6371D">
        <w:t>: Samples 1-600</w:t>
      </w:r>
      <w:bookmarkEnd w:id="139"/>
    </w:p>
    <w:p w14:paraId="3E2EE054" w14:textId="44E9D3ED" w:rsidR="00D90C25" w:rsidRDefault="0022541E" w:rsidP="00526583">
      <w:pPr>
        <w:pStyle w:val="BodyText"/>
        <w:rPr>
          <w:rStyle w:val="BodyTextChar"/>
        </w:rPr>
      </w:pPr>
      <w:bookmarkStart w:id="140" w:name="_Toc146547318"/>
      <w:r w:rsidRPr="00FF2C0F">
        <w:rPr>
          <w:rStyle w:val="BodyTextChar"/>
        </w:rPr>
        <w:t xml:space="preserve">Averaging the values over all </w:t>
      </w:r>
      <w:r w:rsidR="00C97540" w:rsidRPr="00FF2C0F">
        <w:rPr>
          <w:rStyle w:val="BodyTextChar"/>
        </w:rPr>
        <w:t>IMU</w:t>
      </w:r>
      <w:r w:rsidR="003C7C28" w:rsidRPr="00FF2C0F">
        <w:rPr>
          <w:rStyle w:val="BodyTextChar"/>
        </w:rPr>
        <w:t xml:space="preserve"> pitch results</w:t>
      </w:r>
      <w:r w:rsidRPr="00FF2C0F">
        <w:rPr>
          <w:rStyle w:val="BodyTextChar"/>
        </w:rPr>
        <w:t xml:space="preserve"> </w:t>
      </w:r>
      <w:r w:rsidR="003C7C28" w:rsidRPr="00FF2C0F">
        <w:rPr>
          <w:rStyle w:val="BodyTextChar"/>
        </w:rPr>
        <w:t xml:space="preserve">produced </w:t>
      </w:r>
      <w:r w:rsidR="008B0CAA" w:rsidRPr="00FF2C0F">
        <w:rPr>
          <w:rStyle w:val="BodyTextChar"/>
        </w:rPr>
        <w:t xml:space="preserve">considerable </w:t>
      </w:r>
      <w:r w:rsidRPr="00FF2C0F">
        <w:rPr>
          <w:rStyle w:val="BodyTextChar"/>
        </w:rPr>
        <w:t>errors in amplitude and phase, concentrating at zero crossing points</w:t>
      </w:r>
      <w:r w:rsidR="009E5AF8" w:rsidRPr="00FF2C0F">
        <w:rPr>
          <w:rStyle w:val="BodyTextChar"/>
        </w:rPr>
        <w:t>, as seen in Figure 4.1</w:t>
      </w:r>
      <w:r w:rsidR="008B0CAA" w:rsidRPr="00FF2C0F">
        <w:rPr>
          <w:rStyle w:val="BodyTextChar"/>
        </w:rPr>
        <w:t>0</w:t>
      </w:r>
      <w:r w:rsidRPr="00FF2C0F">
        <w:rPr>
          <w:rStyle w:val="BodyTextChar"/>
        </w:rPr>
        <w:t xml:space="preserve">. The Madgwick filter in particular shows considerable oscillation around the zero crossing points when averaged that did not appear when using the single </w:t>
      </w:r>
      <w:r w:rsidR="00DB7715">
        <w:rPr>
          <w:rStyle w:val="BodyTextChar"/>
        </w:rPr>
        <w:t>central</w:t>
      </w:r>
      <w:r w:rsidRPr="00FF2C0F">
        <w:rPr>
          <w:rStyle w:val="BodyTextChar"/>
        </w:rPr>
        <w:t xml:space="preserve"> </w:t>
      </w:r>
      <w:r w:rsidR="00C97540" w:rsidRPr="00FF2C0F">
        <w:rPr>
          <w:rStyle w:val="BodyTextChar"/>
        </w:rPr>
        <w:t>IMU</w:t>
      </w:r>
      <w:r w:rsidRPr="00FF2C0F">
        <w:rPr>
          <w:rStyle w:val="BodyTextChar"/>
        </w:rPr>
        <w:t>.</w:t>
      </w:r>
      <w:r w:rsidR="00B14725" w:rsidRPr="00FF2C0F">
        <w:rPr>
          <w:rStyle w:val="BodyTextChar"/>
        </w:rPr>
        <w:t xml:space="preserve"> The Kalman filter faltered at an average of -0.655 </w:t>
      </w:r>
      <w:r w:rsidR="009E5AF8" w:rsidRPr="00FF2C0F">
        <w:rPr>
          <w:rStyle w:val="BodyTextChar"/>
        </w:rPr>
        <w:t>radians</w:t>
      </w:r>
      <w:r w:rsidR="00B14725" w:rsidRPr="00FF2C0F">
        <w:rPr>
          <w:rStyle w:val="BodyTextChar"/>
        </w:rPr>
        <w:t xml:space="preserve"> while the Madgwick filter oscillated between this value and between +0.589 and +0.606.</w:t>
      </w:r>
      <w:r w:rsidR="00493834" w:rsidRPr="00FF2C0F">
        <w:rPr>
          <w:rStyle w:val="BodyTextChar"/>
        </w:rPr>
        <w:br/>
        <w:t xml:space="preserve">These results indicate there are significant data discrepancies between the </w:t>
      </w:r>
      <w:r w:rsidR="00C97540" w:rsidRPr="00FF2C0F">
        <w:rPr>
          <w:rStyle w:val="BodyTextChar"/>
        </w:rPr>
        <w:t>IMU</w:t>
      </w:r>
      <w:r w:rsidR="00493834" w:rsidRPr="00FF2C0F">
        <w:rPr>
          <w:rStyle w:val="BodyTextChar"/>
        </w:rPr>
        <w:t xml:space="preserve"> units</w:t>
      </w:r>
      <w:r w:rsidR="003C7C28" w:rsidRPr="00FF2C0F">
        <w:rPr>
          <w:rStyle w:val="BodyTextChar"/>
        </w:rPr>
        <w:t xml:space="preserve"> and/or variations in the </w:t>
      </w:r>
      <w:r w:rsidR="001513DF" w:rsidRPr="00FF2C0F">
        <w:rPr>
          <w:rStyle w:val="BodyTextChar"/>
        </w:rPr>
        <w:t xml:space="preserve">input </w:t>
      </w:r>
      <w:r w:rsidR="003C7C28" w:rsidRPr="00FF2C0F">
        <w:rPr>
          <w:rStyle w:val="BodyTextChar"/>
        </w:rPr>
        <w:t>data</w:t>
      </w:r>
      <w:r w:rsidR="001513DF" w:rsidRPr="00FF2C0F">
        <w:rPr>
          <w:rStyle w:val="BodyTextChar"/>
        </w:rPr>
        <w:t xml:space="preserve"> between the IMUs</w:t>
      </w:r>
      <w:r w:rsidR="00493834" w:rsidRPr="00FF2C0F">
        <w:rPr>
          <w:rStyle w:val="BodyTextChar"/>
        </w:rPr>
        <w:t>.</w:t>
      </w:r>
      <w:r w:rsidR="00F6371D" w:rsidRPr="00FF2C0F">
        <w:rPr>
          <w:rStyle w:val="BodyTextChar"/>
        </w:rPr>
        <w:t xml:space="preserve"> Figure 4.1</w:t>
      </w:r>
      <w:r w:rsidR="00964101" w:rsidRPr="00FF2C0F">
        <w:rPr>
          <w:rStyle w:val="BodyTextChar"/>
        </w:rPr>
        <w:t>1</w:t>
      </w:r>
      <w:r w:rsidR="00F6371D" w:rsidRPr="00FF2C0F">
        <w:rPr>
          <w:rStyle w:val="BodyTextChar"/>
        </w:rPr>
        <w:t xml:space="preserve"> shows that the averaging the front three IMUs gives similar results to the single </w:t>
      </w:r>
      <w:r w:rsidR="00DB7715">
        <w:rPr>
          <w:rStyle w:val="BodyTextChar"/>
        </w:rPr>
        <w:t>central</w:t>
      </w:r>
      <w:r w:rsidR="00F6371D" w:rsidRPr="00FF2C0F">
        <w:rPr>
          <w:rStyle w:val="BodyTextChar"/>
        </w:rPr>
        <w:t xml:space="preserve"> IMU plot</w:t>
      </w:r>
      <w:r w:rsidR="002C3753">
        <w:rPr>
          <w:rStyle w:val="BodyTextChar"/>
        </w:rPr>
        <w:t>, albeit with predictably smoother plots</w:t>
      </w:r>
      <w:r w:rsidR="00F6371D" w:rsidRPr="00FF2C0F">
        <w:rPr>
          <w:rStyle w:val="BodyTextChar"/>
        </w:rPr>
        <w:t>.</w:t>
      </w:r>
      <w:r w:rsidR="002C3753">
        <w:rPr>
          <w:rStyle w:val="BodyTextChar"/>
        </w:rPr>
        <w:br/>
        <w:t xml:space="preserve">The front three IMUs were selected in the method because these lie on the same horizontal plane of the central IMU </w:t>
      </w:r>
      <w:r w:rsidR="003D5E28">
        <w:rPr>
          <w:rStyle w:val="BodyTextChar"/>
        </w:rPr>
        <w:t xml:space="preserve">which is useful to measure differences in roll values between IMUs, </w:t>
      </w:r>
      <w:r w:rsidR="002C3753">
        <w:rPr>
          <w:rStyle w:val="BodyTextChar"/>
        </w:rPr>
        <w:t xml:space="preserve">and, on a vehicle, comparing </w:t>
      </w:r>
      <w:r w:rsidR="003D5E28">
        <w:rPr>
          <w:rStyle w:val="BodyTextChar"/>
        </w:rPr>
        <w:t xml:space="preserve">front IMU results </w:t>
      </w:r>
      <w:r w:rsidR="002C3753">
        <w:rPr>
          <w:rStyle w:val="BodyTextChar"/>
        </w:rPr>
        <w:t xml:space="preserve">against the rear IMUs may show differences when a vehicle traverses a mound or depression, as the </w:t>
      </w:r>
      <w:r w:rsidR="003D5E28">
        <w:rPr>
          <w:rStyle w:val="BodyTextChar"/>
        </w:rPr>
        <w:t>rear IMUs are positioned away from the front IMUs and may not register as much movement</w:t>
      </w:r>
      <w:r w:rsidR="002C3753">
        <w:rPr>
          <w:rStyle w:val="BodyTextChar"/>
        </w:rPr>
        <w:t xml:space="preserve">. When using robotic arm as a control method, there should be no differences in movement between the </w:t>
      </w:r>
      <w:r w:rsidR="00061399">
        <w:rPr>
          <w:rStyle w:val="BodyTextChar"/>
        </w:rPr>
        <w:t>IMUs,</w:t>
      </w:r>
      <w:r w:rsidR="002C3753">
        <w:rPr>
          <w:rStyle w:val="BodyTextChar"/>
        </w:rPr>
        <w:t xml:space="preserve"> but the sets </w:t>
      </w:r>
      <w:proofErr w:type="gramStart"/>
      <w:r w:rsidR="002C3753">
        <w:rPr>
          <w:rStyle w:val="BodyTextChar"/>
        </w:rPr>
        <w:t>were kept</w:t>
      </w:r>
      <w:proofErr w:type="gramEnd"/>
      <w:r w:rsidR="002C3753">
        <w:rPr>
          <w:rStyle w:val="BodyTextChar"/>
        </w:rPr>
        <w:t xml:space="preserve"> so that data on a live vehicle can </w:t>
      </w:r>
      <w:r w:rsidR="002C3753">
        <w:rPr>
          <w:rStyle w:val="BodyTextChar"/>
        </w:rPr>
        <w:lastRenderedPageBreak/>
        <w:t>be compared</w:t>
      </w:r>
      <w:r w:rsidR="003D5E28">
        <w:rPr>
          <w:rStyle w:val="BodyTextChar"/>
        </w:rPr>
        <w:t xml:space="preserve"> in future works.</w:t>
      </w:r>
      <w:r w:rsidR="00F6371D" w:rsidRPr="00FF2C0F">
        <w:rPr>
          <w:rStyle w:val="BodyTextChar"/>
        </w:rPr>
        <w:br/>
      </w:r>
      <w:r w:rsidR="00F6371D">
        <w:rPr>
          <w:noProof/>
          <w:lang w:eastAsia="en-NZ"/>
        </w:rPr>
        <w:drawing>
          <wp:inline distT="0" distB="0" distL="0" distR="0" wp14:anchorId="444968AA" wp14:editId="0EAF0B0B">
            <wp:extent cx="4944529" cy="2698750"/>
            <wp:effectExtent l="0" t="0" r="8890" b="6350"/>
            <wp:docPr id="1685858480" name="Picture 5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858480" name="Picture 51" descr="A graph of a graph&#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48694" cy="2701023"/>
                    </a:xfrm>
                    <a:prstGeom prst="rect">
                      <a:avLst/>
                    </a:prstGeom>
                  </pic:spPr>
                </pic:pic>
              </a:graphicData>
            </a:graphic>
          </wp:inline>
        </w:drawing>
      </w:r>
    </w:p>
    <w:p w14:paraId="0EA0B1F2" w14:textId="39CD136F" w:rsidR="00FF2C0F" w:rsidRDefault="00F6371D" w:rsidP="00806D15">
      <w:pPr>
        <w:pStyle w:val="Caption"/>
      </w:pPr>
      <w:bookmarkStart w:id="141" w:name="_Toc14792122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1</w:t>
      </w:r>
      <w:r w:rsidR="00C507D1">
        <w:fldChar w:fldCharType="end"/>
      </w:r>
      <w:r>
        <w:t xml:space="preserve"> Average of front 3 IMU results against robot arm movements: Samples 1-600</w:t>
      </w:r>
      <w:bookmarkEnd w:id="141"/>
    </w:p>
    <w:p w14:paraId="687E85CD" w14:textId="29C2FFC1" w:rsidR="00FF2C0F" w:rsidRDefault="002C3753" w:rsidP="00FF2C0F">
      <w:pPr>
        <w:pStyle w:val="BodyText"/>
        <w:rPr>
          <w:rStyle w:val="BodyTextChar"/>
        </w:rPr>
      </w:pPr>
      <w:r>
        <w:rPr>
          <w:rStyle w:val="BodyTextChar"/>
        </w:rPr>
        <w:t xml:space="preserve">The results from Figure 4.11 clearly indicate data errors with the rear IMUs. </w:t>
      </w:r>
      <w:r w:rsidR="00F6371D" w:rsidRPr="00FF2C0F">
        <w:rPr>
          <w:rStyle w:val="BodyTextChar"/>
        </w:rPr>
        <w:t>The reason for the discrepancy was that the left rear IMU chipset was upside down, despite mounting it according to the labels</w:t>
      </w:r>
      <w:r w:rsidR="000B136C">
        <w:rPr>
          <w:rStyle w:val="BodyTextChar"/>
        </w:rPr>
        <w:t xml:space="preserve"> on the unit</w:t>
      </w:r>
      <w:r w:rsidR="00F6371D" w:rsidRPr="00FF2C0F">
        <w:rPr>
          <w:rStyle w:val="BodyTextChar"/>
        </w:rPr>
        <w:t xml:space="preserve">. Re-mounting </w:t>
      </w:r>
      <w:r w:rsidR="00961355" w:rsidRPr="00FF2C0F">
        <w:rPr>
          <w:rStyle w:val="BodyTextChar"/>
        </w:rPr>
        <w:t xml:space="preserve">and re-calibrating </w:t>
      </w:r>
      <w:r w:rsidR="00F6371D" w:rsidRPr="00FF2C0F">
        <w:rPr>
          <w:rStyle w:val="BodyTextChar"/>
        </w:rPr>
        <w:t>th</w:t>
      </w:r>
      <w:r w:rsidR="00961355" w:rsidRPr="00FF2C0F">
        <w:rPr>
          <w:rStyle w:val="BodyTextChar"/>
        </w:rPr>
        <w:t>e</w:t>
      </w:r>
      <w:r w:rsidR="00F6371D" w:rsidRPr="00FF2C0F">
        <w:rPr>
          <w:rStyle w:val="BodyTextChar"/>
        </w:rPr>
        <w:t xml:space="preserve"> IMU</w:t>
      </w:r>
      <w:r w:rsidR="00961355" w:rsidRPr="00FF2C0F">
        <w:rPr>
          <w:rStyle w:val="BodyTextChar"/>
        </w:rPr>
        <w:t xml:space="preserve"> </w:t>
      </w:r>
      <w:r w:rsidR="00F6371D" w:rsidRPr="00FF2C0F">
        <w:rPr>
          <w:rStyle w:val="BodyTextChar"/>
        </w:rPr>
        <w:t>resolved the issue</w:t>
      </w:r>
      <w:r w:rsidR="00E6348F">
        <w:rPr>
          <w:rStyle w:val="BodyTextChar"/>
        </w:rPr>
        <w:t xml:space="preserve"> however replotting the data was not necessary as the results of this experiment have already determined th</w:t>
      </w:r>
      <w:r w:rsidR="00942C96">
        <w:rPr>
          <w:rStyle w:val="BodyTextChar"/>
        </w:rPr>
        <w:t xml:space="preserve">e sensitivity of the </w:t>
      </w:r>
      <w:r>
        <w:rPr>
          <w:rStyle w:val="BodyTextChar"/>
        </w:rPr>
        <w:t xml:space="preserve">central </w:t>
      </w:r>
      <w:r w:rsidR="00942C96">
        <w:rPr>
          <w:rStyle w:val="BodyTextChar"/>
        </w:rPr>
        <w:t>IMU to pitch movements</w:t>
      </w:r>
      <w:r w:rsidR="00E6348F">
        <w:rPr>
          <w:rStyle w:val="BodyTextChar"/>
        </w:rPr>
        <w:t xml:space="preserve"> </w:t>
      </w:r>
      <w:r>
        <w:rPr>
          <w:rStyle w:val="BodyTextChar"/>
        </w:rPr>
        <w:t>(</w:t>
      </w:r>
      <w:r w:rsidR="008F2D74">
        <w:rPr>
          <w:rStyle w:val="BodyTextChar"/>
        </w:rPr>
        <w:t xml:space="preserve">peak values of </w:t>
      </w:r>
      <w:r>
        <w:rPr>
          <w:rStyle w:val="BodyTextChar"/>
          <w:rFonts w:cs="Calibri"/>
        </w:rPr>
        <w:t>π</w:t>
      </w:r>
      <w:r>
        <w:rPr>
          <w:rStyle w:val="BodyTextChar"/>
        </w:rPr>
        <w:t>/90 radians).</w:t>
      </w:r>
      <w:r w:rsidR="00F6371D" w:rsidRPr="00FF2C0F">
        <w:rPr>
          <w:rStyle w:val="BodyTextChar"/>
        </w:rPr>
        <w:t xml:space="preserve"> </w:t>
      </w:r>
    </w:p>
    <w:bookmarkEnd w:id="140"/>
    <w:p w14:paraId="76F71AAA" w14:textId="4E7290D5" w:rsidR="00E80307" w:rsidRPr="00280F56" w:rsidRDefault="00E80307" w:rsidP="00FF2C0F">
      <w:pPr>
        <w:pStyle w:val="BodyText"/>
      </w:pPr>
      <w:r w:rsidRPr="00280F56">
        <w:t xml:space="preserve">It </w:t>
      </w:r>
      <w:proofErr w:type="gramStart"/>
      <w:r w:rsidRPr="00280F56">
        <w:t>was not deemed</w:t>
      </w:r>
      <w:proofErr w:type="gramEnd"/>
      <w:r w:rsidRPr="00280F56">
        <w:t xml:space="preserve"> necessary to configure a Neural Network for a simple pitching movement</w:t>
      </w:r>
      <w:r w:rsidR="00FF2C0F">
        <w:t xml:space="preserve"> as the purpose of this experiment was to discover IMU sensitivity to pitching movements</w:t>
      </w:r>
      <w:r w:rsidRPr="00280F56">
        <w:t>.</w:t>
      </w:r>
    </w:p>
    <w:p w14:paraId="5CD42B78" w14:textId="5272DF57" w:rsidR="00550C7C" w:rsidRPr="00280F56" w:rsidRDefault="00DC5CB0" w:rsidP="00D27024">
      <w:pPr>
        <w:pStyle w:val="Heading2"/>
        <w:jc w:val="both"/>
      </w:pPr>
      <w:bookmarkStart w:id="142" w:name="_Toc147920261"/>
      <w:r w:rsidRPr="00280F56">
        <w:t xml:space="preserve">Performance on a varied </w:t>
      </w:r>
      <w:r w:rsidR="00964101">
        <w:t xml:space="preserve">movement </w:t>
      </w:r>
      <w:r w:rsidR="00550C7C" w:rsidRPr="00280F56">
        <w:t>vehicle</w:t>
      </w:r>
      <w:r w:rsidR="00964101">
        <w:t>.</w:t>
      </w:r>
      <w:bookmarkEnd w:id="142"/>
    </w:p>
    <w:p w14:paraId="5C542DB4" w14:textId="6DCEC46F" w:rsidR="002043B0" w:rsidRDefault="002043B0" w:rsidP="002043B0">
      <w:pPr>
        <w:pStyle w:val="BodyText"/>
      </w:pPr>
      <w:r>
        <w:t xml:space="preserve">In this experiment, IMU </w:t>
      </w:r>
      <w:r w:rsidR="0004036D">
        <w:t xml:space="preserve">Euler results </w:t>
      </w:r>
      <w:r w:rsidR="008F2D74">
        <w:t xml:space="preserve">when </w:t>
      </w:r>
      <w:r>
        <w:t xml:space="preserve">varied roll and pitch movements (up and down and side to side) </w:t>
      </w:r>
      <w:proofErr w:type="gramStart"/>
      <w:r w:rsidR="0004036D">
        <w:t>are applied</w:t>
      </w:r>
      <w:proofErr w:type="gramEnd"/>
      <w:r w:rsidR="0004036D">
        <w:t xml:space="preserve"> to the chassis are</w:t>
      </w:r>
      <w:r>
        <w:t xml:space="preserve"> obtained.</w:t>
      </w:r>
      <w:r w:rsidR="0004036D">
        <w:t xml:space="preserve"> The Madgwick and Kalman filters </w:t>
      </w:r>
      <w:proofErr w:type="gramStart"/>
      <w:r w:rsidR="0004036D">
        <w:t>are evaluated</w:t>
      </w:r>
      <w:proofErr w:type="gramEnd"/>
      <w:r w:rsidR="0004036D">
        <w:t xml:space="preserve"> first, with neural network evaluation </w:t>
      </w:r>
      <w:r w:rsidR="0017795A">
        <w:t xml:space="preserve">on the central IMU </w:t>
      </w:r>
      <w:r w:rsidR="0004036D">
        <w:t>commencing in Section 4.4.1</w:t>
      </w:r>
      <w:r w:rsidR="0017795A">
        <w:t xml:space="preserve"> and evaluation on the front IMUs and all IMUs contained in Sections 4.4.2 and 4.4.3, respectively.</w:t>
      </w:r>
    </w:p>
    <w:p w14:paraId="60A8E6BE" w14:textId="24B21934" w:rsidR="00BB151D" w:rsidRPr="00280F56" w:rsidRDefault="002043B0" w:rsidP="002043B0">
      <w:pPr>
        <w:pStyle w:val="BodyText"/>
      </w:pPr>
      <w:r>
        <w:t xml:space="preserve">The robot arm </w:t>
      </w:r>
      <w:proofErr w:type="gramStart"/>
      <w:r w:rsidR="008F2D74">
        <w:t>wa</w:t>
      </w:r>
      <w:r>
        <w:t>s initially positioned</w:t>
      </w:r>
      <w:proofErr w:type="gramEnd"/>
      <w:r>
        <w:t xml:space="preserve"> as per </w:t>
      </w:r>
      <w:r w:rsidR="00872662">
        <w:t>Figure</w:t>
      </w:r>
      <w:r>
        <w:t xml:space="preserve"> 3.4. As the Wrist2 joint </w:t>
      </w:r>
      <w:proofErr w:type="gramStart"/>
      <w:r w:rsidR="003D5E28">
        <w:t>was</w:t>
      </w:r>
      <w:r>
        <w:t xml:space="preserve"> positioned</w:t>
      </w:r>
      <w:proofErr w:type="gramEnd"/>
      <w:r>
        <w:t xml:space="preserve"> at a </w:t>
      </w:r>
      <w:r>
        <w:rPr>
          <w:rFonts w:cs="Calibri"/>
        </w:rPr>
        <w:t>π</w:t>
      </w:r>
      <w:r>
        <w:t>/2 (90 degree) angle</w:t>
      </w:r>
      <w:r w:rsidR="00872662">
        <w:t xml:space="preserve"> from the arm’s 0-degree position</w:t>
      </w:r>
      <w:r>
        <w:t>, results from th</w:t>
      </w:r>
      <w:r w:rsidR="003D5E28">
        <w:t>i</w:t>
      </w:r>
      <w:r>
        <w:t xml:space="preserve">s joint are counter rotated by </w:t>
      </w:r>
      <w:r>
        <w:rPr>
          <w:rFonts w:cs="Calibri"/>
        </w:rPr>
        <w:t>π</w:t>
      </w:r>
      <w:r>
        <w:t>/2 before processing. T</w:t>
      </w:r>
      <w:r w:rsidRPr="00280F56">
        <w:t xml:space="preserve">he robot arm </w:t>
      </w:r>
      <w:proofErr w:type="gramStart"/>
      <w:r w:rsidRPr="00280F56">
        <w:t xml:space="preserve">was </w:t>
      </w:r>
      <w:r>
        <w:t xml:space="preserve">repetitively </w:t>
      </w:r>
      <w:r w:rsidRPr="00280F56">
        <w:t>rotated</w:t>
      </w:r>
      <w:proofErr w:type="gramEnd"/>
      <w:r w:rsidRPr="00280F56">
        <w:t xml:space="preserve"> to the angles in </w:t>
      </w:r>
      <w:r>
        <w:t xml:space="preserve">listed in </w:t>
      </w:r>
      <w:r w:rsidRPr="00280F56">
        <w:t>Table 3</w:t>
      </w:r>
      <w:r>
        <w:t>.9</w:t>
      </w:r>
      <w:r w:rsidRPr="00280F56">
        <w:t xml:space="preserve"> and the Robot arm data synchronised with the </w:t>
      </w:r>
      <w:r>
        <w:t>IMU</w:t>
      </w:r>
      <w:r w:rsidRPr="00280F56">
        <w:t xml:space="preserve"> data via manual alignment. </w:t>
      </w:r>
      <w:r w:rsidR="00BB151D" w:rsidRPr="00280F56">
        <w:t xml:space="preserve">The single </w:t>
      </w:r>
      <w:r w:rsidR="00DB7715">
        <w:t>central</w:t>
      </w:r>
      <w:r w:rsidR="00BB151D" w:rsidRPr="00280F56">
        <w:t xml:space="preserve"> </w:t>
      </w:r>
      <w:r w:rsidR="00C97540">
        <w:t>IMU</w:t>
      </w:r>
      <w:r w:rsidR="00BB151D" w:rsidRPr="00280F56">
        <w:t xml:space="preserve"> data produced </w:t>
      </w:r>
      <w:r w:rsidR="00493834" w:rsidRPr="00280F56">
        <w:t>4</w:t>
      </w:r>
      <w:r w:rsidR="00BB151D" w:rsidRPr="00280F56">
        <w:t>99</w:t>
      </w:r>
      <w:r w:rsidR="00493834" w:rsidRPr="00280F56">
        <w:t>8</w:t>
      </w:r>
      <w:r w:rsidR="00BB151D" w:rsidRPr="00280F56">
        <w:t xml:space="preserve"> readings in the </w:t>
      </w:r>
      <w:r w:rsidR="00327169" w:rsidRPr="00280F56">
        <w:t>599.5</w:t>
      </w:r>
      <w:r w:rsidR="00BB151D" w:rsidRPr="00280F56">
        <w:t xml:space="preserve"> second period.</w:t>
      </w:r>
    </w:p>
    <w:p w14:paraId="0FB3500C" w14:textId="7E93B36C" w:rsidR="007930DE" w:rsidRPr="00280F56" w:rsidRDefault="00BB151D" w:rsidP="00BB151D">
      <w:pPr>
        <w:pStyle w:val="BodyText"/>
      </w:pPr>
      <w:r w:rsidRPr="00280F56">
        <w:t xml:space="preserve">The Madgwick filter </w:t>
      </w:r>
      <w:proofErr w:type="gramStart"/>
      <w:r w:rsidRPr="00280F56">
        <w:t xml:space="preserve">was </w:t>
      </w:r>
      <w:r w:rsidR="00063F74" w:rsidRPr="00280F56">
        <w:t>applied</w:t>
      </w:r>
      <w:proofErr w:type="gramEnd"/>
      <w:r w:rsidR="00063F74" w:rsidRPr="00280F56">
        <w:t xml:space="preserve"> </w:t>
      </w:r>
      <w:r w:rsidRPr="00280F56">
        <w:t xml:space="preserve">with standard settings </w:t>
      </w:r>
      <w:r w:rsidR="000B136C">
        <w:t xml:space="preserve">and </w:t>
      </w:r>
      <w:r w:rsidR="008F2D74">
        <w:t xml:space="preserve">a </w:t>
      </w:r>
      <w:r w:rsidR="000B136C">
        <w:t xml:space="preserve">previously determined (Section 4.2) </w:t>
      </w:r>
      <w:r w:rsidR="00551D1B" w:rsidRPr="00280F56">
        <w:t>b</w:t>
      </w:r>
      <w:r w:rsidRPr="00280F56">
        <w:t xml:space="preserve">eta value of </w:t>
      </w:r>
      <w:r w:rsidR="00551D1B" w:rsidRPr="00280F56">
        <w:t>15</w:t>
      </w:r>
      <w:r w:rsidR="000B136C">
        <w:t xml:space="preserve"> but this time with a sample-rate of 8.33 (averaged sample rate </w:t>
      </w:r>
      <w:r w:rsidR="00872662">
        <w:t xml:space="preserve">of the data gathering </w:t>
      </w:r>
      <w:r w:rsidR="00872662">
        <w:lastRenderedPageBreak/>
        <w:t xml:space="preserve">script </w:t>
      </w:r>
      <w:r w:rsidR="000B136C">
        <w:t>for the central IMU)</w:t>
      </w:r>
      <w:r w:rsidR="00D27024">
        <w:t xml:space="preserve">. This </w:t>
      </w:r>
      <w:r w:rsidRPr="00280F56">
        <w:t>t</w:t>
      </w:r>
      <w:r w:rsidR="008F2D74">
        <w:t xml:space="preserve">ook </w:t>
      </w:r>
      <w:r w:rsidR="00D27024">
        <w:t xml:space="preserve">an </w:t>
      </w:r>
      <w:r w:rsidR="00897066" w:rsidRPr="00280F56">
        <w:t xml:space="preserve">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w:t>
      </w:r>
      <w:r w:rsidR="008F2D74">
        <w:t xml:space="preserve">processing </w:t>
      </w:r>
      <w:r w:rsidR="00897066" w:rsidRPr="00280F56">
        <w:t xml:space="preserve">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xml:space="preserve">, along with the </w:t>
      </w:r>
      <w:r w:rsidR="00D27024">
        <w:t xml:space="preserve">results of running the imufilter </w:t>
      </w:r>
      <w:r w:rsidR="0099105D" w:rsidRPr="00280F56">
        <w:t xml:space="preserve">Kalman </w:t>
      </w:r>
      <w:r w:rsidR="00D27024">
        <w:t>filter, using default settings.</w:t>
      </w:r>
      <w:r w:rsidR="00D27024" w:rsidRPr="00280F56">
        <w:t xml:space="preserve"> </w:t>
      </w:r>
      <w:r w:rsidR="00340FC5">
        <w:t xml:space="preserve">The Kalman filter took an average of 1.8195 seconds to process the data, with a median of 1.6008 and max and min values of 2.3740 and 1.4445 seconds, respectively. </w:t>
      </w:r>
      <w:r w:rsidR="0099105D" w:rsidRPr="00280F56">
        <w:br/>
      </w:r>
      <w:r w:rsidR="007F323C">
        <w:rPr>
          <w:noProof/>
          <w:lang w:eastAsia="en-NZ"/>
        </w:rPr>
        <w:drawing>
          <wp:inline distT="0" distB="0" distL="0" distR="0" wp14:anchorId="4E198089" wp14:editId="2BDEF1BB">
            <wp:extent cx="4667250" cy="2565933"/>
            <wp:effectExtent l="0" t="0" r="0" b="6350"/>
            <wp:docPr id="1112041290" name="Picture 5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41290" name="Picture 53" descr="A graph of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80975" cy="2573479"/>
                    </a:xfrm>
                    <a:prstGeom prst="rect">
                      <a:avLst/>
                    </a:prstGeom>
                  </pic:spPr>
                </pic:pic>
              </a:graphicData>
            </a:graphic>
          </wp:inline>
        </w:drawing>
      </w:r>
    </w:p>
    <w:p w14:paraId="141AC8C2" w14:textId="1CCFFD58" w:rsidR="00C2066A" w:rsidRPr="00280F56" w:rsidRDefault="007930DE" w:rsidP="00806D15">
      <w:pPr>
        <w:pStyle w:val="Caption"/>
      </w:pPr>
      <w:bookmarkStart w:id="143" w:name="_Toc146547319"/>
      <w:bookmarkStart w:id="144" w:name="_Toc147921222"/>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2</w:t>
      </w:r>
      <w:r w:rsidR="00C507D1">
        <w:fldChar w:fldCharType="end"/>
      </w:r>
      <w:r w:rsidRPr="00280F56">
        <w:t xml:space="preserve"> </w:t>
      </w:r>
      <w:bookmarkEnd w:id="143"/>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 xml:space="preserve">of </w:t>
      </w:r>
      <w:r w:rsidR="001A26AE">
        <w:t>8.33 (CIMU): Samples 1-600.</w:t>
      </w:r>
      <w:bookmarkEnd w:id="144"/>
    </w:p>
    <w:p w14:paraId="7438F608" w14:textId="4BCC9D74"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w:t>
      </w:r>
      <w:r w:rsidR="001A26AE">
        <w:t xml:space="preserve">(SR) </w:t>
      </w:r>
      <w:r w:rsidR="00062E96" w:rsidRPr="00280F56">
        <w:t xml:space="preserve">as </w:t>
      </w:r>
      <w:r w:rsidR="00724ED0" w:rsidRPr="00280F56">
        <w:t>the 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w:t>
      </w:r>
      <w:r w:rsidR="007F323C">
        <w:t xml:space="preserve"> for Madgwick </w:t>
      </w:r>
      <w:r w:rsidR="001A26AE">
        <w:t xml:space="preserve">pitch </w:t>
      </w:r>
      <w:r w:rsidR="007F323C">
        <w:t>results</w:t>
      </w:r>
      <w:r w:rsidR="00062E96" w:rsidRPr="00280F56">
        <w:t xml:space="preserve">. In </w:t>
      </w:r>
      <w:r w:rsidR="00724ED0" w:rsidRPr="00280F56">
        <w:t xml:space="preserve">Figure 4.13, a </w:t>
      </w:r>
      <w:r w:rsidR="00062E96" w:rsidRPr="00280F56">
        <w:t xml:space="preserve">sampling rate of the size of the sampled data </w:t>
      </w:r>
      <w:r w:rsidR="00E7635E" w:rsidRPr="00280F56">
        <w:t xml:space="preserve">(4998 samples in this case) </w:t>
      </w:r>
      <w:proofErr w:type="gramStart"/>
      <w:r w:rsidR="00062E96" w:rsidRPr="00280F56">
        <w:t>is selected</w:t>
      </w:r>
      <w:proofErr w:type="gramEnd"/>
      <w:r w:rsidR="00872662">
        <w:t xml:space="preserve"> as per the examples in Madgwick’s code</w:t>
      </w:r>
      <w:r w:rsidR="00062E96" w:rsidRPr="00280F56">
        <w:t xml:space="preserve">, which also </w:t>
      </w:r>
      <w:r w:rsidR="00872662">
        <w:t xml:space="preserve">does not produce </w:t>
      </w:r>
      <w:r w:rsidR="00062E96" w:rsidRPr="00280F56">
        <w:t>sensible</w:t>
      </w:r>
      <w:r w:rsidR="00872662">
        <w:t xml:space="preserve"> results</w:t>
      </w:r>
      <w:r w:rsidR="00742E8C" w:rsidRPr="00280F56">
        <w:t xml:space="preserve">. </w:t>
      </w:r>
    </w:p>
    <w:p w14:paraId="258A267A" w14:textId="057D08E6" w:rsidR="00062E96" w:rsidRPr="00280F56" w:rsidRDefault="007F323C" w:rsidP="00E80307">
      <w:pPr>
        <w:pStyle w:val="BodyText"/>
      </w:pPr>
      <w:r>
        <w:rPr>
          <w:noProof/>
          <w:lang w:eastAsia="en-NZ"/>
        </w:rPr>
        <w:drawing>
          <wp:inline distT="0" distB="0" distL="0" distR="0" wp14:anchorId="28CB258A" wp14:editId="2AC392AE">
            <wp:extent cx="4886358" cy="2667000"/>
            <wp:effectExtent l="0" t="0" r="9525" b="0"/>
            <wp:docPr id="178639291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392912" name="Picture 178639291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888618" cy="2668234"/>
                    </a:xfrm>
                    <a:prstGeom prst="rect">
                      <a:avLst/>
                    </a:prstGeom>
                  </pic:spPr>
                </pic:pic>
              </a:graphicData>
            </a:graphic>
          </wp:inline>
        </w:drawing>
      </w:r>
    </w:p>
    <w:p w14:paraId="763245E5" w14:textId="60CD6D7E" w:rsidR="0002469D" w:rsidRPr="00280F56" w:rsidRDefault="0002469D" w:rsidP="00806D15">
      <w:pPr>
        <w:pStyle w:val="Caption"/>
      </w:pPr>
      <w:bookmarkStart w:id="145" w:name="_Toc146547320"/>
      <w:bookmarkStart w:id="146" w:name="_Toc147921223"/>
      <w:r w:rsidRPr="00280F56">
        <w:lastRenderedPageBreak/>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3</w:t>
      </w:r>
      <w:r w:rsidR="00C507D1">
        <w:fldChar w:fldCharType="end"/>
      </w:r>
      <w:r w:rsidRPr="00280F56">
        <w:t xml:space="preserve"> </w:t>
      </w:r>
      <w:bookmarkEnd w:id="145"/>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 xml:space="preserve">of </w:t>
      </w:r>
      <w:r w:rsidR="001A26AE">
        <w:t>4999 (CIMU): Samples 1-600.</w:t>
      </w:r>
      <w:bookmarkEnd w:id="146"/>
    </w:p>
    <w:p w14:paraId="40A6B2A8" w14:textId="3A0E8942" w:rsidR="00E7635E" w:rsidRDefault="00062E96" w:rsidP="00E7635E">
      <w:pPr>
        <w:pStyle w:val="BodyText"/>
      </w:pPr>
      <w:r w:rsidRPr="00280F56">
        <w:t xml:space="preserve">Since the Madgwick filter operates by integrating past data, it </w:t>
      </w:r>
      <w:proofErr w:type="gramStart"/>
      <w:r w:rsidRPr="00280F56">
        <w:t>was surmised</w:t>
      </w:r>
      <w:proofErr w:type="gramEnd"/>
      <w:r w:rsidRPr="00280F56">
        <w:t xml:space="preserve">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 xml:space="preserve">data, the period is approximately </w:t>
      </w:r>
      <w:proofErr w:type="gramStart"/>
      <w:r w:rsidR="00C461A3" w:rsidRPr="00280F56">
        <w:t>100</w:t>
      </w:r>
      <w:proofErr w:type="gramEnd"/>
      <w:r w:rsidR="00872662">
        <w:t xml:space="preserve"> samples</w:t>
      </w:r>
      <w:r w:rsidR="00C461A3" w:rsidRPr="00280F56">
        <w:t xml:space="preserve">. Utilising this value in the Madgwick filter parameters produced a better </w:t>
      </w:r>
      <w:r w:rsidR="00AC3053">
        <w:t xml:space="preserve">(albeit noisy) </w:t>
      </w:r>
      <w:r w:rsidR="00C461A3" w:rsidRPr="00280F56">
        <w:t xml:space="preserve">result </w:t>
      </w:r>
      <w:r w:rsidR="00E7635E" w:rsidRPr="00280F56">
        <w:t xml:space="preserve">as can </w:t>
      </w:r>
      <w:proofErr w:type="gramStart"/>
      <w:r w:rsidR="00E7635E" w:rsidRPr="00280F56">
        <w:t>be seen</w:t>
      </w:r>
      <w:proofErr w:type="gramEnd"/>
      <w:r w:rsidR="00E7635E" w:rsidRPr="00280F56">
        <w:t xml:space="preserve"> in Figure 4.14 </w:t>
      </w:r>
      <w:r w:rsidR="00C461A3" w:rsidRPr="00280F56">
        <w:t>but does indicate the importance of setting the correct sampling rate. Too s</w:t>
      </w:r>
      <w:r w:rsidR="001A26AE">
        <w:t>mall</w:t>
      </w:r>
      <w:r w:rsidR="00C461A3" w:rsidRPr="00280F56">
        <w:t xml:space="preserve"> and the descent algorithm overfits and too </w:t>
      </w:r>
      <w:r w:rsidR="001A26AE">
        <w:t xml:space="preserve">large makes </w:t>
      </w:r>
      <w:r w:rsidR="00C461A3" w:rsidRPr="00280F56">
        <w:t>the descent algorithm underfit</w:t>
      </w:r>
      <w:r w:rsidR="00872662">
        <w:t xml:space="preserve"> and the gradient descent step value </w:t>
      </w:r>
      <w:r w:rsidR="001A26AE">
        <w:t xml:space="preserve">becomes </w:t>
      </w:r>
      <w:r w:rsidR="00872662">
        <w:t>large and introduces additional noise</w:t>
      </w:r>
      <w:r w:rsidR="00C461A3" w:rsidRPr="00280F56">
        <w:t xml:space="preserve">. </w:t>
      </w:r>
      <w:r w:rsidR="00E7635E" w:rsidRPr="00280F56">
        <w:br/>
      </w:r>
      <w:r w:rsidR="007F323C">
        <w:rPr>
          <w:noProof/>
          <w:lang w:eastAsia="en-NZ"/>
        </w:rPr>
        <w:drawing>
          <wp:inline distT="0" distB="0" distL="0" distR="0" wp14:anchorId="5FD50686" wp14:editId="1AA8BE3A">
            <wp:extent cx="4533693" cy="2474514"/>
            <wp:effectExtent l="0" t="0" r="635" b="2540"/>
            <wp:docPr id="332876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8766" name="Picture 332876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51315" cy="2484132"/>
                    </a:xfrm>
                    <a:prstGeom prst="rect">
                      <a:avLst/>
                    </a:prstGeom>
                  </pic:spPr>
                </pic:pic>
              </a:graphicData>
            </a:graphic>
          </wp:inline>
        </w:drawing>
      </w:r>
    </w:p>
    <w:p w14:paraId="26ADBB3E" w14:textId="05FC6D64" w:rsidR="00E7635E" w:rsidRDefault="00E7635E" w:rsidP="00806D15">
      <w:pPr>
        <w:pStyle w:val="Caption"/>
      </w:pPr>
      <w:bookmarkStart w:id="147" w:name="_Toc146547321"/>
      <w:bookmarkStart w:id="148" w:name="_Toc147921224"/>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4</w:t>
      </w:r>
      <w:r w:rsidR="00C507D1">
        <w:fldChar w:fldCharType="end"/>
      </w:r>
      <w:r w:rsidRPr="00280F56">
        <w:t xml:space="preserve"> </w:t>
      </w:r>
      <w:bookmarkEnd w:id="147"/>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 xml:space="preserve">of </w:t>
      </w:r>
      <w:r w:rsidR="001A26AE">
        <w:t>10</w:t>
      </w:r>
      <w:r w:rsidR="001A26AE" w:rsidRPr="00280F56">
        <w:t>0</w:t>
      </w:r>
      <w:r w:rsidR="001A26AE">
        <w:t xml:space="preserve"> (CIMU): Samples 1-600.</w:t>
      </w:r>
      <w:bookmarkEnd w:id="148"/>
    </w:p>
    <w:p w14:paraId="480B59A5" w14:textId="3C337AB1" w:rsidR="00AC3053" w:rsidRPr="00AC3053" w:rsidRDefault="008F2D74" w:rsidP="00AC3053">
      <w:pPr>
        <w:pStyle w:val="BodyText"/>
      </w:pPr>
      <w:r>
        <w:t>E</w:t>
      </w:r>
      <w:r w:rsidR="00AC3053" w:rsidRPr="00280F56">
        <w:t>xperimenting with different sample rate values (Figure</w:t>
      </w:r>
      <w:r w:rsidR="003527BD">
        <w:t>s</w:t>
      </w:r>
      <w:r w:rsidR="00AC3053" w:rsidRPr="00280F56">
        <w:t xml:space="preserve"> 4.1</w:t>
      </w:r>
      <w:r w:rsidR="00AC3053">
        <w:t>5</w:t>
      </w:r>
      <w:r w:rsidR="00AC3053" w:rsidRPr="00280F56">
        <w:t xml:space="preserve"> and 4.1</w:t>
      </w:r>
      <w:r w:rsidR="00AC3053">
        <w:t>6</w:t>
      </w:r>
      <w:r w:rsidR="00AC3053" w:rsidRPr="00280F56">
        <w:t xml:space="preserve"> show two examples of this experimentation) indicated that the best fit was the surmised opinion that the sample rate should contain a set of samples that describe a group of movements.</w:t>
      </w:r>
      <w:r w:rsidR="002E62ED">
        <w:t xml:space="preserve"> While standard processing practice would align the sample rate with the video frame rate (say 1/30</w:t>
      </w:r>
      <w:r w:rsidR="002E62ED" w:rsidRPr="00D90C25">
        <w:rPr>
          <w:vertAlign w:val="superscript"/>
        </w:rPr>
        <w:t>th</w:t>
      </w:r>
      <w:r w:rsidR="002E62ED">
        <w:t xml:space="preserve"> of a second if the frame rate is 30fps), from these results</w:t>
      </w:r>
      <w:r w:rsidR="005137AA">
        <w:t>,</w:t>
      </w:r>
      <w:r w:rsidR="002E62ED">
        <w:t xml:space="preserve"> that may be an oversimplistic approach. With the Madgwick sample rate set to the actual IMU sample rate of 8.33 samples per second, performance was poor. (Figure 4.12)</w:t>
      </w:r>
      <w:r w:rsidR="00742E8C">
        <w:t xml:space="preserve">. </w:t>
      </w:r>
      <w:r w:rsidR="005137AA">
        <w:t>O</w:t>
      </w:r>
      <w:commentRangeStart w:id="149"/>
      <w:commentRangeStart w:id="150"/>
      <w:r w:rsidR="00AC3053" w:rsidRPr="00280F56">
        <w:t xml:space="preserve">ver </w:t>
      </w:r>
      <w:r w:rsidR="00F57603" w:rsidRPr="00280F56">
        <w:t xml:space="preserve">a prolonged </w:t>
      </w:r>
      <w:proofErr w:type="gramStart"/>
      <w:r w:rsidR="00F57603" w:rsidRPr="00280F56">
        <w:t>period</w:t>
      </w:r>
      <w:r w:rsidR="00AC3053" w:rsidRPr="00280F56">
        <w:t xml:space="preserve"> of time</w:t>
      </w:r>
      <w:proofErr w:type="gramEnd"/>
      <w:r w:rsidR="00AC3053">
        <w:t xml:space="preserve"> with varied motion,</w:t>
      </w:r>
      <w:r w:rsidR="00AC3053" w:rsidRPr="00280F56">
        <w:t xml:space="preserve"> the Madgwick method will become increasingly inaccurate without </w:t>
      </w:r>
      <w:r w:rsidR="00AC3053">
        <w:t>dynamically altering the sample rate</w:t>
      </w:r>
      <w:commentRangeEnd w:id="149"/>
      <w:r w:rsidR="00B579AF">
        <w:rPr>
          <w:rStyle w:val="CommentReference"/>
          <w:rFonts w:asciiTheme="minorHAnsi" w:hAnsiTheme="minorHAnsi"/>
        </w:rPr>
        <w:commentReference w:id="149"/>
      </w:r>
      <w:commentRangeEnd w:id="150"/>
      <w:r w:rsidR="002E62ED">
        <w:rPr>
          <w:rStyle w:val="CommentReference"/>
          <w:rFonts w:asciiTheme="minorHAnsi" w:hAnsiTheme="minorHAnsi"/>
        </w:rPr>
        <w:commentReference w:id="150"/>
      </w:r>
      <w:r w:rsidR="00AC3053" w:rsidRPr="00280F56">
        <w:t>. In production,</w:t>
      </w:r>
      <w:r w:rsidR="001A26AE">
        <w:t xml:space="preserve"> with varied terrain and speed,</w:t>
      </w:r>
      <w:r w:rsidR="00AC3053" w:rsidRPr="00280F56">
        <w:t xml:space="preserve"> this will prove difficult to implement reliably and will </w:t>
      </w:r>
      <w:r w:rsidR="00742E8C" w:rsidRPr="00280F56">
        <w:t>need</w:t>
      </w:r>
      <w:r w:rsidR="00AC3053" w:rsidRPr="00280F56">
        <w:t xml:space="preserve"> to </w:t>
      </w:r>
      <w:proofErr w:type="gramStart"/>
      <w:r w:rsidR="00AC3053" w:rsidRPr="00280F56">
        <w:t>be adjust</w:t>
      </w:r>
      <w:r w:rsidR="00AC3053">
        <w:t>ed</w:t>
      </w:r>
      <w:proofErr w:type="gramEnd"/>
      <w:r w:rsidR="00AC3053" w:rsidRPr="00280F56">
        <w:t xml:space="preserve"> based on </w:t>
      </w:r>
      <w:r w:rsidR="001A26AE">
        <w:t xml:space="preserve">determined </w:t>
      </w:r>
      <w:r w:rsidR="00AC3053">
        <w:t>topology</w:t>
      </w:r>
      <w:r w:rsidR="00AC3053" w:rsidRPr="00280F56">
        <w:t xml:space="preserve">. </w:t>
      </w:r>
      <w:r w:rsidR="001A26AE">
        <w:t xml:space="preserve">One reason for this interesting result </w:t>
      </w:r>
      <w:r w:rsidR="005137AA">
        <w:t xml:space="preserve">may be </w:t>
      </w:r>
      <w:r w:rsidR="001A26AE">
        <w:t xml:space="preserve">the slow sample rate. </w:t>
      </w:r>
      <w:r w:rsidR="005137AA">
        <w:t>Madgwick states that his algorithm can process slow sample rates down to 10Hz (</w:t>
      </w:r>
      <w:r w:rsidR="008859BC">
        <w:t xml:space="preserve">with </w:t>
      </w:r>
      <w:r w:rsidR="005137AA">
        <w:t xml:space="preserve">2 degrees of static error and 7 degrees of dynamic error) but demonstrates that error rates increase logarithmically below this rate in section 5.4 of his work </w:t>
      </w:r>
      <w:r w:rsidR="005137AA">
        <w:fldChar w:fldCharType="begin" w:fldLock="1"/>
      </w:r>
      <w:r w:rsidR="00987294">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5137AA">
        <w:fldChar w:fldCharType="separate"/>
      </w:r>
      <w:r w:rsidR="005137AA" w:rsidRPr="005137AA">
        <w:rPr>
          <w:noProof/>
        </w:rPr>
        <w:t>(Madgwick, 2010)</w:t>
      </w:r>
      <w:r w:rsidR="005137AA">
        <w:fldChar w:fldCharType="end"/>
      </w:r>
      <w:r w:rsidR="005137AA">
        <w:t>.</w:t>
      </w:r>
      <w:r>
        <w:t xml:space="preserve"> With an effective sampling rate of 8.33 Hz, it is likely that the limitations of Mad</w:t>
      </w:r>
      <w:r w:rsidR="001A26AE">
        <w:t>g</w:t>
      </w:r>
      <w:r>
        <w:t>wick</w:t>
      </w:r>
      <w:r w:rsidR="001A26AE">
        <w:t>’</w:t>
      </w:r>
      <w:r>
        <w:t xml:space="preserve">s approach have </w:t>
      </w:r>
      <w:proofErr w:type="gramStart"/>
      <w:r>
        <w:t>been reached</w:t>
      </w:r>
      <w:proofErr w:type="gramEnd"/>
      <w:r>
        <w:t>.</w:t>
      </w:r>
    </w:p>
    <w:p w14:paraId="7AF65B43" w14:textId="41A26AED" w:rsidR="0050061E" w:rsidRDefault="003527BD" w:rsidP="0050061E">
      <w:pPr>
        <w:pStyle w:val="BodyText"/>
      </w:pPr>
      <w:bookmarkStart w:id="151" w:name="_Toc146547323"/>
      <w:r>
        <w:rPr>
          <w:noProof/>
          <w:lang w:eastAsia="en-NZ"/>
        </w:rPr>
        <w:lastRenderedPageBreak/>
        <w:drawing>
          <wp:inline distT="0" distB="0" distL="0" distR="0" wp14:anchorId="0EECD513" wp14:editId="61C7DB64">
            <wp:extent cx="5760085" cy="3143885"/>
            <wp:effectExtent l="0" t="0" r="0" b="0"/>
            <wp:docPr id="778232281" name="Picture 57" descr="A graph showing a line of blue and green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32281" name="Picture 57" descr="A graph showing a line of blue and green colored lines&#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3B85A5AC" w14:textId="24D77491" w:rsidR="00985E0F" w:rsidRDefault="00985E0F" w:rsidP="00806D15">
      <w:pPr>
        <w:pStyle w:val="Caption"/>
      </w:pPr>
      <w:bookmarkStart w:id="152" w:name="_Toc147921225"/>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5</w:t>
      </w:r>
      <w:r w:rsidR="00C507D1">
        <w:fldChar w:fldCharType="end"/>
      </w:r>
      <w:r w:rsidRPr="00280F56">
        <w:t xml:space="preserve"> Madgwick and Kalman </w:t>
      </w:r>
      <w:r w:rsidR="001A26AE">
        <w:t xml:space="preserve">results on varied motion </w:t>
      </w:r>
      <w:r w:rsidRPr="00280F56">
        <w:t xml:space="preserve">with </w:t>
      </w:r>
      <w:r w:rsidR="001A26AE">
        <w:t xml:space="preserve">SR </w:t>
      </w:r>
      <w:r w:rsidRPr="00280F56">
        <w:t>of 50</w:t>
      </w:r>
      <w:bookmarkEnd w:id="151"/>
      <w:r w:rsidR="001A26AE">
        <w:t xml:space="preserve"> (CIMU): Samples 1-600.</w:t>
      </w:r>
      <w:bookmarkEnd w:id="152"/>
    </w:p>
    <w:p w14:paraId="42390934" w14:textId="4BC7F1C0" w:rsidR="0050061E" w:rsidRDefault="003527BD" w:rsidP="0050061E">
      <w:pPr>
        <w:pStyle w:val="BodyText"/>
      </w:pPr>
      <w:bookmarkStart w:id="153" w:name="_Toc146547324"/>
      <w:r>
        <w:rPr>
          <w:noProof/>
          <w:lang w:eastAsia="en-NZ"/>
        </w:rPr>
        <w:drawing>
          <wp:inline distT="0" distB="0" distL="0" distR="0" wp14:anchorId="50923BCC" wp14:editId="6ADDC6B3">
            <wp:extent cx="5293554" cy="2889250"/>
            <wp:effectExtent l="0" t="0" r="2540" b="6350"/>
            <wp:docPr id="1856594049" name="Picture 5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94049" name="Picture 58" descr="A graph of a graph&#10;&#10;Description automatically generated with medium confidenc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95041" cy="2890062"/>
                    </a:xfrm>
                    <a:prstGeom prst="rect">
                      <a:avLst/>
                    </a:prstGeom>
                  </pic:spPr>
                </pic:pic>
              </a:graphicData>
            </a:graphic>
          </wp:inline>
        </w:drawing>
      </w:r>
    </w:p>
    <w:p w14:paraId="20FFEAEC" w14:textId="289E44DB" w:rsidR="00985E0F" w:rsidRDefault="00985E0F" w:rsidP="00806D15">
      <w:pPr>
        <w:pStyle w:val="Caption"/>
      </w:pPr>
      <w:bookmarkStart w:id="154" w:name="_Toc147921226"/>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6</w:t>
      </w:r>
      <w:r w:rsidR="00C507D1">
        <w:fldChar w:fldCharType="end"/>
      </w:r>
      <w:r w:rsidRPr="00280F56">
        <w:t xml:space="preserve"> </w:t>
      </w:r>
      <w:bookmarkEnd w:id="153"/>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of 50</w:t>
      </w:r>
      <w:r w:rsidR="001A26AE">
        <w:t>0 (CIMU): Samples 1-600.</w:t>
      </w:r>
      <w:bookmarkEnd w:id="154"/>
    </w:p>
    <w:p w14:paraId="4F0879C2" w14:textId="1DF6AF72" w:rsidR="00AC3053" w:rsidRPr="00280F56" w:rsidRDefault="00AC3053" w:rsidP="00AC3053">
      <w:pPr>
        <w:pStyle w:val="BodyText"/>
      </w:pPr>
      <w:r w:rsidRPr="00280F56">
        <w:lastRenderedPageBreak/>
        <w:t xml:space="preserve">Averaging the results across </w:t>
      </w:r>
      <w:r>
        <w:t>IMUs</w:t>
      </w:r>
      <w:r w:rsidRPr="00280F56">
        <w:t xml:space="preserve"> reduces noise which </w:t>
      </w:r>
      <w:r>
        <w:t xml:space="preserve">both tidies up output and </w:t>
      </w:r>
      <w:r w:rsidRPr="00280F56">
        <w:t>partially mitigates the issue</w:t>
      </w:r>
      <w:r>
        <w:t>,</w:t>
      </w:r>
      <w:r w:rsidRPr="00280F56">
        <w:t xml:space="preserve"> but the problem remains when sampling over </w:t>
      </w:r>
      <w:r w:rsidR="00F57603" w:rsidRPr="00280F56">
        <w:t>an extended period</w:t>
      </w:r>
      <w:r w:rsidRPr="00280F56">
        <w:t>.</w:t>
      </w:r>
      <w:r>
        <w:t xml:space="preserve"> </w:t>
      </w:r>
      <w:r w:rsidRPr="00280F56">
        <w:t>as shown in Figure 4.1</w:t>
      </w:r>
      <w:r w:rsidR="003527BD">
        <w:t>7</w:t>
      </w:r>
      <w:r w:rsidRPr="00280F56">
        <w:t>.</w:t>
      </w:r>
      <w:r w:rsidRPr="00280F56">
        <w:br/>
      </w:r>
      <w:r>
        <w:rPr>
          <w:noProof/>
          <w:lang w:eastAsia="en-NZ"/>
        </w:rPr>
        <w:drawing>
          <wp:inline distT="0" distB="0" distL="0" distR="0" wp14:anchorId="499F635B" wp14:editId="52CAA741">
            <wp:extent cx="5002700" cy="2730500"/>
            <wp:effectExtent l="0" t="0" r="7620" b="0"/>
            <wp:docPr id="2070498513" name="Picture 5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498513" name="Picture 56" descr="A graph of a graph&#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04644" cy="2731561"/>
                    </a:xfrm>
                    <a:prstGeom prst="rect">
                      <a:avLst/>
                    </a:prstGeom>
                  </pic:spPr>
                </pic:pic>
              </a:graphicData>
            </a:graphic>
          </wp:inline>
        </w:drawing>
      </w:r>
    </w:p>
    <w:p w14:paraId="2621D764" w14:textId="16416EB7" w:rsidR="001A26AE" w:rsidRDefault="00AC3053" w:rsidP="00806D15">
      <w:pPr>
        <w:pStyle w:val="Caption"/>
      </w:pPr>
      <w:bookmarkStart w:id="155" w:name="_Toc146547322"/>
      <w:bookmarkStart w:id="156" w:name="_Toc147921227"/>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7</w:t>
      </w:r>
      <w:r w:rsidR="00C507D1">
        <w:fldChar w:fldCharType="end"/>
      </w:r>
      <w:r w:rsidRPr="00280F56">
        <w:t xml:space="preserve"> </w:t>
      </w:r>
      <w:bookmarkEnd w:id="155"/>
      <w:r w:rsidR="001A26AE">
        <w:t xml:space="preserve">Averaged results on varied motion </w:t>
      </w:r>
      <w:r w:rsidR="001A26AE" w:rsidRPr="00280F56">
        <w:t xml:space="preserve">with </w:t>
      </w:r>
      <w:r w:rsidR="001A26AE">
        <w:t xml:space="preserve">SR </w:t>
      </w:r>
      <w:r w:rsidR="001A26AE" w:rsidRPr="00280F56">
        <w:t>of 50</w:t>
      </w:r>
      <w:r w:rsidR="001A26AE">
        <w:t xml:space="preserve"> (CIMU): Samples 1-600.</w:t>
      </w:r>
      <w:bookmarkEnd w:id="156"/>
    </w:p>
    <w:p w14:paraId="3AB9E7F1" w14:textId="0CDB7F1E" w:rsidR="00BF6904" w:rsidRPr="00280F56" w:rsidRDefault="00BF6904" w:rsidP="00806D15">
      <w:pPr>
        <w:pStyle w:val="Caption"/>
      </w:pPr>
      <w:r w:rsidRPr="00280F56">
        <w:t xml:space="preserve">The interplay between sample rate and beta value </w:t>
      </w:r>
      <w:r w:rsidR="008F2D74">
        <w:t xml:space="preserve">is demonstrated </w:t>
      </w:r>
      <w:r w:rsidRPr="00280F56">
        <w:t xml:space="preserve">in Figures 4.18 and 4.19. The sample rate was left at 100 and the beta value was altered down from </w:t>
      </w:r>
      <w:r w:rsidR="00826969">
        <w:t xml:space="preserve">the previously configured value of </w:t>
      </w:r>
      <w:r w:rsidRPr="00280F56">
        <w:t xml:space="preserve">15 </w:t>
      </w:r>
      <w:r w:rsidR="00872662">
        <w:t xml:space="preserve">(previously </w:t>
      </w:r>
      <w:r w:rsidR="00826969">
        <w:t xml:space="preserve">determined </w:t>
      </w:r>
      <w:r w:rsidR="00872662">
        <w:t xml:space="preserve">in Section 4.5.3) </w:t>
      </w:r>
      <w:r w:rsidRPr="00280F56">
        <w:t xml:space="preserve">to the default </w:t>
      </w:r>
      <w:r w:rsidR="00826969">
        <w:t xml:space="preserve">value </w:t>
      </w:r>
      <w:r w:rsidRPr="00280F56">
        <w:t>of 0.5 (Figure 4.18), and to 1/3 of the previously</w:t>
      </w:r>
      <w:r w:rsidR="002E055D">
        <w:t xml:space="preserve"> </w:t>
      </w:r>
      <w:r w:rsidRPr="00280F56">
        <w:t>determined value of 15, which is 5.0 (Figure 4.19).</w:t>
      </w:r>
    </w:p>
    <w:p w14:paraId="02089FC5" w14:textId="6BB45655" w:rsidR="00BF6904" w:rsidRPr="00280F56" w:rsidRDefault="003527BD" w:rsidP="0009235C">
      <w:pPr>
        <w:pStyle w:val="BodyText"/>
      </w:pPr>
      <w:r>
        <w:rPr>
          <w:noProof/>
          <w:lang w:eastAsia="en-NZ"/>
        </w:rPr>
        <w:drawing>
          <wp:inline distT="0" distB="0" distL="0" distR="0" wp14:anchorId="0060E116" wp14:editId="1901887C">
            <wp:extent cx="5760085" cy="3143885"/>
            <wp:effectExtent l="0" t="0" r="0" b="0"/>
            <wp:docPr id="868440200" name="Picture 59"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440200" name="Picture 59" descr="A graph showing a graph&#10;&#10;Description automatically generated with medium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66C0EE76" w14:textId="437E4F27" w:rsidR="00BF6904" w:rsidRPr="00280F56" w:rsidRDefault="00BF6904" w:rsidP="00806D15">
      <w:pPr>
        <w:pStyle w:val="Caption"/>
      </w:pPr>
      <w:bookmarkStart w:id="157" w:name="_Toc146547325"/>
      <w:bookmarkStart w:id="158" w:name="_Toc147921228"/>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8</w:t>
      </w:r>
      <w:r w:rsidR="00C507D1">
        <w:fldChar w:fldCharType="end"/>
      </w:r>
      <w:r w:rsidRPr="00280F56">
        <w:t xml:space="preserve"> </w:t>
      </w:r>
      <w:r w:rsidR="00002ACC">
        <w:t xml:space="preserve">Filter results on varied motion </w:t>
      </w:r>
      <w:r w:rsidR="00002ACC" w:rsidRPr="00280F56">
        <w:t xml:space="preserve">with </w:t>
      </w:r>
      <w:r w:rsidR="00002ACC">
        <w:t xml:space="preserve">SR </w:t>
      </w:r>
      <w:r w:rsidR="00002ACC" w:rsidRPr="00280F56">
        <w:t xml:space="preserve">of </w:t>
      </w:r>
      <w:r w:rsidR="00002ACC">
        <w:t>10</w:t>
      </w:r>
      <w:r w:rsidR="00002ACC" w:rsidRPr="00280F56">
        <w:t>0</w:t>
      </w:r>
      <w:r w:rsidR="00002ACC">
        <w:t xml:space="preserve"> and beta of 0.5 (CIMU): Samples 1-600.</w:t>
      </w:r>
      <w:bookmarkEnd w:id="158"/>
      <w:r w:rsidRPr="00280F56">
        <w:t xml:space="preserve"> </w:t>
      </w:r>
      <w:bookmarkEnd w:id="157"/>
    </w:p>
    <w:p w14:paraId="362048B7" w14:textId="7C3C3AF6" w:rsidR="00BF6904" w:rsidRPr="00280F56" w:rsidRDefault="00080C1A" w:rsidP="0099441D">
      <w:pPr>
        <w:pStyle w:val="BodyText"/>
      </w:pPr>
      <w:r>
        <w:rPr>
          <w:noProof/>
          <w:lang w:eastAsia="en-NZ"/>
        </w:rPr>
        <w:lastRenderedPageBreak/>
        <w:drawing>
          <wp:inline distT="0" distB="0" distL="0" distR="0" wp14:anchorId="3D7D72BD" wp14:editId="4BD9D1CB">
            <wp:extent cx="5760085" cy="3143885"/>
            <wp:effectExtent l="0" t="0" r="0" b="0"/>
            <wp:docPr id="10905670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567014" name="Picture 109056701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561B0545" w14:textId="642983AD" w:rsidR="00BF6904" w:rsidRDefault="00BF6904" w:rsidP="00806D15">
      <w:pPr>
        <w:pStyle w:val="Caption"/>
      </w:pPr>
      <w:bookmarkStart w:id="159" w:name="_Toc146547327"/>
      <w:bookmarkStart w:id="160" w:name="_Toc147921229"/>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9</w:t>
      </w:r>
      <w:r w:rsidR="00C507D1">
        <w:fldChar w:fldCharType="end"/>
      </w:r>
      <w:r w:rsidRPr="00280F56">
        <w:t xml:space="preserve"> </w:t>
      </w:r>
      <w:r w:rsidR="00002ACC">
        <w:t xml:space="preserve">Filter results on varied motion </w:t>
      </w:r>
      <w:r w:rsidR="00002ACC" w:rsidRPr="00280F56">
        <w:t xml:space="preserve">with </w:t>
      </w:r>
      <w:r w:rsidR="00002ACC">
        <w:t xml:space="preserve">SR </w:t>
      </w:r>
      <w:r w:rsidR="00002ACC" w:rsidRPr="00280F56">
        <w:t xml:space="preserve">of </w:t>
      </w:r>
      <w:r w:rsidR="00002ACC">
        <w:t>10</w:t>
      </w:r>
      <w:r w:rsidR="00002ACC" w:rsidRPr="00280F56">
        <w:t>0</w:t>
      </w:r>
      <w:r w:rsidR="00002ACC">
        <w:t xml:space="preserve"> and beta of 5.0 (CIMU): Samples 1-600.</w:t>
      </w:r>
      <w:bookmarkEnd w:id="160"/>
      <w:r w:rsidRPr="00280F56">
        <w:t xml:space="preserve"> </w:t>
      </w:r>
      <w:bookmarkEnd w:id="159"/>
    </w:p>
    <w:p w14:paraId="60E66925" w14:textId="6903C15D" w:rsidR="003527BD" w:rsidRDefault="003527BD" w:rsidP="003527BD">
      <w:pPr>
        <w:pStyle w:val="BodyText"/>
      </w:pPr>
      <w:r>
        <w:t>Taking the average values across all IMUs</w:t>
      </w:r>
      <w:r w:rsidR="00C31B85">
        <w:t xml:space="preserve"> with the Madgwick SR set to </w:t>
      </w:r>
      <w:proofErr w:type="gramStart"/>
      <w:r w:rsidR="00C31B85">
        <w:t>100</w:t>
      </w:r>
      <w:proofErr w:type="gramEnd"/>
      <w:r w:rsidR="00C31B85">
        <w:t xml:space="preserve"> and the beta value set to 5.0 produced the output displayed in Figure 4.20.</w:t>
      </w:r>
    </w:p>
    <w:p w14:paraId="25F7F3E5" w14:textId="4C22AAD7" w:rsidR="00C31B85" w:rsidRDefault="00080C1A" w:rsidP="003527BD">
      <w:pPr>
        <w:pStyle w:val="BodyText"/>
      </w:pPr>
      <w:r>
        <w:rPr>
          <w:noProof/>
          <w:lang w:eastAsia="en-NZ"/>
        </w:rPr>
        <w:drawing>
          <wp:inline distT="0" distB="0" distL="0" distR="0" wp14:anchorId="6900D6B7" wp14:editId="4B6A660D">
            <wp:extent cx="5760085" cy="3143885"/>
            <wp:effectExtent l="0" t="0" r="0" b="0"/>
            <wp:docPr id="982961333" name="Picture 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961333" name="Picture 11" descr="A graph of a graph&#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52C4C678" w14:textId="0F3B1397" w:rsidR="00C31B85" w:rsidRPr="003527BD" w:rsidRDefault="00C31B85" w:rsidP="00806D15">
      <w:pPr>
        <w:pStyle w:val="Caption"/>
      </w:pPr>
      <w:bookmarkStart w:id="161" w:name="_Toc14792123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0</w:t>
      </w:r>
      <w:r w:rsidR="00C507D1">
        <w:fldChar w:fldCharType="end"/>
      </w:r>
      <w:r>
        <w:t xml:space="preserve"> </w:t>
      </w:r>
      <w:r w:rsidR="00002ACC">
        <w:t xml:space="preserve">Averaged results on varied motion </w:t>
      </w:r>
      <w:r w:rsidR="00002ACC" w:rsidRPr="00280F56">
        <w:t xml:space="preserve">with </w:t>
      </w:r>
      <w:r w:rsidR="00002ACC">
        <w:t xml:space="preserve">SR </w:t>
      </w:r>
      <w:r w:rsidR="00002ACC" w:rsidRPr="00280F56">
        <w:t xml:space="preserve">of </w:t>
      </w:r>
      <w:r w:rsidR="00002ACC">
        <w:t>10</w:t>
      </w:r>
      <w:r w:rsidR="00002ACC" w:rsidRPr="00280F56">
        <w:t>0</w:t>
      </w:r>
      <w:r w:rsidR="00002ACC">
        <w:t xml:space="preserve"> and beta of 5.0 (CIMU): Samples 1-600.</w:t>
      </w:r>
      <w:bookmarkEnd w:id="161"/>
    </w:p>
    <w:p w14:paraId="2C1035A5" w14:textId="64EC2D1C" w:rsidR="00C31B85" w:rsidRDefault="00872662" w:rsidP="008F2D74">
      <w:pPr>
        <w:pStyle w:val="BodyText"/>
        <w:rPr>
          <w:rStyle w:val="Heading3Char"/>
          <w:b w:val="0"/>
          <w:bCs w:val="0"/>
          <w:iCs/>
          <w:noProof w:val="0"/>
        </w:rPr>
      </w:pPr>
      <w:r>
        <w:t xml:space="preserve">The interplay between beta value (convergence time and gradient-descent step size) and the sample rate (over how many samples will the algorithm integrate) is complex and depends on the situation. Both topology and vehicle speed are likely to be contributing factors to the correct setting of these </w:t>
      </w:r>
      <w:r>
        <w:lastRenderedPageBreak/>
        <w:t>values, and both factors are not static</w:t>
      </w:r>
      <w:r w:rsidR="008F2D74">
        <w:t xml:space="preserve"> in a rural environment</w:t>
      </w:r>
      <w:r>
        <w:t xml:space="preserve">. </w:t>
      </w:r>
      <w:r w:rsidR="008F2D74">
        <w:t xml:space="preserve">The correct settings of these values </w:t>
      </w:r>
      <w:r w:rsidR="00061399">
        <w:t>are</w:t>
      </w:r>
      <w:r w:rsidR="008F2D74">
        <w:t xml:space="preserve"> not in scope for this thesis and </w:t>
      </w:r>
      <w:proofErr w:type="gramStart"/>
      <w:r w:rsidR="008F2D74">
        <w:t>is left</w:t>
      </w:r>
      <w:proofErr w:type="gramEnd"/>
      <w:r w:rsidR="008F2D74">
        <w:t xml:space="preserve"> for future work.</w:t>
      </w:r>
    </w:p>
    <w:p w14:paraId="02CEE458" w14:textId="52A2CB0E" w:rsidR="008B7345" w:rsidRPr="00280F56" w:rsidRDefault="008B7345" w:rsidP="0017795A">
      <w:pPr>
        <w:pStyle w:val="Heading3"/>
        <w:rPr>
          <w:rStyle w:val="Heading3Char"/>
          <w:noProof w:val="0"/>
        </w:rPr>
      </w:pPr>
      <w:bookmarkStart w:id="162" w:name="_Toc147920262"/>
      <w:r w:rsidRPr="00280F56">
        <w:rPr>
          <w:rStyle w:val="Heading3Char"/>
          <w:noProof w:val="0"/>
        </w:rPr>
        <w:t>Neural network</w:t>
      </w:r>
      <w:r w:rsidR="0017795A">
        <w:rPr>
          <w:rStyle w:val="Heading3Char"/>
          <w:noProof w:val="0"/>
        </w:rPr>
        <w:t xml:space="preserve"> evaluation</w:t>
      </w:r>
      <w:r w:rsidRPr="00280F56">
        <w:rPr>
          <w:rStyle w:val="Heading3Char"/>
          <w:noProof w:val="0"/>
        </w:rPr>
        <w:t xml:space="preserve"> using </w:t>
      </w:r>
      <w:r w:rsidR="0017795A">
        <w:rPr>
          <w:rStyle w:val="Heading3Char"/>
          <w:noProof w:val="0"/>
        </w:rPr>
        <w:t>the C</w:t>
      </w:r>
      <w:r w:rsidR="00C97540">
        <w:rPr>
          <w:rStyle w:val="Heading3Char"/>
          <w:noProof w:val="0"/>
        </w:rPr>
        <w:t>IMU</w:t>
      </w:r>
      <w:r w:rsidRPr="00280F56">
        <w:rPr>
          <w:rStyle w:val="Heading3Char"/>
          <w:noProof w:val="0"/>
        </w:rPr>
        <w:t>.</w:t>
      </w:r>
      <w:bookmarkEnd w:id="162"/>
    </w:p>
    <w:p w14:paraId="597AD254" w14:textId="548BE56E" w:rsidR="00C31B85" w:rsidRDefault="00C31B85" w:rsidP="0050061E">
      <w:pPr>
        <w:pStyle w:val="BodyText"/>
      </w:pPr>
      <w:r>
        <w:br/>
        <w:t xml:space="preserve">To examine how effectively a neural network can obtain Euler angles from </w:t>
      </w:r>
      <w:r w:rsidR="00B10D91">
        <w:t xml:space="preserve">the single Central </w:t>
      </w:r>
      <w:r>
        <w:t xml:space="preserve">IMU </w:t>
      </w:r>
      <w:r w:rsidR="00B10D91">
        <w:t>measurements</w:t>
      </w:r>
      <w:r>
        <w:t>, we first need to decide on a neural network model to use.</w:t>
      </w:r>
    </w:p>
    <w:p w14:paraId="67D5491B" w14:textId="77777777" w:rsidR="00C31B85" w:rsidRDefault="00C31B85" w:rsidP="0050061E">
      <w:pPr>
        <w:pStyle w:val="BodyText"/>
      </w:pPr>
      <w:r>
        <w:t>The general best-practice approach is to use a simple model and then change this to more complex models if this proves insufficient for the task.</w:t>
      </w:r>
    </w:p>
    <w:p w14:paraId="488AA3D4" w14:textId="15ED9843" w:rsidR="0050061E" w:rsidRDefault="00872662" w:rsidP="0050061E">
      <w:pPr>
        <w:pStyle w:val="BodyText"/>
      </w:pPr>
      <w:r>
        <w:t>T</w:t>
      </w:r>
      <w:r w:rsidR="00A04174" w:rsidRPr="00280F56">
        <w:t xml:space="preserve">he </w:t>
      </w:r>
      <w:r w:rsidR="008F2D74">
        <w:t xml:space="preserve">central IMU (CIMU) </w:t>
      </w:r>
      <w:r w:rsidR="00A04174" w:rsidRPr="00280F56">
        <w:t xml:space="preserve">gyroscope and accelerometer </w:t>
      </w:r>
      <w:r w:rsidR="00B10D91">
        <w:t xml:space="preserve">measurement </w:t>
      </w:r>
      <w:r w:rsidR="00A04174" w:rsidRPr="00280F56">
        <w:t xml:space="preserve">data </w:t>
      </w:r>
      <w:r w:rsidR="008F2D74">
        <w:t xml:space="preserve">from the varied movement robotic arm pattern </w:t>
      </w:r>
      <w:proofErr w:type="gramStart"/>
      <w:r>
        <w:t>was fed</w:t>
      </w:r>
      <w:proofErr w:type="gramEnd"/>
      <w:r>
        <w:t xml:space="preserve"> </w:t>
      </w:r>
      <w:r w:rsidR="00A04174" w:rsidRPr="00280F56">
        <w:t xml:space="preserve">into the </w:t>
      </w:r>
      <w:r w:rsidR="00C97540">
        <w:t>initial design of the neural network</w:t>
      </w:r>
      <w:r w:rsidR="008F2D74">
        <w:t xml:space="preserve"> (NN)</w:t>
      </w:r>
      <w:r>
        <w:t xml:space="preserve">, specified in the Method section. </w:t>
      </w:r>
      <w:r w:rsidR="00B05DD5">
        <w:t xml:space="preserve">This design is a 10-layer MLP model with </w:t>
      </w:r>
      <w:proofErr w:type="gramStart"/>
      <w:r w:rsidR="00B05DD5">
        <w:t>10</w:t>
      </w:r>
      <w:proofErr w:type="gramEnd"/>
      <w:r w:rsidR="00B05DD5">
        <w:t xml:space="preserve"> hidden sigmoid layers and 2 linear output layers. T</w:t>
      </w:r>
      <w:r w:rsidR="00C97540">
        <w:t xml:space="preserve">aking all network defaults, the network </w:t>
      </w:r>
      <w:proofErr w:type="gramStart"/>
      <w:r w:rsidR="00C97540">
        <w:t>was trained</w:t>
      </w:r>
      <w:proofErr w:type="gramEnd"/>
      <w:r w:rsidR="002E055D">
        <w:t>,</w:t>
      </w:r>
      <w:r w:rsidR="00C97540">
        <w:t xml:space="preserve"> and </w:t>
      </w:r>
      <w:r w:rsidR="00A04174" w:rsidRPr="00280F56">
        <w:t xml:space="preserve">the results obtained </w:t>
      </w:r>
      <w:r w:rsidR="00C97540">
        <w:t xml:space="preserve">are </w:t>
      </w:r>
      <w:r w:rsidR="00A04174" w:rsidRPr="00280F56">
        <w:t xml:space="preserve">shown in </w:t>
      </w:r>
      <w:r w:rsidR="00C50C57" w:rsidRPr="00280F56">
        <w:t>Table</w:t>
      </w:r>
      <w:r w:rsidR="00AA7D6C">
        <w:t>s</w:t>
      </w:r>
      <w:r w:rsidR="00C50C57" w:rsidRPr="00280F56">
        <w:t xml:space="preserve"> 4.</w:t>
      </w:r>
      <w:r w:rsidR="006720F3">
        <w:t>2</w:t>
      </w:r>
      <w:r w:rsidR="00AA7D6C">
        <w:t xml:space="preserve"> and 4.</w:t>
      </w:r>
      <w:r w:rsidR="006720F3">
        <w:t>3</w:t>
      </w:r>
      <w:r w:rsidR="00655653">
        <w:t xml:space="preserve"> and </w:t>
      </w:r>
      <w:r w:rsidR="00655653" w:rsidRPr="00280F56">
        <w:t>Figures 4.2</w:t>
      </w:r>
      <w:r w:rsidR="00655653">
        <w:t>1</w:t>
      </w:r>
      <w:r w:rsidR="00655653" w:rsidRPr="00280F56">
        <w:t xml:space="preserve"> to 4.</w:t>
      </w:r>
      <w:r w:rsidR="00655653">
        <w:t>24</w:t>
      </w:r>
      <w:r w:rsidR="00A04174" w:rsidRPr="00280F56">
        <w:t>.</w:t>
      </w:r>
    </w:p>
    <w:p w14:paraId="7D463ADA" w14:textId="380B036E" w:rsidR="00AA7D6C" w:rsidRDefault="00AA7D6C" w:rsidP="00806D15">
      <w:pPr>
        <w:pStyle w:val="Caption"/>
      </w:pPr>
      <w:bookmarkStart w:id="163" w:name="_Toc146546627"/>
      <w:bookmarkStart w:id="164" w:name="_Toc146547328"/>
      <w:bookmarkStart w:id="165" w:name="_Toc147921011"/>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17795A">
        <w:t>2</w:t>
      </w:r>
      <w:r w:rsidR="00C5580D">
        <w:fldChar w:fldCharType="end"/>
      </w:r>
      <w:r>
        <w:t xml:space="preserve"> </w:t>
      </w:r>
      <w:r w:rsidR="00655653">
        <w:t xml:space="preserve">MLP </w:t>
      </w:r>
      <w:r>
        <w:t xml:space="preserve">NN training results </w:t>
      </w:r>
      <w:r w:rsidR="00655653">
        <w:t xml:space="preserve">(CIMU) </w:t>
      </w:r>
      <w:r>
        <w:t>on a varied-motion vehicle</w:t>
      </w:r>
      <w:r w:rsidR="00B05DD5">
        <w:t xml:space="preserve"> with default layer size of 10.</w:t>
      </w:r>
      <w:bookmarkEnd w:id="165"/>
    </w:p>
    <w:tbl>
      <w:tblPr>
        <w:tblStyle w:val="TableGrid"/>
        <w:tblW w:w="0" w:type="auto"/>
        <w:tblLook w:val="04A0" w:firstRow="1" w:lastRow="0" w:firstColumn="1" w:lastColumn="0" w:noHBand="0" w:noVBand="1"/>
      </w:tblPr>
      <w:tblGrid>
        <w:gridCol w:w="2265"/>
        <w:gridCol w:w="2265"/>
        <w:gridCol w:w="2265"/>
        <w:gridCol w:w="2266"/>
      </w:tblGrid>
      <w:tr w:rsidR="00AA7D6C" w14:paraId="22D0F3AA" w14:textId="77777777" w:rsidTr="00AA7D6C">
        <w:tc>
          <w:tcPr>
            <w:tcW w:w="2265" w:type="dxa"/>
          </w:tcPr>
          <w:p w14:paraId="0813BBBF" w14:textId="77777777" w:rsidR="00AA7D6C" w:rsidRDefault="00AA7D6C" w:rsidP="00AA7D6C">
            <w:pPr>
              <w:jc w:val="center"/>
            </w:pPr>
          </w:p>
        </w:tc>
        <w:tc>
          <w:tcPr>
            <w:tcW w:w="2265" w:type="dxa"/>
          </w:tcPr>
          <w:p w14:paraId="78163E7D" w14:textId="39D73BFD" w:rsidR="00AA7D6C" w:rsidRDefault="00AA7D6C" w:rsidP="00AA7D6C">
            <w:pPr>
              <w:jc w:val="center"/>
            </w:pPr>
            <w:r>
              <w:t>Observations</w:t>
            </w:r>
          </w:p>
        </w:tc>
        <w:tc>
          <w:tcPr>
            <w:tcW w:w="2265" w:type="dxa"/>
          </w:tcPr>
          <w:p w14:paraId="086832C8" w14:textId="2A754631" w:rsidR="00AA7D6C" w:rsidRDefault="00AA7D6C" w:rsidP="00AA7D6C">
            <w:pPr>
              <w:jc w:val="center"/>
            </w:pPr>
            <w:r>
              <w:t>MSE</w:t>
            </w:r>
          </w:p>
        </w:tc>
        <w:tc>
          <w:tcPr>
            <w:tcW w:w="2266" w:type="dxa"/>
          </w:tcPr>
          <w:p w14:paraId="2070CF64" w14:textId="70128723" w:rsidR="00AA7D6C" w:rsidRDefault="00AA7D6C" w:rsidP="00AA7D6C">
            <w:pPr>
              <w:jc w:val="center"/>
            </w:pPr>
            <w:r>
              <w:t>R</w:t>
            </w:r>
          </w:p>
        </w:tc>
      </w:tr>
      <w:tr w:rsidR="00AA7D6C" w14:paraId="173203AB" w14:textId="77777777" w:rsidTr="00AA7D6C">
        <w:tc>
          <w:tcPr>
            <w:tcW w:w="2265" w:type="dxa"/>
          </w:tcPr>
          <w:p w14:paraId="45208D69" w14:textId="626CC43D" w:rsidR="00AA7D6C" w:rsidRDefault="00AA7D6C" w:rsidP="00AA7D6C">
            <w:pPr>
              <w:jc w:val="center"/>
            </w:pPr>
            <w:r>
              <w:t>Training</w:t>
            </w:r>
          </w:p>
        </w:tc>
        <w:tc>
          <w:tcPr>
            <w:tcW w:w="2265" w:type="dxa"/>
          </w:tcPr>
          <w:p w14:paraId="0CDDC805" w14:textId="0B612428" w:rsidR="00AA7D6C" w:rsidRDefault="00AA7D6C" w:rsidP="00AA7D6C">
            <w:pPr>
              <w:jc w:val="center"/>
            </w:pPr>
            <w:r>
              <w:t>3499</w:t>
            </w:r>
          </w:p>
        </w:tc>
        <w:tc>
          <w:tcPr>
            <w:tcW w:w="2265" w:type="dxa"/>
          </w:tcPr>
          <w:p w14:paraId="334F173F" w14:textId="40CBECAA" w:rsidR="00AA7D6C" w:rsidRDefault="00AA7D6C" w:rsidP="00AA7D6C">
            <w:pPr>
              <w:jc w:val="center"/>
            </w:pPr>
            <w:r>
              <w:t>0.</w:t>
            </w:r>
            <w:r w:rsidR="00080C1A">
              <w:t>0033</w:t>
            </w:r>
          </w:p>
        </w:tc>
        <w:tc>
          <w:tcPr>
            <w:tcW w:w="2266" w:type="dxa"/>
          </w:tcPr>
          <w:p w14:paraId="7C3BA4E6" w14:textId="6B0CB8E9" w:rsidR="00AA7D6C" w:rsidRDefault="00AA7D6C" w:rsidP="00AA7D6C">
            <w:pPr>
              <w:jc w:val="center"/>
            </w:pPr>
            <w:r>
              <w:t>0.</w:t>
            </w:r>
            <w:r w:rsidR="00080C1A">
              <w:t>9943</w:t>
            </w:r>
          </w:p>
        </w:tc>
      </w:tr>
      <w:tr w:rsidR="00AA7D6C" w14:paraId="3A7533B2" w14:textId="77777777" w:rsidTr="00AA7D6C">
        <w:tc>
          <w:tcPr>
            <w:tcW w:w="2265" w:type="dxa"/>
          </w:tcPr>
          <w:p w14:paraId="71C22B76" w14:textId="44343C73" w:rsidR="00AA7D6C" w:rsidRDefault="00AA7D6C" w:rsidP="00AA7D6C">
            <w:pPr>
              <w:jc w:val="center"/>
            </w:pPr>
            <w:r>
              <w:t>Validation</w:t>
            </w:r>
          </w:p>
        </w:tc>
        <w:tc>
          <w:tcPr>
            <w:tcW w:w="2265" w:type="dxa"/>
          </w:tcPr>
          <w:p w14:paraId="410A3F3C" w14:textId="46402BA8" w:rsidR="00AA7D6C" w:rsidRDefault="00AA7D6C" w:rsidP="00AA7D6C">
            <w:pPr>
              <w:jc w:val="center"/>
            </w:pPr>
            <w:r>
              <w:t>750</w:t>
            </w:r>
          </w:p>
        </w:tc>
        <w:tc>
          <w:tcPr>
            <w:tcW w:w="2265" w:type="dxa"/>
          </w:tcPr>
          <w:p w14:paraId="4128B3E5" w14:textId="6A430D46" w:rsidR="00AA7D6C" w:rsidRDefault="00AA7D6C" w:rsidP="00AA7D6C">
            <w:pPr>
              <w:jc w:val="center"/>
            </w:pPr>
            <w:r>
              <w:t>0.</w:t>
            </w:r>
            <w:r w:rsidR="00080C1A">
              <w:t>0053</w:t>
            </w:r>
          </w:p>
        </w:tc>
        <w:tc>
          <w:tcPr>
            <w:tcW w:w="2266" w:type="dxa"/>
          </w:tcPr>
          <w:p w14:paraId="518A1C86" w14:textId="7B2E0A93" w:rsidR="00AA7D6C" w:rsidRDefault="00AA7D6C" w:rsidP="00AA7D6C">
            <w:pPr>
              <w:jc w:val="center"/>
            </w:pPr>
            <w:r>
              <w:t>0.</w:t>
            </w:r>
            <w:r w:rsidR="00080C1A">
              <w:t>9909</w:t>
            </w:r>
          </w:p>
        </w:tc>
      </w:tr>
      <w:tr w:rsidR="00AA7D6C" w14:paraId="53C60D7F" w14:textId="77777777" w:rsidTr="00AA7D6C">
        <w:tc>
          <w:tcPr>
            <w:tcW w:w="2265" w:type="dxa"/>
          </w:tcPr>
          <w:p w14:paraId="1954AF1D" w14:textId="459D0EC2" w:rsidR="00AA7D6C" w:rsidRDefault="00AA7D6C" w:rsidP="00AA7D6C">
            <w:pPr>
              <w:jc w:val="center"/>
            </w:pPr>
            <w:r>
              <w:t>Test</w:t>
            </w:r>
          </w:p>
        </w:tc>
        <w:tc>
          <w:tcPr>
            <w:tcW w:w="2265" w:type="dxa"/>
          </w:tcPr>
          <w:p w14:paraId="60CEB051" w14:textId="3BB83385" w:rsidR="00AA7D6C" w:rsidRDefault="00AA7D6C" w:rsidP="00AA7D6C">
            <w:pPr>
              <w:jc w:val="center"/>
            </w:pPr>
            <w:r>
              <w:t>750</w:t>
            </w:r>
          </w:p>
        </w:tc>
        <w:tc>
          <w:tcPr>
            <w:tcW w:w="2265" w:type="dxa"/>
          </w:tcPr>
          <w:p w14:paraId="744F09E2" w14:textId="29611644" w:rsidR="00AA7D6C" w:rsidRDefault="00AA7D6C" w:rsidP="00AA7D6C">
            <w:pPr>
              <w:jc w:val="center"/>
            </w:pPr>
            <w:r>
              <w:t>0.</w:t>
            </w:r>
            <w:r w:rsidR="00080C1A">
              <w:t>0065</w:t>
            </w:r>
          </w:p>
        </w:tc>
        <w:tc>
          <w:tcPr>
            <w:tcW w:w="2266" w:type="dxa"/>
          </w:tcPr>
          <w:p w14:paraId="173B29FA" w14:textId="543890AF" w:rsidR="00AA7D6C" w:rsidRDefault="00AA7D6C" w:rsidP="00AA7D6C">
            <w:pPr>
              <w:jc w:val="center"/>
            </w:pPr>
            <w:r>
              <w:t>0.</w:t>
            </w:r>
            <w:r w:rsidR="00080C1A">
              <w:t>9888</w:t>
            </w:r>
          </w:p>
        </w:tc>
      </w:tr>
    </w:tbl>
    <w:p w14:paraId="0C9FECB7" w14:textId="49FE2EFE" w:rsidR="00C50C57" w:rsidRPr="00280F56" w:rsidRDefault="00C50C57" w:rsidP="00806D15">
      <w:pPr>
        <w:pStyle w:val="Caption"/>
      </w:pPr>
      <w:bookmarkStart w:id="166" w:name="_Toc147921012"/>
      <w:r w:rsidRPr="00280F56">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3</w:t>
      </w:r>
      <w:r w:rsidR="00C5580D">
        <w:fldChar w:fldCharType="end"/>
      </w:r>
      <w:r w:rsidRPr="00280F56">
        <w:t xml:space="preserve"> </w:t>
      </w:r>
      <w:bookmarkEnd w:id="163"/>
      <w:bookmarkEnd w:id="164"/>
      <w:r w:rsidR="00655653">
        <w:t>MLP NN training progress (CIMU) on a varied-motion vehicle with default layer size of 10.</w:t>
      </w:r>
      <w:bookmarkEnd w:id="166"/>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79D507A4" w:rsidR="00C50C57" w:rsidRPr="00280F56" w:rsidRDefault="00080C1A" w:rsidP="0050061E">
            <w:r>
              <w:t>36</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33E846C8" w:rsidR="00C50C57" w:rsidRPr="00280F56" w:rsidRDefault="00080C1A" w:rsidP="0050061E">
            <w:r>
              <w:t>0.866</w:t>
            </w:r>
          </w:p>
        </w:tc>
        <w:tc>
          <w:tcPr>
            <w:tcW w:w="2265" w:type="dxa"/>
          </w:tcPr>
          <w:p w14:paraId="38FFB247" w14:textId="70F02585" w:rsidR="00C50C57" w:rsidRPr="00280F56" w:rsidRDefault="00C50C57" w:rsidP="0050061E">
            <w:r w:rsidRPr="00280F56">
              <w:t>0.</w:t>
            </w:r>
            <w:r w:rsidR="00AA7D6C">
              <w:t>0</w:t>
            </w:r>
            <w:r w:rsidR="00080C1A">
              <w:t>0322</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68D10B19" w:rsidR="00C50C57" w:rsidRPr="00280F56" w:rsidRDefault="00080C1A" w:rsidP="0050061E">
            <w:r>
              <w:t>1.28</w:t>
            </w:r>
          </w:p>
        </w:tc>
        <w:tc>
          <w:tcPr>
            <w:tcW w:w="2265" w:type="dxa"/>
          </w:tcPr>
          <w:p w14:paraId="56FCB660" w14:textId="36A3ACD4" w:rsidR="00C50C57" w:rsidRPr="00280F56" w:rsidRDefault="00AA7D6C" w:rsidP="0050061E">
            <w:r>
              <w:t>0.00</w:t>
            </w:r>
            <w:r w:rsidR="00080C1A">
              <w:t>048</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402A0653" w:rsidR="00C50C57" w:rsidRPr="00280F56" w:rsidRDefault="00C50C57" w:rsidP="0050061E">
            <w:r w:rsidRPr="00280F56">
              <w:t>1e-0</w:t>
            </w:r>
            <w:r w:rsidR="00080C1A">
              <w:t>6</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445E4FBA" w:rsidR="00C50C57" w:rsidRPr="00280F56" w:rsidRDefault="00C50C57" w:rsidP="0050061E">
      <w:pPr>
        <w:pStyle w:val="BodyText"/>
      </w:pPr>
      <w:r w:rsidRPr="00280F56">
        <w:lastRenderedPageBreak/>
        <w:br/>
      </w:r>
      <w:r w:rsidR="00080C1A">
        <w:rPr>
          <w:noProof/>
          <w:lang w:eastAsia="en-NZ"/>
        </w:rPr>
        <w:drawing>
          <wp:inline distT="0" distB="0" distL="0" distR="0" wp14:anchorId="71257CE4" wp14:editId="4864E592">
            <wp:extent cx="4852850" cy="3600450"/>
            <wp:effectExtent l="0" t="0" r="5080" b="0"/>
            <wp:docPr id="895531076"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531076" name="Picture 12" descr="A graph of a graph&#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858118" cy="3604359"/>
                    </a:xfrm>
                    <a:prstGeom prst="rect">
                      <a:avLst/>
                    </a:prstGeom>
                  </pic:spPr>
                </pic:pic>
              </a:graphicData>
            </a:graphic>
          </wp:inline>
        </w:drawing>
      </w:r>
    </w:p>
    <w:p w14:paraId="353364C4" w14:textId="3CD59B8E" w:rsidR="00C50C57" w:rsidRPr="00280F56" w:rsidRDefault="00C50C57" w:rsidP="00806D15">
      <w:pPr>
        <w:pStyle w:val="Caption"/>
      </w:pPr>
      <w:bookmarkStart w:id="167" w:name="_Toc146547329"/>
      <w:bookmarkStart w:id="168" w:name="_Toc147921231"/>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1</w:t>
      </w:r>
      <w:r w:rsidR="00C507D1">
        <w:fldChar w:fldCharType="end"/>
      </w:r>
      <w:r w:rsidRPr="00280F56">
        <w:t xml:space="preserve"> </w:t>
      </w:r>
      <w:bookmarkEnd w:id="167"/>
      <w:r w:rsidR="00655653">
        <w:t>MLP NN performance plot (CIMU) on varied-motion with default layer size of 10.</w:t>
      </w:r>
      <w:bookmarkEnd w:id="168"/>
    </w:p>
    <w:p w14:paraId="77886B76" w14:textId="0AABA6B0" w:rsidR="00C50C57" w:rsidRPr="00280F56" w:rsidRDefault="00080C1A" w:rsidP="00C50C57">
      <w:pPr>
        <w:pStyle w:val="BodyText"/>
      </w:pPr>
      <w:r>
        <w:rPr>
          <w:noProof/>
          <w:lang w:eastAsia="en-NZ"/>
        </w:rPr>
        <w:drawing>
          <wp:inline distT="0" distB="0" distL="0" distR="0" wp14:anchorId="76265306" wp14:editId="75654069">
            <wp:extent cx="4966780" cy="3657600"/>
            <wp:effectExtent l="0" t="0" r="5715" b="0"/>
            <wp:docPr id="1056439365" name="Picture 13"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439365" name="Picture 13" descr="A graph with different colored squares&#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79061" cy="3666644"/>
                    </a:xfrm>
                    <a:prstGeom prst="rect">
                      <a:avLst/>
                    </a:prstGeom>
                  </pic:spPr>
                </pic:pic>
              </a:graphicData>
            </a:graphic>
          </wp:inline>
        </w:drawing>
      </w:r>
    </w:p>
    <w:p w14:paraId="27DCB8AC" w14:textId="24205B70" w:rsidR="00C50C57" w:rsidRPr="00280F56" w:rsidRDefault="00C50C57" w:rsidP="00806D15">
      <w:pPr>
        <w:pStyle w:val="Caption"/>
      </w:pPr>
      <w:bookmarkStart w:id="169" w:name="_Toc146547330"/>
      <w:bookmarkStart w:id="170" w:name="_Toc147921232"/>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2</w:t>
      </w:r>
      <w:r w:rsidR="00C507D1">
        <w:fldChar w:fldCharType="end"/>
      </w:r>
      <w:r w:rsidRPr="00280F56">
        <w:t xml:space="preserve"> </w:t>
      </w:r>
      <w:bookmarkEnd w:id="169"/>
      <w:r w:rsidR="00655653">
        <w:t>MLP NN Error histogram (CIMU) on varied-motion with default layer size of 10.</w:t>
      </w:r>
      <w:bookmarkEnd w:id="170"/>
    </w:p>
    <w:p w14:paraId="2355182D" w14:textId="133A1864" w:rsidR="00C17AD5" w:rsidRDefault="00D57197" w:rsidP="00C17AD5">
      <w:pPr>
        <w:pStyle w:val="BodyText"/>
        <w:rPr>
          <w:rStyle w:val="CaptionChar"/>
        </w:rPr>
      </w:pPr>
      <w:r>
        <w:rPr>
          <w:noProof/>
          <w:lang w:eastAsia="en-NZ"/>
        </w:rPr>
        <w:lastRenderedPageBreak/>
        <w:drawing>
          <wp:inline distT="0" distB="0" distL="0" distR="0" wp14:anchorId="36C670A5" wp14:editId="7B504D56">
            <wp:extent cx="4717794" cy="4005262"/>
            <wp:effectExtent l="0" t="0" r="6985" b="0"/>
            <wp:docPr id="40977230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772303" name="Picture 409772303"/>
                    <pic:cNvPicPr/>
                  </pic:nvPicPr>
                  <pic:blipFill>
                    <a:blip r:embed="rId62">
                      <a:extLst>
                        <a:ext uri="{28A0092B-C50C-407E-A947-70E740481C1C}">
                          <a14:useLocalDpi xmlns:a14="http://schemas.microsoft.com/office/drawing/2010/main" val="0"/>
                        </a:ext>
                      </a:extLst>
                    </a:blip>
                    <a:stretch>
                      <a:fillRect/>
                    </a:stretch>
                  </pic:blipFill>
                  <pic:spPr>
                    <a:xfrm>
                      <a:off x="0" y="0"/>
                      <a:ext cx="4723810" cy="4010370"/>
                    </a:xfrm>
                    <a:prstGeom prst="rect">
                      <a:avLst/>
                    </a:prstGeom>
                  </pic:spPr>
                </pic:pic>
              </a:graphicData>
            </a:graphic>
          </wp:inline>
        </w:drawing>
      </w:r>
    </w:p>
    <w:p w14:paraId="54A3F623" w14:textId="538B6802" w:rsidR="00896FCF" w:rsidRDefault="00C50C57" w:rsidP="00C17AD5">
      <w:pPr>
        <w:pStyle w:val="BodyText"/>
        <w:rPr>
          <w:rStyle w:val="CaptionChar"/>
        </w:rPr>
      </w:pPr>
      <w:bookmarkStart w:id="171" w:name="_Toc147921233"/>
      <w:r w:rsidRPr="0099441D">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4</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23</w:t>
      </w:r>
      <w:r w:rsidR="00C507D1">
        <w:rPr>
          <w:rStyle w:val="CaptionChar"/>
        </w:rPr>
        <w:fldChar w:fldCharType="end"/>
      </w:r>
      <w:r w:rsidRPr="0099441D">
        <w:rPr>
          <w:rStyle w:val="CaptionChar"/>
        </w:rPr>
        <w:t xml:space="preserve"> </w:t>
      </w:r>
      <w:bookmarkStart w:id="172" w:name="_Toc146546628"/>
      <w:r w:rsidR="00655653">
        <w:t xml:space="preserve">MLP NN regression plot (CIMU) on </w:t>
      </w:r>
      <w:r w:rsidR="00061399">
        <w:t>varied motion</w:t>
      </w:r>
      <w:r w:rsidR="00655653">
        <w:t xml:space="preserve"> with default layer size of </w:t>
      </w:r>
      <w:proofErr w:type="gramStart"/>
      <w:r w:rsidR="00655653">
        <w:t>10</w:t>
      </w:r>
      <w:proofErr w:type="gramEnd"/>
      <w:r w:rsidR="00655653">
        <w:t>.</w:t>
      </w:r>
      <w:bookmarkEnd w:id="171"/>
    </w:p>
    <w:p w14:paraId="57EB1A57" w14:textId="2B3FFEEE" w:rsidR="00AA7D6C" w:rsidRDefault="00D57197" w:rsidP="00C17AD5">
      <w:pPr>
        <w:pStyle w:val="BodyText"/>
      </w:pPr>
      <w:r>
        <w:rPr>
          <w:noProof/>
          <w:lang w:eastAsia="en-NZ"/>
        </w:rPr>
        <w:drawing>
          <wp:inline distT="0" distB="0" distL="0" distR="0" wp14:anchorId="5123C654" wp14:editId="4EDC2F59">
            <wp:extent cx="4738633" cy="3509963"/>
            <wp:effectExtent l="0" t="0" r="5080" b="0"/>
            <wp:docPr id="16191762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176228" name="Picture 1619176228"/>
                    <pic:cNvPicPr/>
                  </pic:nvPicPr>
                  <pic:blipFill>
                    <a:blip r:embed="rId63">
                      <a:extLst>
                        <a:ext uri="{28A0092B-C50C-407E-A947-70E740481C1C}">
                          <a14:useLocalDpi xmlns:a14="http://schemas.microsoft.com/office/drawing/2010/main" val="0"/>
                        </a:ext>
                      </a:extLst>
                    </a:blip>
                    <a:stretch>
                      <a:fillRect/>
                    </a:stretch>
                  </pic:blipFill>
                  <pic:spPr>
                    <a:xfrm>
                      <a:off x="0" y="0"/>
                      <a:ext cx="4744359" cy="3514204"/>
                    </a:xfrm>
                    <a:prstGeom prst="rect">
                      <a:avLst/>
                    </a:prstGeom>
                  </pic:spPr>
                </pic:pic>
              </a:graphicData>
            </a:graphic>
          </wp:inline>
        </w:drawing>
      </w:r>
    </w:p>
    <w:p w14:paraId="6CB719F0" w14:textId="3161CD39" w:rsidR="00B952CC" w:rsidRDefault="00B952CC" w:rsidP="00806D15">
      <w:pPr>
        <w:pStyle w:val="Caption"/>
      </w:pPr>
      <w:bookmarkStart w:id="173" w:name="_Toc147921234"/>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4</w:t>
      </w:r>
      <w:r w:rsidR="00C507D1">
        <w:fldChar w:fldCharType="end"/>
      </w:r>
      <w:r>
        <w:t xml:space="preserve"> </w:t>
      </w:r>
      <w:r w:rsidR="00655653">
        <w:t>MLP NN training state plot (CIMU) on varied-motion with default layer size of 10.</w:t>
      </w:r>
      <w:bookmarkEnd w:id="173"/>
    </w:p>
    <w:p w14:paraId="1943CBD9" w14:textId="6B4DB3BA" w:rsidR="00B05DD5" w:rsidRDefault="00B534B3" w:rsidP="00B534B3">
      <w:pPr>
        <w:pStyle w:val="BodyText"/>
        <w:rPr>
          <w:rStyle w:val="CaptionChar"/>
        </w:rPr>
      </w:pPr>
      <w:r>
        <w:t xml:space="preserve">The </w:t>
      </w:r>
      <w:r w:rsidR="0017795A">
        <w:t xml:space="preserve">training </w:t>
      </w:r>
      <w:r>
        <w:t xml:space="preserve">time taken as expressed in the MATLAB training window is too granular to </w:t>
      </w:r>
      <w:proofErr w:type="gramStart"/>
      <w:r>
        <w:t>be used</w:t>
      </w:r>
      <w:proofErr w:type="gramEnd"/>
      <w:r>
        <w:t xml:space="preserve"> and so a wrapper was made to run the same commands but with the training function timed. Using this </w:t>
      </w:r>
      <w:r>
        <w:lastRenderedPageBreak/>
        <w:t xml:space="preserve">wrapper, training took 1.5099 seconds. </w:t>
      </w:r>
      <w:r w:rsidR="00E04761" w:rsidRPr="00896FCF">
        <w:t>Doubling the number of layers from 10 to 20 produced the results shown in Table</w:t>
      </w:r>
      <w:r w:rsidR="00F7573E" w:rsidRPr="00896FCF">
        <w:t>s</w:t>
      </w:r>
      <w:r w:rsidR="00E04761" w:rsidRPr="00896FCF">
        <w:t xml:space="preserve"> 4.</w:t>
      </w:r>
      <w:r w:rsidR="006720F3">
        <w:t>4</w:t>
      </w:r>
      <w:r w:rsidR="00E04761" w:rsidRPr="00896FCF">
        <w:t xml:space="preserve"> </w:t>
      </w:r>
      <w:r w:rsidR="00F7573E" w:rsidRPr="00896FCF">
        <w:t>and 4.</w:t>
      </w:r>
      <w:r w:rsidR="006720F3">
        <w:t>5</w:t>
      </w:r>
      <w:r w:rsidR="00F7573E" w:rsidRPr="00896FCF">
        <w:t xml:space="preserve"> </w:t>
      </w:r>
      <w:r w:rsidR="00E04761" w:rsidRPr="00896FCF">
        <w:t>and Figures 4.25 to 4.2</w:t>
      </w:r>
      <w:r w:rsidR="00002ACC">
        <w:t>8</w:t>
      </w:r>
      <w:r w:rsidR="00E04761" w:rsidRPr="00896FCF">
        <w:t>.</w:t>
      </w:r>
      <w:r>
        <w:t xml:space="preserve"> Training took 3.2420 seconds.</w:t>
      </w:r>
    </w:p>
    <w:p w14:paraId="2C2D7744" w14:textId="72861427" w:rsidR="00E04761" w:rsidRPr="00280F56" w:rsidRDefault="00E04761" w:rsidP="006720F3">
      <w:pPr>
        <w:pStyle w:val="BodyText"/>
      </w:pPr>
      <w:bookmarkStart w:id="174" w:name="_Toc147921013"/>
      <w:r w:rsidRPr="0099441D">
        <w:rPr>
          <w:rStyle w:val="CaptionChar"/>
        </w:rPr>
        <w:t xml:space="preserve">Table </w:t>
      </w:r>
      <w:r w:rsidR="00C5580D">
        <w:rPr>
          <w:rStyle w:val="CaptionChar"/>
        </w:rPr>
        <w:fldChar w:fldCharType="begin"/>
      </w:r>
      <w:r w:rsidR="00C5580D">
        <w:rPr>
          <w:rStyle w:val="CaptionChar"/>
        </w:rPr>
        <w:instrText xml:space="preserve"> STYLEREF 1 \s </w:instrText>
      </w:r>
      <w:r w:rsidR="00C5580D">
        <w:rPr>
          <w:rStyle w:val="CaptionChar"/>
        </w:rPr>
        <w:fldChar w:fldCharType="separate"/>
      </w:r>
      <w:r w:rsidR="00C5580D">
        <w:rPr>
          <w:rStyle w:val="CaptionChar"/>
        </w:rPr>
        <w:t>4</w:t>
      </w:r>
      <w:r w:rsidR="00C5580D">
        <w:rPr>
          <w:rStyle w:val="CaptionChar"/>
        </w:rPr>
        <w:fldChar w:fldCharType="end"/>
      </w:r>
      <w:r w:rsidR="00C5580D">
        <w:rPr>
          <w:rStyle w:val="CaptionChar"/>
        </w:rPr>
        <w:t>.</w:t>
      </w:r>
      <w:r w:rsidR="00C5580D">
        <w:rPr>
          <w:rStyle w:val="CaptionChar"/>
        </w:rPr>
        <w:fldChar w:fldCharType="begin"/>
      </w:r>
      <w:r w:rsidR="00C5580D">
        <w:rPr>
          <w:rStyle w:val="CaptionChar"/>
        </w:rPr>
        <w:instrText xml:space="preserve"> SEQ Table \* ARABIC \s 1 </w:instrText>
      </w:r>
      <w:r w:rsidR="00C5580D">
        <w:rPr>
          <w:rStyle w:val="CaptionChar"/>
        </w:rPr>
        <w:fldChar w:fldCharType="separate"/>
      </w:r>
      <w:r w:rsidR="00C5580D">
        <w:rPr>
          <w:rStyle w:val="CaptionChar"/>
        </w:rPr>
        <w:t>4</w:t>
      </w:r>
      <w:r w:rsidR="00C5580D">
        <w:rPr>
          <w:rStyle w:val="CaptionChar"/>
        </w:rPr>
        <w:fldChar w:fldCharType="end"/>
      </w:r>
      <w:r w:rsidRPr="0099441D">
        <w:rPr>
          <w:rStyle w:val="CaptionChar"/>
        </w:rPr>
        <w:t xml:space="preserve"> </w:t>
      </w:r>
      <w:bookmarkEnd w:id="172"/>
      <w:r w:rsidR="00655653">
        <w:t xml:space="preserve">MLP NN training progress (CIMU) on a varied-motion vehicle with layer size of </w:t>
      </w:r>
      <w:proofErr w:type="gramStart"/>
      <w:r w:rsidR="00655653">
        <w:t>20</w:t>
      </w:r>
      <w:proofErr w:type="gramEnd"/>
      <w:r w:rsidR="00655653">
        <w:t>.</w:t>
      </w:r>
      <w:bookmarkEnd w:id="174"/>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1A02F7BD" w:rsidR="00E04761" w:rsidRPr="00280F56" w:rsidRDefault="00D57197" w:rsidP="00F7573E">
            <w:r>
              <w:t>37</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A963B4C" w:rsidR="00E04761" w:rsidRPr="00280F56" w:rsidRDefault="00E04761" w:rsidP="00F7573E">
            <w:r w:rsidRPr="00280F56">
              <w:t>00:00:0</w:t>
            </w:r>
            <w:r w:rsidR="00B534B3">
              <w:t>3</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3F425082" w:rsidR="00E04761" w:rsidRPr="00280F56" w:rsidRDefault="00D57197" w:rsidP="00F7573E">
            <w:r>
              <w:t>2.49</w:t>
            </w:r>
          </w:p>
        </w:tc>
        <w:tc>
          <w:tcPr>
            <w:tcW w:w="2265" w:type="dxa"/>
          </w:tcPr>
          <w:p w14:paraId="1E6EED14" w14:textId="6E1771A7" w:rsidR="00E04761" w:rsidRPr="00280F56" w:rsidRDefault="00E04761" w:rsidP="00F7573E">
            <w:r w:rsidRPr="00280F56">
              <w:t>0.</w:t>
            </w:r>
            <w:r w:rsidR="00B952CC">
              <w:t>0</w:t>
            </w:r>
            <w:r w:rsidR="00D57197">
              <w:t>023</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146FF920" w:rsidR="00E04761" w:rsidRPr="00280F56" w:rsidRDefault="00D57197" w:rsidP="00F7573E">
            <w:r>
              <w:t>5.49</w:t>
            </w:r>
          </w:p>
        </w:tc>
        <w:tc>
          <w:tcPr>
            <w:tcW w:w="2265" w:type="dxa"/>
          </w:tcPr>
          <w:p w14:paraId="1C29F056" w14:textId="26B4F201" w:rsidR="00E04761" w:rsidRPr="00280F56" w:rsidRDefault="00B952CC" w:rsidP="00F7573E">
            <w:r>
              <w:t>0.00</w:t>
            </w:r>
            <w:r w:rsidR="00D57197">
              <w:t>843</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6B4DEBE" w:rsidR="00E04761" w:rsidRPr="00280F56" w:rsidRDefault="00E04761" w:rsidP="00F7573E">
            <w:r w:rsidRPr="00280F56">
              <w:t>1e-0</w:t>
            </w:r>
            <w:r w:rsidR="00D57197">
              <w:t>6</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bl>
    <w:p w14:paraId="46EDA000" w14:textId="77777777" w:rsidR="00655653" w:rsidRDefault="00655653" w:rsidP="00655653">
      <w:pPr>
        <w:pStyle w:val="BodyText"/>
      </w:pPr>
      <w:bookmarkStart w:id="175" w:name="_Toc146546629"/>
    </w:p>
    <w:p w14:paraId="4B50344A" w14:textId="563680BC" w:rsidR="00F7573E" w:rsidRPr="00280F56" w:rsidRDefault="00F7573E" w:rsidP="00655653">
      <w:pPr>
        <w:pStyle w:val="BodyText"/>
      </w:pPr>
      <w:bookmarkStart w:id="176" w:name="_Toc147921014"/>
      <w:r w:rsidRPr="00280F56">
        <w:t xml:space="preserve">Table </w:t>
      </w:r>
      <w:fldSimple w:instr=" STYLEREF 1 \s ">
        <w:r w:rsidR="00C5580D">
          <w:rPr>
            <w:noProof/>
          </w:rPr>
          <w:t>4</w:t>
        </w:r>
      </w:fldSimple>
      <w:r w:rsidR="00C5580D">
        <w:t>.</w:t>
      </w:r>
      <w:fldSimple w:instr=" SEQ Table \* ARABIC \s 1 ">
        <w:r w:rsidR="00C5580D">
          <w:rPr>
            <w:noProof/>
          </w:rPr>
          <w:t>5</w:t>
        </w:r>
      </w:fldSimple>
      <w:r w:rsidRPr="00280F56">
        <w:t xml:space="preserve"> </w:t>
      </w:r>
      <w:bookmarkEnd w:id="175"/>
      <w:r w:rsidR="00655653">
        <w:t xml:space="preserve">MLP NN training results (CIMU) on a varied-motion vehicle with layer size of </w:t>
      </w:r>
      <w:proofErr w:type="gramStart"/>
      <w:r w:rsidR="00655653">
        <w:t>20</w:t>
      </w:r>
      <w:proofErr w:type="gramEnd"/>
      <w:r w:rsidR="00655653">
        <w:t>.</w:t>
      </w:r>
      <w:bookmarkEnd w:id="176"/>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4CAF1670" w:rsidR="00F7573E" w:rsidRPr="00280F56" w:rsidRDefault="00F7573E" w:rsidP="00F7573E">
            <w:pPr>
              <w:jc w:val="center"/>
            </w:pPr>
            <w:r w:rsidRPr="00280F56">
              <w:t>0.</w:t>
            </w:r>
            <w:r w:rsidR="00D57197">
              <w:t>0024</w:t>
            </w:r>
          </w:p>
        </w:tc>
        <w:tc>
          <w:tcPr>
            <w:tcW w:w="2266" w:type="dxa"/>
          </w:tcPr>
          <w:p w14:paraId="0C47509E" w14:textId="73FC980F" w:rsidR="00F7573E" w:rsidRPr="00280F56" w:rsidRDefault="00B952CC" w:rsidP="00F7573E">
            <w:pPr>
              <w:jc w:val="center"/>
            </w:pPr>
            <w:r>
              <w:t>0.</w:t>
            </w:r>
            <w:r w:rsidR="00D57197">
              <w:t>9960</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3C625B54" w:rsidR="00F7573E" w:rsidRPr="00280F56" w:rsidRDefault="00B952CC" w:rsidP="00F7573E">
            <w:pPr>
              <w:jc w:val="center"/>
            </w:pPr>
            <w:r>
              <w:t>0.</w:t>
            </w:r>
            <w:r w:rsidR="00D57197">
              <w:t>0053</w:t>
            </w:r>
          </w:p>
        </w:tc>
        <w:tc>
          <w:tcPr>
            <w:tcW w:w="2266" w:type="dxa"/>
          </w:tcPr>
          <w:p w14:paraId="05041773" w14:textId="2456844D" w:rsidR="00F7573E" w:rsidRPr="00280F56" w:rsidRDefault="00B952CC" w:rsidP="00F7573E">
            <w:pPr>
              <w:jc w:val="center"/>
            </w:pPr>
            <w:r>
              <w:t>0.</w:t>
            </w:r>
            <w:r w:rsidR="00D57197">
              <w:t>9908</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261E4F32" w:rsidR="00F7573E" w:rsidRPr="00280F56" w:rsidRDefault="00B952CC" w:rsidP="00F7573E">
            <w:pPr>
              <w:jc w:val="center"/>
            </w:pPr>
            <w:r>
              <w:t>0.</w:t>
            </w:r>
            <w:r w:rsidR="00D57197">
              <w:t>0027</w:t>
            </w:r>
          </w:p>
        </w:tc>
        <w:tc>
          <w:tcPr>
            <w:tcW w:w="2266" w:type="dxa"/>
          </w:tcPr>
          <w:p w14:paraId="7D7E65D0" w14:textId="73D1071B" w:rsidR="00F7573E" w:rsidRPr="00280F56" w:rsidRDefault="00B952CC" w:rsidP="00F7573E">
            <w:pPr>
              <w:jc w:val="center"/>
            </w:pPr>
            <w:r>
              <w:t>0.</w:t>
            </w:r>
            <w:r w:rsidR="00D57197">
              <w:t>9952</w:t>
            </w:r>
          </w:p>
        </w:tc>
      </w:tr>
    </w:tbl>
    <w:p w14:paraId="54DE87EB" w14:textId="77777777" w:rsidR="00B952CC" w:rsidRDefault="00B952CC" w:rsidP="00896FCF">
      <w:pPr>
        <w:pStyle w:val="BodyText"/>
      </w:pPr>
      <w:bookmarkStart w:id="177" w:name="_Toc146547331"/>
    </w:p>
    <w:p w14:paraId="26874781" w14:textId="2AFB21E3" w:rsidR="00896FCF" w:rsidRDefault="00D57197" w:rsidP="00896FCF">
      <w:pPr>
        <w:pStyle w:val="BodyText"/>
      </w:pPr>
      <w:r>
        <w:rPr>
          <w:noProof/>
          <w:lang w:eastAsia="en-NZ"/>
        </w:rPr>
        <w:drawing>
          <wp:inline distT="0" distB="0" distL="0" distR="0" wp14:anchorId="7F4FC439" wp14:editId="4E678BA6">
            <wp:extent cx="4981232" cy="3695700"/>
            <wp:effectExtent l="0" t="0" r="0" b="0"/>
            <wp:docPr id="2010377118" name="Picture 16"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377118" name="Picture 16" descr="A graph of a graph&#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991425" cy="3703262"/>
                    </a:xfrm>
                    <a:prstGeom prst="rect">
                      <a:avLst/>
                    </a:prstGeom>
                  </pic:spPr>
                </pic:pic>
              </a:graphicData>
            </a:graphic>
          </wp:inline>
        </w:drawing>
      </w:r>
    </w:p>
    <w:p w14:paraId="276098FD" w14:textId="0117C39A" w:rsidR="00F7573E" w:rsidRPr="00280F56" w:rsidRDefault="00F7573E" w:rsidP="00806D15">
      <w:pPr>
        <w:pStyle w:val="Caption"/>
      </w:pPr>
      <w:bookmarkStart w:id="178" w:name="_Toc147921235"/>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5</w:t>
      </w:r>
      <w:r w:rsidR="00C507D1">
        <w:fldChar w:fldCharType="end"/>
      </w:r>
      <w:r w:rsidRPr="00280F56">
        <w:t xml:space="preserve"> </w:t>
      </w:r>
      <w:bookmarkEnd w:id="177"/>
      <w:r w:rsidR="00655653">
        <w:t>MLP NN performance plot (CIMU) on varied-motion with layer size of 20.</w:t>
      </w:r>
      <w:bookmarkEnd w:id="178"/>
    </w:p>
    <w:p w14:paraId="2EC4D38C" w14:textId="4D411519" w:rsidR="00896FCF" w:rsidRDefault="00D57197" w:rsidP="00896FCF">
      <w:pPr>
        <w:pStyle w:val="BodyText"/>
      </w:pPr>
      <w:bookmarkStart w:id="179" w:name="_Toc146547332"/>
      <w:r>
        <w:rPr>
          <w:noProof/>
          <w:lang w:eastAsia="en-NZ"/>
        </w:rPr>
        <w:lastRenderedPageBreak/>
        <w:drawing>
          <wp:inline distT="0" distB="0" distL="0" distR="0" wp14:anchorId="54D344DC" wp14:editId="20FABE69">
            <wp:extent cx="4960312" cy="3652837"/>
            <wp:effectExtent l="0" t="0" r="0" b="5080"/>
            <wp:docPr id="576614556" name="Picture 17"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614556" name="Picture 17" descr="A graph with different colored bars&#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971735" cy="3661249"/>
                    </a:xfrm>
                    <a:prstGeom prst="rect">
                      <a:avLst/>
                    </a:prstGeom>
                  </pic:spPr>
                </pic:pic>
              </a:graphicData>
            </a:graphic>
          </wp:inline>
        </w:drawing>
      </w:r>
    </w:p>
    <w:p w14:paraId="0A1E5C57" w14:textId="37DB1D03" w:rsidR="00F7573E" w:rsidRDefault="00F7573E" w:rsidP="00806D15">
      <w:pPr>
        <w:pStyle w:val="Caption"/>
      </w:pPr>
      <w:bookmarkStart w:id="180" w:name="_Toc147921236"/>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6</w:t>
      </w:r>
      <w:r w:rsidR="00C507D1">
        <w:fldChar w:fldCharType="end"/>
      </w:r>
      <w:r w:rsidRPr="00280F56">
        <w:t xml:space="preserve"> </w:t>
      </w:r>
      <w:bookmarkEnd w:id="179"/>
      <w:r w:rsidR="00655653">
        <w:t>MLP NN error histogram (CIMU) on varied-motion with layer size of 20.</w:t>
      </w:r>
      <w:bookmarkEnd w:id="180"/>
    </w:p>
    <w:p w14:paraId="68CB3C3E" w14:textId="1AACAB1E" w:rsidR="00C17AD5" w:rsidRDefault="00D57197" w:rsidP="00896FCF">
      <w:pPr>
        <w:pStyle w:val="BodyText"/>
      </w:pPr>
      <w:bookmarkStart w:id="181" w:name="_Toc146547333"/>
      <w:r>
        <w:rPr>
          <w:noProof/>
          <w:lang w:eastAsia="en-NZ"/>
        </w:rPr>
        <w:drawing>
          <wp:inline distT="0" distB="0" distL="0" distR="0" wp14:anchorId="6D2D653A" wp14:editId="35AA97EA">
            <wp:extent cx="4976164" cy="4276725"/>
            <wp:effectExtent l="0" t="0" r="0" b="0"/>
            <wp:docPr id="126077878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778780" name="Picture 1260778780"/>
                    <pic:cNvPicPr/>
                  </pic:nvPicPr>
                  <pic:blipFill>
                    <a:blip r:embed="rId66">
                      <a:extLst>
                        <a:ext uri="{28A0092B-C50C-407E-A947-70E740481C1C}">
                          <a14:useLocalDpi xmlns:a14="http://schemas.microsoft.com/office/drawing/2010/main" val="0"/>
                        </a:ext>
                      </a:extLst>
                    </a:blip>
                    <a:stretch>
                      <a:fillRect/>
                    </a:stretch>
                  </pic:blipFill>
                  <pic:spPr>
                    <a:xfrm>
                      <a:off x="0" y="0"/>
                      <a:ext cx="4984205" cy="4283636"/>
                    </a:xfrm>
                    <a:prstGeom prst="rect">
                      <a:avLst/>
                    </a:prstGeom>
                  </pic:spPr>
                </pic:pic>
              </a:graphicData>
            </a:graphic>
          </wp:inline>
        </w:drawing>
      </w:r>
    </w:p>
    <w:p w14:paraId="3D8DE7A7" w14:textId="2E6EFAC0" w:rsidR="00655653" w:rsidRDefault="00F7573E" w:rsidP="00806D15">
      <w:pPr>
        <w:pStyle w:val="Caption"/>
      </w:pPr>
      <w:bookmarkStart w:id="182" w:name="_Toc147921237"/>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7</w:t>
      </w:r>
      <w:r w:rsidR="00C507D1">
        <w:fldChar w:fldCharType="end"/>
      </w:r>
      <w:r w:rsidRPr="00280F56">
        <w:t xml:space="preserve"> </w:t>
      </w:r>
      <w:bookmarkEnd w:id="181"/>
      <w:r w:rsidR="00655653">
        <w:t>MLP NN regression plot (CIMU) on varied-motion with layer size of 20.</w:t>
      </w:r>
      <w:bookmarkEnd w:id="182"/>
    </w:p>
    <w:p w14:paraId="0A4AC5ED" w14:textId="07FCD88C" w:rsidR="00C17AD5" w:rsidRDefault="00F7573E" w:rsidP="00806D15">
      <w:pPr>
        <w:pStyle w:val="Caption"/>
      </w:pPr>
      <w:r w:rsidRPr="00280F56">
        <w:lastRenderedPageBreak/>
        <w:br/>
      </w:r>
      <w:bookmarkStart w:id="183" w:name="_Toc146547334"/>
      <w:r w:rsidR="00D57197">
        <w:rPr>
          <w:lang w:eastAsia="en-NZ"/>
        </w:rPr>
        <w:drawing>
          <wp:inline distT="0" distB="0" distL="0" distR="0" wp14:anchorId="1A1C1A06" wp14:editId="4F287CE2">
            <wp:extent cx="4971789" cy="3600450"/>
            <wp:effectExtent l="0" t="0" r="635" b="0"/>
            <wp:docPr id="589329097" name="Picture 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329097" name="Picture 19" descr="A screenshot of a graph&#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4975411" cy="3603073"/>
                    </a:xfrm>
                    <a:prstGeom prst="rect">
                      <a:avLst/>
                    </a:prstGeom>
                  </pic:spPr>
                </pic:pic>
              </a:graphicData>
            </a:graphic>
          </wp:inline>
        </w:drawing>
      </w:r>
    </w:p>
    <w:p w14:paraId="6D562F9B" w14:textId="41129FCC" w:rsidR="00F7573E" w:rsidRDefault="00F7573E" w:rsidP="00806D15">
      <w:pPr>
        <w:pStyle w:val="Caption"/>
      </w:pPr>
      <w:bookmarkStart w:id="184" w:name="_Toc147921238"/>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8</w:t>
      </w:r>
      <w:r w:rsidR="00C507D1">
        <w:fldChar w:fldCharType="end"/>
      </w:r>
      <w:r w:rsidRPr="00280F56">
        <w:t xml:space="preserve"> </w:t>
      </w:r>
      <w:bookmarkEnd w:id="183"/>
      <w:r w:rsidR="00655653">
        <w:t>MLP NN training state plot (CIMU) on varied-motion with layer size of 20.</w:t>
      </w:r>
      <w:bookmarkEnd w:id="184"/>
    </w:p>
    <w:p w14:paraId="3070054D" w14:textId="274D9AFB" w:rsidR="00C7118D" w:rsidRDefault="00BF2B96" w:rsidP="00744898">
      <w:pPr>
        <w:pStyle w:val="BodyText"/>
      </w:pPr>
      <w:r w:rsidRPr="002E1D35">
        <w:rPr>
          <w:rStyle w:val="BodyTextChar"/>
        </w:rPr>
        <w:t>The regression plot of Figure 4.</w:t>
      </w:r>
      <w:r w:rsidR="005B2D7B">
        <w:rPr>
          <w:rStyle w:val="BodyTextChar"/>
        </w:rPr>
        <w:t>2</w:t>
      </w:r>
      <w:r w:rsidR="00002ACC">
        <w:rPr>
          <w:rStyle w:val="BodyTextChar"/>
        </w:rPr>
        <w:t>7</w:t>
      </w:r>
      <w:r w:rsidRPr="002E1D35">
        <w:rPr>
          <w:rStyle w:val="BodyTextChar"/>
        </w:rPr>
        <w:t xml:space="preserve"> show</w:t>
      </w:r>
      <w:r w:rsidR="0017795A">
        <w:rPr>
          <w:rStyle w:val="BodyTextChar"/>
        </w:rPr>
        <w:t>s</w:t>
      </w:r>
      <w:r w:rsidRPr="002E1D35">
        <w:rPr>
          <w:rStyle w:val="BodyTextChar"/>
        </w:rPr>
        <w:t xml:space="preserve"> the fitting line in the middle of a pleasing random balance of data points on either side, indicating that the fit line is a good representation of the dataset. This good fit result occurs despite the presence of outlying data values.</w:t>
      </w:r>
    </w:p>
    <w:p w14:paraId="7361E618" w14:textId="1BB56569" w:rsidR="00002ACC" w:rsidRPr="002E1D35" w:rsidRDefault="00724C2F" w:rsidP="00744898">
      <w:pPr>
        <w:pStyle w:val="BodyText"/>
      </w:pPr>
      <w:bookmarkStart w:id="185" w:name="_Toc146547347"/>
      <w:r w:rsidRPr="002E1D35">
        <w:t xml:space="preserve">Dropping the number of layers down to </w:t>
      </w:r>
      <w:proofErr w:type="gramStart"/>
      <w:r w:rsidRPr="002E1D35">
        <w:t>5</w:t>
      </w:r>
      <w:proofErr w:type="gramEnd"/>
      <w:r w:rsidRPr="002E1D35">
        <w:t xml:space="preserve"> gave the training results shown in Tables 4.</w:t>
      </w:r>
      <w:r w:rsidR="006720F3">
        <w:t>6</w:t>
      </w:r>
      <w:r w:rsidRPr="002E1D35">
        <w:t xml:space="preserve"> and 4.</w:t>
      </w:r>
      <w:r w:rsidR="006720F3">
        <w:t>7</w:t>
      </w:r>
      <w:r w:rsidR="002E1D35" w:rsidRPr="002E1D35">
        <w:t xml:space="preserve">. </w:t>
      </w:r>
      <w:r w:rsidR="00B534B3">
        <w:t xml:space="preserve">Training took 0.8577 seconds. </w:t>
      </w:r>
      <w:r w:rsidRPr="002E1D35">
        <w:t xml:space="preserve">These are </w:t>
      </w:r>
      <w:r w:rsidR="00F57603" w:rsidRPr="002E1D35">
        <w:t>satisfactory results</w:t>
      </w:r>
      <w:r w:rsidRPr="002E1D35">
        <w:t xml:space="preserve"> and only slightly less</w:t>
      </w:r>
      <w:r w:rsidR="00BF2B96" w:rsidRPr="002E1D35">
        <w:t xml:space="preserve"> </w:t>
      </w:r>
      <w:r w:rsidRPr="002E1D35">
        <w:t>performant than the 10</w:t>
      </w:r>
      <w:r w:rsidR="002E1D35">
        <w:t>-</w:t>
      </w:r>
      <w:r w:rsidRPr="002E1D35">
        <w:t xml:space="preserve">layer model, showing that this problem is a </w:t>
      </w:r>
      <w:proofErr w:type="gramStart"/>
      <w:r w:rsidRPr="002E1D35">
        <w:t>relatively simple</w:t>
      </w:r>
      <w:proofErr w:type="gramEnd"/>
      <w:r w:rsidRPr="002E1D35">
        <w:t xml:space="preserve"> problem for a neural network to solve.</w:t>
      </w:r>
      <w:bookmarkEnd w:id="185"/>
    </w:p>
    <w:p w14:paraId="44699478" w14:textId="59211F95" w:rsidR="00724C2F" w:rsidRPr="00280F56" w:rsidRDefault="00724C2F" w:rsidP="00806D15">
      <w:pPr>
        <w:pStyle w:val="Caption"/>
      </w:pPr>
      <w:bookmarkStart w:id="186" w:name="_Toc146546632"/>
      <w:bookmarkStart w:id="187" w:name="_Toc146547348"/>
      <w:bookmarkStart w:id="188" w:name="_Toc147921015"/>
      <w:r w:rsidRPr="00280F56">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6</w:t>
      </w:r>
      <w:r w:rsidR="00C5580D">
        <w:fldChar w:fldCharType="end"/>
      </w:r>
      <w:r w:rsidRPr="00280F56">
        <w:t xml:space="preserve"> </w:t>
      </w:r>
      <w:bookmarkEnd w:id="186"/>
      <w:bookmarkEnd w:id="187"/>
      <w:r w:rsidR="000120B4">
        <w:t>MLP NN training progress (CIMU) on a varied-motion vehicle with layer size of 5.</w:t>
      </w:r>
      <w:bookmarkEnd w:id="188"/>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B05DD5">
            <w:pPr>
              <w:jc w:val="center"/>
            </w:pPr>
            <w:r w:rsidRPr="00280F56">
              <w:t>Unit</w:t>
            </w:r>
          </w:p>
        </w:tc>
        <w:tc>
          <w:tcPr>
            <w:tcW w:w="2265" w:type="dxa"/>
          </w:tcPr>
          <w:p w14:paraId="722C274B" w14:textId="769DF47D" w:rsidR="00724C2F" w:rsidRPr="00280F56" w:rsidRDefault="00724C2F" w:rsidP="00B05DD5">
            <w:pPr>
              <w:jc w:val="center"/>
            </w:pPr>
            <w:r w:rsidRPr="00280F56">
              <w:t>Initial Value</w:t>
            </w:r>
          </w:p>
        </w:tc>
        <w:tc>
          <w:tcPr>
            <w:tcW w:w="2265" w:type="dxa"/>
          </w:tcPr>
          <w:p w14:paraId="22EC4A54" w14:textId="02573E37" w:rsidR="00724C2F" w:rsidRPr="00280F56" w:rsidRDefault="00724C2F" w:rsidP="00B05DD5">
            <w:pPr>
              <w:jc w:val="center"/>
            </w:pPr>
            <w:r w:rsidRPr="00280F56">
              <w:t>Stopped Value</w:t>
            </w:r>
          </w:p>
        </w:tc>
        <w:tc>
          <w:tcPr>
            <w:tcW w:w="2266" w:type="dxa"/>
          </w:tcPr>
          <w:p w14:paraId="5DEC4983" w14:textId="6A3BC989" w:rsidR="00724C2F" w:rsidRPr="00280F56" w:rsidRDefault="00724C2F" w:rsidP="00B05DD5">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B05DD5">
            <w:pPr>
              <w:jc w:val="center"/>
            </w:pPr>
            <w:r w:rsidRPr="00280F56">
              <w:t>Epoch</w:t>
            </w:r>
          </w:p>
        </w:tc>
        <w:tc>
          <w:tcPr>
            <w:tcW w:w="2265" w:type="dxa"/>
          </w:tcPr>
          <w:p w14:paraId="6BF5F773" w14:textId="7CC0991E" w:rsidR="00724C2F" w:rsidRPr="00280F56" w:rsidRDefault="00724C2F" w:rsidP="00B05DD5">
            <w:pPr>
              <w:jc w:val="center"/>
            </w:pPr>
            <w:r w:rsidRPr="00280F56">
              <w:t>0</w:t>
            </w:r>
          </w:p>
        </w:tc>
        <w:tc>
          <w:tcPr>
            <w:tcW w:w="2265" w:type="dxa"/>
          </w:tcPr>
          <w:p w14:paraId="5622E299" w14:textId="73EFD537" w:rsidR="00724C2F" w:rsidRPr="00280F56" w:rsidRDefault="00D57197" w:rsidP="00B05DD5">
            <w:pPr>
              <w:jc w:val="center"/>
            </w:pPr>
            <w:r>
              <w:t>5</w:t>
            </w:r>
            <w:r w:rsidR="005B2D7B">
              <w:t>5</w:t>
            </w:r>
          </w:p>
        </w:tc>
        <w:tc>
          <w:tcPr>
            <w:tcW w:w="2266" w:type="dxa"/>
          </w:tcPr>
          <w:p w14:paraId="135BF01C" w14:textId="1BF17081" w:rsidR="00724C2F" w:rsidRPr="00280F56" w:rsidRDefault="00724C2F" w:rsidP="00B05DD5">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B05DD5">
            <w:pPr>
              <w:jc w:val="center"/>
            </w:pPr>
            <w:r w:rsidRPr="00280F56">
              <w:t>Elapsed Time</w:t>
            </w:r>
          </w:p>
        </w:tc>
        <w:tc>
          <w:tcPr>
            <w:tcW w:w="2265" w:type="dxa"/>
          </w:tcPr>
          <w:p w14:paraId="3FD9D56A" w14:textId="5BE40473" w:rsidR="00724C2F" w:rsidRPr="00280F56" w:rsidRDefault="00724C2F" w:rsidP="00B05DD5">
            <w:pPr>
              <w:jc w:val="center"/>
            </w:pPr>
            <w:r w:rsidRPr="00280F56">
              <w:t>-</w:t>
            </w:r>
          </w:p>
        </w:tc>
        <w:tc>
          <w:tcPr>
            <w:tcW w:w="2265" w:type="dxa"/>
          </w:tcPr>
          <w:p w14:paraId="22DD2D02" w14:textId="53F5329B" w:rsidR="00724C2F" w:rsidRPr="00280F56" w:rsidRDefault="00724C2F" w:rsidP="00B05DD5">
            <w:pPr>
              <w:jc w:val="center"/>
            </w:pPr>
            <w:r w:rsidRPr="00280F56">
              <w:t>00:00:0</w:t>
            </w:r>
            <w:r w:rsidR="00B534B3">
              <w:t>0</w:t>
            </w:r>
          </w:p>
        </w:tc>
        <w:tc>
          <w:tcPr>
            <w:tcW w:w="2266" w:type="dxa"/>
          </w:tcPr>
          <w:p w14:paraId="1A1475FA" w14:textId="301012E0" w:rsidR="00724C2F" w:rsidRPr="00280F56" w:rsidRDefault="00724C2F" w:rsidP="00B05DD5">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B05DD5">
            <w:pPr>
              <w:jc w:val="center"/>
            </w:pPr>
            <w:r w:rsidRPr="00280F56">
              <w:t>Performance</w:t>
            </w:r>
          </w:p>
        </w:tc>
        <w:tc>
          <w:tcPr>
            <w:tcW w:w="2265" w:type="dxa"/>
          </w:tcPr>
          <w:p w14:paraId="012509E1" w14:textId="1897C1F7" w:rsidR="00724C2F" w:rsidRPr="00280F56" w:rsidRDefault="005B2D7B" w:rsidP="00B05DD5">
            <w:pPr>
              <w:jc w:val="center"/>
            </w:pPr>
            <w:r>
              <w:t>0.</w:t>
            </w:r>
            <w:r w:rsidR="00D57197">
              <w:t>344</w:t>
            </w:r>
          </w:p>
        </w:tc>
        <w:tc>
          <w:tcPr>
            <w:tcW w:w="2265" w:type="dxa"/>
          </w:tcPr>
          <w:p w14:paraId="04F8B577" w14:textId="10F8E884" w:rsidR="00724C2F" w:rsidRPr="00280F56" w:rsidRDefault="005B2D7B" w:rsidP="00B05DD5">
            <w:pPr>
              <w:jc w:val="center"/>
            </w:pPr>
            <w:r>
              <w:t>0.</w:t>
            </w:r>
            <w:r w:rsidR="00D57197">
              <w:t>00714</w:t>
            </w:r>
          </w:p>
        </w:tc>
        <w:tc>
          <w:tcPr>
            <w:tcW w:w="2266" w:type="dxa"/>
          </w:tcPr>
          <w:p w14:paraId="5456369A" w14:textId="0738050C" w:rsidR="00724C2F" w:rsidRPr="00280F56" w:rsidRDefault="00724C2F" w:rsidP="00B05DD5">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B05DD5">
            <w:pPr>
              <w:jc w:val="center"/>
            </w:pPr>
            <w:r w:rsidRPr="00280F56">
              <w:t>Gradient</w:t>
            </w:r>
          </w:p>
        </w:tc>
        <w:tc>
          <w:tcPr>
            <w:tcW w:w="2265" w:type="dxa"/>
          </w:tcPr>
          <w:p w14:paraId="34972761" w14:textId="37FCC3E1" w:rsidR="00724C2F" w:rsidRPr="00280F56" w:rsidRDefault="005B2D7B" w:rsidP="00B05DD5">
            <w:pPr>
              <w:jc w:val="center"/>
            </w:pPr>
            <w:r>
              <w:t>0.</w:t>
            </w:r>
            <w:r w:rsidR="00D57197">
              <w:t>714</w:t>
            </w:r>
          </w:p>
        </w:tc>
        <w:tc>
          <w:tcPr>
            <w:tcW w:w="2265" w:type="dxa"/>
          </w:tcPr>
          <w:p w14:paraId="25CE96EC" w14:textId="76F363DB" w:rsidR="00724C2F" w:rsidRPr="00280F56" w:rsidRDefault="000F6767" w:rsidP="00B05DD5">
            <w:pPr>
              <w:jc w:val="center"/>
            </w:pPr>
            <w:r>
              <w:t>3/63e-05</w:t>
            </w:r>
          </w:p>
        </w:tc>
        <w:tc>
          <w:tcPr>
            <w:tcW w:w="2266" w:type="dxa"/>
          </w:tcPr>
          <w:p w14:paraId="018097AE" w14:textId="5AFE78C2" w:rsidR="00724C2F" w:rsidRPr="00280F56" w:rsidRDefault="00724C2F" w:rsidP="00B05DD5">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B05DD5">
            <w:pPr>
              <w:jc w:val="center"/>
            </w:pPr>
            <w:r w:rsidRPr="00280F56">
              <w:t>Mu</w:t>
            </w:r>
          </w:p>
        </w:tc>
        <w:tc>
          <w:tcPr>
            <w:tcW w:w="2265" w:type="dxa"/>
          </w:tcPr>
          <w:p w14:paraId="390DCED7" w14:textId="1F64FBD9" w:rsidR="00724C2F" w:rsidRPr="00280F56" w:rsidRDefault="00724C2F" w:rsidP="00B05DD5">
            <w:pPr>
              <w:jc w:val="center"/>
            </w:pPr>
            <w:r w:rsidRPr="00280F56">
              <w:t>0.001</w:t>
            </w:r>
          </w:p>
        </w:tc>
        <w:tc>
          <w:tcPr>
            <w:tcW w:w="2265" w:type="dxa"/>
          </w:tcPr>
          <w:p w14:paraId="61C4E6BE" w14:textId="24B02FB3" w:rsidR="00724C2F" w:rsidRPr="00280F56" w:rsidRDefault="00724C2F" w:rsidP="00B05DD5">
            <w:pPr>
              <w:jc w:val="center"/>
            </w:pPr>
            <w:r w:rsidRPr="00280F56">
              <w:t>1e-06</w:t>
            </w:r>
          </w:p>
        </w:tc>
        <w:tc>
          <w:tcPr>
            <w:tcW w:w="2266" w:type="dxa"/>
          </w:tcPr>
          <w:p w14:paraId="59D502A7" w14:textId="4A3C7DAE" w:rsidR="00724C2F" w:rsidRPr="00280F56" w:rsidRDefault="00724C2F" w:rsidP="00B05DD5">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B05DD5">
            <w:pPr>
              <w:jc w:val="center"/>
            </w:pPr>
            <w:r w:rsidRPr="00280F56">
              <w:t>Validation Checks</w:t>
            </w:r>
          </w:p>
        </w:tc>
        <w:tc>
          <w:tcPr>
            <w:tcW w:w="2265" w:type="dxa"/>
          </w:tcPr>
          <w:p w14:paraId="2E3B0FC1" w14:textId="0DD00972" w:rsidR="00724C2F" w:rsidRPr="00280F56" w:rsidRDefault="00724C2F" w:rsidP="00B05DD5">
            <w:pPr>
              <w:jc w:val="center"/>
            </w:pPr>
            <w:r w:rsidRPr="00280F56">
              <w:t>0</w:t>
            </w:r>
          </w:p>
        </w:tc>
        <w:tc>
          <w:tcPr>
            <w:tcW w:w="2265" w:type="dxa"/>
          </w:tcPr>
          <w:p w14:paraId="2AD81B5B" w14:textId="5C303666" w:rsidR="00724C2F" w:rsidRPr="00280F56" w:rsidRDefault="00724C2F" w:rsidP="00B05DD5">
            <w:pPr>
              <w:jc w:val="center"/>
            </w:pPr>
            <w:r w:rsidRPr="00280F56">
              <w:t>6</w:t>
            </w:r>
          </w:p>
        </w:tc>
        <w:tc>
          <w:tcPr>
            <w:tcW w:w="2266" w:type="dxa"/>
          </w:tcPr>
          <w:p w14:paraId="3F9E4D66" w14:textId="3F04478D" w:rsidR="00724C2F" w:rsidRPr="00280F56" w:rsidRDefault="00724C2F" w:rsidP="00B05DD5">
            <w:pPr>
              <w:jc w:val="center"/>
            </w:pPr>
            <w:r w:rsidRPr="00280F56">
              <w:t>6</w:t>
            </w:r>
          </w:p>
        </w:tc>
      </w:tr>
    </w:tbl>
    <w:p w14:paraId="61611CDA" w14:textId="77777777" w:rsidR="00002ACC" w:rsidRDefault="00002ACC" w:rsidP="00806D15">
      <w:pPr>
        <w:pStyle w:val="Caption"/>
      </w:pPr>
      <w:bookmarkStart w:id="189" w:name="_Toc146546633"/>
      <w:bookmarkStart w:id="190" w:name="_Toc146547349"/>
    </w:p>
    <w:p w14:paraId="49A4BC65" w14:textId="77777777" w:rsidR="00002ACC" w:rsidRDefault="00002ACC">
      <w:pPr>
        <w:rPr>
          <w:rFonts w:ascii="Calibri" w:hAnsi="Calibri"/>
          <w:noProof/>
          <w:szCs w:val="20"/>
        </w:rPr>
      </w:pPr>
      <w:r>
        <w:br w:type="page"/>
      </w:r>
    </w:p>
    <w:p w14:paraId="15765EF9" w14:textId="7C61501F" w:rsidR="000120B4" w:rsidRPr="00280F56" w:rsidRDefault="00724C2F" w:rsidP="00806D15">
      <w:pPr>
        <w:pStyle w:val="Caption"/>
      </w:pPr>
      <w:bookmarkStart w:id="191" w:name="_Toc147921016"/>
      <w:r w:rsidRPr="00280F56">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7</w:t>
      </w:r>
      <w:r w:rsidR="00C5580D">
        <w:fldChar w:fldCharType="end"/>
      </w:r>
      <w:r w:rsidRPr="00280F56">
        <w:t xml:space="preserve"> </w:t>
      </w:r>
      <w:bookmarkEnd w:id="189"/>
      <w:bookmarkEnd w:id="190"/>
      <w:r w:rsidR="000120B4">
        <w:t>MLP NN training results (CIMU) on a varied-motion vehicle with layer size of 5.</w:t>
      </w:r>
      <w:bookmarkEnd w:id="191"/>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296EDF4D" w:rsidR="00724C2F" w:rsidRPr="00280F56" w:rsidRDefault="00724C2F" w:rsidP="00286A9C">
            <w:pPr>
              <w:jc w:val="center"/>
            </w:pPr>
            <w:r w:rsidRPr="00280F56">
              <w:t>0.0</w:t>
            </w:r>
            <w:r w:rsidR="000F6767">
              <w:t>071</w:t>
            </w:r>
          </w:p>
        </w:tc>
        <w:tc>
          <w:tcPr>
            <w:tcW w:w="2266" w:type="dxa"/>
          </w:tcPr>
          <w:p w14:paraId="037BD21C" w14:textId="546756DF" w:rsidR="00724C2F" w:rsidRPr="00280F56" w:rsidRDefault="00724C2F" w:rsidP="00286A9C">
            <w:pPr>
              <w:jc w:val="center"/>
            </w:pPr>
            <w:r w:rsidRPr="00280F56">
              <w:t>0.</w:t>
            </w:r>
            <w:r w:rsidR="000F6767" w:rsidRPr="00280F56">
              <w:t>9</w:t>
            </w:r>
            <w:r w:rsidR="000F6767">
              <w:t>877</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167A8B6B" w:rsidR="00724C2F" w:rsidRPr="00280F56" w:rsidRDefault="00724C2F" w:rsidP="00724C2F">
            <w:pPr>
              <w:jc w:val="center"/>
            </w:pPr>
            <w:r w:rsidRPr="00280F56">
              <w:t>0.0</w:t>
            </w:r>
            <w:r w:rsidR="000F6767">
              <w:t>063</w:t>
            </w:r>
          </w:p>
        </w:tc>
        <w:tc>
          <w:tcPr>
            <w:tcW w:w="2266" w:type="dxa"/>
          </w:tcPr>
          <w:p w14:paraId="14E12631" w14:textId="0BAD5DFE" w:rsidR="00724C2F" w:rsidRPr="00280F56" w:rsidRDefault="00724C2F" w:rsidP="00724C2F">
            <w:pPr>
              <w:jc w:val="center"/>
            </w:pPr>
            <w:r w:rsidRPr="00280F56">
              <w:t>0.</w:t>
            </w:r>
            <w:r w:rsidR="000F6767" w:rsidRPr="00280F56">
              <w:t>9</w:t>
            </w:r>
            <w:r w:rsidR="000F6767">
              <w:t>892</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101D0164" w:rsidR="00724C2F" w:rsidRPr="00280F56" w:rsidRDefault="00724C2F" w:rsidP="00724C2F">
            <w:pPr>
              <w:jc w:val="center"/>
            </w:pPr>
            <w:r w:rsidRPr="00280F56">
              <w:t>0.</w:t>
            </w:r>
            <w:r w:rsidR="000F6767" w:rsidRPr="00280F56">
              <w:t>0</w:t>
            </w:r>
            <w:r w:rsidR="000F6767">
              <w:t>062</w:t>
            </w:r>
          </w:p>
        </w:tc>
        <w:tc>
          <w:tcPr>
            <w:tcW w:w="2266" w:type="dxa"/>
          </w:tcPr>
          <w:p w14:paraId="2A2B7E27" w14:textId="631B2573" w:rsidR="00724C2F" w:rsidRPr="00280F56" w:rsidRDefault="00724C2F" w:rsidP="00724C2F">
            <w:pPr>
              <w:jc w:val="center"/>
            </w:pPr>
            <w:r w:rsidRPr="00280F56">
              <w:t>0.</w:t>
            </w:r>
            <w:r w:rsidR="000F6767" w:rsidRPr="00280F56">
              <w:t>9</w:t>
            </w:r>
            <w:r w:rsidR="000F6767">
              <w:t>892</w:t>
            </w:r>
          </w:p>
        </w:tc>
      </w:tr>
    </w:tbl>
    <w:p w14:paraId="03A889F0" w14:textId="116948EC" w:rsidR="00002ACC" w:rsidRDefault="00002ACC" w:rsidP="00FF2C0F">
      <w:pPr>
        <w:pStyle w:val="BodyText"/>
      </w:pPr>
      <w:r>
        <w:br/>
        <w:t xml:space="preserve">Results from training with other layer amounts </w:t>
      </w:r>
      <w:proofErr w:type="gramStart"/>
      <w:r>
        <w:t>is shown</w:t>
      </w:r>
      <w:proofErr w:type="gramEnd"/>
      <w:r>
        <w:t xml:space="preserve"> in Tables 4.8 to 4.1</w:t>
      </w:r>
      <w:r w:rsidR="00655653">
        <w:t>0</w:t>
      </w:r>
      <w:r>
        <w:t>.</w:t>
      </w:r>
    </w:p>
    <w:p w14:paraId="3D88584E" w14:textId="1EBC0A3A" w:rsidR="005B2D7B" w:rsidRPr="00280F56" w:rsidRDefault="005B2D7B" w:rsidP="00FF2C0F">
      <w:pPr>
        <w:pStyle w:val="BodyText"/>
      </w:pPr>
      <w:bookmarkStart w:id="192" w:name="_Toc147921017"/>
      <w:r w:rsidRPr="00280F56">
        <w:t xml:space="preserve">Table </w:t>
      </w:r>
      <w:fldSimple w:instr=" STYLEREF 1 \s ">
        <w:r w:rsidR="00C5580D">
          <w:rPr>
            <w:noProof/>
          </w:rPr>
          <w:t>4</w:t>
        </w:r>
      </w:fldSimple>
      <w:r w:rsidR="00C5580D">
        <w:t>.</w:t>
      </w:r>
      <w:fldSimple w:instr=" SEQ Table \* ARABIC \s 1 ">
        <w:r w:rsidR="00C5580D">
          <w:rPr>
            <w:noProof/>
          </w:rPr>
          <w:t>8</w:t>
        </w:r>
      </w:fldSimple>
      <w:r w:rsidRPr="00280F56">
        <w:t xml:space="preserve"> Training results on </w:t>
      </w:r>
      <w:r w:rsidR="00A655D5">
        <w:t>CIMU</w:t>
      </w:r>
      <w:r w:rsidR="000120B4">
        <w:t xml:space="preserve"> MLP</w:t>
      </w:r>
      <w:r w:rsidR="00A655D5">
        <w:t xml:space="preserve"> </w:t>
      </w:r>
      <w:r w:rsidR="00A655D5" w:rsidRPr="00280F56">
        <w:t>N</w:t>
      </w:r>
      <w:r w:rsidR="00A655D5">
        <w:t>N with three layers.</w:t>
      </w:r>
      <w:r w:rsidR="00A002F0">
        <w:t xml:space="preserve"> Training took 0.8999 seconds.</w:t>
      </w:r>
      <w:bookmarkEnd w:id="192"/>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18A6BA2" w14:textId="77777777" w:rsidTr="000120B4">
        <w:tc>
          <w:tcPr>
            <w:tcW w:w="2265" w:type="dxa"/>
          </w:tcPr>
          <w:p w14:paraId="32B0877F" w14:textId="77777777" w:rsidR="005B2D7B" w:rsidRPr="00280F56" w:rsidRDefault="005B2D7B" w:rsidP="000120B4">
            <w:pPr>
              <w:jc w:val="center"/>
            </w:pPr>
          </w:p>
        </w:tc>
        <w:tc>
          <w:tcPr>
            <w:tcW w:w="2265" w:type="dxa"/>
          </w:tcPr>
          <w:p w14:paraId="394AE0D7" w14:textId="77777777" w:rsidR="005B2D7B" w:rsidRPr="00280F56" w:rsidRDefault="005B2D7B" w:rsidP="000120B4">
            <w:pPr>
              <w:jc w:val="center"/>
            </w:pPr>
            <w:r w:rsidRPr="00280F56">
              <w:t>Observations</w:t>
            </w:r>
          </w:p>
        </w:tc>
        <w:tc>
          <w:tcPr>
            <w:tcW w:w="2265" w:type="dxa"/>
          </w:tcPr>
          <w:p w14:paraId="08A05972" w14:textId="77777777" w:rsidR="005B2D7B" w:rsidRPr="00280F56" w:rsidRDefault="005B2D7B" w:rsidP="000120B4">
            <w:pPr>
              <w:jc w:val="center"/>
            </w:pPr>
            <w:r w:rsidRPr="00280F56">
              <w:t>MSE</w:t>
            </w:r>
          </w:p>
        </w:tc>
        <w:tc>
          <w:tcPr>
            <w:tcW w:w="2266" w:type="dxa"/>
          </w:tcPr>
          <w:p w14:paraId="0A942CE1" w14:textId="77777777" w:rsidR="005B2D7B" w:rsidRPr="00280F56" w:rsidRDefault="005B2D7B" w:rsidP="000120B4">
            <w:pPr>
              <w:jc w:val="center"/>
            </w:pPr>
            <w:r w:rsidRPr="00280F56">
              <w:t>R</w:t>
            </w:r>
          </w:p>
        </w:tc>
      </w:tr>
      <w:tr w:rsidR="005B2D7B" w:rsidRPr="00280F56" w14:paraId="6F89A29A" w14:textId="77777777" w:rsidTr="000120B4">
        <w:tc>
          <w:tcPr>
            <w:tcW w:w="2265" w:type="dxa"/>
          </w:tcPr>
          <w:p w14:paraId="66501305" w14:textId="77777777" w:rsidR="005B2D7B" w:rsidRPr="00280F56" w:rsidRDefault="005B2D7B" w:rsidP="000120B4">
            <w:pPr>
              <w:jc w:val="center"/>
            </w:pPr>
            <w:r w:rsidRPr="00280F56">
              <w:t>Training</w:t>
            </w:r>
          </w:p>
        </w:tc>
        <w:tc>
          <w:tcPr>
            <w:tcW w:w="2265" w:type="dxa"/>
          </w:tcPr>
          <w:p w14:paraId="28F699AF" w14:textId="77777777" w:rsidR="005B2D7B" w:rsidRPr="00280F56" w:rsidRDefault="005B2D7B" w:rsidP="000120B4">
            <w:pPr>
              <w:jc w:val="center"/>
            </w:pPr>
            <w:r w:rsidRPr="00280F56">
              <w:t>3499</w:t>
            </w:r>
          </w:p>
        </w:tc>
        <w:tc>
          <w:tcPr>
            <w:tcW w:w="2265" w:type="dxa"/>
          </w:tcPr>
          <w:p w14:paraId="17729383" w14:textId="2A831CD6" w:rsidR="005B2D7B" w:rsidRPr="00280F56" w:rsidRDefault="005B2D7B" w:rsidP="000120B4">
            <w:pPr>
              <w:jc w:val="center"/>
            </w:pPr>
            <w:r w:rsidRPr="00280F56">
              <w:t>0.0</w:t>
            </w:r>
            <w:r w:rsidR="000F6767">
              <w:t>137</w:t>
            </w:r>
          </w:p>
        </w:tc>
        <w:tc>
          <w:tcPr>
            <w:tcW w:w="2266" w:type="dxa"/>
          </w:tcPr>
          <w:p w14:paraId="2191C044" w14:textId="359784F1" w:rsidR="005B2D7B" w:rsidRPr="00280F56" w:rsidRDefault="005B2D7B" w:rsidP="000120B4">
            <w:pPr>
              <w:jc w:val="center"/>
            </w:pPr>
            <w:r w:rsidRPr="00280F56">
              <w:t>0.9</w:t>
            </w:r>
            <w:r w:rsidR="000F6767">
              <w:t>760</w:t>
            </w:r>
          </w:p>
        </w:tc>
      </w:tr>
      <w:tr w:rsidR="005B2D7B" w:rsidRPr="00280F56" w14:paraId="0C878EC3" w14:textId="77777777" w:rsidTr="000120B4">
        <w:tc>
          <w:tcPr>
            <w:tcW w:w="2265" w:type="dxa"/>
          </w:tcPr>
          <w:p w14:paraId="0E2FED1A" w14:textId="77777777" w:rsidR="005B2D7B" w:rsidRPr="00280F56" w:rsidRDefault="005B2D7B" w:rsidP="000120B4">
            <w:pPr>
              <w:jc w:val="center"/>
            </w:pPr>
            <w:r w:rsidRPr="00280F56">
              <w:t>Validation</w:t>
            </w:r>
          </w:p>
        </w:tc>
        <w:tc>
          <w:tcPr>
            <w:tcW w:w="2265" w:type="dxa"/>
          </w:tcPr>
          <w:p w14:paraId="5FA7BB5C" w14:textId="77777777" w:rsidR="005B2D7B" w:rsidRPr="00280F56" w:rsidRDefault="005B2D7B" w:rsidP="000120B4">
            <w:pPr>
              <w:jc w:val="center"/>
            </w:pPr>
            <w:r w:rsidRPr="00280F56">
              <w:t>750</w:t>
            </w:r>
          </w:p>
        </w:tc>
        <w:tc>
          <w:tcPr>
            <w:tcW w:w="2265" w:type="dxa"/>
          </w:tcPr>
          <w:p w14:paraId="40CBAC1D" w14:textId="29AD2A07" w:rsidR="005B2D7B" w:rsidRPr="00280F56" w:rsidRDefault="005B2D7B" w:rsidP="000120B4">
            <w:pPr>
              <w:jc w:val="center"/>
            </w:pPr>
            <w:r w:rsidRPr="00280F56">
              <w:t>0.0</w:t>
            </w:r>
            <w:r w:rsidR="000F6767">
              <w:t>126</w:t>
            </w:r>
          </w:p>
        </w:tc>
        <w:tc>
          <w:tcPr>
            <w:tcW w:w="2266" w:type="dxa"/>
          </w:tcPr>
          <w:p w14:paraId="60969965" w14:textId="73320ED4" w:rsidR="005B2D7B" w:rsidRPr="00280F56" w:rsidRDefault="005B2D7B" w:rsidP="000120B4">
            <w:pPr>
              <w:jc w:val="center"/>
            </w:pPr>
            <w:r w:rsidRPr="00280F56">
              <w:t>0.9</w:t>
            </w:r>
            <w:r w:rsidR="000F6767">
              <w:t>785</w:t>
            </w:r>
          </w:p>
        </w:tc>
      </w:tr>
      <w:tr w:rsidR="005B2D7B" w:rsidRPr="00280F56" w14:paraId="0165E460" w14:textId="77777777" w:rsidTr="000120B4">
        <w:tc>
          <w:tcPr>
            <w:tcW w:w="2265" w:type="dxa"/>
          </w:tcPr>
          <w:p w14:paraId="477C84DD" w14:textId="77777777" w:rsidR="005B2D7B" w:rsidRPr="00280F56" w:rsidRDefault="005B2D7B" w:rsidP="000120B4">
            <w:pPr>
              <w:jc w:val="center"/>
            </w:pPr>
            <w:r w:rsidRPr="00280F56">
              <w:t>Test</w:t>
            </w:r>
          </w:p>
        </w:tc>
        <w:tc>
          <w:tcPr>
            <w:tcW w:w="2265" w:type="dxa"/>
          </w:tcPr>
          <w:p w14:paraId="0F01EAB4" w14:textId="77777777" w:rsidR="005B2D7B" w:rsidRPr="00280F56" w:rsidRDefault="005B2D7B" w:rsidP="000120B4">
            <w:pPr>
              <w:jc w:val="center"/>
            </w:pPr>
            <w:r w:rsidRPr="00280F56">
              <w:t>750</w:t>
            </w:r>
          </w:p>
        </w:tc>
        <w:tc>
          <w:tcPr>
            <w:tcW w:w="2265" w:type="dxa"/>
          </w:tcPr>
          <w:p w14:paraId="5795BBC1" w14:textId="626FD55F" w:rsidR="005B2D7B" w:rsidRPr="00280F56" w:rsidRDefault="005B2D7B" w:rsidP="000120B4">
            <w:pPr>
              <w:jc w:val="center"/>
            </w:pPr>
            <w:r w:rsidRPr="00280F56">
              <w:t>0.0</w:t>
            </w:r>
            <w:r w:rsidR="000F6767">
              <w:t>121</w:t>
            </w:r>
          </w:p>
        </w:tc>
        <w:tc>
          <w:tcPr>
            <w:tcW w:w="2266" w:type="dxa"/>
          </w:tcPr>
          <w:p w14:paraId="2650B614" w14:textId="77598F2D" w:rsidR="005B2D7B" w:rsidRPr="00280F56" w:rsidRDefault="005B2D7B" w:rsidP="000120B4">
            <w:pPr>
              <w:jc w:val="center"/>
            </w:pPr>
            <w:r w:rsidRPr="00280F56">
              <w:t>0.9</w:t>
            </w:r>
            <w:r w:rsidR="000F6767">
              <w:t>802</w:t>
            </w:r>
          </w:p>
        </w:tc>
      </w:tr>
    </w:tbl>
    <w:p w14:paraId="70D827E7" w14:textId="46AB8DED" w:rsidR="005B2D7B" w:rsidRPr="00280F56" w:rsidRDefault="005B2D7B" w:rsidP="00806D15">
      <w:pPr>
        <w:pStyle w:val="Caption"/>
      </w:pPr>
      <w:r>
        <w:br/>
      </w:r>
      <w:bookmarkStart w:id="193" w:name="_Toc147921018"/>
      <w:r w:rsidRPr="00280F56">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9</w:t>
      </w:r>
      <w:r w:rsidR="00C5580D">
        <w:fldChar w:fldCharType="end"/>
      </w:r>
      <w:r w:rsidRPr="00280F56">
        <w:t xml:space="preserve"> Training results on </w:t>
      </w:r>
      <w:r w:rsidR="00A655D5">
        <w:t xml:space="preserve">CIMU </w:t>
      </w:r>
      <w:r w:rsidR="000120B4">
        <w:t xml:space="preserve">MLP </w:t>
      </w:r>
      <w:r w:rsidR="00A655D5" w:rsidRPr="00280F56">
        <w:t>N</w:t>
      </w:r>
      <w:r w:rsidR="00A655D5">
        <w:t>N with two layers.</w:t>
      </w:r>
      <w:r w:rsidR="00A002F0">
        <w:t xml:space="preserve"> Training took 0.6931 seconds.</w:t>
      </w:r>
      <w:bookmarkEnd w:id="193"/>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B4CFFEF" w14:textId="77777777" w:rsidTr="000120B4">
        <w:tc>
          <w:tcPr>
            <w:tcW w:w="2265" w:type="dxa"/>
          </w:tcPr>
          <w:p w14:paraId="2F7FB38B" w14:textId="77777777" w:rsidR="005B2D7B" w:rsidRPr="00280F56" w:rsidRDefault="005B2D7B" w:rsidP="000120B4">
            <w:pPr>
              <w:jc w:val="center"/>
            </w:pPr>
          </w:p>
        </w:tc>
        <w:tc>
          <w:tcPr>
            <w:tcW w:w="2265" w:type="dxa"/>
          </w:tcPr>
          <w:p w14:paraId="5117A141" w14:textId="77777777" w:rsidR="005B2D7B" w:rsidRPr="00280F56" w:rsidRDefault="005B2D7B" w:rsidP="000120B4">
            <w:pPr>
              <w:jc w:val="center"/>
            </w:pPr>
            <w:r w:rsidRPr="00280F56">
              <w:t>Observations</w:t>
            </w:r>
          </w:p>
        </w:tc>
        <w:tc>
          <w:tcPr>
            <w:tcW w:w="2265" w:type="dxa"/>
          </w:tcPr>
          <w:p w14:paraId="12921894" w14:textId="77777777" w:rsidR="005B2D7B" w:rsidRPr="00280F56" w:rsidRDefault="005B2D7B" w:rsidP="000120B4">
            <w:pPr>
              <w:jc w:val="center"/>
            </w:pPr>
            <w:r w:rsidRPr="00280F56">
              <w:t>MSE</w:t>
            </w:r>
          </w:p>
        </w:tc>
        <w:tc>
          <w:tcPr>
            <w:tcW w:w="2266" w:type="dxa"/>
          </w:tcPr>
          <w:p w14:paraId="09C590B4" w14:textId="77777777" w:rsidR="005B2D7B" w:rsidRPr="00280F56" w:rsidRDefault="005B2D7B" w:rsidP="000120B4">
            <w:pPr>
              <w:jc w:val="center"/>
            </w:pPr>
            <w:r w:rsidRPr="00280F56">
              <w:t>R</w:t>
            </w:r>
          </w:p>
        </w:tc>
      </w:tr>
      <w:tr w:rsidR="005B2D7B" w:rsidRPr="00280F56" w14:paraId="65E61DE5" w14:textId="77777777" w:rsidTr="000120B4">
        <w:tc>
          <w:tcPr>
            <w:tcW w:w="2265" w:type="dxa"/>
          </w:tcPr>
          <w:p w14:paraId="54037D04" w14:textId="77777777" w:rsidR="005B2D7B" w:rsidRPr="00280F56" w:rsidRDefault="005B2D7B" w:rsidP="000120B4">
            <w:pPr>
              <w:jc w:val="center"/>
            </w:pPr>
            <w:r w:rsidRPr="00280F56">
              <w:t>Training</w:t>
            </w:r>
          </w:p>
        </w:tc>
        <w:tc>
          <w:tcPr>
            <w:tcW w:w="2265" w:type="dxa"/>
          </w:tcPr>
          <w:p w14:paraId="24DFF2C6" w14:textId="77777777" w:rsidR="005B2D7B" w:rsidRPr="00280F56" w:rsidRDefault="005B2D7B" w:rsidP="000120B4">
            <w:pPr>
              <w:jc w:val="center"/>
            </w:pPr>
            <w:r w:rsidRPr="00280F56">
              <w:t>3499</w:t>
            </w:r>
          </w:p>
        </w:tc>
        <w:tc>
          <w:tcPr>
            <w:tcW w:w="2265" w:type="dxa"/>
          </w:tcPr>
          <w:p w14:paraId="3E71541F" w14:textId="21B5179C" w:rsidR="005B2D7B" w:rsidRPr="00280F56" w:rsidRDefault="005B2D7B" w:rsidP="000120B4">
            <w:pPr>
              <w:jc w:val="center"/>
            </w:pPr>
            <w:r w:rsidRPr="00280F56">
              <w:t>0.0</w:t>
            </w:r>
            <w:r w:rsidR="000F6767">
              <w:t>154</w:t>
            </w:r>
          </w:p>
        </w:tc>
        <w:tc>
          <w:tcPr>
            <w:tcW w:w="2266" w:type="dxa"/>
          </w:tcPr>
          <w:p w14:paraId="1CB4F9F6" w14:textId="25248CE9" w:rsidR="005B2D7B" w:rsidRPr="00280F56" w:rsidRDefault="005B2D7B" w:rsidP="000120B4">
            <w:pPr>
              <w:jc w:val="center"/>
            </w:pPr>
            <w:r w:rsidRPr="00280F56">
              <w:t>0.9</w:t>
            </w:r>
            <w:r w:rsidR="000F6767">
              <w:t>731</w:t>
            </w:r>
          </w:p>
        </w:tc>
      </w:tr>
      <w:tr w:rsidR="005B2D7B" w:rsidRPr="00280F56" w14:paraId="38A3E2F1" w14:textId="77777777" w:rsidTr="000120B4">
        <w:tc>
          <w:tcPr>
            <w:tcW w:w="2265" w:type="dxa"/>
          </w:tcPr>
          <w:p w14:paraId="4815B7A0" w14:textId="77777777" w:rsidR="005B2D7B" w:rsidRPr="00280F56" w:rsidRDefault="005B2D7B" w:rsidP="000120B4">
            <w:pPr>
              <w:jc w:val="center"/>
            </w:pPr>
            <w:r w:rsidRPr="00280F56">
              <w:t>Validation</w:t>
            </w:r>
          </w:p>
        </w:tc>
        <w:tc>
          <w:tcPr>
            <w:tcW w:w="2265" w:type="dxa"/>
          </w:tcPr>
          <w:p w14:paraId="04326260" w14:textId="77777777" w:rsidR="005B2D7B" w:rsidRPr="00280F56" w:rsidRDefault="005B2D7B" w:rsidP="000120B4">
            <w:pPr>
              <w:jc w:val="center"/>
            </w:pPr>
            <w:r w:rsidRPr="00280F56">
              <w:t>750</w:t>
            </w:r>
          </w:p>
        </w:tc>
        <w:tc>
          <w:tcPr>
            <w:tcW w:w="2265" w:type="dxa"/>
          </w:tcPr>
          <w:p w14:paraId="1BF4A9E9" w14:textId="26194659" w:rsidR="005B2D7B" w:rsidRPr="00280F56" w:rsidRDefault="005B2D7B" w:rsidP="000120B4">
            <w:pPr>
              <w:jc w:val="center"/>
            </w:pPr>
            <w:r w:rsidRPr="00280F56">
              <w:t>0.0</w:t>
            </w:r>
            <w:r w:rsidR="000F6767">
              <w:t>151</w:t>
            </w:r>
          </w:p>
        </w:tc>
        <w:tc>
          <w:tcPr>
            <w:tcW w:w="2266" w:type="dxa"/>
          </w:tcPr>
          <w:p w14:paraId="1427097E" w14:textId="32AC9807" w:rsidR="005B2D7B" w:rsidRPr="00280F56" w:rsidRDefault="005B2D7B" w:rsidP="000120B4">
            <w:pPr>
              <w:jc w:val="center"/>
            </w:pPr>
            <w:r w:rsidRPr="00280F56">
              <w:t>0.9</w:t>
            </w:r>
            <w:r w:rsidR="000F6767">
              <w:t>743</w:t>
            </w:r>
          </w:p>
        </w:tc>
      </w:tr>
      <w:tr w:rsidR="005B2D7B" w:rsidRPr="00280F56" w14:paraId="0A9CCBB4" w14:textId="77777777" w:rsidTr="000120B4">
        <w:tc>
          <w:tcPr>
            <w:tcW w:w="2265" w:type="dxa"/>
          </w:tcPr>
          <w:p w14:paraId="02460BED" w14:textId="77777777" w:rsidR="005B2D7B" w:rsidRPr="00280F56" w:rsidRDefault="005B2D7B" w:rsidP="000120B4">
            <w:pPr>
              <w:jc w:val="center"/>
            </w:pPr>
            <w:r w:rsidRPr="00280F56">
              <w:t>Test</w:t>
            </w:r>
          </w:p>
        </w:tc>
        <w:tc>
          <w:tcPr>
            <w:tcW w:w="2265" w:type="dxa"/>
          </w:tcPr>
          <w:p w14:paraId="54442471" w14:textId="77777777" w:rsidR="005B2D7B" w:rsidRPr="00280F56" w:rsidRDefault="005B2D7B" w:rsidP="000120B4">
            <w:pPr>
              <w:jc w:val="center"/>
            </w:pPr>
            <w:r w:rsidRPr="00280F56">
              <w:t>750</w:t>
            </w:r>
          </w:p>
        </w:tc>
        <w:tc>
          <w:tcPr>
            <w:tcW w:w="2265" w:type="dxa"/>
          </w:tcPr>
          <w:p w14:paraId="5536D65F" w14:textId="22511A43" w:rsidR="005B2D7B" w:rsidRPr="00280F56" w:rsidRDefault="005B2D7B" w:rsidP="000120B4">
            <w:pPr>
              <w:jc w:val="center"/>
            </w:pPr>
            <w:r w:rsidRPr="00280F56">
              <w:t>0.0</w:t>
            </w:r>
            <w:r w:rsidR="000F6767">
              <w:t>153</w:t>
            </w:r>
          </w:p>
        </w:tc>
        <w:tc>
          <w:tcPr>
            <w:tcW w:w="2266" w:type="dxa"/>
          </w:tcPr>
          <w:p w14:paraId="33CAEAC1" w14:textId="1C694E64" w:rsidR="005B2D7B" w:rsidRPr="00280F56" w:rsidRDefault="005B2D7B" w:rsidP="000120B4">
            <w:pPr>
              <w:jc w:val="center"/>
            </w:pPr>
            <w:r w:rsidRPr="00280F56">
              <w:t>0.9</w:t>
            </w:r>
            <w:r w:rsidR="000F6767">
              <w:t>736</w:t>
            </w:r>
          </w:p>
        </w:tc>
      </w:tr>
    </w:tbl>
    <w:p w14:paraId="7EC5DB46" w14:textId="3C3F66D9" w:rsidR="005B2D7B" w:rsidRDefault="005B2D7B" w:rsidP="00744898">
      <w:pPr>
        <w:pStyle w:val="BodyText"/>
      </w:pPr>
    </w:p>
    <w:p w14:paraId="71513024" w14:textId="3C066603" w:rsidR="005B2D7B" w:rsidRPr="00280F56" w:rsidRDefault="005B2D7B" w:rsidP="00806D15">
      <w:pPr>
        <w:pStyle w:val="Caption"/>
      </w:pPr>
      <w:bookmarkStart w:id="194" w:name="_Toc147921019"/>
      <w:r w:rsidRPr="00280F56">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0</w:t>
      </w:r>
      <w:r w:rsidR="00C5580D">
        <w:fldChar w:fldCharType="end"/>
      </w:r>
      <w:r w:rsidRPr="00280F56">
        <w:t xml:space="preserve"> Training results on </w:t>
      </w:r>
      <w:r w:rsidR="00A655D5">
        <w:t xml:space="preserve">CIMU </w:t>
      </w:r>
      <w:r w:rsidR="000120B4">
        <w:t xml:space="preserve">MLP </w:t>
      </w:r>
      <w:r w:rsidR="00A655D5" w:rsidRPr="00280F56">
        <w:t>N</w:t>
      </w:r>
      <w:r w:rsidR="00A655D5">
        <w:t>N with one layer.</w:t>
      </w:r>
      <w:r w:rsidR="00A002F0">
        <w:t xml:space="preserve"> Training took 0.6315 seconds.</w:t>
      </w:r>
      <w:bookmarkEnd w:id="194"/>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47DDCB5E" w14:textId="77777777" w:rsidTr="000120B4">
        <w:tc>
          <w:tcPr>
            <w:tcW w:w="2265" w:type="dxa"/>
          </w:tcPr>
          <w:p w14:paraId="52B0DC53" w14:textId="77777777" w:rsidR="005B2D7B" w:rsidRPr="00280F56" w:rsidRDefault="005B2D7B" w:rsidP="000120B4">
            <w:pPr>
              <w:jc w:val="center"/>
            </w:pPr>
          </w:p>
        </w:tc>
        <w:tc>
          <w:tcPr>
            <w:tcW w:w="2265" w:type="dxa"/>
          </w:tcPr>
          <w:p w14:paraId="660130BF" w14:textId="77777777" w:rsidR="005B2D7B" w:rsidRPr="00280F56" w:rsidRDefault="005B2D7B" w:rsidP="000120B4">
            <w:pPr>
              <w:jc w:val="center"/>
            </w:pPr>
            <w:r w:rsidRPr="00280F56">
              <w:t>Observations</w:t>
            </w:r>
          </w:p>
        </w:tc>
        <w:tc>
          <w:tcPr>
            <w:tcW w:w="2265" w:type="dxa"/>
          </w:tcPr>
          <w:p w14:paraId="56B7EBFF" w14:textId="77777777" w:rsidR="005B2D7B" w:rsidRPr="00280F56" w:rsidRDefault="005B2D7B" w:rsidP="000120B4">
            <w:pPr>
              <w:jc w:val="center"/>
            </w:pPr>
            <w:r w:rsidRPr="00280F56">
              <w:t>MSE</w:t>
            </w:r>
          </w:p>
        </w:tc>
        <w:tc>
          <w:tcPr>
            <w:tcW w:w="2266" w:type="dxa"/>
          </w:tcPr>
          <w:p w14:paraId="68E582F4" w14:textId="77777777" w:rsidR="005B2D7B" w:rsidRPr="00280F56" w:rsidRDefault="005B2D7B" w:rsidP="000120B4">
            <w:pPr>
              <w:jc w:val="center"/>
            </w:pPr>
            <w:r w:rsidRPr="00280F56">
              <w:t>R</w:t>
            </w:r>
          </w:p>
        </w:tc>
      </w:tr>
      <w:tr w:rsidR="005B2D7B" w:rsidRPr="00280F56" w14:paraId="78433377" w14:textId="77777777" w:rsidTr="000120B4">
        <w:tc>
          <w:tcPr>
            <w:tcW w:w="2265" w:type="dxa"/>
          </w:tcPr>
          <w:p w14:paraId="22CFB13D" w14:textId="77777777" w:rsidR="005B2D7B" w:rsidRPr="00280F56" w:rsidRDefault="005B2D7B" w:rsidP="000120B4">
            <w:pPr>
              <w:jc w:val="center"/>
            </w:pPr>
            <w:r w:rsidRPr="00280F56">
              <w:t>Training</w:t>
            </w:r>
          </w:p>
        </w:tc>
        <w:tc>
          <w:tcPr>
            <w:tcW w:w="2265" w:type="dxa"/>
          </w:tcPr>
          <w:p w14:paraId="14CF2DB5" w14:textId="77777777" w:rsidR="005B2D7B" w:rsidRPr="00280F56" w:rsidRDefault="005B2D7B" w:rsidP="000120B4">
            <w:pPr>
              <w:jc w:val="center"/>
            </w:pPr>
            <w:r w:rsidRPr="00280F56">
              <w:t>3499</w:t>
            </w:r>
          </w:p>
        </w:tc>
        <w:tc>
          <w:tcPr>
            <w:tcW w:w="2265" w:type="dxa"/>
          </w:tcPr>
          <w:p w14:paraId="6B19233C" w14:textId="26CE312E" w:rsidR="005B2D7B" w:rsidRPr="00280F56" w:rsidRDefault="005B2D7B" w:rsidP="000120B4">
            <w:pPr>
              <w:jc w:val="center"/>
            </w:pPr>
            <w:r w:rsidRPr="00280F56">
              <w:t>0.0</w:t>
            </w:r>
            <w:r w:rsidR="000F6767">
              <w:t>751</w:t>
            </w:r>
          </w:p>
        </w:tc>
        <w:tc>
          <w:tcPr>
            <w:tcW w:w="2266" w:type="dxa"/>
          </w:tcPr>
          <w:p w14:paraId="3E69B4A0" w14:textId="4F416C61" w:rsidR="005B2D7B" w:rsidRPr="00280F56" w:rsidRDefault="005B2D7B" w:rsidP="000120B4">
            <w:pPr>
              <w:jc w:val="center"/>
            </w:pPr>
            <w:r w:rsidRPr="00280F56">
              <w:t>0.</w:t>
            </w:r>
            <w:r>
              <w:t>8</w:t>
            </w:r>
            <w:r w:rsidR="000F6767">
              <w:t>639</w:t>
            </w:r>
          </w:p>
        </w:tc>
      </w:tr>
      <w:tr w:rsidR="005B2D7B" w:rsidRPr="00280F56" w14:paraId="60331AB1" w14:textId="77777777" w:rsidTr="000120B4">
        <w:tc>
          <w:tcPr>
            <w:tcW w:w="2265" w:type="dxa"/>
          </w:tcPr>
          <w:p w14:paraId="451A5829" w14:textId="77777777" w:rsidR="005B2D7B" w:rsidRPr="00280F56" w:rsidRDefault="005B2D7B" w:rsidP="000120B4">
            <w:pPr>
              <w:jc w:val="center"/>
            </w:pPr>
            <w:r w:rsidRPr="00280F56">
              <w:t>Validation</w:t>
            </w:r>
          </w:p>
        </w:tc>
        <w:tc>
          <w:tcPr>
            <w:tcW w:w="2265" w:type="dxa"/>
          </w:tcPr>
          <w:p w14:paraId="1EB50785" w14:textId="77777777" w:rsidR="005B2D7B" w:rsidRPr="00280F56" w:rsidRDefault="005B2D7B" w:rsidP="000120B4">
            <w:pPr>
              <w:jc w:val="center"/>
            </w:pPr>
            <w:r w:rsidRPr="00280F56">
              <w:t>750</w:t>
            </w:r>
          </w:p>
        </w:tc>
        <w:tc>
          <w:tcPr>
            <w:tcW w:w="2265" w:type="dxa"/>
          </w:tcPr>
          <w:p w14:paraId="21EE3F00" w14:textId="1BE7A7B2" w:rsidR="005B2D7B" w:rsidRPr="00280F56" w:rsidRDefault="005B2D7B" w:rsidP="000120B4">
            <w:pPr>
              <w:jc w:val="center"/>
            </w:pPr>
            <w:r w:rsidRPr="00280F56">
              <w:t>0.0</w:t>
            </w:r>
            <w:r w:rsidR="000F6767">
              <w:t>756</w:t>
            </w:r>
          </w:p>
        </w:tc>
        <w:tc>
          <w:tcPr>
            <w:tcW w:w="2266" w:type="dxa"/>
          </w:tcPr>
          <w:p w14:paraId="4BF3B9FE" w14:textId="21192511" w:rsidR="005B2D7B" w:rsidRPr="00280F56" w:rsidRDefault="005B2D7B" w:rsidP="000120B4">
            <w:pPr>
              <w:jc w:val="center"/>
            </w:pPr>
            <w:r w:rsidRPr="00280F56">
              <w:t>0.</w:t>
            </w:r>
            <w:r>
              <w:t>8</w:t>
            </w:r>
            <w:r w:rsidR="000F6767">
              <w:t>527</w:t>
            </w:r>
          </w:p>
        </w:tc>
      </w:tr>
      <w:tr w:rsidR="005B2D7B" w:rsidRPr="00280F56" w14:paraId="4AB0833E" w14:textId="77777777" w:rsidTr="000120B4">
        <w:tc>
          <w:tcPr>
            <w:tcW w:w="2265" w:type="dxa"/>
          </w:tcPr>
          <w:p w14:paraId="2393D4D7" w14:textId="77777777" w:rsidR="005B2D7B" w:rsidRPr="00280F56" w:rsidRDefault="005B2D7B" w:rsidP="000120B4">
            <w:pPr>
              <w:jc w:val="center"/>
            </w:pPr>
            <w:r w:rsidRPr="00280F56">
              <w:t>Test</w:t>
            </w:r>
          </w:p>
        </w:tc>
        <w:tc>
          <w:tcPr>
            <w:tcW w:w="2265" w:type="dxa"/>
          </w:tcPr>
          <w:p w14:paraId="7958FC17" w14:textId="77777777" w:rsidR="005B2D7B" w:rsidRPr="00280F56" w:rsidRDefault="005B2D7B" w:rsidP="000120B4">
            <w:pPr>
              <w:jc w:val="center"/>
            </w:pPr>
            <w:r w:rsidRPr="00280F56">
              <w:t>750</w:t>
            </w:r>
          </w:p>
        </w:tc>
        <w:tc>
          <w:tcPr>
            <w:tcW w:w="2265" w:type="dxa"/>
          </w:tcPr>
          <w:p w14:paraId="65CC0334" w14:textId="5CAFC900" w:rsidR="005B2D7B" w:rsidRPr="00280F56" w:rsidRDefault="005B2D7B" w:rsidP="000120B4">
            <w:pPr>
              <w:jc w:val="center"/>
            </w:pPr>
            <w:r w:rsidRPr="00280F56">
              <w:t>0.0</w:t>
            </w:r>
            <w:r w:rsidR="000F6767">
              <w:t>748</w:t>
            </w:r>
          </w:p>
        </w:tc>
        <w:tc>
          <w:tcPr>
            <w:tcW w:w="2266" w:type="dxa"/>
          </w:tcPr>
          <w:p w14:paraId="5EA3BDAD" w14:textId="5EBEFE4F" w:rsidR="005B2D7B" w:rsidRPr="00280F56" w:rsidRDefault="005B2D7B" w:rsidP="000120B4">
            <w:pPr>
              <w:jc w:val="center"/>
            </w:pPr>
            <w:r w:rsidRPr="00280F56">
              <w:t>0.</w:t>
            </w:r>
            <w:r>
              <w:t>8</w:t>
            </w:r>
            <w:r w:rsidR="000F6767">
              <w:t>610</w:t>
            </w:r>
          </w:p>
        </w:tc>
      </w:tr>
    </w:tbl>
    <w:p w14:paraId="3785085C" w14:textId="77777777" w:rsidR="00655653" w:rsidRDefault="00ED1C9C" w:rsidP="00806D15">
      <w:pPr>
        <w:pStyle w:val="Caption"/>
      </w:pPr>
      <w:r>
        <w:br/>
      </w:r>
      <w:r w:rsidR="006720F3">
        <w:t>As seen in Tables 4.8 through 4.1</w:t>
      </w:r>
      <w:r w:rsidR="00655653">
        <w:t>0</w:t>
      </w:r>
      <w:r w:rsidR="006720F3">
        <w:t>, t</w:t>
      </w:r>
      <w:r w:rsidR="00724C2F" w:rsidRPr="00744898">
        <w:t xml:space="preserve">he </w:t>
      </w:r>
      <w:r w:rsidR="005B2D7B">
        <w:t xml:space="preserve">test </w:t>
      </w:r>
      <w:r w:rsidR="00724C2F" w:rsidRPr="00744898">
        <w:t>R values did not significantly drop (from 0.</w:t>
      </w:r>
      <w:r w:rsidR="005B2D7B">
        <w:t>9</w:t>
      </w:r>
      <w:r w:rsidR="000F6767">
        <w:t>736</w:t>
      </w:r>
      <w:r w:rsidR="005B2D7B">
        <w:t xml:space="preserve"> </w:t>
      </w:r>
      <w:r w:rsidR="00264867" w:rsidRPr="00744898">
        <w:t xml:space="preserve">at 2 layers </w:t>
      </w:r>
      <w:r w:rsidR="00724C2F" w:rsidRPr="00744898">
        <w:t>to 0.8</w:t>
      </w:r>
      <w:r w:rsidR="000F6767">
        <w:t>610</w:t>
      </w:r>
      <w:r w:rsidR="00264867" w:rsidRPr="00744898">
        <w:t xml:space="preserve"> at 1 layer</w:t>
      </w:r>
      <w:r w:rsidR="00724C2F" w:rsidRPr="00744898">
        <w:t xml:space="preserve">) until the number of layers was lowered to 1 although the testing phase showed an increase </w:t>
      </w:r>
      <w:r w:rsidR="00286A9C" w:rsidRPr="00744898">
        <w:t xml:space="preserve">in MSE errors </w:t>
      </w:r>
      <w:r w:rsidR="00724C2F" w:rsidRPr="00744898">
        <w:t>(0.</w:t>
      </w:r>
      <w:r w:rsidR="005B2D7B">
        <w:t>0</w:t>
      </w:r>
      <w:r w:rsidR="000F6767">
        <w:t>121</w:t>
      </w:r>
      <w:r w:rsidR="00724C2F" w:rsidRPr="00744898">
        <w:t xml:space="preserve"> </w:t>
      </w:r>
      <w:r w:rsidR="00286A9C" w:rsidRPr="00744898">
        <w:t xml:space="preserve">with 3 layers from </w:t>
      </w:r>
      <w:r w:rsidR="00724C2F" w:rsidRPr="00744898">
        <w:t>0.</w:t>
      </w:r>
      <w:r w:rsidR="000F6767">
        <w:t>065</w:t>
      </w:r>
      <w:r w:rsidR="00286A9C" w:rsidRPr="00744898">
        <w:t xml:space="preserve"> at 10 layers</w:t>
      </w:r>
      <w:r w:rsidR="00724C2F" w:rsidRPr="00744898">
        <w:t xml:space="preserve">) when the </w:t>
      </w:r>
      <w:r w:rsidR="00286A9C" w:rsidRPr="00744898">
        <w:t xml:space="preserve">number of </w:t>
      </w:r>
      <w:r w:rsidR="00724C2F" w:rsidRPr="00744898">
        <w:t xml:space="preserve">layers </w:t>
      </w:r>
      <w:r w:rsidR="00286A9C" w:rsidRPr="00744898">
        <w:t xml:space="preserve">was reduced </w:t>
      </w:r>
      <w:r w:rsidR="00724C2F" w:rsidRPr="00744898">
        <w:t xml:space="preserve">to </w:t>
      </w:r>
      <w:r w:rsidR="000F6767">
        <w:t>3</w:t>
      </w:r>
      <w:r w:rsidR="00724C2F" w:rsidRPr="00744898">
        <w:t>.</w:t>
      </w:r>
      <w:r w:rsidR="00264867" w:rsidRPr="00744898">
        <w:t xml:space="preserve"> This indicates that the data matching </w:t>
      </w:r>
      <w:r w:rsidR="00286A9C" w:rsidRPr="00744898">
        <w:t xml:space="preserve">element of the problem </w:t>
      </w:r>
      <w:r w:rsidR="00264867" w:rsidRPr="00744898">
        <w:t xml:space="preserve">is </w:t>
      </w:r>
      <w:r w:rsidR="007816F2" w:rsidRPr="00744898">
        <w:t xml:space="preserve">relatively </w:t>
      </w:r>
      <w:r w:rsidR="00264867" w:rsidRPr="00744898">
        <w:t xml:space="preserve">simple </w:t>
      </w:r>
      <w:r w:rsidR="007816F2" w:rsidRPr="00744898">
        <w:t xml:space="preserve">for the model </w:t>
      </w:r>
      <w:r w:rsidR="00264867" w:rsidRPr="00744898">
        <w:t xml:space="preserve">but that understanding the </w:t>
      </w:r>
      <w:r w:rsidR="005275F2" w:rsidRPr="00744898">
        <w:t xml:space="preserve">data </w:t>
      </w:r>
      <w:r w:rsidR="00264867" w:rsidRPr="00744898">
        <w:t>relationship</w:t>
      </w:r>
      <w:r w:rsidR="005275F2" w:rsidRPr="00744898">
        <w:t>s</w:t>
      </w:r>
      <w:r w:rsidR="00264867" w:rsidRPr="00744898">
        <w:t xml:space="preserve"> </w:t>
      </w:r>
      <w:r w:rsidR="00286A9C" w:rsidRPr="00744898">
        <w:t xml:space="preserve">requires </w:t>
      </w:r>
      <w:r w:rsidR="00264867" w:rsidRPr="00744898">
        <w:t xml:space="preserve">at least </w:t>
      </w:r>
      <w:r w:rsidR="000F6767">
        <w:t>3</w:t>
      </w:r>
      <w:r w:rsidR="00264867" w:rsidRPr="00744898">
        <w:t xml:space="preserve"> layers.</w:t>
      </w:r>
      <w:r w:rsidR="00EA06E2" w:rsidRPr="00744898">
        <w:t xml:space="preserve"> This finding matches the theorem of universal approximators proposed by Hornik </w:t>
      </w:r>
      <w:r w:rsidR="0029296F" w:rsidRPr="00744898">
        <w:fldChar w:fldCharType="begin" w:fldLock="1"/>
      </w:r>
      <w:r w:rsidR="00D65503">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eviouslyFormattedCitation":"(Hornik et al., 1989)"},"properties":{"noteIndex":0},"schema":"https://github.com/citation-style-language/schema/raw/master/csl-citation.json"}</w:instrText>
      </w:r>
      <w:r w:rsidR="0029296F" w:rsidRPr="00744898">
        <w:fldChar w:fldCharType="separate"/>
      </w:r>
      <w:r w:rsidR="0029296F" w:rsidRPr="00744898">
        <w:t>(Hornik et al., 1989)</w:t>
      </w:r>
      <w:r w:rsidR="0029296F" w:rsidRPr="00744898">
        <w:fldChar w:fldCharType="end"/>
      </w:r>
      <w:r w:rsidR="0029296F" w:rsidRPr="00744898">
        <w:t xml:space="preserve"> that any multi-layer perceptron network of a depth of at least 1 for simple problems and a depth of 3 for more difficult problems can</w:t>
      </w:r>
      <w:r w:rsidR="005B2D7B">
        <w:t xml:space="preserve"> </w:t>
      </w:r>
      <w:r w:rsidR="0029296F" w:rsidRPr="00744898">
        <w:t>perform as a universal approximator.</w:t>
      </w:r>
    </w:p>
    <w:p w14:paraId="32C48D2B" w14:textId="5C74ED47" w:rsidR="00655653" w:rsidRDefault="00655653" w:rsidP="00806D15">
      <w:pPr>
        <w:pStyle w:val="Caption"/>
      </w:pPr>
      <w:r>
        <w:t xml:space="preserve">Table 4.11 shows the results from feeding the 10-layer MLP NN accelerometer and gryoscope values that have not been used for training. </w:t>
      </w:r>
    </w:p>
    <w:p w14:paraId="2CB08DC4" w14:textId="3D3813D1" w:rsidR="00655653" w:rsidRDefault="00655653" w:rsidP="00806D15">
      <w:pPr>
        <w:pStyle w:val="Caption"/>
      </w:pPr>
      <w:bookmarkStart w:id="195" w:name="_Toc147921020"/>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1</w:t>
      </w:r>
      <w:r w:rsidR="00C5580D">
        <w:fldChar w:fldCharType="end"/>
      </w:r>
      <w:r>
        <w:t xml:space="preserve"> </w:t>
      </w:r>
      <w:r w:rsidRPr="00A70F52">
        <w:t xml:space="preserve">CIMU 10-layer </w:t>
      </w:r>
      <w:r w:rsidR="000120B4">
        <w:t xml:space="preserve">MLP </w:t>
      </w:r>
      <w:r w:rsidRPr="00A70F52">
        <w:t xml:space="preserve">NN Training </w:t>
      </w:r>
      <w:r>
        <w:t>Results</w:t>
      </w:r>
      <w:r w:rsidRPr="00A70F52">
        <w:t xml:space="preserve"> </w:t>
      </w:r>
      <w:r>
        <w:t>from</w:t>
      </w:r>
      <w:r w:rsidRPr="00A70F52">
        <w:t xml:space="preserve"> Untrained </w:t>
      </w:r>
      <w:r>
        <w:t xml:space="preserve">Varied angle </w:t>
      </w:r>
      <w:r w:rsidRPr="00A70F52">
        <w:t>movements</w:t>
      </w:r>
      <w:r>
        <w:t>.</w:t>
      </w:r>
      <w:bookmarkEnd w:id="195"/>
    </w:p>
    <w:tbl>
      <w:tblPr>
        <w:tblStyle w:val="TableGrid"/>
        <w:tblW w:w="0" w:type="auto"/>
        <w:tblLook w:val="04A0" w:firstRow="1" w:lastRow="0" w:firstColumn="1" w:lastColumn="0" w:noHBand="0" w:noVBand="1"/>
      </w:tblPr>
      <w:tblGrid>
        <w:gridCol w:w="2265"/>
        <w:gridCol w:w="2265"/>
        <w:gridCol w:w="2265"/>
        <w:gridCol w:w="2266"/>
      </w:tblGrid>
      <w:tr w:rsidR="00655653" w14:paraId="10833B65" w14:textId="77777777" w:rsidTr="000120B4">
        <w:tc>
          <w:tcPr>
            <w:tcW w:w="2265" w:type="dxa"/>
          </w:tcPr>
          <w:p w14:paraId="0C3B6156" w14:textId="77777777" w:rsidR="00655653" w:rsidRDefault="00655653" w:rsidP="000120B4">
            <w:pPr>
              <w:jc w:val="center"/>
            </w:pPr>
          </w:p>
        </w:tc>
        <w:tc>
          <w:tcPr>
            <w:tcW w:w="2265" w:type="dxa"/>
          </w:tcPr>
          <w:p w14:paraId="5D11DE82" w14:textId="77777777" w:rsidR="00655653" w:rsidRDefault="00655653" w:rsidP="000120B4">
            <w:pPr>
              <w:jc w:val="center"/>
            </w:pPr>
            <w:r>
              <w:t>Observations</w:t>
            </w:r>
          </w:p>
        </w:tc>
        <w:tc>
          <w:tcPr>
            <w:tcW w:w="2265" w:type="dxa"/>
          </w:tcPr>
          <w:p w14:paraId="1191F8E5" w14:textId="77777777" w:rsidR="00655653" w:rsidRDefault="00655653" w:rsidP="000120B4">
            <w:pPr>
              <w:jc w:val="center"/>
            </w:pPr>
            <w:r>
              <w:t>MSE</w:t>
            </w:r>
          </w:p>
        </w:tc>
        <w:tc>
          <w:tcPr>
            <w:tcW w:w="2266" w:type="dxa"/>
          </w:tcPr>
          <w:p w14:paraId="2806309A" w14:textId="77777777" w:rsidR="00655653" w:rsidRDefault="00655653" w:rsidP="000120B4">
            <w:pPr>
              <w:jc w:val="center"/>
            </w:pPr>
            <w:r>
              <w:t>R</w:t>
            </w:r>
          </w:p>
        </w:tc>
      </w:tr>
      <w:tr w:rsidR="00655653" w14:paraId="18204DE7" w14:textId="77777777" w:rsidTr="000120B4">
        <w:tc>
          <w:tcPr>
            <w:tcW w:w="2265" w:type="dxa"/>
          </w:tcPr>
          <w:p w14:paraId="158A550E" w14:textId="77777777" w:rsidR="00655653" w:rsidRDefault="00655653" w:rsidP="000120B4">
            <w:pPr>
              <w:jc w:val="center"/>
            </w:pPr>
            <w:r>
              <w:t>Additional Test</w:t>
            </w:r>
          </w:p>
        </w:tc>
        <w:tc>
          <w:tcPr>
            <w:tcW w:w="2265" w:type="dxa"/>
          </w:tcPr>
          <w:p w14:paraId="76EDB8DF" w14:textId="77777777" w:rsidR="00655653" w:rsidRDefault="00655653" w:rsidP="000120B4">
            <w:pPr>
              <w:jc w:val="center"/>
            </w:pPr>
            <w:r>
              <w:t>6054</w:t>
            </w:r>
          </w:p>
        </w:tc>
        <w:tc>
          <w:tcPr>
            <w:tcW w:w="2265" w:type="dxa"/>
          </w:tcPr>
          <w:p w14:paraId="18DA4B75" w14:textId="77777777" w:rsidR="00655653" w:rsidRDefault="00655653" w:rsidP="000120B4">
            <w:pPr>
              <w:jc w:val="center"/>
            </w:pPr>
            <w:r>
              <w:t>1.0968</w:t>
            </w:r>
          </w:p>
        </w:tc>
        <w:tc>
          <w:tcPr>
            <w:tcW w:w="2266" w:type="dxa"/>
          </w:tcPr>
          <w:p w14:paraId="098D9881" w14:textId="77777777" w:rsidR="00655653" w:rsidRDefault="00655653" w:rsidP="000120B4">
            <w:pPr>
              <w:jc w:val="center"/>
            </w:pPr>
            <w:r>
              <w:t>-0.8768</w:t>
            </w:r>
          </w:p>
        </w:tc>
      </w:tr>
    </w:tbl>
    <w:p w14:paraId="454578DF" w14:textId="77777777" w:rsidR="00EF46C6" w:rsidRDefault="00EF46C6" w:rsidP="00EF46C6">
      <w:pPr>
        <w:pStyle w:val="BodyText"/>
      </w:pPr>
    </w:p>
    <w:p w14:paraId="3D8D7F3C" w14:textId="4FA7E7B3" w:rsidR="00340AF8" w:rsidRDefault="00C0346E" w:rsidP="00340AF8">
      <w:pPr>
        <w:pStyle w:val="BodyText"/>
        <w:rPr>
          <w:rStyle w:val="BodyTextChar"/>
        </w:rPr>
      </w:pPr>
      <w:r>
        <w:t xml:space="preserve">The poor untrained results </w:t>
      </w:r>
      <w:r w:rsidR="00A002F0">
        <w:t xml:space="preserve">(negative R values indicate that the model is performing worse than just taking average values) </w:t>
      </w:r>
      <w:r>
        <w:t xml:space="preserve">along with </w:t>
      </w:r>
      <w:r w:rsidR="00F57603">
        <w:t>particularly good</w:t>
      </w:r>
      <w:r w:rsidR="00340AF8">
        <w:t>,</w:t>
      </w:r>
      <w:r>
        <w:t xml:space="preserve"> trained results indicates overtraining where the neural network has specialised in deciphering the training data to the detriment of understanding the relationships between the data.</w:t>
      </w:r>
      <w:r w:rsidR="000120B4">
        <w:t xml:space="preserve"> </w:t>
      </w:r>
      <w:r w:rsidR="003A560A">
        <w:t>This is most likely because the input data was not normalised to values of -1 to 1, which is what the sigmoid neurons expect.</w:t>
      </w:r>
      <w:r w:rsidR="00340AF8">
        <w:rPr>
          <w:rStyle w:val="BodyTextChar"/>
        </w:rPr>
        <w:t xml:space="preserve"> </w:t>
      </w:r>
    </w:p>
    <w:p w14:paraId="3E028E18" w14:textId="37F19521" w:rsidR="00340AF8" w:rsidRDefault="003A560A" w:rsidP="00340AF8">
      <w:pPr>
        <w:pStyle w:val="BodyText"/>
        <w:rPr>
          <w:rStyle w:val="BodyTextChar"/>
        </w:rPr>
      </w:pPr>
      <w:r w:rsidRPr="00EF46C6">
        <w:rPr>
          <w:rStyle w:val="BodyTextChar"/>
        </w:rPr>
        <w:t xml:space="preserve">Re-training with normalised values for the CIMU and Robot arm measurements produced the results shown in Tables </w:t>
      </w:r>
      <w:r w:rsidR="00002ACC" w:rsidRPr="00EF46C6">
        <w:rPr>
          <w:rStyle w:val="BodyTextChar"/>
        </w:rPr>
        <w:t>4.12</w:t>
      </w:r>
      <w:r w:rsidRPr="00EF46C6">
        <w:rPr>
          <w:rStyle w:val="BodyTextChar"/>
        </w:rPr>
        <w:t xml:space="preserve"> </w:t>
      </w:r>
      <w:r w:rsidR="00002ACC" w:rsidRPr="00EF46C6">
        <w:rPr>
          <w:rStyle w:val="BodyTextChar"/>
        </w:rPr>
        <w:t>to 4.1</w:t>
      </w:r>
      <w:r w:rsidR="000120B4" w:rsidRPr="00EF46C6">
        <w:rPr>
          <w:rStyle w:val="BodyTextChar"/>
        </w:rPr>
        <w:t>4</w:t>
      </w:r>
      <w:r w:rsidRPr="00EF46C6">
        <w:rPr>
          <w:rStyle w:val="BodyTextChar"/>
        </w:rPr>
        <w:t>.</w:t>
      </w:r>
      <w:r w:rsidR="006B2881" w:rsidRPr="00EF46C6">
        <w:rPr>
          <w:rStyle w:val="BodyTextChar"/>
        </w:rPr>
        <w:t xml:space="preserve"> The R values have improved but the untrained test value is still </w:t>
      </w:r>
      <w:r w:rsidR="00F57603" w:rsidRPr="00EF46C6">
        <w:rPr>
          <w:rStyle w:val="BodyTextChar"/>
        </w:rPr>
        <w:t>exceptionally low</w:t>
      </w:r>
      <w:r w:rsidR="006B2881" w:rsidRPr="00EF46C6">
        <w:rPr>
          <w:rStyle w:val="BodyTextChar"/>
        </w:rPr>
        <w:t>.</w:t>
      </w:r>
      <w:r w:rsidR="00002ACC" w:rsidRPr="00EF46C6">
        <w:rPr>
          <w:rStyle w:val="BodyTextChar"/>
        </w:rPr>
        <w:t xml:space="preserve"> </w:t>
      </w:r>
      <w:r w:rsidR="000120B4" w:rsidRPr="00EF46C6">
        <w:rPr>
          <w:rStyle w:val="BodyTextChar"/>
        </w:rPr>
        <w:t>The negative figure for R indicates that the model performs worse than just taking average values.</w:t>
      </w:r>
    </w:p>
    <w:p w14:paraId="1ED43C40" w14:textId="5A4A0A0F" w:rsidR="003F37B5" w:rsidRDefault="00002ACC" w:rsidP="00806D15">
      <w:pPr>
        <w:pStyle w:val="Caption"/>
      </w:pPr>
      <w:r>
        <w:br/>
      </w:r>
      <w:bookmarkStart w:id="196" w:name="_Toc147921021"/>
      <w:r w:rsidR="003A560A">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40AF8">
        <w:t>12</w:t>
      </w:r>
      <w:r w:rsidR="00C5580D">
        <w:fldChar w:fldCharType="end"/>
      </w:r>
      <w:r w:rsidR="003A560A">
        <w:t xml:space="preserve"> </w:t>
      </w:r>
      <w:r w:rsidR="002E7344">
        <w:t xml:space="preserve">Normalised </w:t>
      </w:r>
      <w:r w:rsidR="002E7344" w:rsidRPr="00A70F52">
        <w:t xml:space="preserve">CIMU 10-layer </w:t>
      </w:r>
      <w:r w:rsidR="002E7344">
        <w:t xml:space="preserve">MLP </w:t>
      </w:r>
      <w:r w:rsidR="002E7344" w:rsidRPr="00A70F52">
        <w:t xml:space="preserve">NN Training </w:t>
      </w:r>
      <w:r w:rsidR="002E7344">
        <w:t>Results</w:t>
      </w:r>
      <w:r w:rsidR="002E7344" w:rsidRPr="00A70F52">
        <w:t xml:space="preserve"> </w:t>
      </w:r>
      <w:r w:rsidR="002E7344">
        <w:t>from</w:t>
      </w:r>
      <w:r w:rsidR="002E7344" w:rsidRPr="00A70F52">
        <w:t xml:space="preserve"> </w:t>
      </w:r>
      <w:r w:rsidR="002E7344">
        <w:t>varied motion.</w:t>
      </w:r>
      <w:bookmarkEnd w:id="196"/>
    </w:p>
    <w:tbl>
      <w:tblPr>
        <w:tblStyle w:val="TableGrid"/>
        <w:tblW w:w="0" w:type="auto"/>
        <w:tblLook w:val="04A0" w:firstRow="1" w:lastRow="0" w:firstColumn="1" w:lastColumn="0" w:noHBand="0" w:noVBand="1"/>
      </w:tblPr>
      <w:tblGrid>
        <w:gridCol w:w="2265"/>
        <w:gridCol w:w="2265"/>
        <w:gridCol w:w="2265"/>
        <w:gridCol w:w="2266"/>
      </w:tblGrid>
      <w:tr w:rsidR="003A560A" w:rsidRPr="00280F56" w14:paraId="25031202" w14:textId="77777777" w:rsidTr="000120B4">
        <w:tc>
          <w:tcPr>
            <w:tcW w:w="2265" w:type="dxa"/>
          </w:tcPr>
          <w:p w14:paraId="0A6D356C" w14:textId="77777777" w:rsidR="003A560A" w:rsidRPr="00280F56" w:rsidRDefault="003A560A" w:rsidP="000120B4">
            <w:pPr>
              <w:jc w:val="center"/>
            </w:pPr>
          </w:p>
        </w:tc>
        <w:tc>
          <w:tcPr>
            <w:tcW w:w="2265" w:type="dxa"/>
          </w:tcPr>
          <w:p w14:paraId="1AA72523" w14:textId="77777777" w:rsidR="003A560A" w:rsidRPr="00280F56" w:rsidRDefault="003A560A" w:rsidP="000120B4">
            <w:pPr>
              <w:jc w:val="center"/>
            </w:pPr>
            <w:r w:rsidRPr="00280F56">
              <w:t>Observations</w:t>
            </w:r>
          </w:p>
        </w:tc>
        <w:tc>
          <w:tcPr>
            <w:tcW w:w="2265" w:type="dxa"/>
          </w:tcPr>
          <w:p w14:paraId="19486C56" w14:textId="77777777" w:rsidR="003A560A" w:rsidRPr="00280F56" w:rsidRDefault="003A560A" w:rsidP="000120B4">
            <w:pPr>
              <w:jc w:val="center"/>
            </w:pPr>
            <w:r w:rsidRPr="00280F56">
              <w:t>MSE</w:t>
            </w:r>
          </w:p>
        </w:tc>
        <w:tc>
          <w:tcPr>
            <w:tcW w:w="2266" w:type="dxa"/>
          </w:tcPr>
          <w:p w14:paraId="0A70D0B3" w14:textId="77777777" w:rsidR="003A560A" w:rsidRPr="00280F56" w:rsidRDefault="003A560A" w:rsidP="000120B4">
            <w:pPr>
              <w:jc w:val="center"/>
            </w:pPr>
            <w:r w:rsidRPr="00280F56">
              <w:t>R</w:t>
            </w:r>
          </w:p>
        </w:tc>
      </w:tr>
      <w:tr w:rsidR="003A560A" w:rsidRPr="00280F56" w14:paraId="7DE75056" w14:textId="77777777" w:rsidTr="000120B4">
        <w:tc>
          <w:tcPr>
            <w:tcW w:w="2265" w:type="dxa"/>
          </w:tcPr>
          <w:p w14:paraId="01D6AC4C" w14:textId="77777777" w:rsidR="003A560A" w:rsidRPr="00280F56" w:rsidRDefault="003A560A" w:rsidP="000120B4">
            <w:pPr>
              <w:jc w:val="center"/>
            </w:pPr>
            <w:r w:rsidRPr="00280F56">
              <w:t>Training</w:t>
            </w:r>
          </w:p>
        </w:tc>
        <w:tc>
          <w:tcPr>
            <w:tcW w:w="2265" w:type="dxa"/>
          </w:tcPr>
          <w:p w14:paraId="239CA3B9" w14:textId="77777777" w:rsidR="003A560A" w:rsidRPr="00280F56" w:rsidRDefault="003A560A" w:rsidP="000120B4">
            <w:pPr>
              <w:jc w:val="center"/>
            </w:pPr>
            <w:r w:rsidRPr="00280F56">
              <w:t>3499</w:t>
            </w:r>
          </w:p>
        </w:tc>
        <w:tc>
          <w:tcPr>
            <w:tcW w:w="2265" w:type="dxa"/>
          </w:tcPr>
          <w:p w14:paraId="4B41A7F5" w14:textId="1E486E43" w:rsidR="003A560A" w:rsidRPr="00280F56" w:rsidRDefault="003A560A" w:rsidP="000120B4">
            <w:pPr>
              <w:jc w:val="center"/>
            </w:pPr>
            <w:r>
              <w:t>2.3675e-06</w:t>
            </w:r>
          </w:p>
        </w:tc>
        <w:tc>
          <w:tcPr>
            <w:tcW w:w="2266" w:type="dxa"/>
          </w:tcPr>
          <w:p w14:paraId="30D531E1" w14:textId="13458736" w:rsidR="003A560A" w:rsidRPr="00280F56" w:rsidRDefault="003A560A" w:rsidP="000120B4">
            <w:pPr>
              <w:jc w:val="center"/>
            </w:pPr>
            <w:r w:rsidRPr="00280F56">
              <w:t>0.</w:t>
            </w:r>
            <w:r>
              <w:t>9934</w:t>
            </w:r>
          </w:p>
        </w:tc>
      </w:tr>
      <w:tr w:rsidR="003A560A" w:rsidRPr="00280F56" w14:paraId="76B58BDE" w14:textId="77777777" w:rsidTr="000120B4">
        <w:tc>
          <w:tcPr>
            <w:tcW w:w="2265" w:type="dxa"/>
          </w:tcPr>
          <w:p w14:paraId="2E01FE03" w14:textId="77777777" w:rsidR="003A560A" w:rsidRPr="00280F56" w:rsidRDefault="003A560A" w:rsidP="000120B4">
            <w:pPr>
              <w:jc w:val="center"/>
            </w:pPr>
            <w:r w:rsidRPr="00280F56">
              <w:t>Validation</w:t>
            </w:r>
          </w:p>
        </w:tc>
        <w:tc>
          <w:tcPr>
            <w:tcW w:w="2265" w:type="dxa"/>
          </w:tcPr>
          <w:p w14:paraId="1D7A7BDA" w14:textId="77777777" w:rsidR="003A560A" w:rsidRPr="00280F56" w:rsidRDefault="003A560A" w:rsidP="000120B4">
            <w:pPr>
              <w:jc w:val="center"/>
            </w:pPr>
            <w:r w:rsidRPr="00280F56">
              <w:t>750</w:t>
            </w:r>
          </w:p>
        </w:tc>
        <w:tc>
          <w:tcPr>
            <w:tcW w:w="2265" w:type="dxa"/>
          </w:tcPr>
          <w:p w14:paraId="7EEE2DF6" w14:textId="2B8F8ABB" w:rsidR="003A560A" w:rsidRPr="00280F56" w:rsidRDefault="003A560A" w:rsidP="000120B4">
            <w:pPr>
              <w:jc w:val="center"/>
            </w:pPr>
            <w:r>
              <w:t>3.2994e-06</w:t>
            </w:r>
          </w:p>
        </w:tc>
        <w:tc>
          <w:tcPr>
            <w:tcW w:w="2266" w:type="dxa"/>
          </w:tcPr>
          <w:p w14:paraId="1266396B" w14:textId="4131F864" w:rsidR="003A560A" w:rsidRPr="00280F56" w:rsidRDefault="003A560A" w:rsidP="000120B4">
            <w:pPr>
              <w:jc w:val="center"/>
            </w:pPr>
            <w:r>
              <w:t>0.9909</w:t>
            </w:r>
          </w:p>
        </w:tc>
      </w:tr>
      <w:tr w:rsidR="003A560A" w:rsidRPr="00280F56" w14:paraId="4379C548" w14:textId="77777777" w:rsidTr="000120B4">
        <w:tc>
          <w:tcPr>
            <w:tcW w:w="2265" w:type="dxa"/>
          </w:tcPr>
          <w:p w14:paraId="2DC3C739" w14:textId="77777777" w:rsidR="003A560A" w:rsidRPr="00280F56" w:rsidRDefault="003A560A" w:rsidP="000120B4">
            <w:pPr>
              <w:jc w:val="center"/>
            </w:pPr>
            <w:r w:rsidRPr="00280F56">
              <w:t>Test</w:t>
            </w:r>
          </w:p>
        </w:tc>
        <w:tc>
          <w:tcPr>
            <w:tcW w:w="2265" w:type="dxa"/>
          </w:tcPr>
          <w:p w14:paraId="4ABEAE0C" w14:textId="77777777" w:rsidR="003A560A" w:rsidRPr="00280F56" w:rsidRDefault="003A560A" w:rsidP="000120B4">
            <w:pPr>
              <w:jc w:val="center"/>
            </w:pPr>
            <w:r w:rsidRPr="00280F56">
              <w:t>750</w:t>
            </w:r>
          </w:p>
        </w:tc>
        <w:tc>
          <w:tcPr>
            <w:tcW w:w="2265" w:type="dxa"/>
          </w:tcPr>
          <w:p w14:paraId="1027E21F" w14:textId="68DC6DAB" w:rsidR="003A560A" w:rsidRPr="00280F56" w:rsidRDefault="003A560A" w:rsidP="000120B4">
            <w:pPr>
              <w:jc w:val="center"/>
            </w:pPr>
            <w:r>
              <w:t>3.0495e-06</w:t>
            </w:r>
          </w:p>
        </w:tc>
        <w:tc>
          <w:tcPr>
            <w:tcW w:w="2266" w:type="dxa"/>
          </w:tcPr>
          <w:p w14:paraId="651A77FB" w14:textId="5DA7B4F4" w:rsidR="003A560A" w:rsidRPr="00280F56" w:rsidRDefault="003A560A" w:rsidP="000120B4">
            <w:pPr>
              <w:jc w:val="center"/>
            </w:pPr>
            <w:r>
              <w:t>0.9916</w:t>
            </w:r>
          </w:p>
        </w:tc>
      </w:tr>
    </w:tbl>
    <w:p w14:paraId="5371385B" w14:textId="50E61C95" w:rsidR="003A560A" w:rsidRDefault="003A560A" w:rsidP="00806D15">
      <w:pPr>
        <w:pStyle w:val="Caption"/>
      </w:pPr>
      <w:bookmarkStart w:id="197" w:name="_Toc14792102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3</w:t>
      </w:r>
      <w:r w:rsidR="00C5580D">
        <w:fldChar w:fldCharType="end"/>
      </w:r>
      <w:r>
        <w:t xml:space="preserve"> </w:t>
      </w:r>
      <w:r w:rsidR="002E7344">
        <w:t xml:space="preserve">Normalised </w:t>
      </w:r>
      <w:r w:rsidR="002E7344" w:rsidRPr="00A70F52">
        <w:t xml:space="preserve">CIMU 10-layer </w:t>
      </w:r>
      <w:r w:rsidR="002E7344">
        <w:t xml:space="preserve">MLP </w:t>
      </w:r>
      <w:r w:rsidR="002E7344" w:rsidRPr="00A70F52">
        <w:t xml:space="preserve">NN Training </w:t>
      </w:r>
      <w:r w:rsidR="002E7344">
        <w:t>progress</w:t>
      </w:r>
      <w:r w:rsidR="002E7344" w:rsidRPr="00A70F52">
        <w:t xml:space="preserve"> </w:t>
      </w:r>
      <w:r w:rsidR="002E7344">
        <w:t>from</w:t>
      </w:r>
      <w:r w:rsidR="002E7344" w:rsidRPr="00A70F52">
        <w:t xml:space="preserve"> </w:t>
      </w:r>
      <w:r w:rsidR="002E7344">
        <w:t>varied motion.</w:t>
      </w:r>
      <w:bookmarkEnd w:id="197"/>
    </w:p>
    <w:tbl>
      <w:tblPr>
        <w:tblStyle w:val="TableGrid"/>
        <w:tblW w:w="0" w:type="auto"/>
        <w:tblLook w:val="04A0" w:firstRow="1" w:lastRow="0" w:firstColumn="1" w:lastColumn="0" w:noHBand="0" w:noVBand="1"/>
      </w:tblPr>
      <w:tblGrid>
        <w:gridCol w:w="2265"/>
        <w:gridCol w:w="2265"/>
        <w:gridCol w:w="2265"/>
        <w:gridCol w:w="2266"/>
      </w:tblGrid>
      <w:tr w:rsidR="003A560A" w:rsidRPr="00280F56" w14:paraId="30D81518" w14:textId="77777777" w:rsidTr="000120B4">
        <w:tc>
          <w:tcPr>
            <w:tcW w:w="2265" w:type="dxa"/>
          </w:tcPr>
          <w:p w14:paraId="50668479" w14:textId="77777777" w:rsidR="003A560A" w:rsidRPr="00280F56" w:rsidRDefault="003A560A" w:rsidP="000120B4">
            <w:pPr>
              <w:jc w:val="center"/>
            </w:pPr>
            <w:r w:rsidRPr="00280F56">
              <w:t>Unit</w:t>
            </w:r>
          </w:p>
        </w:tc>
        <w:tc>
          <w:tcPr>
            <w:tcW w:w="2265" w:type="dxa"/>
          </w:tcPr>
          <w:p w14:paraId="07F4E7DB" w14:textId="77777777" w:rsidR="003A560A" w:rsidRPr="00280F56" w:rsidRDefault="003A560A" w:rsidP="000120B4">
            <w:pPr>
              <w:jc w:val="center"/>
            </w:pPr>
            <w:r w:rsidRPr="00280F56">
              <w:t>Initial Value</w:t>
            </w:r>
          </w:p>
        </w:tc>
        <w:tc>
          <w:tcPr>
            <w:tcW w:w="2265" w:type="dxa"/>
          </w:tcPr>
          <w:p w14:paraId="596F847D" w14:textId="77777777" w:rsidR="003A560A" w:rsidRPr="00280F56" w:rsidRDefault="003A560A" w:rsidP="000120B4">
            <w:pPr>
              <w:jc w:val="center"/>
            </w:pPr>
            <w:r w:rsidRPr="00280F56">
              <w:t>Stopped Value</w:t>
            </w:r>
          </w:p>
        </w:tc>
        <w:tc>
          <w:tcPr>
            <w:tcW w:w="2266" w:type="dxa"/>
          </w:tcPr>
          <w:p w14:paraId="263A97A3" w14:textId="77777777" w:rsidR="003A560A" w:rsidRPr="00280F56" w:rsidRDefault="003A560A" w:rsidP="000120B4">
            <w:pPr>
              <w:jc w:val="center"/>
            </w:pPr>
            <w:r w:rsidRPr="00280F56">
              <w:t>Target Value</w:t>
            </w:r>
          </w:p>
        </w:tc>
      </w:tr>
      <w:tr w:rsidR="003A560A" w:rsidRPr="00280F56" w14:paraId="14DE8D27" w14:textId="77777777" w:rsidTr="000120B4">
        <w:tc>
          <w:tcPr>
            <w:tcW w:w="2265" w:type="dxa"/>
          </w:tcPr>
          <w:p w14:paraId="6CADFB21" w14:textId="77777777" w:rsidR="003A560A" w:rsidRPr="00280F56" w:rsidRDefault="003A560A" w:rsidP="000120B4">
            <w:pPr>
              <w:jc w:val="center"/>
            </w:pPr>
            <w:r w:rsidRPr="00280F56">
              <w:t>Epoch</w:t>
            </w:r>
          </w:p>
        </w:tc>
        <w:tc>
          <w:tcPr>
            <w:tcW w:w="2265" w:type="dxa"/>
          </w:tcPr>
          <w:p w14:paraId="698810C7" w14:textId="77777777" w:rsidR="003A560A" w:rsidRPr="00280F56" w:rsidRDefault="003A560A" w:rsidP="000120B4">
            <w:pPr>
              <w:jc w:val="center"/>
            </w:pPr>
            <w:r w:rsidRPr="00280F56">
              <w:t>0</w:t>
            </w:r>
          </w:p>
        </w:tc>
        <w:tc>
          <w:tcPr>
            <w:tcW w:w="2265" w:type="dxa"/>
          </w:tcPr>
          <w:p w14:paraId="23F8A2CC" w14:textId="77777777" w:rsidR="003A560A" w:rsidRPr="00280F56" w:rsidRDefault="003A560A" w:rsidP="000120B4">
            <w:pPr>
              <w:jc w:val="center"/>
            </w:pPr>
            <w:r>
              <w:t>55</w:t>
            </w:r>
          </w:p>
        </w:tc>
        <w:tc>
          <w:tcPr>
            <w:tcW w:w="2266" w:type="dxa"/>
          </w:tcPr>
          <w:p w14:paraId="148A334B" w14:textId="77777777" w:rsidR="003A560A" w:rsidRPr="00280F56" w:rsidRDefault="003A560A" w:rsidP="000120B4">
            <w:pPr>
              <w:jc w:val="center"/>
            </w:pPr>
            <w:r w:rsidRPr="00280F56">
              <w:t>1000</w:t>
            </w:r>
          </w:p>
        </w:tc>
      </w:tr>
      <w:tr w:rsidR="003A560A" w:rsidRPr="00280F56" w14:paraId="4A396684" w14:textId="77777777" w:rsidTr="000120B4">
        <w:tc>
          <w:tcPr>
            <w:tcW w:w="2265" w:type="dxa"/>
          </w:tcPr>
          <w:p w14:paraId="38D9E0E4" w14:textId="77777777" w:rsidR="003A560A" w:rsidRPr="00280F56" w:rsidRDefault="003A560A" w:rsidP="000120B4">
            <w:pPr>
              <w:jc w:val="center"/>
            </w:pPr>
            <w:r w:rsidRPr="00280F56">
              <w:t>Elapsed Time</w:t>
            </w:r>
          </w:p>
        </w:tc>
        <w:tc>
          <w:tcPr>
            <w:tcW w:w="2265" w:type="dxa"/>
          </w:tcPr>
          <w:p w14:paraId="19956EDC" w14:textId="77777777" w:rsidR="003A560A" w:rsidRPr="00280F56" w:rsidRDefault="003A560A" w:rsidP="000120B4">
            <w:pPr>
              <w:jc w:val="center"/>
            </w:pPr>
            <w:r w:rsidRPr="00280F56">
              <w:t>-</w:t>
            </w:r>
          </w:p>
        </w:tc>
        <w:tc>
          <w:tcPr>
            <w:tcW w:w="2265" w:type="dxa"/>
          </w:tcPr>
          <w:p w14:paraId="14CAB435" w14:textId="77777777" w:rsidR="003A560A" w:rsidRPr="00280F56" w:rsidRDefault="003A560A" w:rsidP="000120B4">
            <w:pPr>
              <w:jc w:val="center"/>
            </w:pPr>
            <w:r w:rsidRPr="00280F56">
              <w:t>00:00:0</w:t>
            </w:r>
            <w:r>
              <w:t>1</w:t>
            </w:r>
          </w:p>
        </w:tc>
        <w:tc>
          <w:tcPr>
            <w:tcW w:w="2266" w:type="dxa"/>
          </w:tcPr>
          <w:p w14:paraId="3F701744" w14:textId="77777777" w:rsidR="003A560A" w:rsidRPr="00280F56" w:rsidRDefault="003A560A" w:rsidP="000120B4">
            <w:pPr>
              <w:jc w:val="center"/>
            </w:pPr>
            <w:r w:rsidRPr="00280F56">
              <w:t>-</w:t>
            </w:r>
          </w:p>
        </w:tc>
      </w:tr>
      <w:tr w:rsidR="003A560A" w:rsidRPr="00280F56" w14:paraId="37BC7079" w14:textId="77777777" w:rsidTr="000120B4">
        <w:tc>
          <w:tcPr>
            <w:tcW w:w="2265" w:type="dxa"/>
          </w:tcPr>
          <w:p w14:paraId="171EB57D" w14:textId="77777777" w:rsidR="003A560A" w:rsidRPr="00280F56" w:rsidRDefault="003A560A" w:rsidP="000120B4">
            <w:pPr>
              <w:jc w:val="center"/>
            </w:pPr>
            <w:r w:rsidRPr="00280F56">
              <w:t>Performance</w:t>
            </w:r>
          </w:p>
        </w:tc>
        <w:tc>
          <w:tcPr>
            <w:tcW w:w="2265" w:type="dxa"/>
          </w:tcPr>
          <w:p w14:paraId="10254698" w14:textId="1DCD8987" w:rsidR="003A560A" w:rsidRPr="00280F56" w:rsidRDefault="003A560A" w:rsidP="000120B4">
            <w:pPr>
              <w:jc w:val="center"/>
            </w:pPr>
            <w:r>
              <w:t>0.000441</w:t>
            </w:r>
          </w:p>
        </w:tc>
        <w:tc>
          <w:tcPr>
            <w:tcW w:w="2265" w:type="dxa"/>
          </w:tcPr>
          <w:p w14:paraId="0111E1F5" w14:textId="764294DF" w:rsidR="003A560A" w:rsidRPr="00280F56" w:rsidRDefault="003A560A" w:rsidP="000120B4">
            <w:pPr>
              <w:jc w:val="center"/>
            </w:pPr>
            <w:r>
              <w:t>2.29e-06</w:t>
            </w:r>
          </w:p>
        </w:tc>
        <w:tc>
          <w:tcPr>
            <w:tcW w:w="2266" w:type="dxa"/>
          </w:tcPr>
          <w:p w14:paraId="261611FA" w14:textId="77777777" w:rsidR="003A560A" w:rsidRPr="00280F56" w:rsidRDefault="003A560A" w:rsidP="000120B4">
            <w:pPr>
              <w:jc w:val="center"/>
            </w:pPr>
            <w:r w:rsidRPr="00280F56">
              <w:t>0</w:t>
            </w:r>
          </w:p>
        </w:tc>
      </w:tr>
      <w:tr w:rsidR="003A560A" w:rsidRPr="00280F56" w14:paraId="267F6D79" w14:textId="77777777" w:rsidTr="000120B4">
        <w:tc>
          <w:tcPr>
            <w:tcW w:w="2265" w:type="dxa"/>
          </w:tcPr>
          <w:p w14:paraId="5333B054" w14:textId="77777777" w:rsidR="003A560A" w:rsidRPr="00280F56" w:rsidRDefault="003A560A" w:rsidP="000120B4">
            <w:pPr>
              <w:jc w:val="center"/>
            </w:pPr>
            <w:r w:rsidRPr="00280F56">
              <w:t>Gradient</w:t>
            </w:r>
          </w:p>
        </w:tc>
        <w:tc>
          <w:tcPr>
            <w:tcW w:w="2265" w:type="dxa"/>
          </w:tcPr>
          <w:p w14:paraId="01006AEC" w14:textId="31A4ADE3" w:rsidR="003A560A" w:rsidRPr="00280F56" w:rsidRDefault="003A560A" w:rsidP="000120B4">
            <w:pPr>
              <w:jc w:val="center"/>
            </w:pPr>
            <w:r>
              <w:t>0.000913</w:t>
            </w:r>
          </w:p>
        </w:tc>
        <w:tc>
          <w:tcPr>
            <w:tcW w:w="2265" w:type="dxa"/>
          </w:tcPr>
          <w:p w14:paraId="0812A280" w14:textId="731474BB" w:rsidR="003A560A" w:rsidRPr="00280F56" w:rsidRDefault="003A560A" w:rsidP="000120B4">
            <w:pPr>
              <w:jc w:val="center"/>
            </w:pPr>
            <w:r>
              <w:t>4.01e-06</w:t>
            </w:r>
          </w:p>
        </w:tc>
        <w:tc>
          <w:tcPr>
            <w:tcW w:w="2266" w:type="dxa"/>
          </w:tcPr>
          <w:p w14:paraId="4DF0B5E8" w14:textId="77777777" w:rsidR="003A560A" w:rsidRPr="00280F56" w:rsidRDefault="003A560A" w:rsidP="000120B4">
            <w:pPr>
              <w:jc w:val="center"/>
            </w:pPr>
            <w:r w:rsidRPr="00280F56">
              <w:t>1e-07</w:t>
            </w:r>
          </w:p>
        </w:tc>
      </w:tr>
      <w:tr w:rsidR="003A560A" w:rsidRPr="00280F56" w14:paraId="3EBC7D28" w14:textId="77777777" w:rsidTr="000120B4">
        <w:tc>
          <w:tcPr>
            <w:tcW w:w="2265" w:type="dxa"/>
          </w:tcPr>
          <w:p w14:paraId="01977136" w14:textId="77777777" w:rsidR="003A560A" w:rsidRPr="00280F56" w:rsidRDefault="003A560A" w:rsidP="000120B4">
            <w:pPr>
              <w:jc w:val="center"/>
            </w:pPr>
            <w:r w:rsidRPr="00280F56">
              <w:t>Mu</w:t>
            </w:r>
          </w:p>
        </w:tc>
        <w:tc>
          <w:tcPr>
            <w:tcW w:w="2265" w:type="dxa"/>
          </w:tcPr>
          <w:p w14:paraId="29DEC536" w14:textId="77777777" w:rsidR="003A560A" w:rsidRPr="00280F56" w:rsidRDefault="003A560A" w:rsidP="000120B4">
            <w:pPr>
              <w:jc w:val="center"/>
            </w:pPr>
            <w:r w:rsidRPr="00280F56">
              <w:t>0.001</w:t>
            </w:r>
          </w:p>
        </w:tc>
        <w:tc>
          <w:tcPr>
            <w:tcW w:w="2265" w:type="dxa"/>
          </w:tcPr>
          <w:p w14:paraId="624082FB" w14:textId="1C10A863" w:rsidR="003A560A" w:rsidRPr="00280F56" w:rsidRDefault="003A560A" w:rsidP="000120B4">
            <w:pPr>
              <w:jc w:val="center"/>
            </w:pPr>
            <w:r w:rsidRPr="00280F56">
              <w:t>1e-</w:t>
            </w:r>
            <w:r>
              <w:t>10</w:t>
            </w:r>
          </w:p>
        </w:tc>
        <w:tc>
          <w:tcPr>
            <w:tcW w:w="2266" w:type="dxa"/>
          </w:tcPr>
          <w:p w14:paraId="5FEDBEC5" w14:textId="77777777" w:rsidR="003A560A" w:rsidRPr="00280F56" w:rsidRDefault="003A560A" w:rsidP="000120B4">
            <w:pPr>
              <w:jc w:val="center"/>
            </w:pPr>
            <w:r w:rsidRPr="00280F56">
              <w:t>1e+10</w:t>
            </w:r>
          </w:p>
        </w:tc>
      </w:tr>
      <w:tr w:rsidR="003A560A" w:rsidRPr="00280F56" w14:paraId="4791EF80" w14:textId="77777777" w:rsidTr="000120B4">
        <w:tc>
          <w:tcPr>
            <w:tcW w:w="2265" w:type="dxa"/>
          </w:tcPr>
          <w:p w14:paraId="601A4F75" w14:textId="77777777" w:rsidR="003A560A" w:rsidRPr="00280F56" w:rsidRDefault="003A560A" w:rsidP="000120B4">
            <w:pPr>
              <w:jc w:val="center"/>
            </w:pPr>
            <w:r w:rsidRPr="00280F56">
              <w:t>Validation Checks</w:t>
            </w:r>
          </w:p>
        </w:tc>
        <w:tc>
          <w:tcPr>
            <w:tcW w:w="2265" w:type="dxa"/>
          </w:tcPr>
          <w:p w14:paraId="6C6712DE" w14:textId="77777777" w:rsidR="003A560A" w:rsidRPr="00280F56" w:rsidRDefault="003A560A" w:rsidP="000120B4">
            <w:pPr>
              <w:jc w:val="center"/>
            </w:pPr>
            <w:r w:rsidRPr="00280F56">
              <w:t>0</w:t>
            </w:r>
          </w:p>
        </w:tc>
        <w:tc>
          <w:tcPr>
            <w:tcW w:w="2265" w:type="dxa"/>
          </w:tcPr>
          <w:p w14:paraId="494BC6E8" w14:textId="77777777" w:rsidR="003A560A" w:rsidRPr="00280F56" w:rsidRDefault="003A560A" w:rsidP="000120B4">
            <w:pPr>
              <w:jc w:val="center"/>
            </w:pPr>
            <w:r w:rsidRPr="00280F56">
              <w:t>6</w:t>
            </w:r>
          </w:p>
        </w:tc>
        <w:tc>
          <w:tcPr>
            <w:tcW w:w="2266" w:type="dxa"/>
          </w:tcPr>
          <w:p w14:paraId="7B1AA0A6" w14:textId="77777777" w:rsidR="003A560A" w:rsidRPr="00280F56" w:rsidRDefault="003A560A" w:rsidP="000120B4">
            <w:pPr>
              <w:jc w:val="center"/>
            </w:pPr>
            <w:r w:rsidRPr="00280F56">
              <w:t>6</w:t>
            </w:r>
          </w:p>
        </w:tc>
      </w:tr>
    </w:tbl>
    <w:p w14:paraId="071969EE" w14:textId="58B3E6CA" w:rsidR="003A560A" w:rsidRDefault="003A560A" w:rsidP="00806D15">
      <w:pPr>
        <w:pStyle w:val="Caption"/>
      </w:pPr>
      <w:bookmarkStart w:id="198" w:name="_Toc147921023"/>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4</w:t>
      </w:r>
      <w:r w:rsidR="00C5580D">
        <w:fldChar w:fldCharType="end"/>
      </w:r>
      <w:r>
        <w:t xml:space="preserve"> </w:t>
      </w:r>
      <w:r w:rsidR="002E7344">
        <w:t xml:space="preserve">Normalised </w:t>
      </w:r>
      <w:r w:rsidR="002E7344" w:rsidRPr="00A70F52">
        <w:t xml:space="preserve">CIMU 10-layer </w:t>
      </w:r>
      <w:r w:rsidR="002E7344">
        <w:t xml:space="preserve">MLP </w:t>
      </w:r>
      <w:r w:rsidR="002E7344" w:rsidRPr="00A70F52">
        <w:t xml:space="preserve">NN </w:t>
      </w:r>
      <w:r w:rsidR="002E7344">
        <w:t>results from</w:t>
      </w:r>
      <w:r w:rsidR="002E7344" w:rsidRPr="00A70F52">
        <w:t xml:space="preserve"> Untrained </w:t>
      </w:r>
      <w:r w:rsidR="002E7344">
        <w:t>motion.</w:t>
      </w:r>
      <w:bookmarkEnd w:id="198"/>
    </w:p>
    <w:tbl>
      <w:tblPr>
        <w:tblStyle w:val="TableGrid"/>
        <w:tblW w:w="0" w:type="auto"/>
        <w:tblLook w:val="04A0" w:firstRow="1" w:lastRow="0" w:firstColumn="1" w:lastColumn="0" w:noHBand="0" w:noVBand="1"/>
      </w:tblPr>
      <w:tblGrid>
        <w:gridCol w:w="2265"/>
        <w:gridCol w:w="2265"/>
        <w:gridCol w:w="2265"/>
        <w:gridCol w:w="2266"/>
      </w:tblGrid>
      <w:tr w:rsidR="003A560A" w14:paraId="0CEFE245" w14:textId="77777777" w:rsidTr="000120B4">
        <w:tc>
          <w:tcPr>
            <w:tcW w:w="2265" w:type="dxa"/>
          </w:tcPr>
          <w:p w14:paraId="2E7024F1" w14:textId="77777777" w:rsidR="003A560A" w:rsidRDefault="003A560A" w:rsidP="000120B4">
            <w:pPr>
              <w:jc w:val="center"/>
            </w:pPr>
          </w:p>
        </w:tc>
        <w:tc>
          <w:tcPr>
            <w:tcW w:w="2265" w:type="dxa"/>
          </w:tcPr>
          <w:p w14:paraId="1F45F8CF" w14:textId="77777777" w:rsidR="003A560A" w:rsidRDefault="003A560A" w:rsidP="000120B4">
            <w:pPr>
              <w:jc w:val="center"/>
            </w:pPr>
            <w:r>
              <w:t>Observations</w:t>
            </w:r>
          </w:p>
        </w:tc>
        <w:tc>
          <w:tcPr>
            <w:tcW w:w="2265" w:type="dxa"/>
          </w:tcPr>
          <w:p w14:paraId="5A66ED12" w14:textId="77777777" w:rsidR="003A560A" w:rsidRDefault="003A560A" w:rsidP="000120B4">
            <w:pPr>
              <w:jc w:val="center"/>
            </w:pPr>
            <w:r>
              <w:t>MSE</w:t>
            </w:r>
          </w:p>
        </w:tc>
        <w:tc>
          <w:tcPr>
            <w:tcW w:w="2266" w:type="dxa"/>
          </w:tcPr>
          <w:p w14:paraId="39A1BD81" w14:textId="77777777" w:rsidR="003A560A" w:rsidRDefault="003A560A" w:rsidP="000120B4">
            <w:pPr>
              <w:jc w:val="center"/>
            </w:pPr>
            <w:r>
              <w:t>R</w:t>
            </w:r>
          </w:p>
        </w:tc>
      </w:tr>
      <w:tr w:rsidR="003A560A" w14:paraId="2A79B075" w14:textId="77777777" w:rsidTr="000120B4">
        <w:tc>
          <w:tcPr>
            <w:tcW w:w="2265" w:type="dxa"/>
          </w:tcPr>
          <w:p w14:paraId="69C833D3" w14:textId="77777777" w:rsidR="003A560A" w:rsidRDefault="003A560A" w:rsidP="000120B4">
            <w:pPr>
              <w:jc w:val="center"/>
            </w:pPr>
            <w:r>
              <w:t>Additional Test</w:t>
            </w:r>
          </w:p>
        </w:tc>
        <w:tc>
          <w:tcPr>
            <w:tcW w:w="2265" w:type="dxa"/>
          </w:tcPr>
          <w:p w14:paraId="40791FC9" w14:textId="77777777" w:rsidR="003A560A" w:rsidRDefault="003A560A" w:rsidP="000120B4">
            <w:pPr>
              <w:jc w:val="center"/>
            </w:pPr>
            <w:r>
              <w:t>6054</w:t>
            </w:r>
          </w:p>
        </w:tc>
        <w:tc>
          <w:tcPr>
            <w:tcW w:w="2265" w:type="dxa"/>
          </w:tcPr>
          <w:p w14:paraId="01C53EB6" w14:textId="33C39640" w:rsidR="003A560A" w:rsidRDefault="006B2881" w:rsidP="000120B4">
            <w:pPr>
              <w:jc w:val="center"/>
            </w:pPr>
            <w:r>
              <w:t>5.1523e-04</w:t>
            </w:r>
          </w:p>
        </w:tc>
        <w:tc>
          <w:tcPr>
            <w:tcW w:w="2266" w:type="dxa"/>
          </w:tcPr>
          <w:p w14:paraId="070373AF" w14:textId="78B92C88" w:rsidR="003A560A" w:rsidRDefault="006B2881" w:rsidP="000120B4">
            <w:pPr>
              <w:jc w:val="center"/>
            </w:pPr>
            <w:r>
              <w:t>-0.7906</w:t>
            </w:r>
          </w:p>
        </w:tc>
      </w:tr>
    </w:tbl>
    <w:p w14:paraId="2A63081F" w14:textId="42504827" w:rsidR="000120B4" w:rsidRDefault="007A5A14" w:rsidP="00806D15">
      <w:pPr>
        <w:pStyle w:val="Caption"/>
      </w:pPr>
      <w:r>
        <w:br/>
      </w:r>
      <w:r w:rsidR="00E233FB">
        <w:t xml:space="preserve">The MATLAB </w:t>
      </w:r>
      <w:r w:rsidR="00395DD4">
        <w:t>NARXNET</w:t>
      </w:r>
      <w:r w:rsidR="00E233FB">
        <w:t xml:space="preserve"> NN model was selected with default settings.</w:t>
      </w:r>
      <w:r w:rsidR="00395DD4">
        <w:t xml:space="preserve"> The NN network model is </w:t>
      </w:r>
      <w:r w:rsidR="00B76E2D">
        <w:t xml:space="preserve">shown </w:t>
      </w:r>
      <w:r w:rsidR="00395DD4">
        <w:t xml:space="preserve">in Figure </w:t>
      </w:r>
      <w:r w:rsidR="00B76E2D">
        <w:t xml:space="preserve">2.2. </w:t>
      </w:r>
      <w:r w:rsidR="001F0054">
        <w:t xml:space="preserve">The results from this </w:t>
      </w:r>
      <w:r w:rsidR="007D7BA7">
        <w:t xml:space="preserve">10-layer NARXNET </w:t>
      </w:r>
      <w:r w:rsidR="001F0054">
        <w:t xml:space="preserve">training </w:t>
      </w:r>
      <w:r w:rsidR="00E233FB">
        <w:t xml:space="preserve">(using LVM training to be consistent with the MLP approach) </w:t>
      </w:r>
      <w:r w:rsidR="001F0054">
        <w:t xml:space="preserve">are shown in Tables </w:t>
      </w:r>
      <w:r w:rsidR="00B76E2D">
        <w:t>4.15 to 4.17</w:t>
      </w:r>
      <w:r w:rsidR="00E233FB">
        <w:t xml:space="preserve"> and Figures </w:t>
      </w:r>
      <w:r w:rsidR="00B76E2D">
        <w:t>4.</w:t>
      </w:r>
      <w:r w:rsidR="004B7EEA">
        <w:t>29</w:t>
      </w:r>
      <w:r w:rsidR="00B76E2D">
        <w:t xml:space="preserve"> to 4.3</w:t>
      </w:r>
      <w:r w:rsidR="004B7EEA">
        <w:t>4</w:t>
      </w:r>
      <w:r w:rsidR="00B76E2D">
        <w:t>.</w:t>
      </w:r>
      <w:r w:rsidR="00395DD4">
        <w:t xml:space="preserve"> </w:t>
      </w:r>
      <w:r w:rsidR="000120B4">
        <w:t xml:space="preserve">Using a script, the time taken was 3.1137 seconds. </w:t>
      </w:r>
      <w:r w:rsidR="000120B4">
        <w:br w:type="page"/>
      </w:r>
    </w:p>
    <w:p w14:paraId="36E84105" w14:textId="1F047769" w:rsidR="001F0054" w:rsidRDefault="001F0054" w:rsidP="00806D15">
      <w:pPr>
        <w:pStyle w:val="Caption"/>
      </w:pPr>
      <w:bookmarkStart w:id="199" w:name="_Toc147921024"/>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5</w:t>
      </w:r>
      <w:r w:rsidR="00C5580D">
        <w:fldChar w:fldCharType="end"/>
      </w:r>
      <w:r>
        <w:t xml:space="preserve"> </w:t>
      </w:r>
      <w:r w:rsidR="002E7344">
        <w:t xml:space="preserve">Normalised </w:t>
      </w:r>
      <w:r w:rsidR="002E7344" w:rsidRPr="00A70F52">
        <w:t xml:space="preserve">CIMU 10-layer </w:t>
      </w:r>
      <w:r w:rsidR="002E7344">
        <w:t xml:space="preserve">NARXNET </w:t>
      </w:r>
      <w:r w:rsidR="002E7344" w:rsidRPr="00A70F52">
        <w:t xml:space="preserve">NN Training </w:t>
      </w:r>
      <w:r w:rsidR="002E7344">
        <w:t>results from</w:t>
      </w:r>
      <w:r w:rsidR="002E7344" w:rsidRPr="00A70F52">
        <w:t xml:space="preserve"> </w:t>
      </w:r>
      <w:r w:rsidR="002E7344">
        <w:t>varied motion.</w:t>
      </w:r>
      <w:bookmarkEnd w:id="199"/>
    </w:p>
    <w:tbl>
      <w:tblPr>
        <w:tblStyle w:val="TableGrid"/>
        <w:tblW w:w="0" w:type="auto"/>
        <w:tblLook w:val="04A0" w:firstRow="1" w:lastRow="0" w:firstColumn="1" w:lastColumn="0" w:noHBand="0" w:noVBand="1"/>
      </w:tblPr>
      <w:tblGrid>
        <w:gridCol w:w="2265"/>
        <w:gridCol w:w="2265"/>
        <w:gridCol w:w="2265"/>
        <w:gridCol w:w="2266"/>
      </w:tblGrid>
      <w:tr w:rsidR="001F0054" w:rsidRPr="00280F56" w14:paraId="0D064176" w14:textId="77777777" w:rsidTr="000120B4">
        <w:tc>
          <w:tcPr>
            <w:tcW w:w="2265" w:type="dxa"/>
          </w:tcPr>
          <w:p w14:paraId="1B5FBD26" w14:textId="77777777" w:rsidR="001F0054" w:rsidRPr="00280F56" w:rsidRDefault="001F0054" w:rsidP="000120B4">
            <w:pPr>
              <w:jc w:val="center"/>
            </w:pPr>
          </w:p>
        </w:tc>
        <w:tc>
          <w:tcPr>
            <w:tcW w:w="2265" w:type="dxa"/>
          </w:tcPr>
          <w:p w14:paraId="42E8255C" w14:textId="77777777" w:rsidR="001F0054" w:rsidRPr="00280F56" w:rsidRDefault="001F0054" w:rsidP="000120B4">
            <w:pPr>
              <w:jc w:val="center"/>
            </w:pPr>
            <w:r w:rsidRPr="00280F56">
              <w:t>Observations</w:t>
            </w:r>
          </w:p>
        </w:tc>
        <w:tc>
          <w:tcPr>
            <w:tcW w:w="2265" w:type="dxa"/>
          </w:tcPr>
          <w:p w14:paraId="5EEE09FF" w14:textId="77777777" w:rsidR="001F0054" w:rsidRPr="00280F56" w:rsidRDefault="001F0054" w:rsidP="000120B4">
            <w:pPr>
              <w:jc w:val="center"/>
            </w:pPr>
            <w:r w:rsidRPr="00280F56">
              <w:t>MSE</w:t>
            </w:r>
          </w:p>
        </w:tc>
        <w:tc>
          <w:tcPr>
            <w:tcW w:w="2266" w:type="dxa"/>
          </w:tcPr>
          <w:p w14:paraId="6D0251BA" w14:textId="77777777" w:rsidR="001F0054" w:rsidRPr="00280F56" w:rsidRDefault="001F0054" w:rsidP="000120B4">
            <w:pPr>
              <w:jc w:val="center"/>
            </w:pPr>
            <w:r w:rsidRPr="00280F56">
              <w:t>R</w:t>
            </w:r>
          </w:p>
        </w:tc>
      </w:tr>
      <w:tr w:rsidR="001F0054" w:rsidRPr="00280F56" w14:paraId="4CD4F970" w14:textId="77777777" w:rsidTr="000120B4">
        <w:tc>
          <w:tcPr>
            <w:tcW w:w="2265" w:type="dxa"/>
          </w:tcPr>
          <w:p w14:paraId="440A0D21" w14:textId="77777777" w:rsidR="001F0054" w:rsidRPr="00280F56" w:rsidRDefault="001F0054" w:rsidP="000120B4">
            <w:pPr>
              <w:jc w:val="center"/>
            </w:pPr>
            <w:r w:rsidRPr="00280F56">
              <w:t>Training</w:t>
            </w:r>
          </w:p>
        </w:tc>
        <w:tc>
          <w:tcPr>
            <w:tcW w:w="2265" w:type="dxa"/>
          </w:tcPr>
          <w:p w14:paraId="50A68CD8" w14:textId="7549CEB5" w:rsidR="001F0054" w:rsidRPr="00280F56" w:rsidRDefault="001F0054" w:rsidP="000120B4">
            <w:pPr>
              <w:jc w:val="center"/>
            </w:pPr>
            <w:r w:rsidRPr="00280F56">
              <w:t>349</w:t>
            </w:r>
            <w:r>
              <w:t>7</w:t>
            </w:r>
          </w:p>
        </w:tc>
        <w:tc>
          <w:tcPr>
            <w:tcW w:w="2265" w:type="dxa"/>
          </w:tcPr>
          <w:p w14:paraId="20761CDA" w14:textId="2AF2CE82" w:rsidR="001F0054" w:rsidRPr="00280F56" w:rsidRDefault="00395DD4" w:rsidP="000120B4">
            <w:pPr>
              <w:jc w:val="center"/>
            </w:pPr>
            <w:r>
              <w:t>3.5433e-08</w:t>
            </w:r>
          </w:p>
        </w:tc>
        <w:tc>
          <w:tcPr>
            <w:tcW w:w="2266" w:type="dxa"/>
          </w:tcPr>
          <w:p w14:paraId="6E3D9DA0" w14:textId="6CE7576B" w:rsidR="001F0054" w:rsidRPr="00280F56" w:rsidRDefault="00395DD4" w:rsidP="000120B4">
            <w:pPr>
              <w:jc w:val="center"/>
            </w:pPr>
            <w:r>
              <w:t>0.9999</w:t>
            </w:r>
          </w:p>
        </w:tc>
      </w:tr>
      <w:tr w:rsidR="001F0054" w:rsidRPr="00280F56" w14:paraId="3600117D" w14:textId="77777777" w:rsidTr="000120B4">
        <w:tc>
          <w:tcPr>
            <w:tcW w:w="2265" w:type="dxa"/>
          </w:tcPr>
          <w:p w14:paraId="21721056" w14:textId="77777777" w:rsidR="001F0054" w:rsidRPr="00280F56" w:rsidRDefault="001F0054" w:rsidP="000120B4">
            <w:pPr>
              <w:jc w:val="center"/>
            </w:pPr>
            <w:r w:rsidRPr="00280F56">
              <w:t>Validation</w:t>
            </w:r>
          </w:p>
        </w:tc>
        <w:tc>
          <w:tcPr>
            <w:tcW w:w="2265" w:type="dxa"/>
          </w:tcPr>
          <w:p w14:paraId="2FE97422" w14:textId="77777777" w:rsidR="001F0054" w:rsidRPr="00280F56" w:rsidRDefault="001F0054" w:rsidP="000120B4">
            <w:pPr>
              <w:jc w:val="center"/>
            </w:pPr>
            <w:r w:rsidRPr="00280F56">
              <w:t>750</w:t>
            </w:r>
          </w:p>
        </w:tc>
        <w:tc>
          <w:tcPr>
            <w:tcW w:w="2265" w:type="dxa"/>
          </w:tcPr>
          <w:p w14:paraId="2A18FB5E" w14:textId="5C380969" w:rsidR="001F0054" w:rsidRPr="00280F56" w:rsidRDefault="00395DD4" w:rsidP="000120B4">
            <w:pPr>
              <w:jc w:val="center"/>
            </w:pPr>
            <w:r>
              <w:t>3.5455e-08</w:t>
            </w:r>
          </w:p>
        </w:tc>
        <w:tc>
          <w:tcPr>
            <w:tcW w:w="2266" w:type="dxa"/>
          </w:tcPr>
          <w:p w14:paraId="1B7015C6" w14:textId="7279D965" w:rsidR="001F0054" w:rsidRPr="00280F56" w:rsidRDefault="00395DD4" w:rsidP="000120B4">
            <w:pPr>
              <w:jc w:val="center"/>
            </w:pPr>
            <w:r>
              <w:t>0.9999</w:t>
            </w:r>
          </w:p>
        </w:tc>
      </w:tr>
      <w:tr w:rsidR="001F0054" w:rsidRPr="00280F56" w14:paraId="056C4BF5" w14:textId="77777777" w:rsidTr="000120B4">
        <w:tc>
          <w:tcPr>
            <w:tcW w:w="2265" w:type="dxa"/>
          </w:tcPr>
          <w:p w14:paraId="3BABC9F8" w14:textId="77777777" w:rsidR="001F0054" w:rsidRPr="00280F56" w:rsidRDefault="001F0054" w:rsidP="000120B4">
            <w:pPr>
              <w:jc w:val="center"/>
            </w:pPr>
            <w:r w:rsidRPr="00280F56">
              <w:t>Test</w:t>
            </w:r>
          </w:p>
        </w:tc>
        <w:tc>
          <w:tcPr>
            <w:tcW w:w="2265" w:type="dxa"/>
          </w:tcPr>
          <w:p w14:paraId="486FF59A" w14:textId="77777777" w:rsidR="001F0054" w:rsidRPr="00280F56" w:rsidRDefault="001F0054" w:rsidP="000120B4">
            <w:pPr>
              <w:jc w:val="center"/>
            </w:pPr>
            <w:r w:rsidRPr="00280F56">
              <w:t>750</w:t>
            </w:r>
          </w:p>
        </w:tc>
        <w:tc>
          <w:tcPr>
            <w:tcW w:w="2265" w:type="dxa"/>
          </w:tcPr>
          <w:p w14:paraId="0A2DEBDE" w14:textId="7562A3C2" w:rsidR="001F0054" w:rsidRPr="00280F56" w:rsidRDefault="00395DD4" w:rsidP="00395DD4">
            <w:pPr>
              <w:jc w:val="center"/>
            </w:pPr>
            <w:r>
              <w:t>4.1173e-08</w:t>
            </w:r>
          </w:p>
        </w:tc>
        <w:tc>
          <w:tcPr>
            <w:tcW w:w="2266" w:type="dxa"/>
          </w:tcPr>
          <w:p w14:paraId="1EBE4BBD" w14:textId="178F1EC0" w:rsidR="001F0054" w:rsidRPr="00280F56" w:rsidRDefault="00395DD4" w:rsidP="000120B4">
            <w:pPr>
              <w:jc w:val="center"/>
            </w:pPr>
            <w:r>
              <w:t>0.9999</w:t>
            </w:r>
          </w:p>
        </w:tc>
      </w:tr>
    </w:tbl>
    <w:p w14:paraId="4C5A0367" w14:textId="32781E7B" w:rsidR="00E233FB" w:rsidRDefault="00E233FB" w:rsidP="00806D15">
      <w:pPr>
        <w:pStyle w:val="Caption"/>
      </w:pPr>
      <w:bookmarkStart w:id="200" w:name="_Toc147921025"/>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6</w:t>
      </w:r>
      <w:r w:rsidR="00C5580D">
        <w:fldChar w:fldCharType="end"/>
      </w:r>
      <w:r>
        <w:t xml:space="preserve"> </w:t>
      </w:r>
      <w:r w:rsidR="002E7344">
        <w:t xml:space="preserve">Normalised </w:t>
      </w:r>
      <w:r w:rsidR="002E7344" w:rsidRPr="00A70F52">
        <w:t xml:space="preserve">CIMU 10-layer </w:t>
      </w:r>
      <w:r w:rsidR="002E7344">
        <w:t xml:space="preserve">NARXNET </w:t>
      </w:r>
      <w:r w:rsidR="002E7344" w:rsidRPr="00A70F52">
        <w:t xml:space="preserve">NN Training </w:t>
      </w:r>
      <w:r w:rsidR="002E7344">
        <w:t>progress</w:t>
      </w:r>
      <w:r w:rsidR="002E7344" w:rsidRPr="00A70F52">
        <w:t xml:space="preserve"> </w:t>
      </w:r>
      <w:r w:rsidR="002E7344">
        <w:t>from</w:t>
      </w:r>
      <w:r w:rsidR="002E7344" w:rsidRPr="00A70F52">
        <w:t xml:space="preserve"> </w:t>
      </w:r>
      <w:r w:rsidR="002E7344">
        <w:t>varied motion.</w:t>
      </w:r>
      <w:bookmarkEnd w:id="200"/>
    </w:p>
    <w:tbl>
      <w:tblPr>
        <w:tblStyle w:val="TableGrid"/>
        <w:tblW w:w="0" w:type="auto"/>
        <w:tblLook w:val="04A0" w:firstRow="1" w:lastRow="0" w:firstColumn="1" w:lastColumn="0" w:noHBand="0" w:noVBand="1"/>
      </w:tblPr>
      <w:tblGrid>
        <w:gridCol w:w="2265"/>
        <w:gridCol w:w="2265"/>
        <w:gridCol w:w="2265"/>
        <w:gridCol w:w="2266"/>
      </w:tblGrid>
      <w:tr w:rsidR="00E233FB" w:rsidRPr="00280F56" w14:paraId="50FE986D" w14:textId="77777777" w:rsidTr="000120B4">
        <w:tc>
          <w:tcPr>
            <w:tcW w:w="2265" w:type="dxa"/>
          </w:tcPr>
          <w:p w14:paraId="53826FE3" w14:textId="77777777" w:rsidR="00E233FB" w:rsidRPr="00280F56" w:rsidRDefault="00E233FB" w:rsidP="000120B4">
            <w:pPr>
              <w:jc w:val="center"/>
            </w:pPr>
            <w:r w:rsidRPr="00280F56">
              <w:t>Unit</w:t>
            </w:r>
          </w:p>
        </w:tc>
        <w:tc>
          <w:tcPr>
            <w:tcW w:w="2265" w:type="dxa"/>
          </w:tcPr>
          <w:p w14:paraId="4E0B398C" w14:textId="77777777" w:rsidR="00E233FB" w:rsidRPr="00280F56" w:rsidRDefault="00E233FB" w:rsidP="000120B4">
            <w:pPr>
              <w:jc w:val="center"/>
            </w:pPr>
            <w:r w:rsidRPr="00280F56">
              <w:t>Initial Value</w:t>
            </w:r>
          </w:p>
        </w:tc>
        <w:tc>
          <w:tcPr>
            <w:tcW w:w="2265" w:type="dxa"/>
          </w:tcPr>
          <w:p w14:paraId="1FAB80C9" w14:textId="77777777" w:rsidR="00E233FB" w:rsidRPr="00280F56" w:rsidRDefault="00E233FB" w:rsidP="000120B4">
            <w:pPr>
              <w:jc w:val="center"/>
            </w:pPr>
            <w:r w:rsidRPr="00280F56">
              <w:t>Stopped Value</w:t>
            </w:r>
          </w:p>
        </w:tc>
        <w:tc>
          <w:tcPr>
            <w:tcW w:w="2266" w:type="dxa"/>
          </w:tcPr>
          <w:p w14:paraId="11785918" w14:textId="77777777" w:rsidR="00E233FB" w:rsidRPr="00280F56" w:rsidRDefault="00E233FB" w:rsidP="000120B4">
            <w:pPr>
              <w:jc w:val="center"/>
            </w:pPr>
            <w:r w:rsidRPr="00280F56">
              <w:t>Target Value</w:t>
            </w:r>
          </w:p>
        </w:tc>
      </w:tr>
      <w:tr w:rsidR="00E233FB" w:rsidRPr="00280F56" w14:paraId="02B7543F" w14:textId="77777777" w:rsidTr="000120B4">
        <w:tc>
          <w:tcPr>
            <w:tcW w:w="2265" w:type="dxa"/>
          </w:tcPr>
          <w:p w14:paraId="522A7BF7" w14:textId="77777777" w:rsidR="00E233FB" w:rsidRPr="00280F56" w:rsidRDefault="00E233FB" w:rsidP="000120B4">
            <w:pPr>
              <w:jc w:val="center"/>
            </w:pPr>
            <w:r w:rsidRPr="00280F56">
              <w:t>Epoch</w:t>
            </w:r>
          </w:p>
        </w:tc>
        <w:tc>
          <w:tcPr>
            <w:tcW w:w="2265" w:type="dxa"/>
          </w:tcPr>
          <w:p w14:paraId="42E2A1ED" w14:textId="77777777" w:rsidR="00E233FB" w:rsidRPr="00280F56" w:rsidRDefault="00E233FB" w:rsidP="000120B4">
            <w:pPr>
              <w:jc w:val="center"/>
            </w:pPr>
            <w:r w:rsidRPr="00280F56">
              <w:t>0</w:t>
            </w:r>
          </w:p>
        </w:tc>
        <w:tc>
          <w:tcPr>
            <w:tcW w:w="2265" w:type="dxa"/>
          </w:tcPr>
          <w:p w14:paraId="0B6AC9DB" w14:textId="6F88E1D4" w:rsidR="00E233FB" w:rsidRPr="00280F56" w:rsidRDefault="00395DD4" w:rsidP="000120B4">
            <w:pPr>
              <w:jc w:val="center"/>
            </w:pPr>
            <w:r>
              <w:t>28</w:t>
            </w:r>
          </w:p>
        </w:tc>
        <w:tc>
          <w:tcPr>
            <w:tcW w:w="2266" w:type="dxa"/>
          </w:tcPr>
          <w:p w14:paraId="1ACE9859" w14:textId="77777777" w:rsidR="00E233FB" w:rsidRPr="00280F56" w:rsidRDefault="00E233FB" w:rsidP="000120B4">
            <w:pPr>
              <w:jc w:val="center"/>
            </w:pPr>
            <w:r w:rsidRPr="00280F56">
              <w:t>1000</w:t>
            </w:r>
          </w:p>
        </w:tc>
      </w:tr>
      <w:tr w:rsidR="00E233FB" w:rsidRPr="00280F56" w14:paraId="0FBF2D10" w14:textId="77777777" w:rsidTr="000120B4">
        <w:tc>
          <w:tcPr>
            <w:tcW w:w="2265" w:type="dxa"/>
          </w:tcPr>
          <w:p w14:paraId="4E27940E" w14:textId="77777777" w:rsidR="00E233FB" w:rsidRPr="00280F56" w:rsidRDefault="00E233FB" w:rsidP="000120B4">
            <w:pPr>
              <w:jc w:val="center"/>
            </w:pPr>
            <w:r w:rsidRPr="00280F56">
              <w:t>Elapsed Time</w:t>
            </w:r>
          </w:p>
        </w:tc>
        <w:tc>
          <w:tcPr>
            <w:tcW w:w="2265" w:type="dxa"/>
          </w:tcPr>
          <w:p w14:paraId="5F67CC81" w14:textId="77777777" w:rsidR="00E233FB" w:rsidRPr="00280F56" w:rsidRDefault="00E233FB" w:rsidP="000120B4">
            <w:pPr>
              <w:jc w:val="center"/>
            </w:pPr>
            <w:r w:rsidRPr="00280F56">
              <w:t>-</w:t>
            </w:r>
          </w:p>
        </w:tc>
        <w:tc>
          <w:tcPr>
            <w:tcW w:w="2265" w:type="dxa"/>
          </w:tcPr>
          <w:p w14:paraId="2C1D6587" w14:textId="6E7B39B7" w:rsidR="00E233FB" w:rsidRPr="00280F56" w:rsidRDefault="00E233FB" w:rsidP="000120B4">
            <w:pPr>
              <w:jc w:val="center"/>
            </w:pPr>
            <w:r w:rsidRPr="00280F56">
              <w:t>00:00:0</w:t>
            </w:r>
            <w:r w:rsidR="00395DD4">
              <w:t>1</w:t>
            </w:r>
          </w:p>
        </w:tc>
        <w:tc>
          <w:tcPr>
            <w:tcW w:w="2266" w:type="dxa"/>
          </w:tcPr>
          <w:p w14:paraId="7ECCBEC3" w14:textId="77777777" w:rsidR="00E233FB" w:rsidRPr="00280F56" w:rsidRDefault="00E233FB" w:rsidP="000120B4">
            <w:pPr>
              <w:jc w:val="center"/>
            </w:pPr>
            <w:r w:rsidRPr="00280F56">
              <w:t>-</w:t>
            </w:r>
          </w:p>
        </w:tc>
      </w:tr>
      <w:tr w:rsidR="00E233FB" w:rsidRPr="00280F56" w14:paraId="2EF18403" w14:textId="77777777" w:rsidTr="000120B4">
        <w:tc>
          <w:tcPr>
            <w:tcW w:w="2265" w:type="dxa"/>
          </w:tcPr>
          <w:p w14:paraId="343079C8" w14:textId="77777777" w:rsidR="00E233FB" w:rsidRPr="00280F56" w:rsidRDefault="00E233FB" w:rsidP="000120B4">
            <w:pPr>
              <w:jc w:val="center"/>
            </w:pPr>
            <w:r w:rsidRPr="00280F56">
              <w:t>Performance</w:t>
            </w:r>
          </w:p>
        </w:tc>
        <w:tc>
          <w:tcPr>
            <w:tcW w:w="2265" w:type="dxa"/>
          </w:tcPr>
          <w:p w14:paraId="42BCC59F" w14:textId="65962670" w:rsidR="00E233FB" w:rsidRPr="00280F56" w:rsidRDefault="00395DD4" w:rsidP="000120B4">
            <w:pPr>
              <w:jc w:val="center"/>
            </w:pPr>
            <w:r>
              <w:t>0.00131</w:t>
            </w:r>
          </w:p>
        </w:tc>
        <w:tc>
          <w:tcPr>
            <w:tcW w:w="2265" w:type="dxa"/>
          </w:tcPr>
          <w:p w14:paraId="5EF6480A" w14:textId="0800C7E6" w:rsidR="00E233FB" w:rsidRPr="00280F56" w:rsidRDefault="00395DD4" w:rsidP="000120B4">
            <w:pPr>
              <w:jc w:val="center"/>
            </w:pPr>
            <w:r>
              <w:t>3.54</w:t>
            </w:r>
            <w:r w:rsidR="00E233FB">
              <w:t>e-0</w:t>
            </w:r>
            <w:r>
              <w:t>8</w:t>
            </w:r>
          </w:p>
        </w:tc>
        <w:tc>
          <w:tcPr>
            <w:tcW w:w="2266" w:type="dxa"/>
          </w:tcPr>
          <w:p w14:paraId="29369B53" w14:textId="77777777" w:rsidR="00E233FB" w:rsidRPr="00280F56" w:rsidRDefault="00E233FB" w:rsidP="000120B4">
            <w:pPr>
              <w:jc w:val="center"/>
            </w:pPr>
            <w:r w:rsidRPr="00280F56">
              <w:t>0</w:t>
            </w:r>
          </w:p>
        </w:tc>
      </w:tr>
      <w:tr w:rsidR="00E233FB" w:rsidRPr="00280F56" w14:paraId="0D9E6AA6" w14:textId="77777777" w:rsidTr="000120B4">
        <w:tc>
          <w:tcPr>
            <w:tcW w:w="2265" w:type="dxa"/>
          </w:tcPr>
          <w:p w14:paraId="02623E29" w14:textId="77777777" w:rsidR="00E233FB" w:rsidRPr="00280F56" w:rsidRDefault="00E233FB" w:rsidP="000120B4">
            <w:pPr>
              <w:jc w:val="center"/>
            </w:pPr>
            <w:r w:rsidRPr="00280F56">
              <w:t>Gradient</w:t>
            </w:r>
          </w:p>
        </w:tc>
        <w:tc>
          <w:tcPr>
            <w:tcW w:w="2265" w:type="dxa"/>
          </w:tcPr>
          <w:p w14:paraId="0DF760EC" w14:textId="6D90285B" w:rsidR="00E233FB" w:rsidRPr="00280F56" w:rsidRDefault="00395DD4" w:rsidP="000120B4">
            <w:pPr>
              <w:jc w:val="center"/>
            </w:pPr>
            <w:r>
              <w:t>0.00269</w:t>
            </w:r>
          </w:p>
        </w:tc>
        <w:tc>
          <w:tcPr>
            <w:tcW w:w="2265" w:type="dxa"/>
          </w:tcPr>
          <w:p w14:paraId="664DEFC9" w14:textId="58A9FF06" w:rsidR="00E233FB" w:rsidRPr="00280F56" w:rsidRDefault="00395DD4" w:rsidP="000120B4">
            <w:pPr>
              <w:jc w:val="center"/>
            </w:pPr>
            <w:r>
              <w:t>8.28</w:t>
            </w:r>
            <w:r w:rsidR="00E233FB">
              <w:t>e-0</w:t>
            </w:r>
            <w:r>
              <w:t>8</w:t>
            </w:r>
          </w:p>
        </w:tc>
        <w:tc>
          <w:tcPr>
            <w:tcW w:w="2266" w:type="dxa"/>
          </w:tcPr>
          <w:p w14:paraId="56F4EFC0" w14:textId="77777777" w:rsidR="00E233FB" w:rsidRPr="00280F56" w:rsidRDefault="00E233FB" w:rsidP="000120B4">
            <w:pPr>
              <w:jc w:val="center"/>
            </w:pPr>
            <w:r w:rsidRPr="00280F56">
              <w:t>1e-07</w:t>
            </w:r>
          </w:p>
        </w:tc>
      </w:tr>
      <w:tr w:rsidR="00E233FB" w:rsidRPr="00280F56" w14:paraId="147D3AB8" w14:textId="77777777" w:rsidTr="000120B4">
        <w:tc>
          <w:tcPr>
            <w:tcW w:w="2265" w:type="dxa"/>
          </w:tcPr>
          <w:p w14:paraId="116E2A3D" w14:textId="77777777" w:rsidR="00E233FB" w:rsidRPr="00280F56" w:rsidRDefault="00E233FB" w:rsidP="000120B4">
            <w:pPr>
              <w:jc w:val="center"/>
            </w:pPr>
            <w:r w:rsidRPr="00280F56">
              <w:t>Mu</w:t>
            </w:r>
          </w:p>
        </w:tc>
        <w:tc>
          <w:tcPr>
            <w:tcW w:w="2265" w:type="dxa"/>
          </w:tcPr>
          <w:p w14:paraId="4A572806" w14:textId="77777777" w:rsidR="00E233FB" w:rsidRPr="00280F56" w:rsidRDefault="00E233FB" w:rsidP="000120B4">
            <w:pPr>
              <w:jc w:val="center"/>
            </w:pPr>
            <w:r w:rsidRPr="00280F56">
              <w:t>0.001</w:t>
            </w:r>
          </w:p>
        </w:tc>
        <w:tc>
          <w:tcPr>
            <w:tcW w:w="2265" w:type="dxa"/>
          </w:tcPr>
          <w:p w14:paraId="0CA73B0F" w14:textId="22C3E32E" w:rsidR="00E233FB" w:rsidRPr="00280F56" w:rsidRDefault="00E233FB" w:rsidP="000120B4">
            <w:pPr>
              <w:jc w:val="center"/>
            </w:pPr>
            <w:r w:rsidRPr="00280F56">
              <w:t>1e-</w:t>
            </w:r>
            <w:r>
              <w:t>0</w:t>
            </w:r>
            <w:r w:rsidR="00395DD4">
              <w:t>8</w:t>
            </w:r>
          </w:p>
        </w:tc>
        <w:tc>
          <w:tcPr>
            <w:tcW w:w="2266" w:type="dxa"/>
          </w:tcPr>
          <w:p w14:paraId="06916FDE" w14:textId="77777777" w:rsidR="00E233FB" w:rsidRPr="00280F56" w:rsidRDefault="00E233FB" w:rsidP="000120B4">
            <w:pPr>
              <w:jc w:val="center"/>
            </w:pPr>
            <w:r w:rsidRPr="00280F56">
              <w:t>1e+10</w:t>
            </w:r>
          </w:p>
        </w:tc>
      </w:tr>
      <w:tr w:rsidR="00E233FB" w:rsidRPr="00280F56" w14:paraId="18CAC51F" w14:textId="77777777" w:rsidTr="000120B4">
        <w:tc>
          <w:tcPr>
            <w:tcW w:w="2265" w:type="dxa"/>
          </w:tcPr>
          <w:p w14:paraId="2342589F" w14:textId="77777777" w:rsidR="00E233FB" w:rsidRPr="00280F56" w:rsidRDefault="00E233FB" w:rsidP="000120B4">
            <w:pPr>
              <w:jc w:val="center"/>
            </w:pPr>
            <w:r w:rsidRPr="00280F56">
              <w:t>Validation Checks</w:t>
            </w:r>
          </w:p>
        </w:tc>
        <w:tc>
          <w:tcPr>
            <w:tcW w:w="2265" w:type="dxa"/>
          </w:tcPr>
          <w:p w14:paraId="434E92F2" w14:textId="77777777" w:rsidR="00E233FB" w:rsidRPr="00280F56" w:rsidRDefault="00E233FB" w:rsidP="000120B4">
            <w:pPr>
              <w:jc w:val="center"/>
            </w:pPr>
            <w:r w:rsidRPr="00280F56">
              <w:t>0</w:t>
            </w:r>
          </w:p>
        </w:tc>
        <w:tc>
          <w:tcPr>
            <w:tcW w:w="2265" w:type="dxa"/>
          </w:tcPr>
          <w:p w14:paraId="386816D2" w14:textId="247C9302" w:rsidR="00E233FB" w:rsidRPr="00280F56" w:rsidRDefault="00395DD4" w:rsidP="000120B4">
            <w:pPr>
              <w:jc w:val="center"/>
            </w:pPr>
            <w:r>
              <w:t>0</w:t>
            </w:r>
          </w:p>
        </w:tc>
        <w:tc>
          <w:tcPr>
            <w:tcW w:w="2266" w:type="dxa"/>
          </w:tcPr>
          <w:p w14:paraId="0C404604" w14:textId="77777777" w:rsidR="00E233FB" w:rsidRPr="00280F56" w:rsidRDefault="00E233FB" w:rsidP="000120B4">
            <w:pPr>
              <w:jc w:val="center"/>
            </w:pPr>
            <w:r w:rsidRPr="00280F56">
              <w:t>6</w:t>
            </w:r>
          </w:p>
        </w:tc>
      </w:tr>
    </w:tbl>
    <w:p w14:paraId="4BE30F71" w14:textId="23D9DBC7" w:rsidR="001F0054" w:rsidRDefault="00E233FB" w:rsidP="00806D15">
      <w:pPr>
        <w:pStyle w:val="Caption"/>
      </w:pPr>
      <w:bookmarkStart w:id="201" w:name="_Toc147921026"/>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7</w:t>
      </w:r>
      <w:r w:rsidR="00C5580D">
        <w:fldChar w:fldCharType="end"/>
      </w:r>
      <w:r>
        <w:t xml:space="preserve"> </w:t>
      </w:r>
      <w:r w:rsidR="002E7344">
        <w:t xml:space="preserve">Normalised </w:t>
      </w:r>
      <w:r w:rsidR="002E7344" w:rsidRPr="00A70F52">
        <w:t xml:space="preserve">CIMU 10-layer </w:t>
      </w:r>
      <w:r w:rsidR="002E7344">
        <w:t>NARXNET NN results from</w:t>
      </w:r>
      <w:r w:rsidR="002E7344" w:rsidRPr="00A70F52">
        <w:t xml:space="preserve"> </w:t>
      </w:r>
      <w:r w:rsidR="002E7344">
        <w:t>untrained motion.</w:t>
      </w:r>
      <w:bookmarkEnd w:id="201"/>
    </w:p>
    <w:tbl>
      <w:tblPr>
        <w:tblStyle w:val="TableGrid"/>
        <w:tblW w:w="0" w:type="auto"/>
        <w:tblLook w:val="04A0" w:firstRow="1" w:lastRow="0" w:firstColumn="1" w:lastColumn="0" w:noHBand="0" w:noVBand="1"/>
      </w:tblPr>
      <w:tblGrid>
        <w:gridCol w:w="2265"/>
        <w:gridCol w:w="2265"/>
        <w:gridCol w:w="2265"/>
        <w:gridCol w:w="2266"/>
      </w:tblGrid>
      <w:tr w:rsidR="00E233FB" w14:paraId="639F8ED5" w14:textId="77777777" w:rsidTr="000120B4">
        <w:tc>
          <w:tcPr>
            <w:tcW w:w="2265" w:type="dxa"/>
          </w:tcPr>
          <w:p w14:paraId="73123BD7" w14:textId="77777777" w:rsidR="00E233FB" w:rsidRDefault="00E233FB" w:rsidP="000120B4">
            <w:pPr>
              <w:jc w:val="center"/>
            </w:pPr>
          </w:p>
        </w:tc>
        <w:tc>
          <w:tcPr>
            <w:tcW w:w="2265" w:type="dxa"/>
          </w:tcPr>
          <w:p w14:paraId="1D8EA9C8" w14:textId="77777777" w:rsidR="00E233FB" w:rsidRDefault="00E233FB" w:rsidP="000120B4">
            <w:pPr>
              <w:jc w:val="center"/>
            </w:pPr>
            <w:r>
              <w:t>Observations</w:t>
            </w:r>
          </w:p>
        </w:tc>
        <w:tc>
          <w:tcPr>
            <w:tcW w:w="2265" w:type="dxa"/>
          </w:tcPr>
          <w:p w14:paraId="05142F1B" w14:textId="77777777" w:rsidR="00E233FB" w:rsidRDefault="00E233FB" w:rsidP="000120B4">
            <w:pPr>
              <w:jc w:val="center"/>
            </w:pPr>
            <w:r>
              <w:t>MSE</w:t>
            </w:r>
          </w:p>
        </w:tc>
        <w:tc>
          <w:tcPr>
            <w:tcW w:w="2266" w:type="dxa"/>
          </w:tcPr>
          <w:p w14:paraId="725FE34A" w14:textId="77777777" w:rsidR="00E233FB" w:rsidRDefault="00E233FB" w:rsidP="000120B4">
            <w:pPr>
              <w:jc w:val="center"/>
            </w:pPr>
            <w:r>
              <w:t>R</w:t>
            </w:r>
          </w:p>
        </w:tc>
      </w:tr>
      <w:tr w:rsidR="00E233FB" w14:paraId="47FE1BCE" w14:textId="77777777" w:rsidTr="000120B4">
        <w:tc>
          <w:tcPr>
            <w:tcW w:w="2265" w:type="dxa"/>
          </w:tcPr>
          <w:p w14:paraId="7B377271" w14:textId="77777777" w:rsidR="00E233FB" w:rsidRDefault="00E233FB" w:rsidP="000120B4">
            <w:pPr>
              <w:jc w:val="center"/>
            </w:pPr>
            <w:r>
              <w:t>Additional Test</w:t>
            </w:r>
          </w:p>
        </w:tc>
        <w:tc>
          <w:tcPr>
            <w:tcW w:w="2265" w:type="dxa"/>
          </w:tcPr>
          <w:p w14:paraId="192E5CED" w14:textId="77777777" w:rsidR="00E233FB" w:rsidRDefault="00E233FB" w:rsidP="000120B4">
            <w:pPr>
              <w:jc w:val="center"/>
            </w:pPr>
            <w:r>
              <w:t>6054</w:t>
            </w:r>
          </w:p>
        </w:tc>
        <w:tc>
          <w:tcPr>
            <w:tcW w:w="2265" w:type="dxa"/>
          </w:tcPr>
          <w:p w14:paraId="22AFBDF3" w14:textId="2880FA36" w:rsidR="00E233FB" w:rsidRDefault="00E156A4" w:rsidP="000120B4">
            <w:pPr>
              <w:jc w:val="center"/>
            </w:pPr>
            <w:r>
              <w:t>4.5808e-06</w:t>
            </w:r>
          </w:p>
        </w:tc>
        <w:tc>
          <w:tcPr>
            <w:tcW w:w="2266" w:type="dxa"/>
          </w:tcPr>
          <w:p w14:paraId="4B16E28D" w14:textId="32E4A26E" w:rsidR="00E233FB" w:rsidRDefault="00E233FB" w:rsidP="000120B4">
            <w:pPr>
              <w:jc w:val="center"/>
            </w:pPr>
            <w:r>
              <w:t>0.99</w:t>
            </w:r>
            <w:r w:rsidR="00E156A4">
              <w:t>02</w:t>
            </w:r>
          </w:p>
        </w:tc>
      </w:tr>
    </w:tbl>
    <w:p w14:paraId="2C228C62" w14:textId="77777777" w:rsidR="000F1BE1" w:rsidRDefault="000F1BE1" w:rsidP="00E233FB">
      <w:pPr>
        <w:pStyle w:val="BodyText"/>
      </w:pPr>
    </w:p>
    <w:p w14:paraId="58D83716" w14:textId="77777777" w:rsidR="000F1BE1" w:rsidRDefault="000F1BE1" w:rsidP="00E233FB">
      <w:pPr>
        <w:pStyle w:val="BodyText"/>
      </w:pPr>
      <w:r>
        <w:rPr>
          <w:noProof/>
          <w:lang w:eastAsia="en-NZ"/>
        </w:rPr>
        <w:drawing>
          <wp:inline distT="0" distB="0" distL="0" distR="0" wp14:anchorId="42C0D687" wp14:editId="0E285CC5">
            <wp:extent cx="5228420" cy="3813386"/>
            <wp:effectExtent l="0" t="0" r="0" b="0"/>
            <wp:docPr id="447360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360262" name="Picture 447360262"/>
                    <pic:cNvPicPr/>
                  </pic:nvPicPr>
                  <pic:blipFill>
                    <a:blip r:embed="rId68">
                      <a:extLst>
                        <a:ext uri="{28A0092B-C50C-407E-A947-70E740481C1C}">
                          <a14:useLocalDpi xmlns:a14="http://schemas.microsoft.com/office/drawing/2010/main" val="0"/>
                        </a:ext>
                      </a:extLst>
                    </a:blip>
                    <a:stretch>
                      <a:fillRect/>
                    </a:stretch>
                  </pic:blipFill>
                  <pic:spPr>
                    <a:xfrm>
                      <a:off x="0" y="0"/>
                      <a:ext cx="5241264" cy="3822754"/>
                    </a:xfrm>
                    <a:prstGeom prst="rect">
                      <a:avLst/>
                    </a:prstGeom>
                  </pic:spPr>
                </pic:pic>
              </a:graphicData>
            </a:graphic>
          </wp:inline>
        </w:drawing>
      </w:r>
    </w:p>
    <w:p w14:paraId="14891077" w14:textId="1E9E641A" w:rsidR="000F1BE1" w:rsidRDefault="000F1BE1" w:rsidP="00806D15">
      <w:pPr>
        <w:pStyle w:val="Caption"/>
      </w:pPr>
      <w:bookmarkStart w:id="202" w:name="_Toc14792123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9</w:t>
      </w:r>
      <w:r w:rsidR="00C507D1">
        <w:fldChar w:fldCharType="end"/>
      </w:r>
      <w:r>
        <w:t xml:space="preserve"> </w:t>
      </w:r>
      <w:r w:rsidR="002E7344">
        <w:t>Normalised NARXNET NN training state (CIMU) on varied-motion with layer size of 10.</w:t>
      </w:r>
      <w:bookmarkEnd w:id="202"/>
    </w:p>
    <w:p w14:paraId="5F8F5DE8" w14:textId="77777777" w:rsidR="000F1BE1" w:rsidRDefault="000F1BE1" w:rsidP="00806D15">
      <w:pPr>
        <w:pStyle w:val="Caption"/>
      </w:pPr>
      <w:r>
        <w:rPr>
          <w:lang w:eastAsia="en-NZ"/>
        </w:rPr>
        <w:lastRenderedPageBreak/>
        <w:drawing>
          <wp:inline distT="0" distB="0" distL="0" distR="0" wp14:anchorId="42144C78" wp14:editId="21284564">
            <wp:extent cx="5240280" cy="3887894"/>
            <wp:effectExtent l="0" t="0" r="0" b="0"/>
            <wp:docPr id="729208865" name="Picture 2"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208865" name="Picture 2" descr="A graph of a number of people&#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252388" cy="3896877"/>
                    </a:xfrm>
                    <a:prstGeom prst="rect">
                      <a:avLst/>
                    </a:prstGeom>
                  </pic:spPr>
                </pic:pic>
              </a:graphicData>
            </a:graphic>
          </wp:inline>
        </w:drawing>
      </w:r>
    </w:p>
    <w:p w14:paraId="65AE6536" w14:textId="61129EC8" w:rsidR="00E05061" w:rsidRDefault="000F1BE1" w:rsidP="00806D15">
      <w:pPr>
        <w:pStyle w:val="Caption"/>
      </w:pPr>
      <w:bookmarkStart w:id="203" w:name="_Toc14792124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0</w:t>
      </w:r>
      <w:r w:rsidR="00C507D1">
        <w:fldChar w:fldCharType="end"/>
      </w:r>
      <w:r>
        <w:t xml:space="preserve"> </w:t>
      </w:r>
      <w:r w:rsidR="004B7EEA">
        <w:t>Normalised NARXNET NN performance (CIMU) on varied</w:t>
      </w:r>
      <w:r w:rsidR="00E05061">
        <w:t>-</w:t>
      </w:r>
      <w:r w:rsidR="004B7EEA">
        <w:t>motion with layer size of 10.</w:t>
      </w:r>
      <w:bookmarkEnd w:id="203"/>
    </w:p>
    <w:p w14:paraId="140AE7C4" w14:textId="0888082D" w:rsidR="000F1BE1" w:rsidRDefault="000F1BE1" w:rsidP="00E05061">
      <w:pPr>
        <w:pStyle w:val="BodyText"/>
      </w:pPr>
      <w:r>
        <w:rPr>
          <w:lang w:eastAsia="en-NZ"/>
        </w:rPr>
        <w:drawing>
          <wp:inline distT="0" distB="0" distL="0" distR="0" wp14:anchorId="6BAA6257" wp14:editId="01BF40DE">
            <wp:extent cx="5201920" cy="3830760"/>
            <wp:effectExtent l="0" t="0" r="0" b="0"/>
            <wp:docPr id="830904783" name="Picture 3"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904783" name="Picture 3" descr="A graph of a bar graph&#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205925" cy="3833709"/>
                    </a:xfrm>
                    <a:prstGeom prst="rect">
                      <a:avLst/>
                    </a:prstGeom>
                  </pic:spPr>
                </pic:pic>
              </a:graphicData>
            </a:graphic>
          </wp:inline>
        </w:drawing>
      </w:r>
    </w:p>
    <w:p w14:paraId="4ACD8418" w14:textId="417A2340" w:rsidR="000F1BE1" w:rsidRDefault="000F1BE1" w:rsidP="00806D15">
      <w:pPr>
        <w:pStyle w:val="Caption"/>
      </w:pPr>
      <w:bookmarkStart w:id="204" w:name="_Toc14792124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1</w:t>
      </w:r>
      <w:r w:rsidR="00C507D1">
        <w:fldChar w:fldCharType="end"/>
      </w:r>
      <w:r>
        <w:t xml:space="preserve"> </w:t>
      </w:r>
      <w:r w:rsidR="004B7EEA">
        <w:t>Normalised NARXNET NN error histogram (CIMU) on varied-motion with layer size of 10.</w:t>
      </w:r>
      <w:bookmarkEnd w:id="204"/>
    </w:p>
    <w:p w14:paraId="61529665" w14:textId="6235A40A" w:rsidR="000F1BE1" w:rsidRDefault="000F1BE1" w:rsidP="000F1BE1">
      <w:pPr>
        <w:pStyle w:val="BodyText"/>
      </w:pPr>
      <w:r>
        <w:rPr>
          <w:noProof/>
          <w:lang w:eastAsia="en-NZ"/>
        </w:rPr>
        <w:lastRenderedPageBreak/>
        <w:drawing>
          <wp:inline distT="0" distB="0" distL="0" distR="0" wp14:anchorId="3EE31196" wp14:editId="510DD926">
            <wp:extent cx="5262880" cy="3933671"/>
            <wp:effectExtent l="0" t="0" r="0" b="0"/>
            <wp:docPr id="577557352" name="Picture 4"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557352" name="Picture 4" descr="A screen shot of a graph&#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274434" cy="3942307"/>
                    </a:xfrm>
                    <a:prstGeom prst="rect">
                      <a:avLst/>
                    </a:prstGeom>
                  </pic:spPr>
                </pic:pic>
              </a:graphicData>
            </a:graphic>
          </wp:inline>
        </w:drawing>
      </w:r>
    </w:p>
    <w:p w14:paraId="02C7CBE6" w14:textId="1EF1F089" w:rsidR="000F1BE1" w:rsidRDefault="000F1BE1" w:rsidP="00806D15">
      <w:pPr>
        <w:pStyle w:val="Caption"/>
      </w:pPr>
      <w:bookmarkStart w:id="205" w:name="_Toc147921242"/>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2</w:t>
      </w:r>
      <w:r w:rsidR="00C507D1">
        <w:fldChar w:fldCharType="end"/>
      </w:r>
      <w:r>
        <w:t xml:space="preserve"> </w:t>
      </w:r>
      <w:r w:rsidR="004B7EEA">
        <w:t>Normalised NARXNET NN time-series state (CIMU) on varied-motion with layer size of 10.</w:t>
      </w:r>
      <w:bookmarkEnd w:id="205"/>
    </w:p>
    <w:p w14:paraId="7B4A3E9B" w14:textId="26B181A8" w:rsidR="000F1BE1" w:rsidRDefault="000F1BE1" w:rsidP="000F1BE1">
      <w:pPr>
        <w:pStyle w:val="BodyText"/>
      </w:pPr>
      <w:r>
        <w:rPr>
          <w:noProof/>
          <w:lang w:eastAsia="en-NZ"/>
        </w:rPr>
        <w:drawing>
          <wp:inline distT="0" distB="0" distL="0" distR="0" wp14:anchorId="5292890B" wp14:editId="12CDF1BB">
            <wp:extent cx="5235787" cy="3918038"/>
            <wp:effectExtent l="0" t="0" r="3175" b="6350"/>
            <wp:docPr id="1283481923" name="Picture 5"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481923" name="Picture 5" descr="A graph with blue lines&#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42117" cy="3922775"/>
                    </a:xfrm>
                    <a:prstGeom prst="rect">
                      <a:avLst/>
                    </a:prstGeom>
                  </pic:spPr>
                </pic:pic>
              </a:graphicData>
            </a:graphic>
          </wp:inline>
        </w:drawing>
      </w:r>
    </w:p>
    <w:p w14:paraId="034D2CB0" w14:textId="4F4E2859" w:rsidR="000F1BE1" w:rsidRDefault="000F1BE1" w:rsidP="00806D15">
      <w:pPr>
        <w:pStyle w:val="Caption"/>
      </w:pPr>
      <w:bookmarkStart w:id="206" w:name="_Toc14792124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3</w:t>
      </w:r>
      <w:r w:rsidR="00C507D1">
        <w:fldChar w:fldCharType="end"/>
      </w:r>
      <w:r>
        <w:t xml:space="preserve"> </w:t>
      </w:r>
      <w:r w:rsidR="004B7EEA">
        <w:t>Normalised NARXNET NN autocorrelation (CIMU) on varied-motion with layer size of 10.</w:t>
      </w:r>
      <w:bookmarkEnd w:id="206"/>
    </w:p>
    <w:p w14:paraId="4D6A8149" w14:textId="77777777" w:rsidR="000F1BE1" w:rsidRDefault="000F1BE1" w:rsidP="000F1BE1">
      <w:pPr>
        <w:pStyle w:val="BodyText"/>
        <w:rPr>
          <w:noProof/>
        </w:rPr>
      </w:pPr>
    </w:p>
    <w:p w14:paraId="023FD4B9" w14:textId="02CEAA5E" w:rsidR="000F1BE1" w:rsidRPr="000F1BE1" w:rsidRDefault="000F1BE1" w:rsidP="00056E04">
      <w:pPr>
        <w:pStyle w:val="BodyText"/>
      </w:pPr>
      <w:r>
        <w:rPr>
          <w:noProof/>
          <w:lang w:eastAsia="en-NZ"/>
        </w:rPr>
        <w:drawing>
          <wp:inline distT="0" distB="0" distL="0" distR="0" wp14:anchorId="41DA6CE1" wp14:editId="33A9C3EC">
            <wp:extent cx="5235787" cy="3927850"/>
            <wp:effectExtent l="0" t="0" r="3175" b="0"/>
            <wp:docPr id="632213524"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213524" name="Picture 6" descr="A screenshot of a graph&#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244747" cy="3934572"/>
                    </a:xfrm>
                    <a:prstGeom prst="rect">
                      <a:avLst/>
                    </a:prstGeom>
                  </pic:spPr>
                </pic:pic>
              </a:graphicData>
            </a:graphic>
          </wp:inline>
        </w:drawing>
      </w:r>
    </w:p>
    <w:p w14:paraId="492A51FE" w14:textId="55576A60" w:rsidR="000F1BE1" w:rsidRDefault="000F1BE1" w:rsidP="00806D15">
      <w:pPr>
        <w:pStyle w:val="Caption"/>
      </w:pPr>
      <w:bookmarkStart w:id="207" w:name="_Toc147921244"/>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4</w:t>
      </w:r>
      <w:r w:rsidR="00C507D1">
        <w:fldChar w:fldCharType="end"/>
      </w:r>
      <w:r>
        <w:t xml:space="preserve"> </w:t>
      </w:r>
      <w:r w:rsidR="004B7EEA">
        <w:t>Normalised NARXNET NN input-error plot (CIMU) on varied-motion with layer size of 10.</w:t>
      </w:r>
      <w:bookmarkEnd w:id="207"/>
    </w:p>
    <w:p w14:paraId="6225F289" w14:textId="3B29A01E" w:rsidR="00F6186B" w:rsidRPr="005270DE" w:rsidRDefault="00E233FB" w:rsidP="00806D15">
      <w:pPr>
        <w:pStyle w:val="Caption"/>
      </w:pPr>
      <w:r>
        <w:t>Th</w:t>
      </w:r>
      <w:r w:rsidR="000F1BE1">
        <w:t>e NARXNET</w:t>
      </w:r>
      <w:r>
        <w:t xml:space="preserve"> </w:t>
      </w:r>
      <w:r w:rsidR="0017795A">
        <w:t xml:space="preserve">neural </w:t>
      </w:r>
      <w:r>
        <w:t xml:space="preserve">network model </w:t>
      </w:r>
      <w:r w:rsidR="00CE52B4">
        <w:t xml:space="preserve">using 10 layers </w:t>
      </w:r>
      <w:r>
        <w:t xml:space="preserve">gave excellent </w:t>
      </w:r>
      <w:r w:rsidR="000E2B13">
        <w:t xml:space="preserve">training </w:t>
      </w:r>
      <w:r>
        <w:t>results</w:t>
      </w:r>
      <w:r w:rsidR="000E2B13">
        <w:t>,</w:t>
      </w:r>
      <w:r>
        <w:t xml:space="preserve"> </w:t>
      </w:r>
      <w:r w:rsidR="00F6186B">
        <w:t xml:space="preserve">but processing took approximately twice as long </w:t>
      </w:r>
      <w:r w:rsidR="00A002F0">
        <w:t>(</w:t>
      </w:r>
      <w:r w:rsidR="00F6186B">
        <w:t>3.1137 seconds</w:t>
      </w:r>
      <w:r w:rsidR="00A002F0">
        <w:t xml:space="preserve">) </w:t>
      </w:r>
      <w:r w:rsidR="00F6186B">
        <w:t xml:space="preserve">compared to </w:t>
      </w:r>
      <w:r w:rsidR="00E156A4">
        <w:t>the MLP model</w:t>
      </w:r>
      <w:r w:rsidR="00145B2C">
        <w:t xml:space="preserve"> </w:t>
      </w:r>
      <w:r w:rsidR="00A002F0">
        <w:t xml:space="preserve">(1.5099 seconds). </w:t>
      </w:r>
      <w:r>
        <w:t xml:space="preserve"> </w:t>
      </w:r>
      <w:r w:rsidR="004B7EEA">
        <w:br/>
      </w:r>
      <w:r w:rsidR="00395DD4">
        <w:t>On r</w:t>
      </w:r>
      <w:r w:rsidR="000F1BE1">
        <w:t xml:space="preserve">educing the layer size to </w:t>
      </w:r>
      <w:r w:rsidR="00E156A4">
        <w:t>five</w:t>
      </w:r>
      <w:r w:rsidR="00395DD4">
        <w:t>,</w:t>
      </w:r>
      <w:r w:rsidR="000F1BE1">
        <w:t xml:space="preserve"> </w:t>
      </w:r>
      <w:r w:rsidR="00395DD4">
        <w:t xml:space="preserve">all training </w:t>
      </w:r>
      <w:r w:rsidR="000F1BE1">
        <w:t>R values reduced slightly to 0.999</w:t>
      </w:r>
      <w:r w:rsidR="00E156A4">
        <w:t>8</w:t>
      </w:r>
      <w:r w:rsidR="000F1BE1">
        <w:t xml:space="preserve"> and untrained test data R scores </w:t>
      </w:r>
      <w:r w:rsidR="00E156A4">
        <w:t xml:space="preserve">reduced to </w:t>
      </w:r>
      <w:r w:rsidR="00395DD4">
        <w:t>0.99</w:t>
      </w:r>
      <w:r w:rsidR="00E156A4">
        <w:t xml:space="preserve">68. </w:t>
      </w:r>
      <w:r w:rsidR="00145B2C">
        <w:t xml:space="preserve">Processing </w:t>
      </w:r>
      <w:r w:rsidR="005270DE">
        <w:t xml:space="preserve">the </w:t>
      </w:r>
      <w:r w:rsidR="00145B2C">
        <w:t xml:space="preserve">five layers took 2.4845 seconds. </w:t>
      </w:r>
    </w:p>
    <w:p w14:paraId="571B5767" w14:textId="358FCC0C" w:rsidR="003F2777" w:rsidRDefault="00E156A4" w:rsidP="00806D15">
      <w:pPr>
        <w:pStyle w:val="Caption"/>
      </w:pPr>
      <w:r>
        <w:t xml:space="preserve">Reducing the layers further did not change training R values but the test values dropped to 0.9974 at three layers and 0.8945 at two layers. </w:t>
      </w:r>
      <w:r w:rsidR="00FD11EB">
        <w:t xml:space="preserve">With three layers, the time taken to process the CIMU measurements was </w:t>
      </w:r>
      <w:r w:rsidR="00F6186B">
        <w:t>1.5774</w:t>
      </w:r>
      <w:r w:rsidR="00FD11EB">
        <w:t xml:space="preserve"> seconds.</w:t>
      </w:r>
      <w:r w:rsidR="003F2777">
        <w:t xml:space="preserve"> </w:t>
      </w:r>
    </w:p>
    <w:p w14:paraId="07C08307" w14:textId="02FAA52B" w:rsidR="00E233FB" w:rsidRDefault="00E156A4" w:rsidP="00806D15">
      <w:pPr>
        <w:pStyle w:val="Caption"/>
      </w:pPr>
      <w:r>
        <w:t xml:space="preserve">From this, it can be deduced that </w:t>
      </w:r>
      <w:r w:rsidR="00340FC5">
        <w:t xml:space="preserve">three </w:t>
      </w:r>
      <w:r>
        <w:t>layers is the minimum viable layer size for th</w:t>
      </w:r>
      <w:r w:rsidR="000120B4">
        <w:t>e NARXNET NN</w:t>
      </w:r>
      <w:r>
        <w:t xml:space="preserve"> model to perform well</w:t>
      </w:r>
      <w:r w:rsidR="003B6104">
        <w:t>.</w:t>
      </w:r>
      <w:r w:rsidR="00F6186B">
        <w:t xml:space="preserve"> </w:t>
      </w:r>
      <w:r w:rsidR="00340FC5">
        <w:t xml:space="preserve">A 3-layer NARXNET NN model took 1.5774 seconds to process the CIMU data. The MLP model could not understand the relationships in that timeframe and the Kalman filter results are similar with an average Kalman </w:t>
      </w:r>
      <w:r w:rsidR="003E2F8B">
        <w:t xml:space="preserve">CIMU </w:t>
      </w:r>
      <w:r w:rsidR="00340FC5">
        <w:t>processing time of 1.8195 seconds.</w:t>
      </w:r>
    </w:p>
    <w:p w14:paraId="7751D73B" w14:textId="77777777" w:rsidR="00FE0A40" w:rsidRPr="00FE0A40" w:rsidRDefault="00FE0A40" w:rsidP="0004036D">
      <w:pPr>
        <w:pStyle w:val="BodyText"/>
      </w:pPr>
    </w:p>
    <w:p w14:paraId="199BFE27" w14:textId="516FF5F1" w:rsidR="001E3FF0" w:rsidRDefault="006A6630" w:rsidP="00CE52B4">
      <w:pPr>
        <w:pStyle w:val="BodyText"/>
      </w:pPr>
      <w:r>
        <w:lastRenderedPageBreak/>
        <w:t>An</w:t>
      </w:r>
      <w:r w:rsidR="006E013A">
        <w:t xml:space="preserve"> RBF </w:t>
      </w:r>
      <w:r w:rsidR="001A35A9">
        <w:t xml:space="preserve">NN </w:t>
      </w:r>
      <w:r w:rsidR="006E013A">
        <w:t xml:space="preserve">implemented </w:t>
      </w:r>
      <w:proofErr w:type="gramStart"/>
      <w:r w:rsidR="006E013A">
        <w:t>was designed</w:t>
      </w:r>
      <w:proofErr w:type="gramEnd"/>
      <w:r w:rsidR="006E013A">
        <w:t xml:space="preserve"> using the MATLAB NEWRB function.</w:t>
      </w:r>
      <w:r w:rsidR="0051651C">
        <w:t xml:space="preserve"> This function </w:t>
      </w:r>
      <w:proofErr w:type="gramStart"/>
      <w:r w:rsidR="0051651C">
        <w:t>was run</w:t>
      </w:r>
      <w:proofErr w:type="gramEnd"/>
      <w:r w:rsidR="0051651C">
        <w:t xml:space="preserve"> on the training data with a target MSE value of 6.96e-06 (evaluated as the lowest of the MSE values when the function was run without specifying a MSE value). </w:t>
      </w:r>
      <w:r w:rsidR="001E3FF0">
        <w:t>(See Figure</w:t>
      </w:r>
      <w:r w:rsidR="00403943">
        <w:t xml:space="preserve"> 4.</w:t>
      </w:r>
      <w:r w:rsidR="004B7EEA">
        <w:t>35</w:t>
      </w:r>
      <w:r w:rsidR="001E3FF0">
        <w:t>).</w:t>
      </w:r>
    </w:p>
    <w:p w14:paraId="3EDA46F5" w14:textId="699CD9A8" w:rsidR="001E3FF0" w:rsidRDefault="001E3FF0" w:rsidP="00CE52B4">
      <w:pPr>
        <w:pStyle w:val="BodyText"/>
      </w:pPr>
      <w:r>
        <w:rPr>
          <w:noProof/>
          <w:lang w:eastAsia="en-NZ"/>
        </w:rPr>
        <w:drawing>
          <wp:inline distT="0" distB="0" distL="0" distR="0" wp14:anchorId="4156E9E2" wp14:editId="0E3154E0">
            <wp:extent cx="5144218" cy="3458058"/>
            <wp:effectExtent l="0" t="0" r="0" b="9525"/>
            <wp:docPr id="2146546797"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546797" name="Picture 12" descr="A screenshot of a compute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144218" cy="3458058"/>
                    </a:xfrm>
                    <a:prstGeom prst="rect">
                      <a:avLst/>
                    </a:prstGeom>
                  </pic:spPr>
                </pic:pic>
              </a:graphicData>
            </a:graphic>
          </wp:inline>
        </w:drawing>
      </w:r>
    </w:p>
    <w:p w14:paraId="48FCDB3E" w14:textId="315D2B4A" w:rsidR="001E3FF0" w:rsidRDefault="001E3FF0" w:rsidP="00806D15">
      <w:pPr>
        <w:pStyle w:val="Caption"/>
      </w:pPr>
      <w:bookmarkStart w:id="208" w:name="_Toc147921245"/>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5</w:t>
      </w:r>
      <w:r w:rsidR="00C507D1">
        <w:fldChar w:fldCharType="end"/>
      </w:r>
      <w:r>
        <w:t xml:space="preserve"> Determining minimal MSE values for RBF network.</w:t>
      </w:r>
      <w:bookmarkEnd w:id="208"/>
    </w:p>
    <w:p w14:paraId="4BFCBAF6" w14:textId="374EE3DA" w:rsidR="001E3FF0" w:rsidRPr="00F05E4A" w:rsidRDefault="001E3FF0" w:rsidP="00174AC2">
      <w:pPr>
        <w:pStyle w:val="BodyText"/>
      </w:pPr>
      <w:r>
        <w:t xml:space="preserve">The Spread value </w:t>
      </w:r>
      <w:proofErr w:type="gramStart"/>
      <w:r>
        <w:t>was left</w:t>
      </w:r>
      <w:proofErr w:type="gramEnd"/>
      <w:r>
        <w:t xml:space="preserve"> at the default of 1.0. This resulted in an RBF NN of 4</w:t>
      </w:r>
      <w:r w:rsidR="00CB3DDE">
        <w:t>0</w:t>
      </w:r>
      <w:r>
        <w:t xml:space="preserve">0 neurons with a performance displayed in Figure </w:t>
      </w:r>
      <w:r w:rsidR="004B7EEA">
        <w:t>4.</w:t>
      </w:r>
      <w:r w:rsidR="00403943">
        <w:t>3</w:t>
      </w:r>
      <w:r w:rsidR="004B7EEA">
        <w:t>6</w:t>
      </w:r>
      <w:r>
        <w:t>.</w:t>
      </w:r>
      <w:r w:rsidR="00A161DA">
        <w:t xml:space="preserve"> Training time took 8.6869</w:t>
      </w:r>
      <w:r w:rsidR="006A6630">
        <w:t xml:space="preserve"> seconds</w:t>
      </w:r>
      <w:r w:rsidR="00A161DA">
        <w:t>.</w:t>
      </w:r>
    </w:p>
    <w:p w14:paraId="7A4CD49E" w14:textId="52F9D27F" w:rsidR="001E3FF0" w:rsidRDefault="001E3FF0" w:rsidP="001E3FF0">
      <w:pPr>
        <w:pStyle w:val="BodyText"/>
      </w:pPr>
      <w:r>
        <w:rPr>
          <w:noProof/>
          <w:lang w:eastAsia="en-NZ"/>
        </w:rPr>
        <w:drawing>
          <wp:inline distT="0" distB="0" distL="0" distR="0" wp14:anchorId="550D3843" wp14:editId="38125DEB">
            <wp:extent cx="4829655" cy="2782469"/>
            <wp:effectExtent l="0" t="0" r="0" b="0"/>
            <wp:docPr id="800297935" name="Picture 1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97935" name="Picture 13" descr="A screen shot of a graph&#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35815" cy="2786018"/>
                    </a:xfrm>
                    <a:prstGeom prst="rect">
                      <a:avLst/>
                    </a:prstGeom>
                  </pic:spPr>
                </pic:pic>
              </a:graphicData>
            </a:graphic>
          </wp:inline>
        </w:drawing>
      </w:r>
    </w:p>
    <w:p w14:paraId="4EA8CEE8" w14:textId="1B0461AE" w:rsidR="001E3FF0" w:rsidRPr="001E3FF0" w:rsidRDefault="001E3FF0" w:rsidP="00806D15">
      <w:pPr>
        <w:pStyle w:val="Caption"/>
      </w:pPr>
      <w:bookmarkStart w:id="209" w:name="_Toc14792124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6</w:t>
      </w:r>
      <w:r w:rsidR="00C507D1">
        <w:fldChar w:fldCharType="end"/>
      </w:r>
      <w:r>
        <w:t xml:space="preserve"> RBF NN Performance Plot</w:t>
      </w:r>
      <w:r w:rsidR="00F05E4A">
        <w:t xml:space="preserve"> from CIMU</w:t>
      </w:r>
      <w:r w:rsidR="002E7344">
        <w:t xml:space="preserve"> on varied motion</w:t>
      </w:r>
      <w:r w:rsidR="004B7EEA">
        <w:t>. Spread=1 and Neurons=400.</w:t>
      </w:r>
      <w:bookmarkEnd w:id="209"/>
    </w:p>
    <w:p w14:paraId="303BB162" w14:textId="77777777" w:rsidR="00E05061" w:rsidRDefault="0017795A" w:rsidP="0037069E">
      <w:pPr>
        <w:pStyle w:val="BodyText"/>
      </w:pPr>
      <w:r>
        <w:lastRenderedPageBreak/>
        <w:t xml:space="preserve">The RBF NN design does not perform testing, so the </w:t>
      </w:r>
      <w:r w:rsidR="001E3FF0">
        <w:t xml:space="preserve">untrained measurement set </w:t>
      </w:r>
      <w:proofErr w:type="gramStart"/>
      <w:r w:rsidR="001E3FF0">
        <w:t>was used</w:t>
      </w:r>
      <w:proofErr w:type="gramEnd"/>
      <w:r w:rsidR="001E3FF0">
        <w:t xml:space="preserve"> </w:t>
      </w:r>
      <w:r>
        <w:t xml:space="preserve">with the MATLAB sim operation </w:t>
      </w:r>
      <w:r w:rsidR="001E3FF0">
        <w:t xml:space="preserve">to evaluate the </w:t>
      </w:r>
      <w:r w:rsidR="00853F68">
        <w:t>RBF NN</w:t>
      </w:r>
      <w:r w:rsidR="001E3FF0">
        <w:t>’s performance with the following results</w:t>
      </w:r>
      <w:r w:rsidR="004B7EEA">
        <w:t xml:space="preserve"> as seen in Figure</w:t>
      </w:r>
      <w:r w:rsidR="00A075C2">
        <w:t>s</w:t>
      </w:r>
      <w:r w:rsidR="004B7EEA">
        <w:t xml:space="preserve"> 4.3</w:t>
      </w:r>
      <w:r w:rsidR="00A075C2">
        <w:t>7 and 4.38</w:t>
      </w:r>
      <w:r w:rsidR="004B7EEA">
        <w:t>.</w:t>
      </w:r>
      <w:r w:rsidR="00403943">
        <w:br/>
      </w:r>
      <w:r w:rsidR="001234A6">
        <w:rPr>
          <w:noProof/>
        </w:rPr>
        <w:drawing>
          <wp:inline distT="0" distB="0" distL="0" distR="0" wp14:anchorId="594CE05F" wp14:editId="20D8CBE2">
            <wp:extent cx="5760085" cy="3128645"/>
            <wp:effectExtent l="0" t="0" r="0" b="0"/>
            <wp:docPr id="63303634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036349" name="Picture 63303634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5B026F4E" w14:textId="4F80B69C" w:rsidR="00A075C2" w:rsidRDefault="00A075C2" w:rsidP="0037069E">
      <w:pPr>
        <w:pStyle w:val="BodyText"/>
        <w:rPr>
          <w:rStyle w:val="CaptionChar"/>
        </w:rPr>
      </w:pPr>
      <w:bookmarkStart w:id="210" w:name="_Toc147921247"/>
      <w:r w:rsidRPr="00E05061">
        <w:rPr>
          <w:rStyle w:val="CaptionChar"/>
        </w:rPr>
        <w:t xml:space="preserve">Figure </w:t>
      </w:r>
      <w:r w:rsidR="00C507D1" w:rsidRPr="00E05061">
        <w:rPr>
          <w:rStyle w:val="CaptionChar"/>
        </w:rPr>
        <w:fldChar w:fldCharType="begin"/>
      </w:r>
      <w:r w:rsidR="00C507D1" w:rsidRPr="00E05061">
        <w:rPr>
          <w:rStyle w:val="CaptionChar"/>
        </w:rPr>
        <w:instrText xml:space="preserve"> STYLEREF 1 \s </w:instrText>
      </w:r>
      <w:r w:rsidR="00C507D1" w:rsidRPr="00E05061">
        <w:rPr>
          <w:rStyle w:val="CaptionChar"/>
        </w:rPr>
        <w:fldChar w:fldCharType="separate"/>
      </w:r>
      <w:r w:rsidR="00C507D1" w:rsidRPr="00E05061">
        <w:rPr>
          <w:rStyle w:val="CaptionChar"/>
        </w:rPr>
        <w:t>4</w:t>
      </w:r>
      <w:r w:rsidR="00C507D1" w:rsidRPr="00E05061">
        <w:rPr>
          <w:rStyle w:val="CaptionChar"/>
        </w:rPr>
        <w:fldChar w:fldCharType="end"/>
      </w:r>
      <w:r w:rsidR="00C507D1" w:rsidRPr="00E05061">
        <w:rPr>
          <w:rStyle w:val="CaptionChar"/>
        </w:rPr>
        <w:t>.</w:t>
      </w:r>
      <w:r w:rsidR="00C507D1" w:rsidRPr="00E05061">
        <w:rPr>
          <w:rStyle w:val="CaptionChar"/>
        </w:rPr>
        <w:fldChar w:fldCharType="begin"/>
      </w:r>
      <w:r w:rsidR="00C507D1" w:rsidRPr="00E05061">
        <w:rPr>
          <w:rStyle w:val="CaptionChar"/>
        </w:rPr>
        <w:instrText xml:space="preserve"> SEQ Figure \* ARABIC \s 1 </w:instrText>
      </w:r>
      <w:r w:rsidR="00C507D1" w:rsidRPr="00E05061">
        <w:rPr>
          <w:rStyle w:val="CaptionChar"/>
        </w:rPr>
        <w:fldChar w:fldCharType="separate"/>
      </w:r>
      <w:r w:rsidR="00C507D1" w:rsidRPr="00E05061">
        <w:rPr>
          <w:rStyle w:val="CaptionChar"/>
        </w:rPr>
        <w:t>37</w:t>
      </w:r>
      <w:r w:rsidR="00C507D1" w:rsidRPr="00E05061">
        <w:rPr>
          <w:rStyle w:val="CaptionChar"/>
        </w:rPr>
        <w:fldChar w:fldCharType="end"/>
      </w:r>
      <w:r w:rsidRPr="00E05061">
        <w:rPr>
          <w:rStyle w:val="CaptionChar"/>
        </w:rPr>
        <w:t xml:space="preserve"> </w:t>
      </w:r>
      <w:r w:rsidR="0037069E" w:rsidRPr="00E05061">
        <w:rPr>
          <w:rStyle w:val="CaptionChar"/>
        </w:rPr>
        <w:t>RBF Roll Plot using untrained varied motion (CIMU). MSE=6.96e-06, SF=1.</w:t>
      </w:r>
      <w:bookmarkEnd w:id="210"/>
    </w:p>
    <w:p w14:paraId="5171403B" w14:textId="144514C8" w:rsidR="00A075C2" w:rsidRDefault="001234A6" w:rsidP="00E05061">
      <w:pPr>
        <w:pStyle w:val="BodyText"/>
      </w:pPr>
      <w:r w:rsidRPr="00E05061">
        <w:drawing>
          <wp:inline distT="0" distB="0" distL="0" distR="0" wp14:anchorId="393AFED2" wp14:editId="00F0617E">
            <wp:extent cx="5760085" cy="3128645"/>
            <wp:effectExtent l="0" t="0" r="0" b="0"/>
            <wp:docPr id="732129566" name="Picture 2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129566" name="Picture 20" descr="A graph of a graph&#10;&#10;Description automatically generated with medium confidence"/>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54F496B0" w14:textId="64F535EB" w:rsidR="00A615AE" w:rsidRDefault="00A075C2" w:rsidP="00806D15">
      <w:pPr>
        <w:pStyle w:val="Caption"/>
      </w:pPr>
      <w:bookmarkStart w:id="211" w:name="_Toc14792124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8</w:t>
      </w:r>
      <w:r w:rsidR="00C507D1">
        <w:fldChar w:fldCharType="end"/>
      </w:r>
      <w:r>
        <w:t xml:space="preserve"> </w:t>
      </w:r>
      <w:r w:rsidR="0037069E" w:rsidRPr="003B66F1">
        <w:t xml:space="preserve">RBF </w:t>
      </w:r>
      <w:r w:rsidR="0037069E">
        <w:t>Pitch</w:t>
      </w:r>
      <w:r w:rsidR="0037069E" w:rsidRPr="003B66F1">
        <w:t xml:space="preserve"> Plot using untrained varied motion (</w:t>
      </w:r>
      <w:r w:rsidR="0037069E">
        <w:t>C</w:t>
      </w:r>
      <w:r w:rsidR="0037069E" w:rsidRPr="003B66F1">
        <w:t>IMU)</w:t>
      </w:r>
      <w:r w:rsidR="0037069E">
        <w:t>. MSE=6.96e-06, SF=1</w:t>
      </w:r>
      <w:r w:rsidR="0037069E" w:rsidRPr="003B66F1">
        <w:t>.</w:t>
      </w:r>
      <w:bookmarkEnd w:id="211"/>
    </w:p>
    <w:p w14:paraId="0A38354D" w14:textId="4E9B210A" w:rsidR="0037069E" w:rsidRDefault="001234A6" w:rsidP="00E05061">
      <w:pPr>
        <w:pStyle w:val="BodyText"/>
      </w:pPr>
      <w:r>
        <w:t xml:space="preserve">Experimenting with </w:t>
      </w:r>
      <w:r w:rsidR="00CC2FCD">
        <w:t xml:space="preserve">doubling the spread factor (SF) to </w:t>
      </w:r>
      <w:proofErr w:type="gramStart"/>
      <w:r w:rsidR="00CC2FCD">
        <w:t>2</w:t>
      </w:r>
      <w:proofErr w:type="gramEnd"/>
      <w:r w:rsidR="00CC2FCD">
        <w:t xml:space="preserve"> produced the following results</w:t>
      </w:r>
      <w:r w:rsidR="0037069E">
        <w:t xml:space="preserve"> shown in Figures 4.39 and 4.40</w:t>
      </w:r>
      <w:r w:rsidR="00CC2FCD">
        <w:t>.</w:t>
      </w:r>
      <w:r w:rsidR="00CC2FCD" w:rsidDel="001234A6">
        <w:t xml:space="preserve"> </w:t>
      </w:r>
      <w:r w:rsidR="00CC2FCD">
        <w:t xml:space="preserve">Training took </w:t>
      </w:r>
      <w:r w:rsidR="00BE3A9B">
        <w:t xml:space="preserve">11.1187 </w:t>
      </w:r>
      <w:r w:rsidR="00CC2FCD">
        <w:t xml:space="preserve">seconds </w:t>
      </w:r>
      <w:r w:rsidR="00BE3A9B">
        <w:t xml:space="preserve">using an MSE of 9.49e-06 </w:t>
      </w:r>
      <w:r w:rsidR="00CC2FCD">
        <w:t xml:space="preserve">to produce a </w:t>
      </w:r>
      <w:r w:rsidR="00061399">
        <w:t>40-neuron</w:t>
      </w:r>
      <w:r w:rsidR="00CC2FCD">
        <w:t xml:space="preserve"> network.</w:t>
      </w:r>
    </w:p>
    <w:p w14:paraId="5F38E8D6" w14:textId="77777777" w:rsidR="0037069E" w:rsidRDefault="0037069E" w:rsidP="00E05061">
      <w:pPr>
        <w:pStyle w:val="BodyText"/>
      </w:pPr>
      <w:r>
        <w:lastRenderedPageBreak/>
        <w:drawing>
          <wp:inline distT="0" distB="0" distL="0" distR="0" wp14:anchorId="520C2E14" wp14:editId="45AFB645">
            <wp:extent cx="5760085" cy="3128645"/>
            <wp:effectExtent l="0" t="0" r="0" b="0"/>
            <wp:docPr id="1046432878" name="Picture 2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32878" name="Picture 22" descr="A graph of a graph&#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0F734DBC" w14:textId="77777777" w:rsidR="00E05061" w:rsidRDefault="0037069E" w:rsidP="00806D15">
      <w:pPr>
        <w:pStyle w:val="Caption"/>
      </w:pPr>
      <w:bookmarkStart w:id="212" w:name="_Toc14792124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9</w:t>
      </w:r>
      <w:r w:rsidR="00C507D1">
        <w:fldChar w:fldCharType="end"/>
      </w:r>
      <w:r>
        <w:t xml:space="preserve"> </w:t>
      </w:r>
      <w:r w:rsidRPr="004C5EB6">
        <w:t xml:space="preserve">RBF </w:t>
      </w:r>
      <w:r>
        <w:t>Roll</w:t>
      </w:r>
      <w:r w:rsidRPr="004C5EB6">
        <w:t xml:space="preserve"> Plot using untrained varied motion (CIMU). MSE=9.49e-06, SF=2.</w:t>
      </w:r>
      <w:bookmarkEnd w:id="212"/>
    </w:p>
    <w:p w14:paraId="7FF2C4F9" w14:textId="12271709" w:rsidR="0037069E" w:rsidRDefault="0037069E" w:rsidP="00E05061">
      <w:pPr>
        <w:pStyle w:val="BodyText"/>
      </w:pPr>
      <w:r>
        <w:br/>
      </w:r>
      <w:r>
        <w:drawing>
          <wp:inline distT="0" distB="0" distL="0" distR="0" wp14:anchorId="49EECF50" wp14:editId="5652E889">
            <wp:extent cx="5760085" cy="3128645"/>
            <wp:effectExtent l="0" t="0" r="0" b="0"/>
            <wp:docPr id="154202029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020290" name="Picture 1542020290"/>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C246017" w14:textId="7F5AA45B" w:rsidR="0037069E" w:rsidRPr="0037069E" w:rsidRDefault="0037069E" w:rsidP="00806D15">
      <w:pPr>
        <w:pStyle w:val="Caption"/>
      </w:pPr>
      <w:bookmarkStart w:id="213" w:name="_Toc14792125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0</w:t>
      </w:r>
      <w:r w:rsidR="00C507D1">
        <w:fldChar w:fldCharType="end"/>
      </w:r>
      <w:r>
        <w:t xml:space="preserve"> </w:t>
      </w:r>
      <w:r w:rsidRPr="00B875C8">
        <w:t>RBF Pitch Plot using untrained varied motion (CIMU). MSE=9.49e-06, SF=2.</w:t>
      </w:r>
      <w:bookmarkEnd w:id="213"/>
    </w:p>
    <w:p w14:paraId="1207FA17" w14:textId="1F003ADA" w:rsidR="0037069E" w:rsidRDefault="0037069E" w:rsidP="00806D15">
      <w:pPr>
        <w:pStyle w:val="Caption"/>
      </w:pPr>
      <w:r>
        <w:t xml:space="preserve">Halving the SF to 0.5 with the same MSE of 9.49e-06 produced the results shown in Figures 4.41 and 4.42. </w:t>
      </w:r>
      <w:r w:rsidR="004A734D">
        <w:t>Training took 4.4361 seconds to produce a 15 neuron network.</w:t>
      </w:r>
    </w:p>
    <w:p w14:paraId="6A69D157" w14:textId="7D287AC4" w:rsidR="0037069E" w:rsidRDefault="004A734D" w:rsidP="0037069E">
      <w:pPr>
        <w:pStyle w:val="BodyText"/>
      </w:pPr>
      <w:r>
        <w:rPr>
          <w:noProof/>
        </w:rPr>
        <w:lastRenderedPageBreak/>
        <w:drawing>
          <wp:inline distT="0" distB="0" distL="0" distR="0" wp14:anchorId="14FABB60" wp14:editId="04B95DDF">
            <wp:extent cx="5760085" cy="3128645"/>
            <wp:effectExtent l="0" t="0" r="0" b="0"/>
            <wp:docPr id="446478187" name="Picture 2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78187" name="Picture 23" descr="A graph of a graph&#10;&#10;Description automatically generated with medium confidence"/>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04A60B4A" w14:textId="53247D90" w:rsidR="004A734D" w:rsidRDefault="004A734D" w:rsidP="00806D15">
      <w:pPr>
        <w:pStyle w:val="Caption"/>
      </w:pPr>
      <w:bookmarkStart w:id="214" w:name="_Toc14792125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1</w:t>
      </w:r>
      <w:r w:rsidR="00C507D1">
        <w:fldChar w:fldCharType="end"/>
      </w:r>
      <w:r>
        <w:t xml:space="preserve"> </w:t>
      </w:r>
      <w:r w:rsidRPr="000A5238">
        <w:t xml:space="preserve">RBF </w:t>
      </w:r>
      <w:r>
        <w:t>Roll</w:t>
      </w:r>
      <w:r w:rsidRPr="000A5238">
        <w:t xml:space="preserve"> Plot using untrained varied motion (CIMU). MSE=9.49e-06, SF=</w:t>
      </w:r>
      <w:r>
        <w:t>0.5</w:t>
      </w:r>
      <w:bookmarkEnd w:id="214"/>
    </w:p>
    <w:p w14:paraId="739F7B21" w14:textId="6BF529B5" w:rsidR="004A734D" w:rsidRDefault="004A734D" w:rsidP="0037069E">
      <w:pPr>
        <w:pStyle w:val="BodyText"/>
      </w:pPr>
      <w:r>
        <w:rPr>
          <w:noProof/>
        </w:rPr>
        <w:drawing>
          <wp:inline distT="0" distB="0" distL="0" distR="0" wp14:anchorId="374DED6E" wp14:editId="44622885">
            <wp:extent cx="5760085" cy="3128645"/>
            <wp:effectExtent l="0" t="0" r="0" b="0"/>
            <wp:docPr id="1249200040" name="Picture 2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200040" name="Picture 24" descr="A graph of a graph&#10;&#10;Description automatically generated with medium confidenc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6FBB8703" w14:textId="1C18CED6" w:rsidR="004A734D" w:rsidRPr="0037069E" w:rsidRDefault="004A734D" w:rsidP="00806D15">
      <w:pPr>
        <w:pStyle w:val="Caption"/>
      </w:pPr>
      <w:bookmarkStart w:id="215" w:name="_Toc147921252"/>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2</w:t>
      </w:r>
      <w:r w:rsidR="00C507D1">
        <w:fldChar w:fldCharType="end"/>
      </w:r>
      <w:r>
        <w:t xml:space="preserve"> </w:t>
      </w:r>
      <w:r w:rsidRPr="0089288C">
        <w:t xml:space="preserve">RBF </w:t>
      </w:r>
      <w:r>
        <w:t>Pitch</w:t>
      </w:r>
      <w:r w:rsidRPr="0089288C">
        <w:t xml:space="preserve"> Plot using untrained varied motion (CIMU). MSE=9.49e-06, SF=0.5</w:t>
      </w:r>
      <w:bookmarkEnd w:id="215"/>
    </w:p>
    <w:p w14:paraId="576C0BC3" w14:textId="3BDD3D9D" w:rsidR="0037069E" w:rsidRDefault="004A734D" w:rsidP="00806D15">
      <w:pPr>
        <w:pStyle w:val="Caption"/>
      </w:pPr>
      <w:r>
        <w:t xml:space="preserve">Using a spread of 0.5 but lowering the MSE to 6.49e-06 produced the results shown in Figures 4.43 and 4.44. </w:t>
      </w:r>
      <w:r w:rsidR="00FE0A40">
        <w:t>T</w:t>
      </w:r>
      <w:r>
        <w:t>raining took 15.9957 seconds to produce a network of 61 neurons.</w:t>
      </w:r>
    </w:p>
    <w:p w14:paraId="2631BDFD" w14:textId="77777777" w:rsidR="00B65905" w:rsidRPr="00B65905" w:rsidRDefault="00B65905" w:rsidP="00FE0A40">
      <w:pPr>
        <w:pStyle w:val="BodyText"/>
      </w:pPr>
    </w:p>
    <w:p w14:paraId="1DFEFFE2" w14:textId="52E91712" w:rsidR="004A734D" w:rsidRDefault="004A734D" w:rsidP="004A734D">
      <w:pPr>
        <w:pStyle w:val="BodyText"/>
      </w:pPr>
      <w:r>
        <w:rPr>
          <w:noProof/>
        </w:rPr>
        <w:lastRenderedPageBreak/>
        <w:drawing>
          <wp:inline distT="0" distB="0" distL="0" distR="0" wp14:anchorId="5326F2B1" wp14:editId="6055531B">
            <wp:extent cx="5760085" cy="3128645"/>
            <wp:effectExtent l="0" t="0" r="0" b="0"/>
            <wp:docPr id="295705025" name="Picture 2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05025" name="Picture 25" descr="A graph of a graph&#10;&#10;Description automatically generated with medium confidenc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757E42B" w14:textId="3F06E59A" w:rsidR="004A734D" w:rsidRDefault="004A734D" w:rsidP="00806D15">
      <w:pPr>
        <w:pStyle w:val="Caption"/>
      </w:pPr>
      <w:bookmarkStart w:id="216" w:name="_Toc14792125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3</w:t>
      </w:r>
      <w:r w:rsidR="00C507D1">
        <w:fldChar w:fldCharType="end"/>
      </w:r>
      <w:r>
        <w:t xml:space="preserve"> </w:t>
      </w:r>
      <w:r w:rsidRPr="00D81D23">
        <w:t xml:space="preserve">RBF </w:t>
      </w:r>
      <w:r>
        <w:t>Roll</w:t>
      </w:r>
      <w:r w:rsidRPr="00D81D23">
        <w:t xml:space="preserve"> Plot using untrained varied motion (CIMU). MSE=</w:t>
      </w:r>
      <w:r>
        <w:t>6</w:t>
      </w:r>
      <w:r w:rsidRPr="00D81D23">
        <w:t>.49e-06, SF=0.5</w:t>
      </w:r>
      <w:bookmarkEnd w:id="216"/>
    </w:p>
    <w:p w14:paraId="6826E5D9" w14:textId="72F87A61" w:rsidR="004A734D" w:rsidRDefault="004A734D" w:rsidP="004A734D">
      <w:pPr>
        <w:pStyle w:val="BodyText"/>
      </w:pPr>
      <w:r>
        <w:rPr>
          <w:noProof/>
        </w:rPr>
        <w:drawing>
          <wp:inline distT="0" distB="0" distL="0" distR="0" wp14:anchorId="417BD06D" wp14:editId="119D7319">
            <wp:extent cx="5760085" cy="3128645"/>
            <wp:effectExtent l="0" t="0" r="0" b="0"/>
            <wp:docPr id="1450079851" name="Picture 2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79851" name="Picture 26" descr="A graph of a graph&#10;&#10;Description automatically generated with medium confidenc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1AA9D935" w14:textId="5941C8D1" w:rsidR="004A734D" w:rsidRDefault="004A734D" w:rsidP="00806D15">
      <w:pPr>
        <w:pStyle w:val="Caption"/>
      </w:pPr>
      <w:bookmarkStart w:id="217" w:name="_Toc147921254"/>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4</w:t>
      </w:r>
      <w:r w:rsidR="00C507D1">
        <w:fldChar w:fldCharType="end"/>
      </w:r>
      <w:r>
        <w:t xml:space="preserve"> </w:t>
      </w:r>
      <w:r w:rsidRPr="00637051">
        <w:t xml:space="preserve">RBF </w:t>
      </w:r>
      <w:r>
        <w:t>Pitch</w:t>
      </w:r>
      <w:r w:rsidRPr="00637051">
        <w:t xml:space="preserve"> Plot using untrained varied motion (CIMU). MSE=6.49e-06, SF=0.5</w:t>
      </w:r>
      <w:r>
        <w:t>.</w:t>
      </w:r>
      <w:bookmarkEnd w:id="217"/>
    </w:p>
    <w:p w14:paraId="0F322781" w14:textId="70106DA8" w:rsidR="00E2018E" w:rsidRDefault="00E2018E" w:rsidP="00E2018E">
      <w:pPr>
        <w:pStyle w:val="BodyText"/>
      </w:pPr>
      <w:r>
        <w:t xml:space="preserve">Lowering the SF rate introduces noise and increasing the SF reduces overshooting. Increasing the SF to </w:t>
      </w:r>
      <w:r w:rsidR="003B6104">
        <w:t>four</w:t>
      </w:r>
      <w:r>
        <w:t xml:space="preserve"> could not reduce errors to the 6.49e-06 or 9.49e-06 targets. Increasing the MSE to 1.037e-05 produced a network of </w:t>
      </w:r>
      <w:proofErr w:type="gramStart"/>
      <w:r>
        <w:t>62</w:t>
      </w:r>
      <w:proofErr w:type="gramEnd"/>
      <w:r>
        <w:t xml:space="preserve"> neurons in 15.5886 seconds and produced the results shown in Figures </w:t>
      </w:r>
      <w:r>
        <w:lastRenderedPageBreak/>
        <w:t>4.4</w:t>
      </w:r>
      <w:r w:rsidR="00FE0A40">
        <w:t>5</w:t>
      </w:r>
      <w:r>
        <w:t xml:space="preserve"> and 4.4</w:t>
      </w:r>
      <w:r w:rsidR="00FE0A40">
        <w:t>6</w:t>
      </w:r>
      <w:r>
        <w:t>.</w:t>
      </w:r>
      <w:r>
        <w:br/>
      </w:r>
      <w:r>
        <w:rPr>
          <w:noProof/>
        </w:rPr>
        <w:drawing>
          <wp:inline distT="0" distB="0" distL="0" distR="0" wp14:anchorId="2FFA627A" wp14:editId="618A4C49">
            <wp:extent cx="5760085" cy="3128645"/>
            <wp:effectExtent l="0" t="0" r="0" b="0"/>
            <wp:docPr id="261874712" name="Picture 2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874712" name="Picture 27" descr="A graph of a graph&#10;&#10;Description automatically generated with medium confidenc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122232AB" w14:textId="118FE070" w:rsidR="00E2018E" w:rsidRDefault="00E2018E" w:rsidP="00806D15">
      <w:pPr>
        <w:pStyle w:val="Caption"/>
      </w:pPr>
      <w:bookmarkStart w:id="218" w:name="_Toc147921255"/>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5</w:t>
      </w:r>
      <w:r w:rsidR="00C507D1">
        <w:fldChar w:fldCharType="end"/>
      </w:r>
      <w:r>
        <w:t xml:space="preserve"> </w:t>
      </w:r>
      <w:r w:rsidRPr="0089288C">
        <w:t xml:space="preserve">RBF </w:t>
      </w:r>
      <w:r>
        <w:t>Roll</w:t>
      </w:r>
      <w:r w:rsidRPr="0089288C">
        <w:t xml:space="preserve"> Plot using untrained varied motion (CIMU). MSE=</w:t>
      </w:r>
      <w:r>
        <w:t>1.037-e05</w:t>
      </w:r>
      <w:r w:rsidRPr="0089288C">
        <w:t>, SF=</w:t>
      </w:r>
      <w:r>
        <w:t>4.</w:t>
      </w:r>
      <w:bookmarkEnd w:id="218"/>
    </w:p>
    <w:p w14:paraId="44FE8371" w14:textId="77777777" w:rsidR="00E2018E" w:rsidRDefault="00E2018E" w:rsidP="00E2018E">
      <w:pPr>
        <w:pStyle w:val="BodyText"/>
      </w:pPr>
      <w:r>
        <w:rPr>
          <w:noProof/>
        </w:rPr>
        <w:drawing>
          <wp:inline distT="0" distB="0" distL="0" distR="0" wp14:anchorId="3545E643" wp14:editId="20C2858E">
            <wp:extent cx="5760085" cy="3128645"/>
            <wp:effectExtent l="0" t="0" r="0" b="0"/>
            <wp:docPr id="952296685" name="Picture 28"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96685" name="Picture 28" descr="A graph of a wave&#10;&#10;Description automatically generated with medium confidenc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3055E2A" w14:textId="7187BC17" w:rsidR="00E2018E" w:rsidRPr="00E2018E" w:rsidRDefault="00E2018E" w:rsidP="00806D15">
      <w:pPr>
        <w:pStyle w:val="Caption"/>
      </w:pPr>
      <w:bookmarkStart w:id="219" w:name="_Toc14792125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6</w:t>
      </w:r>
      <w:r w:rsidR="00C507D1">
        <w:fldChar w:fldCharType="end"/>
      </w:r>
      <w:r>
        <w:t xml:space="preserve"> </w:t>
      </w:r>
      <w:r w:rsidRPr="00F46BF7">
        <w:t xml:space="preserve">RBF </w:t>
      </w:r>
      <w:r>
        <w:t>Pitch</w:t>
      </w:r>
      <w:r w:rsidRPr="00F46BF7">
        <w:t xml:space="preserve"> Plot using untrained varied motion (CIMU). MSE=1.037-e05, SF=4.</w:t>
      </w:r>
      <w:bookmarkEnd w:id="219"/>
    </w:p>
    <w:p w14:paraId="11BE03E3" w14:textId="57A4A01C" w:rsidR="004A734D" w:rsidRDefault="00FE0A40" w:rsidP="00FE0A40">
      <w:pPr>
        <w:pStyle w:val="BodyText"/>
      </w:pPr>
      <w:r>
        <w:t xml:space="preserve">The best RBF results </w:t>
      </w:r>
      <w:r w:rsidR="0017795A">
        <w:t xml:space="preserve">occurred when </w:t>
      </w:r>
      <w:r>
        <w:t xml:space="preserve">using a SF of </w:t>
      </w:r>
      <w:r w:rsidR="003B6104">
        <w:t>one</w:t>
      </w:r>
      <w:r>
        <w:t xml:space="preserve"> and selecting the lowest MSE that the network could resolve but the processing time is </w:t>
      </w:r>
      <w:r w:rsidR="00742E8C">
        <w:t>longer</w:t>
      </w:r>
      <w:r w:rsidR="0017795A">
        <w:t xml:space="preserve"> than any of the other methods evaluated</w:t>
      </w:r>
      <w:r>
        <w:t>.</w:t>
      </w:r>
      <w:r w:rsidR="0017795A">
        <w:t xml:space="preserve"> </w:t>
      </w:r>
      <w:r w:rsidR="0017795A">
        <w:t xml:space="preserve">This is a surprising result </w:t>
      </w:r>
      <w:r w:rsidR="00BA0CF8">
        <w:t xml:space="preserve">as RBF NN </w:t>
      </w:r>
      <w:proofErr w:type="gramStart"/>
      <w:r w:rsidR="00BA0CF8">
        <w:t>are promoted</w:t>
      </w:r>
      <w:proofErr w:type="gramEnd"/>
      <w:r w:rsidR="00BA0CF8">
        <w:t xml:space="preserve"> as being quick to train. </w:t>
      </w:r>
    </w:p>
    <w:p w14:paraId="1E9F0220" w14:textId="79B35924" w:rsidR="00B10D91" w:rsidRPr="004A734D" w:rsidRDefault="00B10D91" w:rsidP="00FE0A40">
      <w:pPr>
        <w:pStyle w:val="BodyText"/>
      </w:pPr>
      <w:r>
        <w:t xml:space="preserve">In summary, the Kalman filter performed better than the Madgwick filter but took </w:t>
      </w:r>
      <w:r w:rsidR="003B6104">
        <w:t>seven</w:t>
      </w:r>
      <w:r>
        <w:t xml:space="preserve"> times longer to do so. The MLP NN was not able to recognise the data relationships with any practical </w:t>
      </w:r>
      <w:r w:rsidR="00061399">
        <w:t>number</w:t>
      </w:r>
      <w:r>
        <w:t xml:space="preserve"> of </w:t>
      </w:r>
      <w:r>
        <w:lastRenderedPageBreak/>
        <w:t xml:space="preserve">layers and the RBF NN could achieve results </w:t>
      </w:r>
      <w:r w:rsidR="00742E8C">
        <w:t>like</w:t>
      </w:r>
      <w:r>
        <w:t xml:space="preserve"> the Madgwick filter but took too long to do so. The </w:t>
      </w:r>
      <w:r w:rsidR="003B6104">
        <w:t>three</w:t>
      </w:r>
      <w:r>
        <w:t xml:space="preserve">-layer NARX NN performed well with similar times to the Kalman filter. It was initially </w:t>
      </w:r>
      <w:r w:rsidR="00061399">
        <w:t>suspected</w:t>
      </w:r>
      <w:r>
        <w:t xml:space="preserve"> that the NARX implementation in MATLAB had floating-point assistance as the RBF filter is promoted as a fast-training NN but other research has shown that a NARX-style NN has lower processor overhead compared to a RBF NN</w:t>
      </w:r>
      <w:r w:rsidR="00BA0CF8">
        <w:t xml:space="preserve"> so the results of this experiment are valid</w:t>
      </w:r>
      <w:r>
        <w:t xml:space="preserve"> </w:t>
      </w:r>
      <w:r w:rsidR="00BA0CF8">
        <w:fldChar w:fldCharType="begin" w:fldLock="1"/>
      </w:r>
      <w:r w:rsidR="00667DE4">
        <w:instrText>ADDIN CSL_CITATION {"citationItems":[{"id":"ITEM-1","itemData":{"DOI":"10.1364/OE.27.036953","ISSN":"1094-4087","PMID":"31873466","abstract":"The computational complexity and system bit-error-rate (BER) performance of four types of neural-network-based nonlinear equalizers are analyzed for a 50-Gb/s pulse amplitude modulation (PAM)-4 direct-detection (DD) optical link. The four types are feedforward neural networks (F-NN), radial basis function neural networks (RBF-NN), auto-regressive recurrent neural networks (AR-RNN) and layer-recurrent neural networks (L-RNN). Numerical results show that, for a fixed BER threshold, the AR-RNN-based equalizers have the lowest computational complexity. Amongst all the nonlinear NN-based equalizers with the same number of inputs and hidden neurons, F-NN-based equalizers have the lowest computational complexity while the AR-RNN-based equalizers exhibit the best BER performance. Compared with F-NN or RNN, RBF-NN tends to require more hidden neurons with the increase of the number of inputs, making it not suitable for long fiber transmission distance. We also demonstrate that only a few tens of multiplications per symbol are needed for NN-based equalizers to guarantee a good BER performance. This relatively low computational complexity signifies that various NN-based equalizers can be potentially implemented in real time. More broadly, this paper provides guidelines for selecting a suitable NN-based equalizer based on BER and computational complexity requirements.","author":[{"dropping-particle":"","family":"Xu","given":"Zhaopeng","non-dropping-particle":"","parse-names":false,"suffix":""},{"dropping-particle":"","family":"Sun","given":"Chuanbowen","non-dropping-particle":"","parse-names":false,"suffix":""},{"dropping-particle":"","family":"Ji","given":"Tonghui","non-dropping-particle":"","parse-names":false,"suffix":""},{"dropping-particle":"","family":"Manton","given":"Jonathan H.","non-dropping-particle":"","parse-names":false,"suffix":""},{"dropping-particle":"","family":"Shieh","given":"William","non-dropping-particle":"","parse-names":false,"suffix":""}],"container-title":"Optics express","id":"ITEM-1","issue":"25","issued":{"date-parts":[["2019","12","9"]]},"page":"36953","publisher":"Opt Express","title":"Computational complexity comparison of feedforward/radial basis function/recurrent neural network-based equalizer for a 50-Gb/s PAM4 direct-detection optical link","type":"article-journal","volume":"27"},"uris":["http://www.mendeley.com/documents/?uuid=ecc0271f-acbb-37fb-b1b3-01cb19fd31d3"]}],"mendeley":{"formattedCitation":"(Xu et al., 2019)","plainTextFormattedCitation":"(Xu et al., 2019)","previouslyFormattedCitation":"(Xu et al., 2019)"},"properties":{"noteIndex":0},"schema":"https://github.com/citation-style-language/schema/raw/master/csl-citation.json"}</w:instrText>
      </w:r>
      <w:r w:rsidR="00BA0CF8">
        <w:fldChar w:fldCharType="separate"/>
      </w:r>
      <w:r w:rsidR="00BA0CF8" w:rsidRPr="00BA0CF8">
        <w:rPr>
          <w:noProof/>
        </w:rPr>
        <w:t>(Xu et al., 2019)</w:t>
      </w:r>
      <w:r w:rsidR="00BA0CF8">
        <w:fldChar w:fldCharType="end"/>
      </w:r>
      <w:r w:rsidR="00BA0CF8">
        <w:t>.</w:t>
      </w:r>
    </w:p>
    <w:p w14:paraId="1074FA87" w14:textId="2BC1A8B5" w:rsidR="00744898" w:rsidRDefault="00744898" w:rsidP="00806D15">
      <w:pPr>
        <w:pStyle w:val="Caption"/>
      </w:pPr>
    </w:p>
    <w:p w14:paraId="6C8D03A6" w14:textId="123625C7" w:rsidR="00550C7C" w:rsidRDefault="002C0374" w:rsidP="003F37B5">
      <w:pPr>
        <w:pStyle w:val="Heading3"/>
      </w:pPr>
      <w:bookmarkStart w:id="220" w:name="_Toc147920263"/>
      <w:r>
        <w:t xml:space="preserve">Filter and </w:t>
      </w:r>
      <w:r w:rsidR="00550C7C" w:rsidRPr="00280F56">
        <w:t>N</w:t>
      </w:r>
      <w:r w:rsidR="00325301" w:rsidRPr="00280F56">
        <w:t xml:space="preserve">eural network </w:t>
      </w:r>
      <w:r>
        <w:t xml:space="preserve">performance with </w:t>
      </w:r>
      <w:r w:rsidR="00D21A1F">
        <w:t xml:space="preserve">the </w:t>
      </w:r>
      <w:r>
        <w:t>t</w:t>
      </w:r>
      <w:r w:rsidR="00325301" w:rsidRPr="00280F56">
        <w:t xml:space="preserve">hree </w:t>
      </w:r>
      <w:r w:rsidR="00D21A1F">
        <w:t xml:space="preserve">Front </w:t>
      </w:r>
      <w:r>
        <w:t>IMU</w:t>
      </w:r>
      <w:r w:rsidR="00325301" w:rsidRPr="00280F56">
        <w:t>s</w:t>
      </w:r>
      <w:bookmarkEnd w:id="220"/>
    </w:p>
    <w:p w14:paraId="142C7F1E" w14:textId="5F4B2AE9" w:rsidR="00E729BB" w:rsidRDefault="00D42099" w:rsidP="00806D15">
      <w:pPr>
        <w:pStyle w:val="Caption"/>
        <w:rPr>
          <w:rStyle w:val="BodyTextChar"/>
        </w:rPr>
      </w:pPr>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00E233FB">
        <w:rPr>
          <w:rStyle w:val="BodyTextChar"/>
        </w:rPr>
        <w:t xml:space="preserve">MLP NN </w:t>
      </w:r>
      <w:r w:rsidRPr="00E729BB">
        <w:rPr>
          <w:rStyle w:val="BodyTextChar"/>
        </w:rPr>
        <w:t xml:space="preserve">trained with the Levenberg-Marquardt method performed as outlined in Tables </w:t>
      </w:r>
      <w:r w:rsidR="003744E0" w:rsidRPr="00E729BB">
        <w:rPr>
          <w:rStyle w:val="BodyTextChar"/>
        </w:rPr>
        <w:t>4.1</w:t>
      </w:r>
      <w:r w:rsidR="002E7344">
        <w:rPr>
          <w:rStyle w:val="BodyTextChar"/>
        </w:rPr>
        <w:t>8</w:t>
      </w:r>
      <w:r w:rsidR="004B7EEA">
        <w:rPr>
          <w:rStyle w:val="BodyTextChar"/>
        </w:rPr>
        <w:t xml:space="preserve"> to </w:t>
      </w:r>
      <w:r w:rsidR="003744E0" w:rsidRPr="00E729BB">
        <w:rPr>
          <w:rStyle w:val="BodyTextChar"/>
        </w:rPr>
        <w:t>4.</w:t>
      </w:r>
      <w:r w:rsidR="004B7EEA">
        <w:rPr>
          <w:rStyle w:val="BodyTextChar"/>
        </w:rPr>
        <w:t>20</w:t>
      </w:r>
      <w:r w:rsidRPr="00E729BB">
        <w:rPr>
          <w:rStyle w:val="BodyTextChar"/>
        </w:rPr>
        <w:t>.</w:t>
      </w:r>
    </w:p>
    <w:p w14:paraId="4D5BA77A" w14:textId="51B05357" w:rsidR="00D42099" w:rsidRPr="00C645EE" w:rsidRDefault="004A7D9B" w:rsidP="00806D15">
      <w:pPr>
        <w:pStyle w:val="Caption"/>
      </w:pPr>
      <w:bookmarkStart w:id="221" w:name="_Toc147921027"/>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18</w:t>
      </w:r>
      <w:r w:rsidR="00C5580D">
        <w:fldChar w:fldCharType="end"/>
      </w:r>
      <w:r>
        <w:t xml:space="preserve"> </w:t>
      </w:r>
      <w:r w:rsidR="004B7EEA">
        <w:t xml:space="preserve">Normalised Front </w:t>
      </w:r>
      <w:r w:rsidR="004B7EEA" w:rsidRPr="00A70F52">
        <w:t>IMU</w:t>
      </w:r>
      <w:r w:rsidR="00766E6A">
        <w:t>s</w:t>
      </w:r>
      <w:r w:rsidR="004B7EEA" w:rsidRPr="00A70F52">
        <w:t xml:space="preserve"> 10-layer </w:t>
      </w:r>
      <w:r w:rsidR="004B7EEA">
        <w:t xml:space="preserve">MLP </w:t>
      </w:r>
      <w:r w:rsidR="004B7EEA" w:rsidRPr="00A70F52">
        <w:t xml:space="preserve">NN Training </w:t>
      </w:r>
      <w:r w:rsidR="004B7EEA">
        <w:t>progress</w:t>
      </w:r>
      <w:r w:rsidR="004B7EEA" w:rsidRPr="00A70F52">
        <w:t xml:space="preserve"> </w:t>
      </w:r>
      <w:r w:rsidR="004B7EEA">
        <w:t>from</w:t>
      </w:r>
      <w:r w:rsidR="004B7EEA" w:rsidRPr="00A70F52">
        <w:t xml:space="preserve"> </w:t>
      </w:r>
      <w:r w:rsidR="004B7EEA">
        <w:t>varied motion.</w:t>
      </w:r>
      <w:bookmarkEnd w:id="221"/>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402391B8" w:rsidR="00D42099" w:rsidRDefault="000F6767" w:rsidP="00D42099">
            <w:pPr>
              <w:jc w:val="center"/>
            </w:pPr>
            <w:r>
              <w:t>56</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2F9A08D3" w:rsidR="00D42099" w:rsidRDefault="00D42099" w:rsidP="00D42099">
            <w:pPr>
              <w:jc w:val="center"/>
            </w:pPr>
            <w:r>
              <w:t>00:00:0</w:t>
            </w:r>
            <w:r w:rsidR="000F6767">
              <w:t>1</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43515D58" w:rsidR="00D42099" w:rsidRDefault="000F6767" w:rsidP="00D42099">
            <w:pPr>
              <w:jc w:val="center"/>
            </w:pPr>
            <w:r>
              <w:t>1.05</w:t>
            </w:r>
          </w:p>
        </w:tc>
        <w:tc>
          <w:tcPr>
            <w:tcW w:w="2265" w:type="dxa"/>
          </w:tcPr>
          <w:p w14:paraId="722FB339" w14:textId="216AF666" w:rsidR="00D42099" w:rsidRDefault="00076D12" w:rsidP="00D42099">
            <w:pPr>
              <w:jc w:val="center"/>
            </w:pPr>
            <w:r>
              <w:t>0.0</w:t>
            </w:r>
            <w:r w:rsidR="000F6767">
              <w:t>0185</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1F7B658C" w:rsidR="00D42099" w:rsidRDefault="000F6767" w:rsidP="00D42099">
            <w:pPr>
              <w:jc w:val="center"/>
            </w:pPr>
            <w:r>
              <w:t>2.27</w:t>
            </w:r>
          </w:p>
        </w:tc>
        <w:tc>
          <w:tcPr>
            <w:tcW w:w="2265" w:type="dxa"/>
          </w:tcPr>
          <w:p w14:paraId="31BB768D" w14:textId="5BF37211" w:rsidR="00D42099" w:rsidRDefault="00D42099" w:rsidP="00D42099">
            <w:pPr>
              <w:jc w:val="center"/>
            </w:pPr>
            <w:r>
              <w:t>0.0</w:t>
            </w:r>
            <w:r w:rsidR="000B6208">
              <w:t>0</w:t>
            </w:r>
            <w:r w:rsidR="000F6767">
              <w:t>0444</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256BD796" w:rsidR="00D42099" w:rsidRDefault="00D42099" w:rsidP="00D42099">
            <w:pPr>
              <w:jc w:val="center"/>
            </w:pPr>
            <w:r>
              <w:t>1e-0</w:t>
            </w:r>
            <w:r w:rsidR="000F6767">
              <w:t>7</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4CE142F8" w:rsidR="00076D12" w:rsidRDefault="00D42099" w:rsidP="00806D15">
      <w:pPr>
        <w:pStyle w:val="Caption"/>
      </w:pPr>
      <w:r>
        <w:br/>
      </w:r>
      <w:bookmarkStart w:id="222" w:name="_Toc147921028"/>
      <w:r w:rsidR="004A7D9B">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9</w:t>
      </w:r>
      <w:r w:rsidR="00C5580D">
        <w:fldChar w:fldCharType="end"/>
      </w:r>
      <w:r w:rsidR="004A7D9B">
        <w:t xml:space="preserve"> </w:t>
      </w:r>
      <w:r w:rsidR="004B7EEA">
        <w:t xml:space="preserve">Normalised Front </w:t>
      </w:r>
      <w:r w:rsidR="004B7EEA" w:rsidRPr="00A70F52">
        <w:t>IMU</w:t>
      </w:r>
      <w:r w:rsidR="00766E6A">
        <w:t>s</w:t>
      </w:r>
      <w:r w:rsidR="004B7EEA" w:rsidRPr="00A70F52">
        <w:t xml:space="preserve"> 10-layer </w:t>
      </w:r>
      <w:r w:rsidR="004B7EEA">
        <w:t xml:space="preserve">MLP </w:t>
      </w:r>
      <w:r w:rsidR="004B7EEA" w:rsidRPr="00A70F52">
        <w:t xml:space="preserve">NN Training </w:t>
      </w:r>
      <w:r w:rsidR="004B7EEA">
        <w:t>results from</w:t>
      </w:r>
      <w:r w:rsidR="004B7EEA" w:rsidRPr="00A70F52">
        <w:t xml:space="preserve"> </w:t>
      </w:r>
      <w:r w:rsidR="004B7EEA">
        <w:t>varied motion.</w:t>
      </w:r>
      <w:bookmarkEnd w:id="222"/>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t>Training</w:t>
            </w:r>
          </w:p>
        </w:tc>
        <w:tc>
          <w:tcPr>
            <w:tcW w:w="2265" w:type="dxa"/>
          </w:tcPr>
          <w:p w14:paraId="46A167EF" w14:textId="575AFBE2" w:rsidR="00076D12" w:rsidRDefault="00076D12" w:rsidP="00076D12">
            <w:pPr>
              <w:jc w:val="center"/>
            </w:pPr>
            <w:r>
              <w:t>3499</w:t>
            </w:r>
          </w:p>
        </w:tc>
        <w:tc>
          <w:tcPr>
            <w:tcW w:w="2265" w:type="dxa"/>
          </w:tcPr>
          <w:p w14:paraId="391D1C8F" w14:textId="61F18619" w:rsidR="00076D12" w:rsidRDefault="00076D12" w:rsidP="00076D12">
            <w:pPr>
              <w:jc w:val="center"/>
            </w:pPr>
            <w:r>
              <w:t>0.0</w:t>
            </w:r>
            <w:r w:rsidR="000F6767">
              <w:t>019</w:t>
            </w:r>
          </w:p>
        </w:tc>
        <w:tc>
          <w:tcPr>
            <w:tcW w:w="2266" w:type="dxa"/>
          </w:tcPr>
          <w:p w14:paraId="2CDD6088" w14:textId="1712A083" w:rsidR="00076D12" w:rsidRDefault="00076D12" w:rsidP="00076D12">
            <w:pPr>
              <w:jc w:val="center"/>
            </w:pPr>
            <w:r>
              <w:t>0.9</w:t>
            </w:r>
            <w:r w:rsidR="000F6767">
              <w:t>968</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036D7959" w:rsidR="00076D12" w:rsidRDefault="00076D12" w:rsidP="00076D12">
            <w:pPr>
              <w:jc w:val="center"/>
            </w:pPr>
            <w:r>
              <w:t>0.0</w:t>
            </w:r>
            <w:r w:rsidR="000F6767">
              <w:t>020</w:t>
            </w:r>
          </w:p>
        </w:tc>
        <w:tc>
          <w:tcPr>
            <w:tcW w:w="2266" w:type="dxa"/>
          </w:tcPr>
          <w:p w14:paraId="3F51BCBD" w14:textId="19D4F884" w:rsidR="00076D12" w:rsidRDefault="00076D12" w:rsidP="00076D12">
            <w:pPr>
              <w:jc w:val="center"/>
            </w:pPr>
            <w:r>
              <w:t>0.9</w:t>
            </w:r>
            <w:r w:rsidR="000F6767">
              <w:t>964</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5685B196" w:rsidR="00076D12" w:rsidRDefault="00076D12" w:rsidP="00076D12">
            <w:pPr>
              <w:jc w:val="center"/>
            </w:pPr>
            <w:r>
              <w:t>0.0</w:t>
            </w:r>
            <w:r w:rsidR="000F6767">
              <w:t>022</w:t>
            </w:r>
          </w:p>
        </w:tc>
        <w:tc>
          <w:tcPr>
            <w:tcW w:w="2266" w:type="dxa"/>
          </w:tcPr>
          <w:p w14:paraId="44C369A1" w14:textId="6656F3B2" w:rsidR="00076D12" w:rsidRDefault="00076D12" w:rsidP="00076D12">
            <w:pPr>
              <w:jc w:val="center"/>
            </w:pPr>
            <w:r>
              <w:t>0.9</w:t>
            </w:r>
            <w:r w:rsidR="000F6767">
              <w:t>962</w:t>
            </w:r>
          </w:p>
        </w:tc>
      </w:tr>
    </w:tbl>
    <w:p w14:paraId="168B88D9" w14:textId="4B5D37B9" w:rsidR="006A6630" w:rsidRDefault="006A6630" w:rsidP="00806D15">
      <w:pPr>
        <w:pStyle w:val="Caption"/>
      </w:pPr>
      <w:r>
        <w:br/>
      </w:r>
      <w:bookmarkStart w:id="223" w:name="_Toc147921029"/>
      <w:r w:rsidR="004B7EEA">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0</w:t>
      </w:r>
      <w:r w:rsidR="00C5580D">
        <w:fldChar w:fldCharType="end"/>
      </w:r>
      <w:r w:rsidR="004B7EEA">
        <w:t xml:space="preserve"> </w:t>
      </w:r>
      <w:r w:rsidR="004B7EEA" w:rsidRPr="00CA1663">
        <w:t>Normalised Front IMU</w:t>
      </w:r>
      <w:r w:rsidR="00766E6A">
        <w:t>s</w:t>
      </w:r>
      <w:r w:rsidR="004B7EEA" w:rsidRPr="00CA1663">
        <w:t xml:space="preserve"> 10-layer MLP NN results from untrained motion.</w:t>
      </w:r>
      <w:bookmarkEnd w:id="223"/>
    </w:p>
    <w:tbl>
      <w:tblPr>
        <w:tblStyle w:val="TableGrid"/>
        <w:tblW w:w="0" w:type="auto"/>
        <w:tblLook w:val="04A0" w:firstRow="1" w:lastRow="0" w:firstColumn="1" w:lastColumn="0" w:noHBand="0" w:noVBand="1"/>
      </w:tblPr>
      <w:tblGrid>
        <w:gridCol w:w="2265"/>
        <w:gridCol w:w="2265"/>
        <w:gridCol w:w="2265"/>
        <w:gridCol w:w="2266"/>
      </w:tblGrid>
      <w:tr w:rsidR="006A6630" w14:paraId="331BFA24" w14:textId="77777777" w:rsidTr="006A6630">
        <w:tc>
          <w:tcPr>
            <w:tcW w:w="2265" w:type="dxa"/>
          </w:tcPr>
          <w:p w14:paraId="1D012474" w14:textId="77777777" w:rsidR="006A6630" w:rsidRDefault="006A6630" w:rsidP="00AD0AA3">
            <w:pPr>
              <w:jc w:val="center"/>
            </w:pPr>
          </w:p>
        </w:tc>
        <w:tc>
          <w:tcPr>
            <w:tcW w:w="2265" w:type="dxa"/>
          </w:tcPr>
          <w:p w14:paraId="4FE040B2" w14:textId="2795B31B" w:rsidR="006A6630" w:rsidRDefault="006A6630" w:rsidP="00AD0AA3">
            <w:pPr>
              <w:jc w:val="center"/>
            </w:pPr>
            <w:r>
              <w:t>Observations</w:t>
            </w:r>
          </w:p>
        </w:tc>
        <w:tc>
          <w:tcPr>
            <w:tcW w:w="2265" w:type="dxa"/>
          </w:tcPr>
          <w:p w14:paraId="691EBC3C" w14:textId="2FD0BBAF" w:rsidR="006A6630" w:rsidRDefault="006A6630" w:rsidP="00AD0AA3">
            <w:pPr>
              <w:jc w:val="center"/>
            </w:pPr>
            <w:r>
              <w:t>MSE</w:t>
            </w:r>
          </w:p>
        </w:tc>
        <w:tc>
          <w:tcPr>
            <w:tcW w:w="2266" w:type="dxa"/>
          </w:tcPr>
          <w:p w14:paraId="5B284640" w14:textId="1D1DCF50" w:rsidR="006A6630" w:rsidRDefault="006A6630" w:rsidP="00AD0AA3">
            <w:pPr>
              <w:jc w:val="center"/>
            </w:pPr>
            <w:r>
              <w:t>R</w:t>
            </w:r>
          </w:p>
        </w:tc>
      </w:tr>
      <w:tr w:rsidR="006A6630" w14:paraId="36D79A65" w14:textId="77777777" w:rsidTr="006A6630">
        <w:tc>
          <w:tcPr>
            <w:tcW w:w="2265" w:type="dxa"/>
          </w:tcPr>
          <w:p w14:paraId="5357F857" w14:textId="078A4862" w:rsidR="006A6630" w:rsidRDefault="006A6630" w:rsidP="00AD0AA3">
            <w:pPr>
              <w:jc w:val="center"/>
            </w:pPr>
            <w:r>
              <w:t>Additional Test</w:t>
            </w:r>
          </w:p>
        </w:tc>
        <w:tc>
          <w:tcPr>
            <w:tcW w:w="2265" w:type="dxa"/>
          </w:tcPr>
          <w:p w14:paraId="70DF0376" w14:textId="6635F0B1" w:rsidR="006A6630" w:rsidRDefault="006A6630" w:rsidP="00AD0AA3">
            <w:pPr>
              <w:jc w:val="center"/>
            </w:pPr>
            <w:r>
              <w:t>6054</w:t>
            </w:r>
          </w:p>
        </w:tc>
        <w:tc>
          <w:tcPr>
            <w:tcW w:w="2265" w:type="dxa"/>
          </w:tcPr>
          <w:p w14:paraId="3694A840" w14:textId="46509E6F" w:rsidR="006A6630" w:rsidRDefault="006A6630" w:rsidP="00AD0AA3">
            <w:pPr>
              <w:jc w:val="center"/>
            </w:pPr>
            <w:r>
              <w:t>5.2511e-04</w:t>
            </w:r>
          </w:p>
        </w:tc>
        <w:tc>
          <w:tcPr>
            <w:tcW w:w="2266" w:type="dxa"/>
          </w:tcPr>
          <w:p w14:paraId="000765C3" w14:textId="7FD5798E" w:rsidR="006A6630" w:rsidRDefault="006A6630" w:rsidP="00AD0AA3">
            <w:pPr>
              <w:jc w:val="center"/>
            </w:pPr>
            <w:r>
              <w:t>-0.7424</w:t>
            </w:r>
          </w:p>
        </w:tc>
      </w:tr>
    </w:tbl>
    <w:p w14:paraId="4FAA5D9F" w14:textId="4D67CEBC" w:rsidR="00B9383E" w:rsidRDefault="00D42099" w:rsidP="00526583">
      <w:pPr>
        <w:pStyle w:val="BodyText"/>
        <w:spacing w:line="240" w:lineRule="auto"/>
      </w:pPr>
      <w:r>
        <w:br/>
      </w:r>
      <w:r w:rsidR="000F6767">
        <w:t xml:space="preserve">Decreasing </w:t>
      </w:r>
      <w:r w:rsidR="005E766F">
        <w:t xml:space="preserve">the layers to </w:t>
      </w:r>
      <w:r w:rsidR="000F6767">
        <w:t>five</w:t>
      </w:r>
      <w:r w:rsidR="005E766F">
        <w:t xml:space="preserve"> produced t</w:t>
      </w:r>
      <w:r w:rsidR="003744E0">
        <w:t xml:space="preserve">he tabulated outcomes shown in </w:t>
      </w:r>
      <w:r w:rsidR="00853F68">
        <w:t>Tables</w:t>
      </w:r>
      <w:r w:rsidR="003744E0">
        <w:t xml:space="preserve"> 4.</w:t>
      </w:r>
      <w:r w:rsidR="00B9383E">
        <w:t>21</w:t>
      </w:r>
      <w:r w:rsidR="003744E0">
        <w:t xml:space="preserve"> </w:t>
      </w:r>
      <w:r w:rsidR="00853F68">
        <w:t xml:space="preserve">to </w:t>
      </w:r>
      <w:r w:rsidR="003744E0">
        <w:t>4.</w:t>
      </w:r>
      <w:r w:rsidR="00B9383E">
        <w:t>2</w:t>
      </w:r>
      <w:r w:rsidR="00853F68">
        <w:t>3</w:t>
      </w:r>
      <w:r w:rsidR="003744E0">
        <w:t>.</w:t>
      </w:r>
    </w:p>
    <w:p w14:paraId="6DA7B300" w14:textId="77777777" w:rsidR="003B6104" w:rsidRDefault="003B6104">
      <w:pPr>
        <w:rPr>
          <w:rFonts w:ascii="Calibri" w:hAnsi="Calibri"/>
        </w:rPr>
      </w:pPr>
      <w:bookmarkStart w:id="224" w:name="_Toc147921030"/>
      <w:r>
        <w:br w:type="page"/>
      </w:r>
    </w:p>
    <w:p w14:paraId="04148651" w14:textId="1F89344A" w:rsidR="005E766F" w:rsidRDefault="004A7D9B" w:rsidP="00526583">
      <w:pPr>
        <w:pStyle w:val="BodyText"/>
        <w:spacing w:line="240" w:lineRule="auto"/>
      </w:pPr>
      <w:r>
        <w:lastRenderedPageBreak/>
        <w:t xml:space="preserve">Table </w:t>
      </w:r>
      <w:fldSimple w:instr=" STYLEREF 1 \s ">
        <w:r w:rsidR="00C5580D">
          <w:rPr>
            <w:noProof/>
          </w:rPr>
          <w:t>4</w:t>
        </w:r>
      </w:fldSimple>
      <w:r w:rsidR="00C5580D">
        <w:t>.</w:t>
      </w:r>
      <w:fldSimple w:instr=" SEQ Table \* ARABIC \s 1 ">
        <w:r w:rsidR="003B22E3">
          <w:rPr>
            <w:noProof/>
          </w:rPr>
          <w:t>21</w:t>
        </w:r>
      </w:fldSimple>
      <w:r>
        <w:t xml:space="preserve"> </w:t>
      </w:r>
      <w:r w:rsidR="00B9383E" w:rsidRPr="00CA1663">
        <w:t>Normalised Front IMU</w:t>
      </w:r>
      <w:r w:rsidR="00766E6A">
        <w:t>s</w:t>
      </w:r>
      <w:r w:rsidR="00B9383E" w:rsidRPr="00CA1663">
        <w:t xml:space="preserve"> </w:t>
      </w:r>
      <w:r w:rsidR="00B9383E">
        <w:t>5</w:t>
      </w:r>
      <w:r w:rsidR="00B9383E" w:rsidRPr="00CA1663">
        <w:t xml:space="preserve">-layer MLP NN </w:t>
      </w:r>
      <w:r w:rsidR="006046F8">
        <w:t>training progress</w:t>
      </w:r>
      <w:r w:rsidR="00B9383E" w:rsidRPr="00CA1663">
        <w:t xml:space="preserve"> from </w:t>
      </w:r>
      <w:r w:rsidR="006046F8">
        <w:t xml:space="preserve">varied </w:t>
      </w:r>
      <w:r w:rsidR="00B9383E" w:rsidRPr="00CA1663">
        <w:t>motion.</w:t>
      </w:r>
      <w:bookmarkEnd w:id="224"/>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0120B4">
        <w:tc>
          <w:tcPr>
            <w:tcW w:w="2265" w:type="dxa"/>
          </w:tcPr>
          <w:p w14:paraId="47F9D06F" w14:textId="77777777" w:rsidR="005E766F" w:rsidRDefault="005E766F" w:rsidP="000120B4">
            <w:pPr>
              <w:jc w:val="center"/>
            </w:pPr>
            <w:r>
              <w:t>Unit</w:t>
            </w:r>
          </w:p>
        </w:tc>
        <w:tc>
          <w:tcPr>
            <w:tcW w:w="2265" w:type="dxa"/>
          </w:tcPr>
          <w:p w14:paraId="55BE0AD0" w14:textId="77777777" w:rsidR="005E766F" w:rsidRDefault="005E766F" w:rsidP="000120B4">
            <w:pPr>
              <w:jc w:val="center"/>
            </w:pPr>
            <w:r>
              <w:t>Initial Value</w:t>
            </w:r>
          </w:p>
        </w:tc>
        <w:tc>
          <w:tcPr>
            <w:tcW w:w="2265" w:type="dxa"/>
          </w:tcPr>
          <w:p w14:paraId="76B1BB41" w14:textId="77777777" w:rsidR="005E766F" w:rsidRDefault="005E766F" w:rsidP="000120B4">
            <w:pPr>
              <w:jc w:val="center"/>
            </w:pPr>
            <w:r>
              <w:t>Stopped Value</w:t>
            </w:r>
          </w:p>
        </w:tc>
        <w:tc>
          <w:tcPr>
            <w:tcW w:w="2266" w:type="dxa"/>
          </w:tcPr>
          <w:p w14:paraId="1B69A9D2" w14:textId="77777777" w:rsidR="005E766F" w:rsidRDefault="005E766F" w:rsidP="000120B4">
            <w:pPr>
              <w:jc w:val="center"/>
            </w:pPr>
            <w:r>
              <w:t>Target Value</w:t>
            </w:r>
          </w:p>
        </w:tc>
      </w:tr>
      <w:tr w:rsidR="005E766F" w14:paraId="174BF563" w14:textId="77777777" w:rsidTr="000120B4">
        <w:tc>
          <w:tcPr>
            <w:tcW w:w="2265" w:type="dxa"/>
          </w:tcPr>
          <w:p w14:paraId="2A54DE38" w14:textId="77777777" w:rsidR="005E766F" w:rsidRDefault="005E766F" w:rsidP="000120B4">
            <w:pPr>
              <w:jc w:val="center"/>
            </w:pPr>
            <w:r>
              <w:t>Epoch</w:t>
            </w:r>
          </w:p>
        </w:tc>
        <w:tc>
          <w:tcPr>
            <w:tcW w:w="2265" w:type="dxa"/>
          </w:tcPr>
          <w:p w14:paraId="14DDC577" w14:textId="77777777" w:rsidR="005E766F" w:rsidRDefault="005E766F" w:rsidP="000120B4">
            <w:pPr>
              <w:jc w:val="center"/>
            </w:pPr>
            <w:r>
              <w:t>0</w:t>
            </w:r>
          </w:p>
        </w:tc>
        <w:tc>
          <w:tcPr>
            <w:tcW w:w="2265" w:type="dxa"/>
          </w:tcPr>
          <w:p w14:paraId="1AED25C6" w14:textId="20279520" w:rsidR="005E766F" w:rsidRDefault="000F6767" w:rsidP="000120B4">
            <w:pPr>
              <w:jc w:val="center"/>
            </w:pPr>
            <w:r>
              <w:t>46</w:t>
            </w:r>
          </w:p>
        </w:tc>
        <w:tc>
          <w:tcPr>
            <w:tcW w:w="2266" w:type="dxa"/>
          </w:tcPr>
          <w:p w14:paraId="16CED19B" w14:textId="77777777" w:rsidR="005E766F" w:rsidRDefault="005E766F" w:rsidP="000120B4">
            <w:pPr>
              <w:jc w:val="center"/>
            </w:pPr>
            <w:r>
              <w:t>1000</w:t>
            </w:r>
          </w:p>
        </w:tc>
      </w:tr>
      <w:tr w:rsidR="005E766F" w14:paraId="46ADE4E0" w14:textId="77777777" w:rsidTr="000120B4">
        <w:tc>
          <w:tcPr>
            <w:tcW w:w="2265" w:type="dxa"/>
          </w:tcPr>
          <w:p w14:paraId="581194C8" w14:textId="77777777" w:rsidR="005E766F" w:rsidRDefault="005E766F" w:rsidP="000120B4">
            <w:pPr>
              <w:jc w:val="center"/>
            </w:pPr>
            <w:r>
              <w:t>Elapsed Time</w:t>
            </w:r>
          </w:p>
        </w:tc>
        <w:tc>
          <w:tcPr>
            <w:tcW w:w="2265" w:type="dxa"/>
          </w:tcPr>
          <w:p w14:paraId="358590E0" w14:textId="77777777" w:rsidR="005E766F" w:rsidRDefault="005E766F" w:rsidP="000120B4">
            <w:pPr>
              <w:jc w:val="center"/>
            </w:pPr>
            <w:r>
              <w:t>-</w:t>
            </w:r>
          </w:p>
        </w:tc>
        <w:tc>
          <w:tcPr>
            <w:tcW w:w="2265" w:type="dxa"/>
          </w:tcPr>
          <w:p w14:paraId="6013C182" w14:textId="77777777" w:rsidR="005E766F" w:rsidRDefault="005E766F" w:rsidP="000120B4">
            <w:pPr>
              <w:jc w:val="center"/>
            </w:pPr>
            <w:r>
              <w:t>00:00:00</w:t>
            </w:r>
          </w:p>
        </w:tc>
        <w:tc>
          <w:tcPr>
            <w:tcW w:w="2266" w:type="dxa"/>
          </w:tcPr>
          <w:p w14:paraId="70F373C9" w14:textId="77777777" w:rsidR="005E766F" w:rsidRDefault="005E766F" w:rsidP="000120B4">
            <w:pPr>
              <w:jc w:val="center"/>
            </w:pPr>
            <w:r>
              <w:t>-</w:t>
            </w:r>
          </w:p>
        </w:tc>
      </w:tr>
      <w:tr w:rsidR="005E766F" w14:paraId="649A16D3" w14:textId="77777777" w:rsidTr="000120B4">
        <w:tc>
          <w:tcPr>
            <w:tcW w:w="2265" w:type="dxa"/>
          </w:tcPr>
          <w:p w14:paraId="18322CC9" w14:textId="77777777" w:rsidR="005E766F" w:rsidRDefault="005E766F" w:rsidP="000120B4">
            <w:pPr>
              <w:jc w:val="center"/>
            </w:pPr>
            <w:r>
              <w:t>Performance</w:t>
            </w:r>
          </w:p>
        </w:tc>
        <w:tc>
          <w:tcPr>
            <w:tcW w:w="2265" w:type="dxa"/>
          </w:tcPr>
          <w:p w14:paraId="57ECD277" w14:textId="2990B7C8" w:rsidR="005E766F" w:rsidRDefault="000F6767" w:rsidP="000120B4">
            <w:pPr>
              <w:jc w:val="center"/>
            </w:pPr>
            <w:r>
              <w:t>0.922</w:t>
            </w:r>
          </w:p>
        </w:tc>
        <w:tc>
          <w:tcPr>
            <w:tcW w:w="2265" w:type="dxa"/>
          </w:tcPr>
          <w:p w14:paraId="335308F5" w14:textId="52E628BD" w:rsidR="005E766F" w:rsidRDefault="005E766F" w:rsidP="000120B4">
            <w:pPr>
              <w:jc w:val="center"/>
            </w:pPr>
            <w:r>
              <w:t>0.0</w:t>
            </w:r>
            <w:r w:rsidR="000F6767">
              <w:t>0414</w:t>
            </w:r>
          </w:p>
        </w:tc>
        <w:tc>
          <w:tcPr>
            <w:tcW w:w="2266" w:type="dxa"/>
          </w:tcPr>
          <w:p w14:paraId="138B5DCC" w14:textId="77777777" w:rsidR="005E766F" w:rsidRDefault="005E766F" w:rsidP="000120B4">
            <w:pPr>
              <w:jc w:val="center"/>
            </w:pPr>
            <w:r>
              <w:t>0</w:t>
            </w:r>
          </w:p>
        </w:tc>
      </w:tr>
      <w:tr w:rsidR="005E766F" w14:paraId="3E965D95" w14:textId="77777777" w:rsidTr="000120B4">
        <w:tc>
          <w:tcPr>
            <w:tcW w:w="2265" w:type="dxa"/>
          </w:tcPr>
          <w:p w14:paraId="066A93F1" w14:textId="77777777" w:rsidR="005E766F" w:rsidRDefault="005E766F" w:rsidP="000120B4">
            <w:pPr>
              <w:jc w:val="center"/>
            </w:pPr>
            <w:r>
              <w:t>Gradient</w:t>
            </w:r>
          </w:p>
        </w:tc>
        <w:tc>
          <w:tcPr>
            <w:tcW w:w="2265" w:type="dxa"/>
          </w:tcPr>
          <w:p w14:paraId="41BA3E9F" w14:textId="62B5AC2E" w:rsidR="005E766F" w:rsidRDefault="000F6767" w:rsidP="000120B4">
            <w:pPr>
              <w:jc w:val="center"/>
            </w:pPr>
            <w:r>
              <w:t>1.5</w:t>
            </w:r>
          </w:p>
        </w:tc>
        <w:tc>
          <w:tcPr>
            <w:tcW w:w="2265" w:type="dxa"/>
          </w:tcPr>
          <w:p w14:paraId="21012AD6" w14:textId="6E9B5286" w:rsidR="005E766F" w:rsidRDefault="005E766F" w:rsidP="000120B4">
            <w:pPr>
              <w:jc w:val="center"/>
            </w:pPr>
            <w:r>
              <w:t>0.00</w:t>
            </w:r>
            <w:r w:rsidR="000F6767">
              <w:t>183</w:t>
            </w:r>
          </w:p>
        </w:tc>
        <w:tc>
          <w:tcPr>
            <w:tcW w:w="2266" w:type="dxa"/>
          </w:tcPr>
          <w:p w14:paraId="44D51BC0" w14:textId="77777777" w:rsidR="005E766F" w:rsidRDefault="005E766F" w:rsidP="000120B4">
            <w:pPr>
              <w:jc w:val="center"/>
            </w:pPr>
            <w:r>
              <w:t>1e -07</w:t>
            </w:r>
          </w:p>
        </w:tc>
      </w:tr>
      <w:tr w:rsidR="005E766F" w14:paraId="16CBE70A" w14:textId="77777777" w:rsidTr="000120B4">
        <w:tc>
          <w:tcPr>
            <w:tcW w:w="2265" w:type="dxa"/>
          </w:tcPr>
          <w:p w14:paraId="2990E5E3" w14:textId="77777777" w:rsidR="005E766F" w:rsidRDefault="005E766F" w:rsidP="000120B4">
            <w:pPr>
              <w:jc w:val="center"/>
            </w:pPr>
            <w:r>
              <w:t>Mu</w:t>
            </w:r>
          </w:p>
        </w:tc>
        <w:tc>
          <w:tcPr>
            <w:tcW w:w="2265" w:type="dxa"/>
          </w:tcPr>
          <w:p w14:paraId="36CFF741" w14:textId="77777777" w:rsidR="005E766F" w:rsidRDefault="005E766F" w:rsidP="000120B4">
            <w:pPr>
              <w:jc w:val="center"/>
            </w:pPr>
            <w:r>
              <w:t>0.001</w:t>
            </w:r>
          </w:p>
        </w:tc>
        <w:tc>
          <w:tcPr>
            <w:tcW w:w="2265" w:type="dxa"/>
          </w:tcPr>
          <w:p w14:paraId="634D3E85" w14:textId="3ED9759D" w:rsidR="005E766F" w:rsidRDefault="005E766F" w:rsidP="000120B4">
            <w:pPr>
              <w:jc w:val="center"/>
            </w:pPr>
            <w:r>
              <w:t>1e-06</w:t>
            </w:r>
          </w:p>
        </w:tc>
        <w:tc>
          <w:tcPr>
            <w:tcW w:w="2266" w:type="dxa"/>
          </w:tcPr>
          <w:p w14:paraId="25646037" w14:textId="77777777" w:rsidR="005E766F" w:rsidRDefault="005E766F" w:rsidP="000120B4">
            <w:pPr>
              <w:jc w:val="center"/>
            </w:pPr>
            <w:r>
              <w:t>1e+10</w:t>
            </w:r>
          </w:p>
        </w:tc>
      </w:tr>
      <w:tr w:rsidR="005E766F" w14:paraId="2B700F61" w14:textId="77777777" w:rsidTr="000120B4">
        <w:tc>
          <w:tcPr>
            <w:tcW w:w="2265" w:type="dxa"/>
          </w:tcPr>
          <w:p w14:paraId="276B21EF" w14:textId="77777777" w:rsidR="005E766F" w:rsidRDefault="005E766F" w:rsidP="000120B4">
            <w:pPr>
              <w:jc w:val="center"/>
            </w:pPr>
            <w:r>
              <w:t>Validation Checks</w:t>
            </w:r>
          </w:p>
        </w:tc>
        <w:tc>
          <w:tcPr>
            <w:tcW w:w="2265" w:type="dxa"/>
          </w:tcPr>
          <w:p w14:paraId="5401833F" w14:textId="77777777" w:rsidR="005E766F" w:rsidRDefault="005E766F" w:rsidP="000120B4">
            <w:pPr>
              <w:jc w:val="center"/>
            </w:pPr>
            <w:r>
              <w:t>0</w:t>
            </w:r>
          </w:p>
        </w:tc>
        <w:tc>
          <w:tcPr>
            <w:tcW w:w="2265" w:type="dxa"/>
          </w:tcPr>
          <w:p w14:paraId="5914F548" w14:textId="77777777" w:rsidR="005E766F" w:rsidRDefault="005E766F" w:rsidP="000120B4">
            <w:pPr>
              <w:jc w:val="center"/>
            </w:pPr>
            <w:r>
              <w:t>6</w:t>
            </w:r>
          </w:p>
        </w:tc>
        <w:tc>
          <w:tcPr>
            <w:tcW w:w="2266" w:type="dxa"/>
          </w:tcPr>
          <w:p w14:paraId="1412AC7E" w14:textId="77777777" w:rsidR="005E766F" w:rsidRDefault="005E766F" w:rsidP="000120B4">
            <w:pPr>
              <w:jc w:val="center"/>
            </w:pPr>
            <w:r>
              <w:t>6</w:t>
            </w:r>
          </w:p>
        </w:tc>
      </w:tr>
    </w:tbl>
    <w:p w14:paraId="050AB929" w14:textId="6F0174C4" w:rsidR="005E766F" w:rsidRDefault="004A7D9B" w:rsidP="00806D15">
      <w:pPr>
        <w:pStyle w:val="Caption"/>
      </w:pPr>
      <w:bookmarkStart w:id="225" w:name="_Toc147921031"/>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2</w:t>
      </w:r>
      <w:r w:rsidR="00C5580D">
        <w:fldChar w:fldCharType="end"/>
      </w:r>
      <w:r>
        <w:t xml:space="preserve"> </w:t>
      </w:r>
      <w:r w:rsidR="00B9383E" w:rsidRPr="00CA1663">
        <w:t>Normalised Front IMU</w:t>
      </w:r>
      <w:r w:rsidR="00766E6A">
        <w:t>s</w:t>
      </w:r>
      <w:r w:rsidR="00B9383E" w:rsidRPr="00CA1663">
        <w:t xml:space="preserve"> </w:t>
      </w:r>
      <w:r w:rsidR="00B9383E">
        <w:t>5</w:t>
      </w:r>
      <w:r w:rsidR="00B9383E" w:rsidRPr="00CA1663">
        <w:t xml:space="preserve">-layer MLP NN </w:t>
      </w:r>
      <w:r w:rsidR="006046F8">
        <w:t xml:space="preserve">training </w:t>
      </w:r>
      <w:r w:rsidR="00B9383E" w:rsidRPr="00CA1663">
        <w:t xml:space="preserve">results from </w:t>
      </w:r>
      <w:r w:rsidR="006046F8">
        <w:t xml:space="preserve">varied </w:t>
      </w:r>
      <w:r w:rsidR="00B9383E" w:rsidRPr="00CA1663">
        <w:t>motion.</w:t>
      </w:r>
      <w:bookmarkEnd w:id="225"/>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0120B4">
        <w:tc>
          <w:tcPr>
            <w:tcW w:w="2265" w:type="dxa"/>
          </w:tcPr>
          <w:p w14:paraId="076E00DC" w14:textId="77777777" w:rsidR="005E766F" w:rsidRDefault="005E766F" w:rsidP="000120B4">
            <w:pPr>
              <w:jc w:val="center"/>
            </w:pPr>
          </w:p>
        </w:tc>
        <w:tc>
          <w:tcPr>
            <w:tcW w:w="2265" w:type="dxa"/>
          </w:tcPr>
          <w:p w14:paraId="2223BCC8" w14:textId="7FB003BE" w:rsidR="005E766F" w:rsidRDefault="005E766F" w:rsidP="000120B4">
            <w:pPr>
              <w:jc w:val="center"/>
            </w:pPr>
            <w:r>
              <w:t>Observations</w:t>
            </w:r>
          </w:p>
        </w:tc>
        <w:tc>
          <w:tcPr>
            <w:tcW w:w="2265" w:type="dxa"/>
          </w:tcPr>
          <w:p w14:paraId="500E1BB9" w14:textId="77777777" w:rsidR="005E766F" w:rsidRDefault="005E766F" w:rsidP="000120B4">
            <w:pPr>
              <w:jc w:val="center"/>
            </w:pPr>
            <w:r>
              <w:t>MSE</w:t>
            </w:r>
          </w:p>
        </w:tc>
        <w:tc>
          <w:tcPr>
            <w:tcW w:w="2266" w:type="dxa"/>
          </w:tcPr>
          <w:p w14:paraId="484A6498" w14:textId="77777777" w:rsidR="005E766F" w:rsidRDefault="005E766F" w:rsidP="000120B4">
            <w:pPr>
              <w:jc w:val="center"/>
            </w:pPr>
            <w:r>
              <w:t>R</w:t>
            </w:r>
          </w:p>
        </w:tc>
      </w:tr>
      <w:tr w:rsidR="005E766F" w14:paraId="03BDE0AC" w14:textId="77777777" w:rsidTr="000120B4">
        <w:tc>
          <w:tcPr>
            <w:tcW w:w="2265" w:type="dxa"/>
          </w:tcPr>
          <w:p w14:paraId="0AEC7495" w14:textId="77777777" w:rsidR="005E766F" w:rsidRDefault="005E766F" w:rsidP="000120B4">
            <w:pPr>
              <w:jc w:val="center"/>
            </w:pPr>
            <w:r>
              <w:t>Training</w:t>
            </w:r>
          </w:p>
        </w:tc>
        <w:tc>
          <w:tcPr>
            <w:tcW w:w="2265" w:type="dxa"/>
          </w:tcPr>
          <w:p w14:paraId="2C412CBB" w14:textId="77777777" w:rsidR="005E766F" w:rsidRDefault="005E766F" w:rsidP="000120B4">
            <w:pPr>
              <w:jc w:val="center"/>
            </w:pPr>
            <w:r>
              <w:t>3499</w:t>
            </w:r>
          </w:p>
        </w:tc>
        <w:tc>
          <w:tcPr>
            <w:tcW w:w="2265" w:type="dxa"/>
          </w:tcPr>
          <w:p w14:paraId="5B5DC90A" w14:textId="5283333B" w:rsidR="005E766F" w:rsidRDefault="005E766F" w:rsidP="000120B4">
            <w:pPr>
              <w:jc w:val="center"/>
            </w:pPr>
            <w:r>
              <w:t>0.0</w:t>
            </w:r>
            <w:r w:rsidR="000F6767">
              <w:t>041</w:t>
            </w:r>
          </w:p>
        </w:tc>
        <w:tc>
          <w:tcPr>
            <w:tcW w:w="2266" w:type="dxa"/>
          </w:tcPr>
          <w:p w14:paraId="37F66CEF" w14:textId="5B8CD6C0" w:rsidR="005E766F" w:rsidRDefault="005E766F" w:rsidP="000120B4">
            <w:pPr>
              <w:jc w:val="center"/>
            </w:pPr>
            <w:r>
              <w:t>0.9</w:t>
            </w:r>
            <w:r w:rsidR="000F6767">
              <w:t>929</w:t>
            </w:r>
          </w:p>
        </w:tc>
      </w:tr>
      <w:tr w:rsidR="005E766F" w14:paraId="1B266FE0" w14:textId="77777777" w:rsidTr="000120B4">
        <w:tc>
          <w:tcPr>
            <w:tcW w:w="2265" w:type="dxa"/>
          </w:tcPr>
          <w:p w14:paraId="2660E3C7" w14:textId="77777777" w:rsidR="005E766F" w:rsidRDefault="005E766F" w:rsidP="000120B4">
            <w:pPr>
              <w:jc w:val="center"/>
            </w:pPr>
            <w:r>
              <w:t>Validation</w:t>
            </w:r>
          </w:p>
        </w:tc>
        <w:tc>
          <w:tcPr>
            <w:tcW w:w="2265" w:type="dxa"/>
          </w:tcPr>
          <w:p w14:paraId="6E0F1318" w14:textId="77777777" w:rsidR="005E766F" w:rsidRDefault="005E766F" w:rsidP="000120B4">
            <w:pPr>
              <w:jc w:val="center"/>
            </w:pPr>
            <w:r>
              <w:t>750</w:t>
            </w:r>
          </w:p>
        </w:tc>
        <w:tc>
          <w:tcPr>
            <w:tcW w:w="2265" w:type="dxa"/>
          </w:tcPr>
          <w:p w14:paraId="535C7CB3" w14:textId="2C5A1C6F" w:rsidR="005E766F" w:rsidRDefault="005E766F" w:rsidP="000120B4">
            <w:pPr>
              <w:jc w:val="center"/>
            </w:pPr>
            <w:r>
              <w:t>0.0</w:t>
            </w:r>
            <w:r w:rsidR="000F6767">
              <w:t>039</w:t>
            </w:r>
          </w:p>
        </w:tc>
        <w:tc>
          <w:tcPr>
            <w:tcW w:w="2266" w:type="dxa"/>
          </w:tcPr>
          <w:p w14:paraId="1E28B7F8" w14:textId="111ED622" w:rsidR="005E766F" w:rsidRDefault="005E766F" w:rsidP="000120B4">
            <w:pPr>
              <w:jc w:val="center"/>
            </w:pPr>
            <w:r>
              <w:t>0.9</w:t>
            </w:r>
            <w:r w:rsidR="000F6767">
              <w:t>933</w:t>
            </w:r>
          </w:p>
        </w:tc>
      </w:tr>
      <w:tr w:rsidR="005E766F" w14:paraId="625E7412" w14:textId="77777777" w:rsidTr="000120B4">
        <w:tc>
          <w:tcPr>
            <w:tcW w:w="2265" w:type="dxa"/>
          </w:tcPr>
          <w:p w14:paraId="2C9EA27E" w14:textId="77777777" w:rsidR="005E766F" w:rsidRDefault="005E766F" w:rsidP="000120B4">
            <w:pPr>
              <w:jc w:val="center"/>
            </w:pPr>
            <w:r>
              <w:t>Test</w:t>
            </w:r>
          </w:p>
        </w:tc>
        <w:tc>
          <w:tcPr>
            <w:tcW w:w="2265" w:type="dxa"/>
          </w:tcPr>
          <w:p w14:paraId="5CCC8580" w14:textId="77777777" w:rsidR="005E766F" w:rsidRDefault="005E766F" w:rsidP="000120B4">
            <w:pPr>
              <w:jc w:val="center"/>
            </w:pPr>
            <w:r>
              <w:t>750</w:t>
            </w:r>
          </w:p>
        </w:tc>
        <w:tc>
          <w:tcPr>
            <w:tcW w:w="2265" w:type="dxa"/>
          </w:tcPr>
          <w:p w14:paraId="2D2A7583" w14:textId="758EA973" w:rsidR="005E766F" w:rsidRDefault="005E766F" w:rsidP="000120B4">
            <w:pPr>
              <w:jc w:val="center"/>
            </w:pPr>
            <w:r>
              <w:t>0.0</w:t>
            </w:r>
            <w:r w:rsidR="000F6767">
              <w:t>052</w:t>
            </w:r>
          </w:p>
        </w:tc>
        <w:tc>
          <w:tcPr>
            <w:tcW w:w="2266" w:type="dxa"/>
          </w:tcPr>
          <w:p w14:paraId="50EAFFA6" w14:textId="27CEB97C" w:rsidR="005E766F" w:rsidRDefault="005E766F" w:rsidP="000120B4">
            <w:pPr>
              <w:jc w:val="center"/>
            </w:pPr>
            <w:r>
              <w:t>0.9</w:t>
            </w:r>
            <w:r w:rsidR="000F6767">
              <w:t>908</w:t>
            </w:r>
          </w:p>
        </w:tc>
      </w:tr>
    </w:tbl>
    <w:p w14:paraId="0A4836B3" w14:textId="50E41075" w:rsidR="006A6630" w:rsidRDefault="00853F68" w:rsidP="00806D15">
      <w:pPr>
        <w:pStyle w:val="Caption"/>
      </w:pPr>
      <w:bookmarkStart w:id="226" w:name="_Toc14792103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3</w:t>
      </w:r>
      <w:r w:rsidR="00C5580D">
        <w:fldChar w:fldCharType="end"/>
      </w:r>
      <w:r>
        <w:t xml:space="preserve"> </w:t>
      </w:r>
      <w:r w:rsidRPr="00B867DD">
        <w:t>Normalised Front IMU</w:t>
      </w:r>
      <w:r w:rsidR="00766E6A">
        <w:t>s</w:t>
      </w:r>
      <w:r w:rsidRPr="00B867DD">
        <w:t xml:space="preserve"> 5-layer MLP NN results from untrained </w:t>
      </w:r>
      <w:r w:rsidR="006547AD">
        <w:t xml:space="preserve">varied </w:t>
      </w:r>
      <w:r w:rsidRPr="00B867DD">
        <w:t>motion.</w:t>
      </w:r>
      <w:bookmarkEnd w:id="226"/>
    </w:p>
    <w:tbl>
      <w:tblPr>
        <w:tblStyle w:val="TableGrid"/>
        <w:tblW w:w="0" w:type="auto"/>
        <w:tblLook w:val="04A0" w:firstRow="1" w:lastRow="0" w:firstColumn="1" w:lastColumn="0" w:noHBand="0" w:noVBand="1"/>
      </w:tblPr>
      <w:tblGrid>
        <w:gridCol w:w="2265"/>
        <w:gridCol w:w="2265"/>
        <w:gridCol w:w="2265"/>
        <w:gridCol w:w="2266"/>
      </w:tblGrid>
      <w:tr w:rsidR="006A6630" w14:paraId="4ADAC773" w14:textId="77777777" w:rsidTr="000120B4">
        <w:tc>
          <w:tcPr>
            <w:tcW w:w="2265" w:type="dxa"/>
          </w:tcPr>
          <w:p w14:paraId="565B885F" w14:textId="77777777" w:rsidR="006A6630" w:rsidRDefault="006A6630" w:rsidP="000120B4">
            <w:pPr>
              <w:jc w:val="center"/>
            </w:pPr>
          </w:p>
        </w:tc>
        <w:tc>
          <w:tcPr>
            <w:tcW w:w="2265" w:type="dxa"/>
          </w:tcPr>
          <w:p w14:paraId="108B8BB1" w14:textId="77777777" w:rsidR="006A6630" w:rsidRDefault="006A6630" w:rsidP="000120B4">
            <w:pPr>
              <w:jc w:val="center"/>
            </w:pPr>
            <w:r>
              <w:t>Observations</w:t>
            </w:r>
          </w:p>
        </w:tc>
        <w:tc>
          <w:tcPr>
            <w:tcW w:w="2265" w:type="dxa"/>
          </w:tcPr>
          <w:p w14:paraId="547ABD59" w14:textId="77777777" w:rsidR="006A6630" w:rsidRDefault="006A6630" w:rsidP="000120B4">
            <w:pPr>
              <w:jc w:val="center"/>
            </w:pPr>
            <w:r>
              <w:t>MSE</w:t>
            </w:r>
          </w:p>
        </w:tc>
        <w:tc>
          <w:tcPr>
            <w:tcW w:w="2266" w:type="dxa"/>
          </w:tcPr>
          <w:p w14:paraId="03BED414" w14:textId="77777777" w:rsidR="006A6630" w:rsidRDefault="006A6630" w:rsidP="000120B4">
            <w:pPr>
              <w:jc w:val="center"/>
            </w:pPr>
            <w:r>
              <w:t>R</w:t>
            </w:r>
          </w:p>
        </w:tc>
      </w:tr>
      <w:tr w:rsidR="006A6630" w14:paraId="4C42F30A" w14:textId="77777777" w:rsidTr="000120B4">
        <w:tc>
          <w:tcPr>
            <w:tcW w:w="2265" w:type="dxa"/>
          </w:tcPr>
          <w:p w14:paraId="46226BDB" w14:textId="77777777" w:rsidR="006A6630" w:rsidRDefault="006A6630" w:rsidP="000120B4">
            <w:pPr>
              <w:jc w:val="center"/>
            </w:pPr>
            <w:r>
              <w:t>Additional Test</w:t>
            </w:r>
          </w:p>
        </w:tc>
        <w:tc>
          <w:tcPr>
            <w:tcW w:w="2265" w:type="dxa"/>
          </w:tcPr>
          <w:p w14:paraId="31908BAC" w14:textId="77777777" w:rsidR="006A6630" w:rsidRDefault="006A6630" w:rsidP="000120B4">
            <w:pPr>
              <w:jc w:val="center"/>
            </w:pPr>
            <w:r>
              <w:t>6054</w:t>
            </w:r>
          </w:p>
        </w:tc>
        <w:tc>
          <w:tcPr>
            <w:tcW w:w="2265" w:type="dxa"/>
          </w:tcPr>
          <w:p w14:paraId="114B1A88" w14:textId="15B2ACCC" w:rsidR="006A6630" w:rsidRDefault="006A6630" w:rsidP="000120B4">
            <w:pPr>
              <w:jc w:val="center"/>
            </w:pPr>
            <w:r>
              <w:t>7.0035e-04</w:t>
            </w:r>
          </w:p>
        </w:tc>
        <w:tc>
          <w:tcPr>
            <w:tcW w:w="2266" w:type="dxa"/>
          </w:tcPr>
          <w:p w14:paraId="09458D1B" w14:textId="5EE949EB" w:rsidR="006A6630" w:rsidRDefault="006A6630" w:rsidP="000120B4">
            <w:pPr>
              <w:jc w:val="center"/>
            </w:pPr>
            <w:r>
              <w:t>-0.8881</w:t>
            </w:r>
          </w:p>
        </w:tc>
      </w:tr>
    </w:tbl>
    <w:p w14:paraId="3E724B3F" w14:textId="77777777" w:rsidR="00806D15" w:rsidRDefault="00806D15" w:rsidP="00741172">
      <w:pPr>
        <w:pStyle w:val="BodyText"/>
      </w:pPr>
    </w:p>
    <w:p w14:paraId="30B7340B" w14:textId="70CB330C" w:rsidR="00741172" w:rsidRPr="00741172" w:rsidRDefault="00A655D5" w:rsidP="00741172">
      <w:pPr>
        <w:pStyle w:val="BodyText"/>
      </w:pPr>
      <w:r w:rsidRPr="00741172">
        <w:t xml:space="preserve">The results show that there is little statistically significant improvement between using the front three IMUs and the central IMU. This is likely because they are on a rigid board and the difference in spacing between the IMUs is too small to detect any differences. </w:t>
      </w:r>
      <w:r w:rsidR="006A6630" w:rsidRPr="00741172">
        <w:t>The untrained data tests show that the MLP model is not capable of</w:t>
      </w:r>
      <w:r w:rsidR="00B9383E" w:rsidRPr="00741172">
        <w:t xml:space="preserve"> understanding the relationships</w:t>
      </w:r>
      <w:r w:rsidR="00F711C8" w:rsidRPr="00741172">
        <w:t>, even with the assistance of extra IMU input data</w:t>
      </w:r>
      <w:r w:rsidR="006A6630" w:rsidRPr="00741172">
        <w:t xml:space="preserve">. </w:t>
      </w:r>
      <w:r w:rsidR="006A6630" w:rsidRPr="00741172">
        <w:br/>
      </w:r>
      <w:r w:rsidR="006A6630" w:rsidRPr="00741172">
        <w:br/>
        <w:t xml:space="preserve">As a NARXNET </w:t>
      </w:r>
      <w:r w:rsidR="006046F8" w:rsidRPr="00741172">
        <w:t xml:space="preserve">NN produced </w:t>
      </w:r>
      <w:r w:rsidR="006A6630" w:rsidRPr="00741172">
        <w:t>the best performance per processing time</w:t>
      </w:r>
      <w:r w:rsidR="006046F8" w:rsidRPr="00741172">
        <w:t xml:space="preserve"> when using the central IMU</w:t>
      </w:r>
      <w:r w:rsidR="006A6630" w:rsidRPr="00741172">
        <w:t xml:space="preserve"> </w:t>
      </w:r>
      <w:r w:rsidR="006046F8" w:rsidRPr="00741172">
        <w:t xml:space="preserve">alone </w:t>
      </w:r>
      <w:r w:rsidR="006A6630" w:rsidRPr="00741172">
        <w:t xml:space="preserve">(Section 4.4), this model </w:t>
      </w:r>
      <w:proofErr w:type="gramStart"/>
      <w:r w:rsidR="006A6630" w:rsidRPr="00741172">
        <w:t>was evaluated</w:t>
      </w:r>
      <w:proofErr w:type="gramEnd"/>
      <w:r w:rsidR="006046F8" w:rsidRPr="00741172">
        <w:t xml:space="preserve"> over the front IMUs</w:t>
      </w:r>
      <w:r w:rsidR="006A6630" w:rsidRPr="00741172">
        <w:t xml:space="preserve">. The results </w:t>
      </w:r>
      <w:proofErr w:type="gramStart"/>
      <w:r w:rsidR="006A6630" w:rsidRPr="00741172">
        <w:t>are shown</w:t>
      </w:r>
      <w:proofErr w:type="gramEnd"/>
      <w:r w:rsidR="006A6630" w:rsidRPr="00741172">
        <w:t xml:space="preserve"> in Table</w:t>
      </w:r>
      <w:r w:rsidR="00C5580D" w:rsidRPr="00741172">
        <w:t>s</w:t>
      </w:r>
      <w:r w:rsidR="006A6630" w:rsidRPr="00741172">
        <w:t xml:space="preserve"> </w:t>
      </w:r>
      <w:r w:rsidR="006046F8" w:rsidRPr="00741172">
        <w:t>4.</w:t>
      </w:r>
      <w:r w:rsidR="00C5580D" w:rsidRPr="00741172">
        <w:t>24 to 4.26</w:t>
      </w:r>
      <w:r w:rsidR="006A6630" w:rsidRPr="00741172">
        <w:t>.</w:t>
      </w:r>
    </w:p>
    <w:p w14:paraId="4AD2AFC8" w14:textId="71AD2070" w:rsidR="006A6630" w:rsidRDefault="006547AD" w:rsidP="00806D15">
      <w:pPr>
        <w:pStyle w:val="Caption"/>
      </w:pPr>
      <w:bookmarkStart w:id="227" w:name="_Toc147921033"/>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24</w:t>
      </w:r>
      <w:r w:rsidR="00C5580D">
        <w:fldChar w:fldCharType="end"/>
      </w:r>
      <w:r>
        <w:t xml:space="preserve"> </w:t>
      </w:r>
      <w:r w:rsidRPr="00403F4F">
        <w:t xml:space="preserve">Normalised Front IMU 10-layer NARXNET NN training </w:t>
      </w:r>
      <w:r w:rsidR="00C5580D">
        <w:t>progress</w:t>
      </w:r>
      <w:r w:rsidRPr="00403F4F">
        <w:t xml:space="preserve"> from varied motion.</w:t>
      </w:r>
      <w:bookmarkEnd w:id="227"/>
    </w:p>
    <w:tbl>
      <w:tblPr>
        <w:tblStyle w:val="TableGrid"/>
        <w:tblW w:w="0" w:type="auto"/>
        <w:tblLook w:val="04A0" w:firstRow="1" w:lastRow="0" w:firstColumn="1" w:lastColumn="0" w:noHBand="0" w:noVBand="1"/>
      </w:tblPr>
      <w:tblGrid>
        <w:gridCol w:w="2265"/>
        <w:gridCol w:w="2265"/>
        <w:gridCol w:w="2265"/>
        <w:gridCol w:w="2266"/>
      </w:tblGrid>
      <w:tr w:rsidR="006A6630" w14:paraId="77C3B4E3" w14:textId="77777777" w:rsidTr="000120B4">
        <w:tc>
          <w:tcPr>
            <w:tcW w:w="2265" w:type="dxa"/>
          </w:tcPr>
          <w:p w14:paraId="1B576D43" w14:textId="77777777" w:rsidR="006A6630" w:rsidRDefault="006A6630" w:rsidP="000120B4">
            <w:pPr>
              <w:jc w:val="center"/>
            </w:pPr>
            <w:r>
              <w:t>Unit</w:t>
            </w:r>
          </w:p>
        </w:tc>
        <w:tc>
          <w:tcPr>
            <w:tcW w:w="2265" w:type="dxa"/>
          </w:tcPr>
          <w:p w14:paraId="04075C70" w14:textId="77777777" w:rsidR="006A6630" w:rsidRDefault="006A6630" w:rsidP="000120B4">
            <w:pPr>
              <w:jc w:val="center"/>
            </w:pPr>
            <w:r>
              <w:t>Initial Value</w:t>
            </w:r>
          </w:p>
        </w:tc>
        <w:tc>
          <w:tcPr>
            <w:tcW w:w="2265" w:type="dxa"/>
          </w:tcPr>
          <w:p w14:paraId="2971F7E6" w14:textId="77777777" w:rsidR="006A6630" w:rsidRDefault="006A6630" w:rsidP="000120B4">
            <w:pPr>
              <w:jc w:val="center"/>
            </w:pPr>
            <w:r>
              <w:t>Stopped Value</w:t>
            </w:r>
          </w:p>
        </w:tc>
        <w:tc>
          <w:tcPr>
            <w:tcW w:w="2266" w:type="dxa"/>
          </w:tcPr>
          <w:p w14:paraId="144009C6" w14:textId="77777777" w:rsidR="006A6630" w:rsidRDefault="006A6630" w:rsidP="000120B4">
            <w:pPr>
              <w:jc w:val="center"/>
            </w:pPr>
            <w:r>
              <w:t>Target Value</w:t>
            </w:r>
          </w:p>
        </w:tc>
      </w:tr>
      <w:tr w:rsidR="006A6630" w14:paraId="4F61A91C" w14:textId="77777777" w:rsidTr="000120B4">
        <w:tc>
          <w:tcPr>
            <w:tcW w:w="2265" w:type="dxa"/>
          </w:tcPr>
          <w:p w14:paraId="29FF5F01" w14:textId="77777777" w:rsidR="006A6630" w:rsidRDefault="006A6630" w:rsidP="000120B4">
            <w:pPr>
              <w:jc w:val="center"/>
            </w:pPr>
            <w:r>
              <w:t>Epoch</w:t>
            </w:r>
          </w:p>
        </w:tc>
        <w:tc>
          <w:tcPr>
            <w:tcW w:w="2265" w:type="dxa"/>
          </w:tcPr>
          <w:p w14:paraId="44EC6AA0" w14:textId="77777777" w:rsidR="006A6630" w:rsidRDefault="006A6630" w:rsidP="000120B4">
            <w:pPr>
              <w:jc w:val="center"/>
            </w:pPr>
            <w:r>
              <w:t>0</w:t>
            </w:r>
          </w:p>
        </w:tc>
        <w:tc>
          <w:tcPr>
            <w:tcW w:w="2265" w:type="dxa"/>
          </w:tcPr>
          <w:p w14:paraId="3CC35DFB" w14:textId="6C4E8D29" w:rsidR="006A6630" w:rsidRDefault="006A6630" w:rsidP="000120B4">
            <w:pPr>
              <w:jc w:val="center"/>
            </w:pPr>
            <w:r>
              <w:t>2</w:t>
            </w:r>
            <w:r w:rsidR="00C5580D">
              <w:t>0</w:t>
            </w:r>
          </w:p>
        </w:tc>
        <w:tc>
          <w:tcPr>
            <w:tcW w:w="2266" w:type="dxa"/>
          </w:tcPr>
          <w:p w14:paraId="2DF94891" w14:textId="77777777" w:rsidR="006A6630" w:rsidRDefault="006A6630" w:rsidP="000120B4">
            <w:pPr>
              <w:jc w:val="center"/>
            </w:pPr>
            <w:r>
              <w:t>1000</w:t>
            </w:r>
          </w:p>
        </w:tc>
      </w:tr>
      <w:tr w:rsidR="006A6630" w14:paraId="641A6E2A" w14:textId="77777777" w:rsidTr="000120B4">
        <w:tc>
          <w:tcPr>
            <w:tcW w:w="2265" w:type="dxa"/>
          </w:tcPr>
          <w:p w14:paraId="70A1671E" w14:textId="77777777" w:rsidR="006A6630" w:rsidRDefault="006A6630" w:rsidP="000120B4">
            <w:pPr>
              <w:jc w:val="center"/>
            </w:pPr>
            <w:r>
              <w:t>Elapsed Time</w:t>
            </w:r>
          </w:p>
        </w:tc>
        <w:tc>
          <w:tcPr>
            <w:tcW w:w="2265" w:type="dxa"/>
          </w:tcPr>
          <w:p w14:paraId="7AFDE2D4" w14:textId="77777777" w:rsidR="006A6630" w:rsidRDefault="006A6630" w:rsidP="000120B4">
            <w:pPr>
              <w:jc w:val="center"/>
            </w:pPr>
            <w:r>
              <w:t>-</w:t>
            </w:r>
          </w:p>
        </w:tc>
        <w:tc>
          <w:tcPr>
            <w:tcW w:w="2265" w:type="dxa"/>
          </w:tcPr>
          <w:p w14:paraId="78F3E5CF" w14:textId="1C8A49F2" w:rsidR="006A6630" w:rsidRDefault="006A6630" w:rsidP="000120B4">
            <w:pPr>
              <w:jc w:val="center"/>
            </w:pPr>
            <w:r>
              <w:t>00:00:0</w:t>
            </w:r>
            <w:r w:rsidR="00C5580D">
              <w:t>1</w:t>
            </w:r>
          </w:p>
        </w:tc>
        <w:tc>
          <w:tcPr>
            <w:tcW w:w="2266" w:type="dxa"/>
          </w:tcPr>
          <w:p w14:paraId="3FC42DB6" w14:textId="77777777" w:rsidR="006A6630" w:rsidRDefault="006A6630" w:rsidP="000120B4">
            <w:pPr>
              <w:jc w:val="center"/>
            </w:pPr>
            <w:r>
              <w:t>-</w:t>
            </w:r>
          </w:p>
        </w:tc>
      </w:tr>
      <w:tr w:rsidR="006A6630" w14:paraId="2CB2394C" w14:textId="77777777" w:rsidTr="000120B4">
        <w:tc>
          <w:tcPr>
            <w:tcW w:w="2265" w:type="dxa"/>
          </w:tcPr>
          <w:p w14:paraId="6501334C" w14:textId="77777777" w:rsidR="006A6630" w:rsidRDefault="006A6630" w:rsidP="000120B4">
            <w:pPr>
              <w:jc w:val="center"/>
            </w:pPr>
            <w:r>
              <w:t>Performance</w:t>
            </w:r>
          </w:p>
        </w:tc>
        <w:tc>
          <w:tcPr>
            <w:tcW w:w="2265" w:type="dxa"/>
          </w:tcPr>
          <w:p w14:paraId="7A19D5FA" w14:textId="004379B2" w:rsidR="006A6630" w:rsidRDefault="006A6630" w:rsidP="000120B4">
            <w:pPr>
              <w:jc w:val="center"/>
            </w:pPr>
            <w:r>
              <w:t>0.00</w:t>
            </w:r>
            <w:r w:rsidR="00C5580D">
              <w:t>23</w:t>
            </w:r>
          </w:p>
        </w:tc>
        <w:tc>
          <w:tcPr>
            <w:tcW w:w="2265" w:type="dxa"/>
          </w:tcPr>
          <w:p w14:paraId="4C32E330" w14:textId="37A05EA8" w:rsidR="006A6630" w:rsidRDefault="00C5580D" w:rsidP="000120B4">
            <w:pPr>
              <w:jc w:val="center"/>
            </w:pPr>
            <w:r>
              <w:t>3.45e-08</w:t>
            </w:r>
          </w:p>
        </w:tc>
        <w:tc>
          <w:tcPr>
            <w:tcW w:w="2266" w:type="dxa"/>
          </w:tcPr>
          <w:p w14:paraId="57427C95" w14:textId="77777777" w:rsidR="006A6630" w:rsidRDefault="006A6630" w:rsidP="000120B4">
            <w:pPr>
              <w:jc w:val="center"/>
            </w:pPr>
            <w:r>
              <w:t>0</w:t>
            </w:r>
          </w:p>
        </w:tc>
      </w:tr>
      <w:tr w:rsidR="006A6630" w14:paraId="73E56570" w14:textId="77777777" w:rsidTr="000120B4">
        <w:tc>
          <w:tcPr>
            <w:tcW w:w="2265" w:type="dxa"/>
          </w:tcPr>
          <w:p w14:paraId="4C4CD1EE" w14:textId="77777777" w:rsidR="006A6630" w:rsidRDefault="006A6630" w:rsidP="000120B4">
            <w:pPr>
              <w:jc w:val="center"/>
            </w:pPr>
            <w:r>
              <w:t>Gradient</w:t>
            </w:r>
          </w:p>
        </w:tc>
        <w:tc>
          <w:tcPr>
            <w:tcW w:w="2265" w:type="dxa"/>
          </w:tcPr>
          <w:p w14:paraId="3A1E6F94" w14:textId="505D90A4" w:rsidR="006A6630" w:rsidRDefault="006A6630" w:rsidP="000120B4">
            <w:pPr>
              <w:jc w:val="center"/>
            </w:pPr>
            <w:r>
              <w:t>0.00</w:t>
            </w:r>
            <w:r w:rsidR="00C5580D">
              <w:t>431</w:t>
            </w:r>
          </w:p>
        </w:tc>
        <w:tc>
          <w:tcPr>
            <w:tcW w:w="2265" w:type="dxa"/>
          </w:tcPr>
          <w:p w14:paraId="3CAB4B9F" w14:textId="3082B63A" w:rsidR="006A6630" w:rsidRDefault="00C5580D" w:rsidP="000120B4">
            <w:pPr>
              <w:jc w:val="center"/>
            </w:pPr>
            <w:r>
              <w:t>8.69e-08</w:t>
            </w:r>
          </w:p>
        </w:tc>
        <w:tc>
          <w:tcPr>
            <w:tcW w:w="2266" w:type="dxa"/>
          </w:tcPr>
          <w:p w14:paraId="1280D7D9" w14:textId="77777777" w:rsidR="006A6630" w:rsidRDefault="006A6630" w:rsidP="000120B4">
            <w:pPr>
              <w:jc w:val="center"/>
            </w:pPr>
            <w:r>
              <w:t>1e -07</w:t>
            </w:r>
          </w:p>
        </w:tc>
      </w:tr>
      <w:tr w:rsidR="006A6630" w14:paraId="31355880" w14:textId="77777777" w:rsidTr="000120B4">
        <w:tc>
          <w:tcPr>
            <w:tcW w:w="2265" w:type="dxa"/>
          </w:tcPr>
          <w:p w14:paraId="42717013" w14:textId="77777777" w:rsidR="006A6630" w:rsidRDefault="006A6630" w:rsidP="000120B4">
            <w:pPr>
              <w:jc w:val="center"/>
            </w:pPr>
            <w:r>
              <w:t>Mu</w:t>
            </w:r>
          </w:p>
        </w:tc>
        <w:tc>
          <w:tcPr>
            <w:tcW w:w="2265" w:type="dxa"/>
          </w:tcPr>
          <w:p w14:paraId="14E56272" w14:textId="77777777" w:rsidR="006A6630" w:rsidRDefault="006A6630" w:rsidP="000120B4">
            <w:pPr>
              <w:jc w:val="center"/>
            </w:pPr>
            <w:r>
              <w:t>0.001</w:t>
            </w:r>
          </w:p>
        </w:tc>
        <w:tc>
          <w:tcPr>
            <w:tcW w:w="2265" w:type="dxa"/>
          </w:tcPr>
          <w:p w14:paraId="3EFE6537" w14:textId="7587AAE1" w:rsidR="006A6630" w:rsidRDefault="006A6630" w:rsidP="000120B4">
            <w:pPr>
              <w:jc w:val="center"/>
            </w:pPr>
            <w:r>
              <w:t>1e-08</w:t>
            </w:r>
          </w:p>
        </w:tc>
        <w:tc>
          <w:tcPr>
            <w:tcW w:w="2266" w:type="dxa"/>
          </w:tcPr>
          <w:p w14:paraId="407DB27E" w14:textId="77777777" w:rsidR="006A6630" w:rsidRDefault="006A6630" w:rsidP="000120B4">
            <w:pPr>
              <w:jc w:val="center"/>
            </w:pPr>
            <w:r>
              <w:t>1e+10</w:t>
            </w:r>
          </w:p>
        </w:tc>
      </w:tr>
      <w:tr w:rsidR="006A6630" w14:paraId="123896BA" w14:textId="77777777" w:rsidTr="000120B4">
        <w:tc>
          <w:tcPr>
            <w:tcW w:w="2265" w:type="dxa"/>
          </w:tcPr>
          <w:p w14:paraId="66910056" w14:textId="77777777" w:rsidR="006A6630" w:rsidRDefault="006A6630" w:rsidP="000120B4">
            <w:pPr>
              <w:jc w:val="center"/>
            </w:pPr>
            <w:r>
              <w:t>Validation Checks</w:t>
            </w:r>
          </w:p>
        </w:tc>
        <w:tc>
          <w:tcPr>
            <w:tcW w:w="2265" w:type="dxa"/>
          </w:tcPr>
          <w:p w14:paraId="63C6DB47" w14:textId="77777777" w:rsidR="006A6630" w:rsidRDefault="006A6630" w:rsidP="000120B4">
            <w:pPr>
              <w:jc w:val="center"/>
            </w:pPr>
            <w:r>
              <w:t>0</w:t>
            </w:r>
          </w:p>
        </w:tc>
        <w:tc>
          <w:tcPr>
            <w:tcW w:w="2265" w:type="dxa"/>
          </w:tcPr>
          <w:p w14:paraId="5ED70C2E" w14:textId="240F8030" w:rsidR="006A6630" w:rsidRDefault="0052618F" w:rsidP="000120B4">
            <w:pPr>
              <w:jc w:val="center"/>
            </w:pPr>
            <w:r>
              <w:t>0</w:t>
            </w:r>
          </w:p>
        </w:tc>
        <w:tc>
          <w:tcPr>
            <w:tcW w:w="2266" w:type="dxa"/>
          </w:tcPr>
          <w:p w14:paraId="7AFB354C" w14:textId="77777777" w:rsidR="006A6630" w:rsidRDefault="006A6630" w:rsidP="000120B4">
            <w:pPr>
              <w:jc w:val="center"/>
            </w:pPr>
            <w:r>
              <w:t>6</w:t>
            </w:r>
          </w:p>
        </w:tc>
      </w:tr>
    </w:tbl>
    <w:p w14:paraId="2B78D617" w14:textId="1050C7D2" w:rsidR="00744898" w:rsidRDefault="00744898">
      <w:pPr>
        <w:rPr>
          <w:rFonts w:ascii="Calibri" w:hAnsi="Calibri" w:cs="Calibri"/>
          <w:b/>
          <w:bCs/>
          <w:sz w:val="26"/>
          <w:szCs w:val="26"/>
        </w:rPr>
      </w:pPr>
    </w:p>
    <w:p w14:paraId="380423B0" w14:textId="77777777" w:rsidR="003B6104" w:rsidRDefault="003B6104">
      <w:pPr>
        <w:rPr>
          <w:rFonts w:ascii="Calibri" w:hAnsi="Calibri"/>
          <w:noProof/>
          <w:szCs w:val="20"/>
        </w:rPr>
      </w:pPr>
      <w:bookmarkStart w:id="228" w:name="_Toc147921034"/>
      <w:r>
        <w:br w:type="page"/>
      </w:r>
    </w:p>
    <w:p w14:paraId="50CDCCA0" w14:textId="4D470127" w:rsidR="00C5580D" w:rsidRDefault="00C5580D" w:rsidP="00806D15">
      <w:pPr>
        <w:pStyle w:val="Caption"/>
      </w:pPr>
      <w:r>
        <w:lastRenderedPageBreak/>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25</w:t>
      </w:r>
      <w:r>
        <w:fldChar w:fldCharType="end"/>
      </w:r>
      <w:r>
        <w:t xml:space="preserve"> </w:t>
      </w:r>
      <w:r w:rsidRPr="009E1050">
        <w:t xml:space="preserve">Normalised Front IMUs </w:t>
      </w:r>
      <w:r>
        <w:t>10</w:t>
      </w:r>
      <w:r w:rsidRPr="009E1050">
        <w:t>-layer NARXNET NN</w:t>
      </w:r>
      <w:r>
        <w:t xml:space="preserve"> training </w:t>
      </w:r>
      <w:r w:rsidRPr="009E1050">
        <w:t>results from varied motion</w:t>
      </w:r>
      <w:bookmarkEnd w:id="228"/>
    </w:p>
    <w:tbl>
      <w:tblPr>
        <w:tblStyle w:val="TableGrid"/>
        <w:tblW w:w="0" w:type="auto"/>
        <w:tblLook w:val="04A0" w:firstRow="1" w:lastRow="0" w:firstColumn="1" w:lastColumn="0" w:noHBand="0" w:noVBand="1"/>
      </w:tblPr>
      <w:tblGrid>
        <w:gridCol w:w="2265"/>
        <w:gridCol w:w="2265"/>
        <w:gridCol w:w="2265"/>
        <w:gridCol w:w="2266"/>
      </w:tblGrid>
      <w:tr w:rsidR="00C5580D" w14:paraId="79F9E9A0" w14:textId="77777777" w:rsidTr="003F31E5">
        <w:tc>
          <w:tcPr>
            <w:tcW w:w="2265" w:type="dxa"/>
          </w:tcPr>
          <w:p w14:paraId="022FF058" w14:textId="77777777" w:rsidR="00C5580D" w:rsidRDefault="00C5580D" w:rsidP="003F31E5">
            <w:pPr>
              <w:jc w:val="center"/>
            </w:pPr>
          </w:p>
        </w:tc>
        <w:tc>
          <w:tcPr>
            <w:tcW w:w="2265" w:type="dxa"/>
          </w:tcPr>
          <w:p w14:paraId="042407C2" w14:textId="77777777" w:rsidR="00C5580D" w:rsidRDefault="00C5580D" w:rsidP="003F31E5">
            <w:pPr>
              <w:jc w:val="center"/>
            </w:pPr>
            <w:r>
              <w:t>Observations</w:t>
            </w:r>
          </w:p>
        </w:tc>
        <w:tc>
          <w:tcPr>
            <w:tcW w:w="2265" w:type="dxa"/>
          </w:tcPr>
          <w:p w14:paraId="754A6243" w14:textId="77777777" w:rsidR="00C5580D" w:rsidRDefault="00C5580D" w:rsidP="003F31E5">
            <w:pPr>
              <w:jc w:val="center"/>
            </w:pPr>
            <w:r>
              <w:t>MSE</w:t>
            </w:r>
          </w:p>
        </w:tc>
        <w:tc>
          <w:tcPr>
            <w:tcW w:w="2266" w:type="dxa"/>
          </w:tcPr>
          <w:p w14:paraId="41A88B6F" w14:textId="77777777" w:rsidR="00C5580D" w:rsidRDefault="00C5580D" w:rsidP="003F31E5">
            <w:pPr>
              <w:jc w:val="center"/>
            </w:pPr>
            <w:r>
              <w:t>R</w:t>
            </w:r>
          </w:p>
        </w:tc>
      </w:tr>
      <w:tr w:rsidR="00C5580D" w14:paraId="114F2ADC" w14:textId="77777777" w:rsidTr="003F31E5">
        <w:tc>
          <w:tcPr>
            <w:tcW w:w="2265" w:type="dxa"/>
          </w:tcPr>
          <w:p w14:paraId="0384AA32" w14:textId="77777777" w:rsidR="00C5580D" w:rsidRDefault="00C5580D" w:rsidP="003F31E5">
            <w:pPr>
              <w:jc w:val="center"/>
            </w:pPr>
            <w:r>
              <w:t>Training</w:t>
            </w:r>
          </w:p>
        </w:tc>
        <w:tc>
          <w:tcPr>
            <w:tcW w:w="2265" w:type="dxa"/>
          </w:tcPr>
          <w:p w14:paraId="1381F870" w14:textId="77777777" w:rsidR="00C5580D" w:rsidRDefault="00C5580D" w:rsidP="003F31E5">
            <w:pPr>
              <w:jc w:val="center"/>
            </w:pPr>
            <w:r>
              <w:t>3497</w:t>
            </w:r>
          </w:p>
        </w:tc>
        <w:tc>
          <w:tcPr>
            <w:tcW w:w="2265" w:type="dxa"/>
          </w:tcPr>
          <w:p w14:paraId="7C24A3F8" w14:textId="35045E14" w:rsidR="00C5580D" w:rsidRDefault="00C5580D" w:rsidP="003F31E5">
            <w:pPr>
              <w:jc w:val="center"/>
            </w:pPr>
            <w:r>
              <w:t>3.4527e-08</w:t>
            </w:r>
          </w:p>
        </w:tc>
        <w:tc>
          <w:tcPr>
            <w:tcW w:w="2266" w:type="dxa"/>
          </w:tcPr>
          <w:p w14:paraId="24B365A5" w14:textId="77777777" w:rsidR="00C5580D" w:rsidRDefault="00C5580D" w:rsidP="003F31E5">
            <w:pPr>
              <w:jc w:val="center"/>
            </w:pPr>
            <w:r>
              <w:t>0.9999</w:t>
            </w:r>
          </w:p>
        </w:tc>
      </w:tr>
      <w:tr w:rsidR="00C5580D" w14:paraId="47FB1488" w14:textId="77777777" w:rsidTr="003F31E5">
        <w:tc>
          <w:tcPr>
            <w:tcW w:w="2265" w:type="dxa"/>
          </w:tcPr>
          <w:p w14:paraId="252BEB14" w14:textId="77777777" w:rsidR="00C5580D" w:rsidRDefault="00C5580D" w:rsidP="003F31E5">
            <w:pPr>
              <w:jc w:val="center"/>
            </w:pPr>
            <w:r>
              <w:t>Validation</w:t>
            </w:r>
          </w:p>
        </w:tc>
        <w:tc>
          <w:tcPr>
            <w:tcW w:w="2265" w:type="dxa"/>
          </w:tcPr>
          <w:p w14:paraId="20E617BD" w14:textId="77777777" w:rsidR="00C5580D" w:rsidRDefault="00C5580D" w:rsidP="003F31E5">
            <w:pPr>
              <w:jc w:val="center"/>
            </w:pPr>
            <w:r>
              <w:t>750</w:t>
            </w:r>
          </w:p>
        </w:tc>
        <w:tc>
          <w:tcPr>
            <w:tcW w:w="2265" w:type="dxa"/>
          </w:tcPr>
          <w:p w14:paraId="36296D5A" w14:textId="7EA286E0" w:rsidR="00C5580D" w:rsidRDefault="00C5580D" w:rsidP="003F31E5">
            <w:pPr>
              <w:jc w:val="center"/>
            </w:pPr>
            <w:r>
              <w:t>3.9120e-08</w:t>
            </w:r>
          </w:p>
        </w:tc>
        <w:tc>
          <w:tcPr>
            <w:tcW w:w="2266" w:type="dxa"/>
          </w:tcPr>
          <w:p w14:paraId="6E54D84E" w14:textId="77777777" w:rsidR="00C5580D" w:rsidRDefault="00C5580D" w:rsidP="003F31E5">
            <w:pPr>
              <w:jc w:val="center"/>
            </w:pPr>
            <w:r>
              <w:t>0.9999</w:t>
            </w:r>
          </w:p>
        </w:tc>
      </w:tr>
      <w:tr w:rsidR="00C5580D" w14:paraId="07CA0CBF" w14:textId="77777777" w:rsidTr="003F31E5">
        <w:tc>
          <w:tcPr>
            <w:tcW w:w="2265" w:type="dxa"/>
          </w:tcPr>
          <w:p w14:paraId="064F8A57" w14:textId="77777777" w:rsidR="00C5580D" w:rsidRDefault="00C5580D" w:rsidP="003F31E5">
            <w:pPr>
              <w:jc w:val="center"/>
            </w:pPr>
            <w:r>
              <w:t>Test</w:t>
            </w:r>
          </w:p>
        </w:tc>
        <w:tc>
          <w:tcPr>
            <w:tcW w:w="2265" w:type="dxa"/>
          </w:tcPr>
          <w:p w14:paraId="347AD26B" w14:textId="77777777" w:rsidR="00C5580D" w:rsidRDefault="00C5580D" w:rsidP="003F31E5">
            <w:pPr>
              <w:jc w:val="center"/>
            </w:pPr>
            <w:r>
              <w:t>750</w:t>
            </w:r>
          </w:p>
        </w:tc>
        <w:tc>
          <w:tcPr>
            <w:tcW w:w="2265" w:type="dxa"/>
          </w:tcPr>
          <w:p w14:paraId="66E73028" w14:textId="7EEE03AF" w:rsidR="00C5580D" w:rsidRDefault="00C5580D" w:rsidP="003F31E5">
            <w:pPr>
              <w:jc w:val="center"/>
            </w:pPr>
            <w:r>
              <w:t>3.5716e-08</w:t>
            </w:r>
          </w:p>
        </w:tc>
        <w:tc>
          <w:tcPr>
            <w:tcW w:w="2266" w:type="dxa"/>
          </w:tcPr>
          <w:p w14:paraId="4E2F4DD7" w14:textId="77777777" w:rsidR="00C5580D" w:rsidRDefault="00C5580D" w:rsidP="003F31E5">
            <w:pPr>
              <w:jc w:val="center"/>
            </w:pPr>
            <w:r>
              <w:t>0.9999</w:t>
            </w:r>
          </w:p>
        </w:tc>
      </w:tr>
    </w:tbl>
    <w:p w14:paraId="3CCE3988" w14:textId="6C442CA2" w:rsidR="006547AD" w:rsidRDefault="00C5580D" w:rsidP="00806D15">
      <w:pPr>
        <w:pStyle w:val="Caption"/>
        <w:rPr>
          <w:rFonts w:cs="Calibri"/>
          <w:b/>
          <w:bCs/>
          <w:sz w:val="26"/>
          <w:szCs w:val="26"/>
        </w:rPr>
      </w:pPr>
      <w:bookmarkStart w:id="229" w:name="_Toc147921035"/>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26</w:t>
      </w:r>
      <w:r>
        <w:fldChar w:fldCharType="end"/>
      </w:r>
      <w:r>
        <w:t xml:space="preserve"> </w:t>
      </w:r>
      <w:r w:rsidRPr="00FE0C4E">
        <w:t>Normalised Front IMUs 10-layer NARXNET NN results from untrained varied motion</w:t>
      </w:r>
      <w:bookmarkEnd w:id="229"/>
    </w:p>
    <w:tbl>
      <w:tblPr>
        <w:tblStyle w:val="TableGrid"/>
        <w:tblW w:w="0" w:type="auto"/>
        <w:tblLook w:val="04A0" w:firstRow="1" w:lastRow="0" w:firstColumn="1" w:lastColumn="0" w:noHBand="0" w:noVBand="1"/>
      </w:tblPr>
      <w:tblGrid>
        <w:gridCol w:w="2265"/>
        <w:gridCol w:w="2265"/>
        <w:gridCol w:w="2265"/>
        <w:gridCol w:w="2266"/>
      </w:tblGrid>
      <w:tr w:rsidR="006547AD" w14:paraId="46AD9E43" w14:textId="77777777" w:rsidTr="003F31E5">
        <w:tc>
          <w:tcPr>
            <w:tcW w:w="2265" w:type="dxa"/>
          </w:tcPr>
          <w:p w14:paraId="4105A65C" w14:textId="77777777" w:rsidR="006547AD" w:rsidRDefault="006547AD" w:rsidP="003F31E5">
            <w:pPr>
              <w:jc w:val="center"/>
            </w:pPr>
          </w:p>
        </w:tc>
        <w:tc>
          <w:tcPr>
            <w:tcW w:w="2265" w:type="dxa"/>
          </w:tcPr>
          <w:p w14:paraId="10CBF8C2" w14:textId="77777777" w:rsidR="006547AD" w:rsidRDefault="006547AD" w:rsidP="003F31E5">
            <w:pPr>
              <w:jc w:val="center"/>
            </w:pPr>
            <w:r>
              <w:t>Observations</w:t>
            </w:r>
          </w:p>
        </w:tc>
        <w:tc>
          <w:tcPr>
            <w:tcW w:w="2265" w:type="dxa"/>
          </w:tcPr>
          <w:p w14:paraId="7C12DC13" w14:textId="77777777" w:rsidR="006547AD" w:rsidRDefault="006547AD" w:rsidP="003F31E5">
            <w:pPr>
              <w:jc w:val="center"/>
            </w:pPr>
            <w:r>
              <w:t>MSE</w:t>
            </w:r>
          </w:p>
        </w:tc>
        <w:tc>
          <w:tcPr>
            <w:tcW w:w="2266" w:type="dxa"/>
          </w:tcPr>
          <w:p w14:paraId="7A91CE8B" w14:textId="77777777" w:rsidR="006547AD" w:rsidRDefault="006547AD" w:rsidP="003F31E5">
            <w:pPr>
              <w:jc w:val="center"/>
            </w:pPr>
            <w:r>
              <w:t>R</w:t>
            </w:r>
          </w:p>
        </w:tc>
      </w:tr>
      <w:tr w:rsidR="006547AD" w14:paraId="6279E59E" w14:textId="77777777" w:rsidTr="003F31E5">
        <w:tc>
          <w:tcPr>
            <w:tcW w:w="2265" w:type="dxa"/>
          </w:tcPr>
          <w:p w14:paraId="0D9D3C3F" w14:textId="77777777" w:rsidR="006547AD" w:rsidRDefault="006547AD" w:rsidP="003F31E5">
            <w:pPr>
              <w:jc w:val="center"/>
            </w:pPr>
            <w:r>
              <w:t>Additional Test</w:t>
            </w:r>
          </w:p>
        </w:tc>
        <w:tc>
          <w:tcPr>
            <w:tcW w:w="2265" w:type="dxa"/>
          </w:tcPr>
          <w:p w14:paraId="641CF06F" w14:textId="77777777" w:rsidR="006547AD" w:rsidRDefault="006547AD" w:rsidP="003F31E5">
            <w:pPr>
              <w:jc w:val="center"/>
            </w:pPr>
            <w:r>
              <w:t>6054</w:t>
            </w:r>
          </w:p>
        </w:tc>
        <w:tc>
          <w:tcPr>
            <w:tcW w:w="2265" w:type="dxa"/>
          </w:tcPr>
          <w:p w14:paraId="4540D154" w14:textId="346E0DE2" w:rsidR="006547AD" w:rsidRDefault="00746B4B" w:rsidP="003F31E5">
            <w:pPr>
              <w:jc w:val="center"/>
            </w:pPr>
            <w:r>
              <w:t>5</w:t>
            </w:r>
            <w:r w:rsidR="006547AD">
              <w:t>.</w:t>
            </w:r>
            <w:r>
              <w:t>8264</w:t>
            </w:r>
            <w:r w:rsidR="006547AD">
              <w:t>e-0</w:t>
            </w:r>
            <w:r>
              <w:t>6</w:t>
            </w:r>
          </w:p>
        </w:tc>
        <w:tc>
          <w:tcPr>
            <w:tcW w:w="2266" w:type="dxa"/>
          </w:tcPr>
          <w:p w14:paraId="62AB58C8" w14:textId="7D176E2A" w:rsidR="006547AD" w:rsidRDefault="00746B4B" w:rsidP="003F31E5">
            <w:pPr>
              <w:jc w:val="center"/>
            </w:pPr>
            <w:r>
              <w:t>0.9935</w:t>
            </w:r>
          </w:p>
        </w:tc>
      </w:tr>
    </w:tbl>
    <w:p w14:paraId="7D162751" w14:textId="77777777" w:rsidR="00340AF8" w:rsidRDefault="00340AF8" w:rsidP="00340AF8">
      <w:pPr>
        <w:pStyle w:val="BodyText"/>
      </w:pPr>
    </w:p>
    <w:p w14:paraId="3FA6AF0A" w14:textId="5D4D6485" w:rsidR="00340AF8" w:rsidRDefault="00C5580D" w:rsidP="00340AF8">
      <w:pPr>
        <w:pStyle w:val="BodyText"/>
      </w:pPr>
      <w:r w:rsidRPr="00746B4B">
        <w:t xml:space="preserve">Reducing the NARXNET </w:t>
      </w:r>
      <w:r w:rsidR="00746B4B" w:rsidRPr="00746B4B">
        <w:t>NN layers to five produced the results shown in Tables 4.27 to 4.29.</w:t>
      </w:r>
    </w:p>
    <w:p w14:paraId="3371F499" w14:textId="7963B20B" w:rsidR="006547AD" w:rsidRDefault="00C5580D" w:rsidP="00806D15">
      <w:pPr>
        <w:pStyle w:val="Caption"/>
      </w:pPr>
      <w:bookmarkStart w:id="230" w:name="_Toc147921036"/>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27</w:t>
      </w:r>
      <w:r>
        <w:fldChar w:fldCharType="end"/>
      </w:r>
      <w:r>
        <w:t xml:space="preserve"> </w:t>
      </w:r>
      <w:r w:rsidRPr="00F72260">
        <w:t xml:space="preserve">Normalised Front IMU 5-layer NARXNET NN training </w:t>
      </w:r>
      <w:r>
        <w:t>progress</w:t>
      </w:r>
      <w:r w:rsidRPr="00F72260">
        <w:t xml:space="preserve"> from varied motion.</w:t>
      </w:r>
      <w:bookmarkEnd w:id="230"/>
    </w:p>
    <w:tbl>
      <w:tblPr>
        <w:tblStyle w:val="TableGrid"/>
        <w:tblW w:w="0" w:type="auto"/>
        <w:tblLook w:val="04A0" w:firstRow="1" w:lastRow="0" w:firstColumn="1" w:lastColumn="0" w:noHBand="0" w:noVBand="1"/>
      </w:tblPr>
      <w:tblGrid>
        <w:gridCol w:w="2265"/>
        <w:gridCol w:w="2265"/>
        <w:gridCol w:w="2265"/>
        <w:gridCol w:w="2266"/>
      </w:tblGrid>
      <w:tr w:rsidR="006547AD" w14:paraId="51AB6D66" w14:textId="77777777" w:rsidTr="003F31E5">
        <w:tc>
          <w:tcPr>
            <w:tcW w:w="2265" w:type="dxa"/>
          </w:tcPr>
          <w:p w14:paraId="35C164D4" w14:textId="77777777" w:rsidR="006547AD" w:rsidRDefault="006547AD" w:rsidP="003F31E5">
            <w:pPr>
              <w:jc w:val="center"/>
            </w:pPr>
            <w:r>
              <w:t>Unit</w:t>
            </w:r>
          </w:p>
        </w:tc>
        <w:tc>
          <w:tcPr>
            <w:tcW w:w="2265" w:type="dxa"/>
          </w:tcPr>
          <w:p w14:paraId="5745EB49" w14:textId="77777777" w:rsidR="006547AD" w:rsidRDefault="006547AD" w:rsidP="003F31E5">
            <w:pPr>
              <w:jc w:val="center"/>
            </w:pPr>
            <w:r>
              <w:t>Initial Value</w:t>
            </w:r>
          </w:p>
        </w:tc>
        <w:tc>
          <w:tcPr>
            <w:tcW w:w="2265" w:type="dxa"/>
          </w:tcPr>
          <w:p w14:paraId="30603A4B" w14:textId="77777777" w:rsidR="006547AD" w:rsidRDefault="006547AD" w:rsidP="003F31E5">
            <w:pPr>
              <w:jc w:val="center"/>
            </w:pPr>
            <w:r>
              <w:t>Stopped Value</w:t>
            </w:r>
          </w:p>
        </w:tc>
        <w:tc>
          <w:tcPr>
            <w:tcW w:w="2266" w:type="dxa"/>
          </w:tcPr>
          <w:p w14:paraId="76A922DD" w14:textId="77777777" w:rsidR="006547AD" w:rsidRDefault="006547AD" w:rsidP="003F31E5">
            <w:pPr>
              <w:jc w:val="center"/>
            </w:pPr>
            <w:r>
              <w:t>Target Value</w:t>
            </w:r>
          </w:p>
        </w:tc>
      </w:tr>
      <w:tr w:rsidR="006547AD" w14:paraId="330E75F2" w14:textId="77777777" w:rsidTr="003F31E5">
        <w:tc>
          <w:tcPr>
            <w:tcW w:w="2265" w:type="dxa"/>
          </w:tcPr>
          <w:p w14:paraId="3890B84C" w14:textId="77777777" w:rsidR="006547AD" w:rsidRDefault="006547AD" w:rsidP="003F31E5">
            <w:pPr>
              <w:jc w:val="center"/>
            </w:pPr>
            <w:r>
              <w:t>Epoch</w:t>
            </w:r>
          </w:p>
        </w:tc>
        <w:tc>
          <w:tcPr>
            <w:tcW w:w="2265" w:type="dxa"/>
          </w:tcPr>
          <w:p w14:paraId="22FB1813" w14:textId="77777777" w:rsidR="006547AD" w:rsidRDefault="006547AD" w:rsidP="003F31E5">
            <w:pPr>
              <w:jc w:val="center"/>
            </w:pPr>
            <w:r>
              <w:t>0</w:t>
            </w:r>
          </w:p>
        </w:tc>
        <w:tc>
          <w:tcPr>
            <w:tcW w:w="2265" w:type="dxa"/>
          </w:tcPr>
          <w:p w14:paraId="15D749ED" w14:textId="21958FF6" w:rsidR="006547AD" w:rsidRDefault="006547AD" w:rsidP="003F31E5">
            <w:pPr>
              <w:jc w:val="center"/>
            </w:pPr>
            <w:r>
              <w:t>21</w:t>
            </w:r>
          </w:p>
        </w:tc>
        <w:tc>
          <w:tcPr>
            <w:tcW w:w="2266" w:type="dxa"/>
          </w:tcPr>
          <w:p w14:paraId="7F3BC556" w14:textId="77777777" w:rsidR="006547AD" w:rsidRDefault="006547AD" w:rsidP="003F31E5">
            <w:pPr>
              <w:jc w:val="center"/>
            </w:pPr>
            <w:r>
              <w:t>1000</w:t>
            </w:r>
          </w:p>
        </w:tc>
      </w:tr>
      <w:tr w:rsidR="006547AD" w14:paraId="055B8C0C" w14:textId="77777777" w:rsidTr="003F31E5">
        <w:tc>
          <w:tcPr>
            <w:tcW w:w="2265" w:type="dxa"/>
          </w:tcPr>
          <w:p w14:paraId="4CCF8893" w14:textId="77777777" w:rsidR="006547AD" w:rsidRDefault="006547AD" w:rsidP="003F31E5">
            <w:pPr>
              <w:jc w:val="center"/>
            </w:pPr>
            <w:r>
              <w:t>Elapsed Time</w:t>
            </w:r>
          </w:p>
        </w:tc>
        <w:tc>
          <w:tcPr>
            <w:tcW w:w="2265" w:type="dxa"/>
          </w:tcPr>
          <w:p w14:paraId="50B74A11" w14:textId="77777777" w:rsidR="006547AD" w:rsidRDefault="006547AD" w:rsidP="003F31E5">
            <w:pPr>
              <w:jc w:val="center"/>
            </w:pPr>
            <w:r>
              <w:t>-</w:t>
            </w:r>
          </w:p>
        </w:tc>
        <w:tc>
          <w:tcPr>
            <w:tcW w:w="2265" w:type="dxa"/>
          </w:tcPr>
          <w:p w14:paraId="22A13FC6" w14:textId="77777777" w:rsidR="006547AD" w:rsidRDefault="006547AD" w:rsidP="003F31E5">
            <w:pPr>
              <w:jc w:val="center"/>
            </w:pPr>
            <w:r>
              <w:t>00:00:00</w:t>
            </w:r>
          </w:p>
        </w:tc>
        <w:tc>
          <w:tcPr>
            <w:tcW w:w="2266" w:type="dxa"/>
          </w:tcPr>
          <w:p w14:paraId="1F18615A" w14:textId="77777777" w:rsidR="006547AD" w:rsidRDefault="006547AD" w:rsidP="003F31E5">
            <w:pPr>
              <w:jc w:val="center"/>
            </w:pPr>
            <w:r>
              <w:t>-</w:t>
            </w:r>
          </w:p>
        </w:tc>
      </w:tr>
      <w:tr w:rsidR="006547AD" w14:paraId="5BA80431" w14:textId="77777777" w:rsidTr="003F31E5">
        <w:tc>
          <w:tcPr>
            <w:tcW w:w="2265" w:type="dxa"/>
          </w:tcPr>
          <w:p w14:paraId="24184D60" w14:textId="77777777" w:rsidR="006547AD" w:rsidRDefault="006547AD" w:rsidP="003F31E5">
            <w:pPr>
              <w:jc w:val="center"/>
            </w:pPr>
            <w:r>
              <w:t>Performance</w:t>
            </w:r>
          </w:p>
        </w:tc>
        <w:tc>
          <w:tcPr>
            <w:tcW w:w="2265" w:type="dxa"/>
          </w:tcPr>
          <w:p w14:paraId="535D2B60" w14:textId="01C08F63" w:rsidR="006547AD" w:rsidRDefault="006547AD" w:rsidP="003F31E5">
            <w:pPr>
              <w:jc w:val="center"/>
            </w:pPr>
            <w:r>
              <w:t>0.000127</w:t>
            </w:r>
          </w:p>
        </w:tc>
        <w:tc>
          <w:tcPr>
            <w:tcW w:w="2265" w:type="dxa"/>
          </w:tcPr>
          <w:p w14:paraId="3855D100" w14:textId="76B2E567" w:rsidR="006547AD" w:rsidRDefault="006547AD" w:rsidP="003F31E5">
            <w:pPr>
              <w:jc w:val="center"/>
            </w:pPr>
            <w:r>
              <w:t>3.26e</w:t>
            </w:r>
            <w:r w:rsidR="00746B4B">
              <w:t>-</w:t>
            </w:r>
            <w:r>
              <w:t>08</w:t>
            </w:r>
          </w:p>
        </w:tc>
        <w:tc>
          <w:tcPr>
            <w:tcW w:w="2266" w:type="dxa"/>
          </w:tcPr>
          <w:p w14:paraId="4F3FBFA5" w14:textId="77777777" w:rsidR="006547AD" w:rsidRDefault="006547AD" w:rsidP="003F31E5">
            <w:pPr>
              <w:jc w:val="center"/>
            </w:pPr>
            <w:r>
              <w:t>0</w:t>
            </w:r>
          </w:p>
        </w:tc>
      </w:tr>
      <w:tr w:rsidR="006547AD" w14:paraId="3489F45C" w14:textId="77777777" w:rsidTr="003F31E5">
        <w:tc>
          <w:tcPr>
            <w:tcW w:w="2265" w:type="dxa"/>
          </w:tcPr>
          <w:p w14:paraId="57B5B12D" w14:textId="77777777" w:rsidR="006547AD" w:rsidRDefault="006547AD" w:rsidP="003F31E5">
            <w:pPr>
              <w:jc w:val="center"/>
            </w:pPr>
            <w:r>
              <w:t>Gradient</w:t>
            </w:r>
          </w:p>
        </w:tc>
        <w:tc>
          <w:tcPr>
            <w:tcW w:w="2265" w:type="dxa"/>
          </w:tcPr>
          <w:p w14:paraId="705B0255" w14:textId="43D63CA2" w:rsidR="006547AD" w:rsidRDefault="006547AD" w:rsidP="003F31E5">
            <w:pPr>
              <w:jc w:val="center"/>
            </w:pPr>
            <w:r>
              <w:t>0.000175</w:t>
            </w:r>
          </w:p>
        </w:tc>
        <w:tc>
          <w:tcPr>
            <w:tcW w:w="2265" w:type="dxa"/>
          </w:tcPr>
          <w:p w14:paraId="6E7561CD" w14:textId="0CE0E50D" w:rsidR="006547AD" w:rsidRDefault="006547AD" w:rsidP="003F31E5">
            <w:pPr>
              <w:jc w:val="center"/>
            </w:pPr>
            <w:r>
              <w:t>7.64e-08</w:t>
            </w:r>
          </w:p>
        </w:tc>
        <w:tc>
          <w:tcPr>
            <w:tcW w:w="2266" w:type="dxa"/>
          </w:tcPr>
          <w:p w14:paraId="2835D71B" w14:textId="77777777" w:rsidR="006547AD" w:rsidRDefault="006547AD" w:rsidP="003F31E5">
            <w:pPr>
              <w:jc w:val="center"/>
            </w:pPr>
            <w:r>
              <w:t>1e -07</w:t>
            </w:r>
          </w:p>
        </w:tc>
      </w:tr>
      <w:tr w:rsidR="006547AD" w14:paraId="0EE99A08" w14:textId="77777777" w:rsidTr="003F31E5">
        <w:tc>
          <w:tcPr>
            <w:tcW w:w="2265" w:type="dxa"/>
          </w:tcPr>
          <w:p w14:paraId="2B704730" w14:textId="77777777" w:rsidR="006547AD" w:rsidRDefault="006547AD" w:rsidP="003F31E5">
            <w:pPr>
              <w:jc w:val="center"/>
            </w:pPr>
            <w:r>
              <w:t>Mu</w:t>
            </w:r>
          </w:p>
        </w:tc>
        <w:tc>
          <w:tcPr>
            <w:tcW w:w="2265" w:type="dxa"/>
          </w:tcPr>
          <w:p w14:paraId="0D67C725" w14:textId="77777777" w:rsidR="006547AD" w:rsidRDefault="006547AD" w:rsidP="003F31E5">
            <w:pPr>
              <w:jc w:val="center"/>
            </w:pPr>
            <w:r>
              <w:t>0.001</w:t>
            </w:r>
          </w:p>
        </w:tc>
        <w:tc>
          <w:tcPr>
            <w:tcW w:w="2265" w:type="dxa"/>
          </w:tcPr>
          <w:p w14:paraId="614F8D96" w14:textId="77777777" w:rsidR="006547AD" w:rsidRDefault="006547AD" w:rsidP="003F31E5">
            <w:pPr>
              <w:jc w:val="center"/>
            </w:pPr>
            <w:r>
              <w:t>1e-08</w:t>
            </w:r>
          </w:p>
        </w:tc>
        <w:tc>
          <w:tcPr>
            <w:tcW w:w="2266" w:type="dxa"/>
          </w:tcPr>
          <w:p w14:paraId="43F7A7B5" w14:textId="77777777" w:rsidR="006547AD" w:rsidRDefault="006547AD" w:rsidP="003F31E5">
            <w:pPr>
              <w:jc w:val="center"/>
            </w:pPr>
            <w:r>
              <w:t>1e+10</w:t>
            </w:r>
          </w:p>
        </w:tc>
      </w:tr>
      <w:tr w:rsidR="006547AD" w14:paraId="57861BEA" w14:textId="77777777" w:rsidTr="003F31E5">
        <w:tc>
          <w:tcPr>
            <w:tcW w:w="2265" w:type="dxa"/>
          </w:tcPr>
          <w:p w14:paraId="32C6DF20" w14:textId="77777777" w:rsidR="006547AD" w:rsidRDefault="006547AD" w:rsidP="003F31E5">
            <w:pPr>
              <w:jc w:val="center"/>
            </w:pPr>
            <w:r>
              <w:t>Validation Checks</w:t>
            </w:r>
          </w:p>
        </w:tc>
        <w:tc>
          <w:tcPr>
            <w:tcW w:w="2265" w:type="dxa"/>
          </w:tcPr>
          <w:p w14:paraId="126AADA3" w14:textId="77777777" w:rsidR="006547AD" w:rsidRDefault="006547AD" w:rsidP="003F31E5">
            <w:pPr>
              <w:jc w:val="center"/>
            </w:pPr>
            <w:r>
              <w:t>0</w:t>
            </w:r>
          </w:p>
        </w:tc>
        <w:tc>
          <w:tcPr>
            <w:tcW w:w="2265" w:type="dxa"/>
          </w:tcPr>
          <w:p w14:paraId="219405FB" w14:textId="77777777" w:rsidR="006547AD" w:rsidRDefault="006547AD" w:rsidP="003F31E5">
            <w:pPr>
              <w:jc w:val="center"/>
            </w:pPr>
            <w:r>
              <w:t>0</w:t>
            </w:r>
          </w:p>
        </w:tc>
        <w:tc>
          <w:tcPr>
            <w:tcW w:w="2266" w:type="dxa"/>
          </w:tcPr>
          <w:p w14:paraId="46B637C3" w14:textId="77777777" w:rsidR="006547AD" w:rsidRDefault="006547AD" w:rsidP="003F31E5">
            <w:pPr>
              <w:jc w:val="center"/>
            </w:pPr>
            <w:r>
              <w:t>6</w:t>
            </w:r>
          </w:p>
        </w:tc>
      </w:tr>
    </w:tbl>
    <w:p w14:paraId="4EE9C54F" w14:textId="77777777" w:rsidR="006547AD" w:rsidRDefault="006547AD" w:rsidP="006547AD">
      <w:pPr>
        <w:rPr>
          <w:rFonts w:ascii="Calibri" w:hAnsi="Calibri" w:cs="Calibri"/>
          <w:b/>
          <w:bCs/>
          <w:sz w:val="26"/>
          <w:szCs w:val="26"/>
        </w:rPr>
      </w:pPr>
    </w:p>
    <w:p w14:paraId="7CA3E1CC" w14:textId="73119A69" w:rsidR="00C5580D" w:rsidRDefault="00C5580D" w:rsidP="00806D15">
      <w:pPr>
        <w:pStyle w:val="Caption"/>
      </w:pPr>
      <w:bookmarkStart w:id="231" w:name="_Toc147921037"/>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28</w:t>
      </w:r>
      <w:r>
        <w:fldChar w:fldCharType="end"/>
      </w:r>
      <w:r>
        <w:t xml:space="preserve"> </w:t>
      </w:r>
      <w:r w:rsidRPr="009E1050">
        <w:t>Normalised Front IMUs 5-layer NARXNET NN</w:t>
      </w:r>
      <w:r>
        <w:t xml:space="preserve"> training </w:t>
      </w:r>
      <w:r w:rsidRPr="009E1050">
        <w:t>results from varied motion</w:t>
      </w:r>
      <w:bookmarkEnd w:id="231"/>
    </w:p>
    <w:tbl>
      <w:tblPr>
        <w:tblStyle w:val="TableGrid"/>
        <w:tblW w:w="0" w:type="auto"/>
        <w:tblLook w:val="04A0" w:firstRow="1" w:lastRow="0" w:firstColumn="1" w:lastColumn="0" w:noHBand="0" w:noVBand="1"/>
      </w:tblPr>
      <w:tblGrid>
        <w:gridCol w:w="2265"/>
        <w:gridCol w:w="2265"/>
        <w:gridCol w:w="2265"/>
        <w:gridCol w:w="2266"/>
      </w:tblGrid>
      <w:tr w:rsidR="00C5580D" w14:paraId="152D812A" w14:textId="77777777" w:rsidTr="00C5580D">
        <w:tc>
          <w:tcPr>
            <w:tcW w:w="2265" w:type="dxa"/>
          </w:tcPr>
          <w:p w14:paraId="3C073363" w14:textId="77777777" w:rsidR="00C5580D" w:rsidRDefault="00C5580D" w:rsidP="00C5580D">
            <w:pPr>
              <w:jc w:val="center"/>
            </w:pPr>
          </w:p>
        </w:tc>
        <w:tc>
          <w:tcPr>
            <w:tcW w:w="2265" w:type="dxa"/>
          </w:tcPr>
          <w:p w14:paraId="7B4B3E12" w14:textId="02F4F8A5" w:rsidR="00C5580D" w:rsidRDefault="00C5580D" w:rsidP="00C5580D">
            <w:pPr>
              <w:jc w:val="center"/>
            </w:pPr>
            <w:r>
              <w:t>Observations</w:t>
            </w:r>
          </w:p>
        </w:tc>
        <w:tc>
          <w:tcPr>
            <w:tcW w:w="2265" w:type="dxa"/>
          </w:tcPr>
          <w:p w14:paraId="109921F7" w14:textId="34EFD115" w:rsidR="00C5580D" w:rsidRDefault="00C5580D" w:rsidP="00C5580D">
            <w:pPr>
              <w:jc w:val="center"/>
            </w:pPr>
            <w:r>
              <w:t>MSE</w:t>
            </w:r>
          </w:p>
        </w:tc>
        <w:tc>
          <w:tcPr>
            <w:tcW w:w="2266" w:type="dxa"/>
          </w:tcPr>
          <w:p w14:paraId="5DB8CA15" w14:textId="7D0993D8" w:rsidR="00C5580D" w:rsidRDefault="00C5580D" w:rsidP="00C5580D">
            <w:pPr>
              <w:jc w:val="center"/>
            </w:pPr>
            <w:r>
              <w:t>R</w:t>
            </w:r>
          </w:p>
        </w:tc>
      </w:tr>
      <w:tr w:rsidR="00C5580D" w14:paraId="247BDE86" w14:textId="77777777" w:rsidTr="00C5580D">
        <w:tc>
          <w:tcPr>
            <w:tcW w:w="2265" w:type="dxa"/>
          </w:tcPr>
          <w:p w14:paraId="0DC0F390" w14:textId="24DA4C32" w:rsidR="00C5580D" w:rsidRDefault="00C5580D" w:rsidP="00C5580D">
            <w:pPr>
              <w:jc w:val="center"/>
            </w:pPr>
            <w:r>
              <w:t>Training</w:t>
            </w:r>
          </w:p>
        </w:tc>
        <w:tc>
          <w:tcPr>
            <w:tcW w:w="2265" w:type="dxa"/>
          </w:tcPr>
          <w:p w14:paraId="3E4CA3D8" w14:textId="23DCD26F" w:rsidR="00C5580D" w:rsidRDefault="00C5580D" w:rsidP="00C5580D">
            <w:pPr>
              <w:jc w:val="center"/>
            </w:pPr>
            <w:r>
              <w:t>3497</w:t>
            </w:r>
          </w:p>
        </w:tc>
        <w:tc>
          <w:tcPr>
            <w:tcW w:w="2265" w:type="dxa"/>
          </w:tcPr>
          <w:p w14:paraId="1D3668B7" w14:textId="54AE37DF" w:rsidR="00C5580D" w:rsidRDefault="00C5580D" w:rsidP="00C5580D">
            <w:pPr>
              <w:jc w:val="center"/>
            </w:pPr>
            <w:r>
              <w:t>3.2640e-08</w:t>
            </w:r>
          </w:p>
        </w:tc>
        <w:tc>
          <w:tcPr>
            <w:tcW w:w="2266" w:type="dxa"/>
          </w:tcPr>
          <w:p w14:paraId="4B5C06C0" w14:textId="6A4EC692" w:rsidR="00C5580D" w:rsidRDefault="00C5580D" w:rsidP="00C5580D">
            <w:pPr>
              <w:jc w:val="center"/>
            </w:pPr>
            <w:r>
              <w:t>0.9999</w:t>
            </w:r>
          </w:p>
        </w:tc>
      </w:tr>
      <w:tr w:rsidR="00C5580D" w14:paraId="1354AADB" w14:textId="77777777" w:rsidTr="00C5580D">
        <w:tc>
          <w:tcPr>
            <w:tcW w:w="2265" w:type="dxa"/>
          </w:tcPr>
          <w:p w14:paraId="364DDFA3" w14:textId="106B5051" w:rsidR="00C5580D" w:rsidRDefault="00C5580D" w:rsidP="00C5580D">
            <w:pPr>
              <w:jc w:val="center"/>
            </w:pPr>
            <w:r>
              <w:t>Validation</w:t>
            </w:r>
          </w:p>
        </w:tc>
        <w:tc>
          <w:tcPr>
            <w:tcW w:w="2265" w:type="dxa"/>
          </w:tcPr>
          <w:p w14:paraId="64894ED9" w14:textId="21CF5734" w:rsidR="00C5580D" w:rsidRDefault="00C5580D" w:rsidP="00C5580D">
            <w:pPr>
              <w:jc w:val="center"/>
            </w:pPr>
            <w:r>
              <w:t>750</w:t>
            </w:r>
          </w:p>
        </w:tc>
        <w:tc>
          <w:tcPr>
            <w:tcW w:w="2265" w:type="dxa"/>
          </w:tcPr>
          <w:p w14:paraId="02A2C47C" w14:textId="15562379" w:rsidR="00C5580D" w:rsidRDefault="00C5580D" w:rsidP="00C5580D">
            <w:pPr>
              <w:jc w:val="center"/>
            </w:pPr>
            <w:r>
              <w:t>3.3420e-08</w:t>
            </w:r>
          </w:p>
        </w:tc>
        <w:tc>
          <w:tcPr>
            <w:tcW w:w="2266" w:type="dxa"/>
          </w:tcPr>
          <w:p w14:paraId="395880DF" w14:textId="315C778C" w:rsidR="00C5580D" w:rsidRDefault="00C5580D" w:rsidP="00C5580D">
            <w:pPr>
              <w:jc w:val="center"/>
            </w:pPr>
            <w:r>
              <w:t>0.9999</w:t>
            </w:r>
          </w:p>
        </w:tc>
      </w:tr>
      <w:tr w:rsidR="00C5580D" w14:paraId="0FD5F0FC" w14:textId="77777777" w:rsidTr="00C5580D">
        <w:tc>
          <w:tcPr>
            <w:tcW w:w="2265" w:type="dxa"/>
          </w:tcPr>
          <w:p w14:paraId="3E39B529" w14:textId="3FC4F6EC" w:rsidR="00C5580D" w:rsidRDefault="00C5580D" w:rsidP="00C5580D">
            <w:pPr>
              <w:jc w:val="center"/>
            </w:pPr>
            <w:r>
              <w:t>Test</w:t>
            </w:r>
          </w:p>
        </w:tc>
        <w:tc>
          <w:tcPr>
            <w:tcW w:w="2265" w:type="dxa"/>
          </w:tcPr>
          <w:p w14:paraId="46E7C820" w14:textId="038DAF76" w:rsidR="00C5580D" w:rsidRDefault="00C5580D" w:rsidP="00C5580D">
            <w:pPr>
              <w:jc w:val="center"/>
            </w:pPr>
            <w:r>
              <w:t>750</w:t>
            </w:r>
          </w:p>
        </w:tc>
        <w:tc>
          <w:tcPr>
            <w:tcW w:w="2265" w:type="dxa"/>
          </w:tcPr>
          <w:p w14:paraId="44F5527C" w14:textId="67EB0DFE" w:rsidR="00C5580D" w:rsidRDefault="00C5580D" w:rsidP="00C5580D">
            <w:pPr>
              <w:jc w:val="center"/>
            </w:pPr>
            <w:r>
              <w:t>3.5217e-08</w:t>
            </w:r>
          </w:p>
        </w:tc>
        <w:tc>
          <w:tcPr>
            <w:tcW w:w="2266" w:type="dxa"/>
          </w:tcPr>
          <w:p w14:paraId="126A373E" w14:textId="14E66077" w:rsidR="00C5580D" w:rsidRDefault="00C5580D" w:rsidP="00C5580D">
            <w:pPr>
              <w:jc w:val="center"/>
            </w:pPr>
            <w:r>
              <w:t>0.9999</w:t>
            </w:r>
          </w:p>
        </w:tc>
      </w:tr>
    </w:tbl>
    <w:p w14:paraId="794357B7" w14:textId="2AB03FFB" w:rsidR="006547AD" w:rsidRDefault="00C5580D" w:rsidP="00806D15">
      <w:pPr>
        <w:pStyle w:val="Caption"/>
        <w:rPr>
          <w:rFonts w:cs="Calibri"/>
          <w:b/>
          <w:bCs/>
          <w:sz w:val="26"/>
          <w:szCs w:val="26"/>
        </w:rPr>
      </w:pPr>
      <w:bookmarkStart w:id="232" w:name="_Toc147921038"/>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29</w:t>
      </w:r>
      <w:r>
        <w:fldChar w:fldCharType="end"/>
      </w:r>
      <w:r>
        <w:t xml:space="preserve"> </w:t>
      </w:r>
      <w:r w:rsidRPr="00F01A2C">
        <w:t>Normalised Front IMUs 5-layer NARXNET NN results from untrained varied motion</w:t>
      </w:r>
      <w:bookmarkEnd w:id="232"/>
    </w:p>
    <w:tbl>
      <w:tblPr>
        <w:tblStyle w:val="TableGrid"/>
        <w:tblW w:w="0" w:type="auto"/>
        <w:tblLook w:val="04A0" w:firstRow="1" w:lastRow="0" w:firstColumn="1" w:lastColumn="0" w:noHBand="0" w:noVBand="1"/>
      </w:tblPr>
      <w:tblGrid>
        <w:gridCol w:w="2265"/>
        <w:gridCol w:w="2265"/>
        <w:gridCol w:w="2265"/>
        <w:gridCol w:w="2266"/>
      </w:tblGrid>
      <w:tr w:rsidR="006547AD" w14:paraId="5762F679" w14:textId="77777777" w:rsidTr="003F31E5">
        <w:tc>
          <w:tcPr>
            <w:tcW w:w="2265" w:type="dxa"/>
          </w:tcPr>
          <w:p w14:paraId="2788F687" w14:textId="77777777" w:rsidR="006547AD" w:rsidRDefault="006547AD" w:rsidP="003F31E5">
            <w:pPr>
              <w:jc w:val="center"/>
            </w:pPr>
          </w:p>
        </w:tc>
        <w:tc>
          <w:tcPr>
            <w:tcW w:w="2265" w:type="dxa"/>
          </w:tcPr>
          <w:p w14:paraId="4C665403" w14:textId="77777777" w:rsidR="006547AD" w:rsidRDefault="006547AD" w:rsidP="003F31E5">
            <w:pPr>
              <w:jc w:val="center"/>
            </w:pPr>
            <w:r>
              <w:t>Observations</w:t>
            </w:r>
          </w:p>
        </w:tc>
        <w:tc>
          <w:tcPr>
            <w:tcW w:w="2265" w:type="dxa"/>
          </w:tcPr>
          <w:p w14:paraId="0CB1CF0F" w14:textId="77777777" w:rsidR="006547AD" w:rsidRDefault="006547AD" w:rsidP="003F31E5">
            <w:pPr>
              <w:jc w:val="center"/>
            </w:pPr>
            <w:r>
              <w:t>MSE</w:t>
            </w:r>
          </w:p>
        </w:tc>
        <w:tc>
          <w:tcPr>
            <w:tcW w:w="2266" w:type="dxa"/>
          </w:tcPr>
          <w:p w14:paraId="1C612F5E" w14:textId="77777777" w:rsidR="006547AD" w:rsidRDefault="006547AD" w:rsidP="003F31E5">
            <w:pPr>
              <w:jc w:val="center"/>
            </w:pPr>
            <w:r>
              <w:t>R</w:t>
            </w:r>
          </w:p>
        </w:tc>
      </w:tr>
      <w:tr w:rsidR="006547AD" w14:paraId="0477DFDB" w14:textId="77777777" w:rsidTr="003F31E5">
        <w:tc>
          <w:tcPr>
            <w:tcW w:w="2265" w:type="dxa"/>
          </w:tcPr>
          <w:p w14:paraId="0A966B2F" w14:textId="77777777" w:rsidR="006547AD" w:rsidRDefault="006547AD" w:rsidP="003F31E5">
            <w:pPr>
              <w:jc w:val="center"/>
            </w:pPr>
            <w:r>
              <w:t>Additional Test</w:t>
            </w:r>
          </w:p>
        </w:tc>
        <w:tc>
          <w:tcPr>
            <w:tcW w:w="2265" w:type="dxa"/>
          </w:tcPr>
          <w:p w14:paraId="479A9AC7" w14:textId="77777777" w:rsidR="006547AD" w:rsidRDefault="006547AD" w:rsidP="003F31E5">
            <w:pPr>
              <w:jc w:val="center"/>
            </w:pPr>
            <w:r>
              <w:t>6054</w:t>
            </w:r>
          </w:p>
        </w:tc>
        <w:tc>
          <w:tcPr>
            <w:tcW w:w="2265" w:type="dxa"/>
          </w:tcPr>
          <w:p w14:paraId="1130A0AF" w14:textId="72650783" w:rsidR="006547AD" w:rsidRDefault="006547AD" w:rsidP="003F31E5">
            <w:pPr>
              <w:jc w:val="center"/>
            </w:pPr>
            <w:r>
              <w:t>5.4972e-06</w:t>
            </w:r>
          </w:p>
        </w:tc>
        <w:tc>
          <w:tcPr>
            <w:tcW w:w="2266" w:type="dxa"/>
          </w:tcPr>
          <w:p w14:paraId="11910BA1" w14:textId="053D477A" w:rsidR="006547AD" w:rsidRDefault="006547AD" w:rsidP="003F31E5">
            <w:pPr>
              <w:jc w:val="center"/>
            </w:pPr>
            <w:r>
              <w:t>0.9879</w:t>
            </w:r>
          </w:p>
        </w:tc>
      </w:tr>
    </w:tbl>
    <w:p w14:paraId="5DF1FFEE" w14:textId="77777777" w:rsidR="00340AF8" w:rsidRDefault="00746B4B" w:rsidP="00340AF8">
      <w:pPr>
        <w:pStyle w:val="BodyText"/>
      </w:pPr>
      <w:r>
        <w:rPr>
          <w:color w:val="FF0000"/>
        </w:rPr>
        <w:br/>
      </w:r>
      <w:r w:rsidRPr="00746B4B">
        <w:t xml:space="preserve">Reducing the NARXNET NN layers to </w:t>
      </w:r>
      <w:r>
        <w:t>three</w:t>
      </w:r>
      <w:r w:rsidRPr="00746B4B">
        <w:t xml:space="preserve"> produced the results shown in Tables 4.</w:t>
      </w:r>
      <w:r>
        <w:t>30</w:t>
      </w:r>
      <w:r w:rsidRPr="00746B4B">
        <w:t xml:space="preserve"> to 4.</w:t>
      </w:r>
      <w:r>
        <w:t>32</w:t>
      </w:r>
      <w:r w:rsidRPr="00746B4B">
        <w:t>.</w:t>
      </w:r>
    </w:p>
    <w:p w14:paraId="1CB77966" w14:textId="45C80E45" w:rsidR="00746B4B" w:rsidRDefault="00746B4B" w:rsidP="00806D15">
      <w:pPr>
        <w:pStyle w:val="Caption"/>
      </w:pPr>
      <w:bookmarkStart w:id="233" w:name="_Toc147921039"/>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30</w:t>
      </w:r>
      <w:r>
        <w:fldChar w:fldCharType="end"/>
      </w:r>
      <w:r>
        <w:t xml:space="preserve"> </w:t>
      </w:r>
      <w:r w:rsidRPr="00F72260">
        <w:t xml:space="preserve">Normalised Front IMU </w:t>
      </w:r>
      <w:r>
        <w:t>3</w:t>
      </w:r>
      <w:r w:rsidRPr="00F72260">
        <w:t xml:space="preserve">-layer NARXNET NN training </w:t>
      </w:r>
      <w:r>
        <w:t>progress</w:t>
      </w:r>
      <w:r w:rsidRPr="00F72260">
        <w:t xml:space="preserve"> from varied motion.</w:t>
      </w:r>
      <w:bookmarkEnd w:id="233"/>
    </w:p>
    <w:tbl>
      <w:tblPr>
        <w:tblStyle w:val="TableGrid"/>
        <w:tblW w:w="0" w:type="auto"/>
        <w:tblLook w:val="04A0" w:firstRow="1" w:lastRow="0" w:firstColumn="1" w:lastColumn="0" w:noHBand="0" w:noVBand="1"/>
      </w:tblPr>
      <w:tblGrid>
        <w:gridCol w:w="2265"/>
        <w:gridCol w:w="2265"/>
        <w:gridCol w:w="2265"/>
        <w:gridCol w:w="2266"/>
      </w:tblGrid>
      <w:tr w:rsidR="00746B4B" w14:paraId="39841313" w14:textId="77777777" w:rsidTr="003F31E5">
        <w:tc>
          <w:tcPr>
            <w:tcW w:w="2265" w:type="dxa"/>
          </w:tcPr>
          <w:p w14:paraId="45B90310" w14:textId="77777777" w:rsidR="00746B4B" w:rsidRDefault="00746B4B" w:rsidP="003F31E5">
            <w:pPr>
              <w:jc w:val="center"/>
            </w:pPr>
            <w:r>
              <w:t>Unit</w:t>
            </w:r>
          </w:p>
        </w:tc>
        <w:tc>
          <w:tcPr>
            <w:tcW w:w="2265" w:type="dxa"/>
          </w:tcPr>
          <w:p w14:paraId="65B761D0" w14:textId="77777777" w:rsidR="00746B4B" w:rsidRDefault="00746B4B" w:rsidP="003F31E5">
            <w:pPr>
              <w:jc w:val="center"/>
            </w:pPr>
            <w:r>
              <w:t>Initial Value</w:t>
            </w:r>
          </w:p>
        </w:tc>
        <w:tc>
          <w:tcPr>
            <w:tcW w:w="2265" w:type="dxa"/>
          </w:tcPr>
          <w:p w14:paraId="47306312" w14:textId="77777777" w:rsidR="00746B4B" w:rsidRDefault="00746B4B" w:rsidP="003F31E5">
            <w:pPr>
              <w:jc w:val="center"/>
            </w:pPr>
            <w:r>
              <w:t>Stopped Value</w:t>
            </w:r>
          </w:p>
        </w:tc>
        <w:tc>
          <w:tcPr>
            <w:tcW w:w="2266" w:type="dxa"/>
          </w:tcPr>
          <w:p w14:paraId="265582B5" w14:textId="77777777" w:rsidR="00746B4B" w:rsidRDefault="00746B4B" w:rsidP="003F31E5">
            <w:pPr>
              <w:jc w:val="center"/>
            </w:pPr>
            <w:r>
              <w:t>Target Value</w:t>
            </w:r>
          </w:p>
        </w:tc>
      </w:tr>
      <w:tr w:rsidR="00746B4B" w14:paraId="1E95EB55" w14:textId="77777777" w:rsidTr="003F31E5">
        <w:tc>
          <w:tcPr>
            <w:tcW w:w="2265" w:type="dxa"/>
          </w:tcPr>
          <w:p w14:paraId="1ADC9805" w14:textId="77777777" w:rsidR="00746B4B" w:rsidRDefault="00746B4B" w:rsidP="003F31E5">
            <w:pPr>
              <w:jc w:val="center"/>
            </w:pPr>
            <w:r>
              <w:t>Epoch</w:t>
            </w:r>
          </w:p>
        </w:tc>
        <w:tc>
          <w:tcPr>
            <w:tcW w:w="2265" w:type="dxa"/>
          </w:tcPr>
          <w:p w14:paraId="1BC0C2AC" w14:textId="77777777" w:rsidR="00746B4B" w:rsidRDefault="00746B4B" w:rsidP="003F31E5">
            <w:pPr>
              <w:jc w:val="center"/>
            </w:pPr>
            <w:r>
              <w:t>0</w:t>
            </w:r>
          </w:p>
        </w:tc>
        <w:tc>
          <w:tcPr>
            <w:tcW w:w="2265" w:type="dxa"/>
          </w:tcPr>
          <w:p w14:paraId="4CF90591" w14:textId="0886A6E8" w:rsidR="00746B4B" w:rsidRDefault="00746B4B" w:rsidP="003F31E5">
            <w:pPr>
              <w:jc w:val="center"/>
            </w:pPr>
            <w:r>
              <w:t>24</w:t>
            </w:r>
          </w:p>
        </w:tc>
        <w:tc>
          <w:tcPr>
            <w:tcW w:w="2266" w:type="dxa"/>
          </w:tcPr>
          <w:p w14:paraId="085777A7" w14:textId="77777777" w:rsidR="00746B4B" w:rsidRDefault="00746B4B" w:rsidP="003F31E5">
            <w:pPr>
              <w:jc w:val="center"/>
            </w:pPr>
            <w:r>
              <w:t>1000</w:t>
            </w:r>
          </w:p>
        </w:tc>
      </w:tr>
      <w:tr w:rsidR="00746B4B" w14:paraId="2295AB4C" w14:textId="77777777" w:rsidTr="003F31E5">
        <w:tc>
          <w:tcPr>
            <w:tcW w:w="2265" w:type="dxa"/>
          </w:tcPr>
          <w:p w14:paraId="7871CF0D" w14:textId="77777777" w:rsidR="00746B4B" w:rsidRDefault="00746B4B" w:rsidP="003F31E5">
            <w:pPr>
              <w:jc w:val="center"/>
            </w:pPr>
            <w:r>
              <w:t>Elapsed Time</w:t>
            </w:r>
          </w:p>
        </w:tc>
        <w:tc>
          <w:tcPr>
            <w:tcW w:w="2265" w:type="dxa"/>
          </w:tcPr>
          <w:p w14:paraId="4121283F" w14:textId="77777777" w:rsidR="00746B4B" w:rsidRDefault="00746B4B" w:rsidP="003F31E5">
            <w:pPr>
              <w:jc w:val="center"/>
            </w:pPr>
            <w:r>
              <w:t>-</w:t>
            </w:r>
          </w:p>
        </w:tc>
        <w:tc>
          <w:tcPr>
            <w:tcW w:w="2265" w:type="dxa"/>
          </w:tcPr>
          <w:p w14:paraId="3011E2E9" w14:textId="77777777" w:rsidR="00746B4B" w:rsidRDefault="00746B4B" w:rsidP="003F31E5">
            <w:pPr>
              <w:jc w:val="center"/>
            </w:pPr>
            <w:r>
              <w:t>00:00:00</w:t>
            </w:r>
          </w:p>
        </w:tc>
        <w:tc>
          <w:tcPr>
            <w:tcW w:w="2266" w:type="dxa"/>
          </w:tcPr>
          <w:p w14:paraId="393ADF4F" w14:textId="77777777" w:rsidR="00746B4B" w:rsidRDefault="00746B4B" w:rsidP="003F31E5">
            <w:pPr>
              <w:jc w:val="center"/>
            </w:pPr>
            <w:r>
              <w:t>-</w:t>
            </w:r>
          </w:p>
        </w:tc>
      </w:tr>
      <w:tr w:rsidR="00746B4B" w14:paraId="47A7C421" w14:textId="77777777" w:rsidTr="003F31E5">
        <w:tc>
          <w:tcPr>
            <w:tcW w:w="2265" w:type="dxa"/>
          </w:tcPr>
          <w:p w14:paraId="62D95507" w14:textId="77777777" w:rsidR="00746B4B" w:rsidRDefault="00746B4B" w:rsidP="003F31E5">
            <w:pPr>
              <w:jc w:val="center"/>
            </w:pPr>
            <w:r>
              <w:t>Performance</w:t>
            </w:r>
          </w:p>
        </w:tc>
        <w:tc>
          <w:tcPr>
            <w:tcW w:w="2265" w:type="dxa"/>
          </w:tcPr>
          <w:p w14:paraId="469FE641" w14:textId="79308DFA" w:rsidR="00746B4B" w:rsidRDefault="00746B4B" w:rsidP="003F31E5">
            <w:pPr>
              <w:jc w:val="center"/>
            </w:pPr>
            <w:r>
              <w:t>0.00043</w:t>
            </w:r>
          </w:p>
        </w:tc>
        <w:tc>
          <w:tcPr>
            <w:tcW w:w="2265" w:type="dxa"/>
          </w:tcPr>
          <w:p w14:paraId="7F5116FD" w14:textId="56C3A130" w:rsidR="00746B4B" w:rsidRDefault="00746B4B" w:rsidP="003F31E5">
            <w:pPr>
              <w:jc w:val="center"/>
            </w:pPr>
            <w:r>
              <w:t>4.03e-08</w:t>
            </w:r>
          </w:p>
        </w:tc>
        <w:tc>
          <w:tcPr>
            <w:tcW w:w="2266" w:type="dxa"/>
          </w:tcPr>
          <w:p w14:paraId="64EBDDC5" w14:textId="77777777" w:rsidR="00746B4B" w:rsidRDefault="00746B4B" w:rsidP="003F31E5">
            <w:pPr>
              <w:jc w:val="center"/>
            </w:pPr>
            <w:r>
              <w:t>0</w:t>
            </w:r>
          </w:p>
        </w:tc>
      </w:tr>
      <w:tr w:rsidR="00746B4B" w14:paraId="55C1B069" w14:textId="77777777" w:rsidTr="003F31E5">
        <w:tc>
          <w:tcPr>
            <w:tcW w:w="2265" w:type="dxa"/>
          </w:tcPr>
          <w:p w14:paraId="0A1BFF9B" w14:textId="77777777" w:rsidR="00746B4B" w:rsidRDefault="00746B4B" w:rsidP="003F31E5">
            <w:pPr>
              <w:jc w:val="center"/>
            </w:pPr>
            <w:r>
              <w:t>Gradient</w:t>
            </w:r>
          </w:p>
        </w:tc>
        <w:tc>
          <w:tcPr>
            <w:tcW w:w="2265" w:type="dxa"/>
          </w:tcPr>
          <w:p w14:paraId="6F299A13" w14:textId="2A0B8189" w:rsidR="00746B4B" w:rsidRDefault="00746B4B" w:rsidP="003F31E5">
            <w:pPr>
              <w:jc w:val="center"/>
            </w:pPr>
            <w:r>
              <w:t>0.000708</w:t>
            </w:r>
          </w:p>
        </w:tc>
        <w:tc>
          <w:tcPr>
            <w:tcW w:w="2265" w:type="dxa"/>
          </w:tcPr>
          <w:p w14:paraId="2A08B0A8" w14:textId="1675291B" w:rsidR="00746B4B" w:rsidRDefault="00746B4B" w:rsidP="003F31E5">
            <w:pPr>
              <w:jc w:val="center"/>
            </w:pPr>
            <w:r>
              <w:t>9.88e-08</w:t>
            </w:r>
          </w:p>
        </w:tc>
        <w:tc>
          <w:tcPr>
            <w:tcW w:w="2266" w:type="dxa"/>
          </w:tcPr>
          <w:p w14:paraId="2A6DEA49" w14:textId="77777777" w:rsidR="00746B4B" w:rsidRDefault="00746B4B" w:rsidP="003F31E5">
            <w:pPr>
              <w:jc w:val="center"/>
            </w:pPr>
            <w:r>
              <w:t>1e -07</w:t>
            </w:r>
          </w:p>
        </w:tc>
      </w:tr>
      <w:tr w:rsidR="00746B4B" w14:paraId="5CD4B25F" w14:textId="77777777" w:rsidTr="003F31E5">
        <w:tc>
          <w:tcPr>
            <w:tcW w:w="2265" w:type="dxa"/>
          </w:tcPr>
          <w:p w14:paraId="02998756" w14:textId="77777777" w:rsidR="00746B4B" w:rsidRDefault="00746B4B" w:rsidP="003F31E5">
            <w:pPr>
              <w:jc w:val="center"/>
            </w:pPr>
            <w:r>
              <w:t>Mu</w:t>
            </w:r>
          </w:p>
        </w:tc>
        <w:tc>
          <w:tcPr>
            <w:tcW w:w="2265" w:type="dxa"/>
          </w:tcPr>
          <w:p w14:paraId="56E9A3E4" w14:textId="77777777" w:rsidR="00746B4B" w:rsidRDefault="00746B4B" w:rsidP="003F31E5">
            <w:pPr>
              <w:jc w:val="center"/>
            </w:pPr>
            <w:r>
              <w:t>0.001</w:t>
            </w:r>
          </w:p>
        </w:tc>
        <w:tc>
          <w:tcPr>
            <w:tcW w:w="2265" w:type="dxa"/>
          </w:tcPr>
          <w:p w14:paraId="5C413DC4" w14:textId="77777777" w:rsidR="00746B4B" w:rsidRDefault="00746B4B" w:rsidP="003F31E5">
            <w:pPr>
              <w:jc w:val="center"/>
            </w:pPr>
            <w:r>
              <w:t>1e-08</w:t>
            </w:r>
          </w:p>
        </w:tc>
        <w:tc>
          <w:tcPr>
            <w:tcW w:w="2266" w:type="dxa"/>
          </w:tcPr>
          <w:p w14:paraId="4DEB742D" w14:textId="77777777" w:rsidR="00746B4B" w:rsidRDefault="00746B4B" w:rsidP="003F31E5">
            <w:pPr>
              <w:jc w:val="center"/>
            </w:pPr>
            <w:r>
              <w:t>1e+10</w:t>
            </w:r>
          </w:p>
        </w:tc>
      </w:tr>
      <w:tr w:rsidR="00746B4B" w14:paraId="14CD30B4" w14:textId="77777777" w:rsidTr="003F31E5">
        <w:tc>
          <w:tcPr>
            <w:tcW w:w="2265" w:type="dxa"/>
          </w:tcPr>
          <w:p w14:paraId="66CBC00D" w14:textId="77777777" w:rsidR="00746B4B" w:rsidRDefault="00746B4B" w:rsidP="003F31E5">
            <w:pPr>
              <w:jc w:val="center"/>
            </w:pPr>
            <w:r>
              <w:t>Validation Checks</w:t>
            </w:r>
          </w:p>
        </w:tc>
        <w:tc>
          <w:tcPr>
            <w:tcW w:w="2265" w:type="dxa"/>
          </w:tcPr>
          <w:p w14:paraId="31938EE3" w14:textId="77777777" w:rsidR="00746B4B" w:rsidRDefault="00746B4B" w:rsidP="003F31E5">
            <w:pPr>
              <w:jc w:val="center"/>
            </w:pPr>
            <w:r>
              <w:t>0</w:t>
            </w:r>
          </w:p>
        </w:tc>
        <w:tc>
          <w:tcPr>
            <w:tcW w:w="2265" w:type="dxa"/>
          </w:tcPr>
          <w:p w14:paraId="04DD5DFB" w14:textId="77777777" w:rsidR="00746B4B" w:rsidRDefault="00746B4B" w:rsidP="003F31E5">
            <w:pPr>
              <w:jc w:val="center"/>
            </w:pPr>
            <w:r>
              <w:t>0</w:t>
            </w:r>
          </w:p>
        </w:tc>
        <w:tc>
          <w:tcPr>
            <w:tcW w:w="2266" w:type="dxa"/>
          </w:tcPr>
          <w:p w14:paraId="3B6B0C8C" w14:textId="77777777" w:rsidR="00746B4B" w:rsidRDefault="00746B4B" w:rsidP="003F31E5">
            <w:pPr>
              <w:jc w:val="center"/>
            </w:pPr>
            <w:r>
              <w:t>6</w:t>
            </w:r>
          </w:p>
        </w:tc>
      </w:tr>
    </w:tbl>
    <w:p w14:paraId="1ED214B4" w14:textId="77777777" w:rsidR="00746B4B" w:rsidRDefault="00746B4B" w:rsidP="00746B4B">
      <w:pPr>
        <w:rPr>
          <w:rFonts w:ascii="Calibri" w:hAnsi="Calibri" w:cs="Calibri"/>
          <w:b/>
          <w:bCs/>
          <w:sz w:val="26"/>
          <w:szCs w:val="26"/>
        </w:rPr>
      </w:pPr>
    </w:p>
    <w:p w14:paraId="13C40719" w14:textId="1D9D760B" w:rsidR="00746B4B" w:rsidRDefault="00746B4B" w:rsidP="00806D15">
      <w:pPr>
        <w:pStyle w:val="Caption"/>
      </w:pPr>
      <w:bookmarkStart w:id="234" w:name="_Toc147921040"/>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31</w:t>
      </w:r>
      <w:r>
        <w:fldChar w:fldCharType="end"/>
      </w:r>
      <w:r>
        <w:t xml:space="preserve"> </w:t>
      </w:r>
      <w:r w:rsidRPr="009E1050">
        <w:t xml:space="preserve">Normalised Front IMUs </w:t>
      </w:r>
      <w:r>
        <w:t>3</w:t>
      </w:r>
      <w:r w:rsidRPr="009E1050">
        <w:t>-layer NARXNET NN</w:t>
      </w:r>
      <w:r>
        <w:t xml:space="preserve"> training </w:t>
      </w:r>
      <w:r w:rsidRPr="009E1050">
        <w:t>results from varied motion</w:t>
      </w:r>
      <w:bookmarkEnd w:id="234"/>
    </w:p>
    <w:tbl>
      <w:tblPr>
        <w:tblStyle w:val="TableGrid"/>
        <w:tblW w:w="0" w:type="auto"/>
        <w:tblLook w:val="04A0" w:firstRow="1" w:lastRow="0" w:firstColumn="1" w:lastColumn="0" w:noHBand="0" w:noVBand="1"/>
      </w:tblPr>
      <w:tblGrid>
        <w:gridCol w:w="2265"/>
        <w:gridCol w:w="2265"/>
        <w:gridCol w:w="2265"/>
        <w:gridCol w:w="2266"/>
      </w:tblGrid>
      <w:tr w:rsidR="00746B4B" w14:paraId="3F686D00" w14:textId="77777777" w:rsidTr="003F31E5">
        <w:tc>
          <w:tcPr>
            <w:tcW w:w="2265" w:type="dxa"/>
          </w:tcPr>
          <w:p w14:paraId="625115D5" w14:textId="77777777" w:rsidR="00746B4B" w:rsidRDefault="00746B4B" w:rsidP="003F31E5">
            <w:pPr>
              <w:jc w:val="center"/>
            </w:pPr>
          </w:p>
        </w:tc>
        <w:tc>
          <w:tcPr>
            <w:tcW w:w="2265" w:type="dxa"/>
          </w:tcPr>
          <w:p w14:paraId="5BBF7EB8" w14:textId="77777777" w:rsidR="00746B4B" w:rsidRDefault="00746B4B" w:rsidP="003F31E5">
            <w:pPr>
              <w:jc w:val="center"/>
            </w:pPr>
            <w:r>
              <w:t>Observations</w:t>
            </w:r>
          </w:p>
        </w:tc>
        <w:tc>
          <w:tcPr>
            <w:tcW w:w="2265" w:type="dxa"/>
          </w:tcPr>
          <w:p w14:paraId="5C6D39BA" w14:textId="77777777" w:rsidR="00746B4B" w:rsidRDefault="00746B4B" w:rsidP="003F31E5">
            <w:pPr>
              <w:jc w:val="center"/>
            </w:pPr>
            <w:r>
              <w:t>MSE</w:t>
            </w:r>
          </w:p>
        </w:tc>
        <w:tc>
          <w:tcPr>
            <w:tcW w:w="2266" w:type="dxa"/>
          </w:tcPr>
          <w:p w14:paraId="654C6916" w14:textId="77777777" w:rsidR="00746B4B" w:rsidRDefault="00746B4B" w:rsidP="003F31E5">
            <w:pPr>
              <w:jc w:val="center"/>
            </w:pPr>
            <w:r>
              <w:t>R</w:t>
            </w:r>
          </w:p>
        </w:tc>
      </w:tr>
      <w:tr w:rsidR="00746B4B" w14:paraId="0FCAD589" w14:textId="77777777" w:rsidTr="003F31E5">
        <w:tc>
          <w:tcPr>
            <w:tcW w:w="2265" w:type="dxa"/>
          </w:tcPr>
          <w:p w14:paraId="242A6415" w14:textId="77777777" w:rsidR="00746B4B" w:rsidRDefault="00746B4B" w:rsidP="003F31E5">
            <w:pPr>
              <w:jc w:val="center"/>
            </w:pPr>
            <w:r>
              <w:t>Training</w:t>
            </w:r>
          </w:p>
        </w:tc>
        <w:tc>
          <w:tcPr>
            <w:tcW w:w="2265" w:type="dxa"/>
          </w:tcPr>
          <w:p w14:paraId="094E2D42" w14:textId="77777777" w:rsidR="00746B4B" w:rsidRDefault="00746B4B" w:rsidP="003F31E5">
            <w:pPr>
              <w:jc w:val="center"/>
            </w:pPr>
            <w:r>
              <w:t>3497</w:t>
            </w:r>
          </w:p>
        </w:tc>
        <w:tc>
          <w:tcPr>
            <w:tcW w:w="2265" w:type="dxa"/>
          </w:tcPr>
          <w:p w14:paraId="172AF639" w14:textId="27B6BD76" w:rsidR="00746B4B" w:rsidRDefault="00746B4B" w:rsidP="003F31E5">
            <w:pPr>
              <w:jc w:val="center"/>
            </w:pPr>
            <w:r>
              <w:t>4.0341e-08</w:t>
            </w:r>
          </w:p>
        </w:tc>
        <w:tc>
          <w:tcPr>
            <w:tcW w:w="2266" w:type="dxa"/>
          </w:tcPr>
          <w:p w14:paraId="6634B9DA" w14:textId="77777777" w:rsidR="00746B4B" w:rsidRDefault="00746B4B" w:rsidP="003F31E5">
            <w:pPr>
              <w:jc w:val="center"/>
            </w:pPr>
            <w:r>
              <w:t>0.9999</w:t>
            </w:r>
          </w:p>
        </w:tc>
      </w:tr>
      <w:tr w:rsidR="00746B4B" w14:paraId="626395DF" w14:textId="77777777" w:rsidTr="003F31E5">
        <w:tc>
          <w:tcPr>
            <w:tcW w:w="2265" w:type="dxa"/>
          </w:tcPr>
          <w:p w14:paraId="736EAD7A" w14:textId="77777777" w:rsidR="00746B4B" w:rsidRDefault="00746B4B" w:rsidP="003F31E5">
            <w:pPr>
              <w:jc w:val="center"/>
            </w:pPr>
            <w:r>
              <w:t>Validation</w:t>
            </w:r>
          </w:p>
        </w:tc>
        <w:tc>
          <w:tcPr>
            <w:tcW w:w="2265" w:type="dxa"/>
          </w:tcPr>
          <w:p w14:paraId="780210CF" w14:textId="77777777" w:rsidR="00746B4B" w:rsidRDefault="00746B4B" w:rsidP="003F31E5">
            <w:pPr>
              <w:jc w:val="center"/>
            </w:pPr>
            <w:r>
              <w:t>750</w:t>
            </w:r>
          </w:p>
        </w:tc>
        <w:tc>
          <w:tcPr>
            <w:tcW w:w="2265" w:type="dxa"/>
          </w:tcPr>
          <w:p w14:paraId="024BE032" w14:textId="288F2ABD" w:rsidR="00746B4B" w:rsidRDefault="00746B4B" w:rsidP="003F31E5">
            <w:pPr>
              <w:jc w:val="center"/>
            </w:pPr>
            <w:r>
              <w:t>4.1707e-08</w:t>
            </w:r>
          </w:p>
        </w:tc>
        <w:tc>
          <w:tcPr>
            <w:tcW w:w="2266" w:type="dxa"/>
          </w:tcPr>
          <w:p w14:paraId="33E48F8B" w14:textId="77777777" w:rsidR="00746B4B" w:rsidRDefault="00746B4B" w:rsidP="003F31E5">
            <w:pPr>
              <w:jc w:val="center"/>
            </w:pPr>
            <w:r>
              <w:t>0.9999</w:t>
            </w:r>
          </w:p>
        </w:tc>
      </w:tr>
      <w:tr w:rsidR="00746B4B" w14:paraId="4A4BC338" w14:textId="77777777" w:rsidTr="003F31E5">
        <w:tc>
          <w:tcPr>
            <w:tcW w:w="2265" w:type="dxa"/>
          </w:tcPr>
          <w:p w14:paraId="21797CB5" w14:textId="77777777" w:rsidR="00746B4B" w:rsidRDefault="00746B4B" w:rsidP="003F31E5">
            <w:pPr>
              <w:jc w:val="center"/>
            </w:pPr>
            <w:r>
              <w:t>Test</w:t>
            </w:r>
          </w:p>
        </w:tc>
        <w:tc>
          <w:tcPr>
            <w:tcW w:w="2265" w:type="dxa"/>
          </w:tcPr>
          <w:p w14:paraId="4CB1E66C" w14:textId="77777777" w:rsidR="00746B4B" w:rsidRDefault="00746B4B" w:rsidP="003F31E5">
            <w:pPr>
              <w:jc w:val="center"/>
            </w:pPr>
            <w:r>
              <w:t>750</w:t>
            </w:r>
          </w:p>
        </w:tc>
        <w:tc>
          <w:tcPr>
            <w:tcW w:w="2265" w:type="dxa"/>
          </w:tcPr>
          <w:p w14:paraId="5FE19FB0" w14:textId="17676A75" w:rsidR="00746B4B" w:rsidRDefault="00746B4B" w:rsidP="003F31E5">
            <w:pPr>
              <w:jc w:val="center"/>
            </w:pPr>
            <w:r>
              <w:t>3.8911e-08</w:t>
            </w:r>
          </w:p>
        </w:tc>
        <w:tc>
          <w:tcPr>
            <w:tcW w:w="2266" w:type="dxa"/>
          </w:tcPr>
          <w:p w14:paraId="6DB816B3" w14:textId="77777777" w:rsidR="00746B4B" w:rsidRDefault="00746B4B" w:rsidP="003F31E5">
            <w:pPr>
              <w:jc w:val="center"/>
            </w:pPr>
            <w:r>
              <w:t>0.9999</w:t>
            </w:r>
          </w:p>
        </w:tc>
      </w:tr>
    </w:tbl>
    <w:p w14:paraId="578D0E4A" w14:textId="2E498F15" w:rsidR="00746B4B" w:rsidRDefault="00746B4B" w:rsidP="00806D15">
      <w:pPr>
        <w:pStyle w:val="Caption"/>
        <w:rPr>
          <w:rFonts w:cs="Calibri"/>
          <w:b/>
          <w:bCs/>
          <w:sz w:val="26"/>
          <w:szCs w:val="26"/>
        </w:rPr>
      </w:pPr>
      <w:bookmarkStart w:id="235" w:name="_Toc147921041"/>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32</w:t>
      </w:r>
      <w:r>
        <w:fldChar w:fldCharType="end"/>
      </w:r>
      <w:r>
        <w:t xml:space="preserve"> </w:t>
      </w:r>
      <w:r w:rsidRPr="00F01A2C">
        <w:t xml:space="preserve">Normalised Front IMUs </w:t>
      </w:r>
      <w:r>
        <w:t>3-</w:t>
      </w:r>
      <w:r w:rsidRPr="00F01A2C">
        <w:t>layer NARXNET NN results from untrained varied motion</w:t>
      </w:r>
      <w:bookmarkEnd w:id="235"/>
    </w:p>
    <w:tbl>
      <w:tblPr>
        <w:tblStyle w:val="TableGrid"/>
        <w:tblW w:w="0" w:type="auto"/>
        <w:tblLook w:val="04A0" w:firstRow="1" w:lastRow="0" w:firstColumn="1" w:lastColumn="0" w:noHBand="0" w:noVBand="1"/>
      </w:tblPr>
      <w:tblGrid>
        <w:gridCol w:w="2265"/>
        <w:gridCol w:w="2265"/>
        <w:gridCol w:w="2265"/>
        <w:gridCol w:w="2266"/>
      </w:tblGrid>
      <w:tr w:rsidR="00746B4B" w14:paraId="56B90A1F" w14:textId="77777777" w:rsidTr="003F31E5">
        <w:tc>
          <w:tcPr>
            <w:tcW w:w="2265" w:type="dxa"/>
          </w:tcPr>
          <w:p w14:paraId="596A09A5" w14:textId="77777777" w:rsidR="00746B4B" w:rsidRDefault="00746B4B" w:rsidP="003F31E5">
            <w:pPr>
              <w:jc w:val="center"/>
            </w:pPr>
          </w:p>
        </w:tc>
        <w:tc>
          <w:tcPr>
            <w:tcW w:w="2265" w:type="dxa"/>
          </w:tcPr>
          <w:p w14:paraId="5400D3D6" w14:textId="77777777" w:rsidR="00746B4B" w:rsidRDefault="00746B4B" w:rsidP="003F31E5">
            <w:pPr>
              <w:jc w:val="center"/>
            </w:pPr>
            <w:r>
              <w:t>Observations</w:t>
            </w:r>
          </w:p>
        </w:tc>
        <w:tc>
          <w:tcPr>
            <w:tcW w:w="2265" w:type="dxa"/>
          </w:tcPr>
          <w:p w14:paraId="3ECB8ADD" w14:textId="77777777" w:rsidR="00746B4B" w:rsidRDefault="00746B4B" w:rsidP="003F31E5">
            <w:pPr>
              <w:jc w:val="center"/>
            </w:pPr>
            <w:r>
              <w:t>MSE</w:t>
            </w:r>
          </w:p>
        </w:tc>
        <w:tc>
          <w:tcPr>
            <w:tcW w:w="2266" w:type="dxa"/>
          </w:tcPr>
          <w:p w14:paraId="219B1D20" w14:textId="77777777" w:rsidR="00746B4B" w:rsidRDefault="00746B4B" w:rsidP="003F31E5">
            <w:pPr>
              <w:jc w:val="center"/>
            </w:pPr>
            <w:r>
              <w:t>R</w:t>
            </w:r>
          </w:p>
        </w:tc>
      </w:tr>
      <w:tr w:rsidR="00746B4B" w14:paraId="47109B8C" w14:textId="77777777" w:rsidTr="003F31E5">
        <w:tc>
          <w:tcPr>
            <w:tcW w:w="2265" w:type="dxa"/>
          </w:tcPr>
          <w:p w14:paraId="13C63BA1" w14:textId="77777777" w:rsidR="00746B4B" w:rsidRDefault="00746B4B" w:rsidP="003F31E5">
            <w:pPr>
              <w:jc w:val="center"/>
            </w:pPr>
            <w:r>
              <w:t>Additional Test</w:t>
            </w:r>
          </w:p>
        </w:tc>
        <w:tc>
          <w:tcPr>
            <w:tcW w:w="2265" w:type="dxa"/>
          </w:tcPr>
          <w:p w14:paraId="36EA4656" w14:textId="77777777" w:rsidR="00746B4B" w:rsidRDefault="00746B4B" w:rsidP="003F31E5">
            <w:pPr>
              <w:jc w:val="center"/>
            </w:pPr>
            <w:r>
              <w:t>6054</w:t>
            </w:r>
          </w:p>
        </w:tc>
        <w:tc>
          <w:tcPr>
            <w:tcW w:w="2265" w:type="dxa"/>
          </w:tcPr>
          <w:p w14:paraId="54992995" w14:textId="756BBD27" w:rsidR="00746B4B" w:rsidRDefault="00746B4B" w:rsidP="003F31E5">
            <w:pPr>
              <w:jc w:val="center"/>
            </w:pPr>
            <w:r>
              <w:t>2.4956e-06</w:t>
            </w:r>
          </w:p>
        </w:tc>
        <w:tc>
          <w:tcPr>
            <w:tcW w:w="2266" w:type="dxa"/>
          </w:tcPr>
          <w:p w14:paraId="12DD18E4" w14:textId="41447947" w:rsidR="00746B4B" w:rsidRDefault="00746B4B" w:rsidP="003F31E5">
            <w:pPr>
              <w:jc w:val="center"/>
            </w:pPr>
            <w:r>
              <w:t>0.9953</w:t>
            </w:r>
          </w:p>
        </w:tc>
      </w:tr>
    </w:tbl>
    <w:p w14:paraId="57B2EEEC" w14:textId="6CADA169" w:rsidR="00F711C8" w:rsidRDefault="00746B4B" w:rsidP="00766E6A">
      <w:pPr>
        <w:pStyle w:val="BodyText"/>
      </w:pPr>
      <w:r>
        <w:rPr>
          <w:color w:val="FF0000"/>
        </w:rPr>
        <w:br/>
      </w:r>
      <w:r w:rsidR="00F711C8">
        <w:t xml:space="preserve">The NARXNET results </w:t>
      </w:r>
      <w:r w:rsidR="00741172">
        <w:t xml:space="preserve">from the front IMUs </w:t>
      </w:r>
      <w:r w:rsidR="00F711C8">
        <w:t xml:space="preserve">are excellent, but do not differ from the CIMU results by any statistically significant amount. (The front IMUs untrained R result of </w:t>
      </w:r>
      <w:r w:rsidR="00F711C8">
        <w:t xml:space="preserve">0.9953 </w:t>
      </w:r>
      <w:r w:rsidR="00F711C8">
        <w:t>compared to the CIMU untrained R result of 0.9902</w:t>
      </w:r>
      <w:r w:rsidR="003B22E3">
        <w:t>, while an improvement,</w:t>
      </w:r>
      <w:r w:rsidR="00F711C8">
        <w:t xml:space="preserve"> is well within experimental error tolerances). </w:t>
      </w:r>
    </w:p>
    <w:p w14:paraId="6530D5C0" w14:textId="4E042923" w:rsidR="00A615AE" w:rsidRDefault="00F711C8" w:rsidP="00766E6A">
      <w:pPr>
        <w:pStyle w:val="BodyText"/>
        <w:rPr>
          <w:color w:val="FF0000"/>
        </w:rPr>
      </w:pPr>
      <w:r>
        <w:t xml:space="preserve">The RBF network </w:t>
      </w:r>
      <w:proofErr w:type="gramStart"/>
      <w:r>
        <w:t>was evaluated</w:t>
      </w:r>
      <w:proofErr w:type="gramEnd"/>
      <w:r>
        <w:t xml:space="preserve"> by s</w:t>
      </w:r>
      <w:r w:rsidR="004A77D0" w:rsidRPr="00D45AA8">
        <w:t xml:space="preserve">pecifying an MSE of 3.15123e-06 </w:t>
      </w:r>
      <w:r w:rsidR="00A615AE" w:rsidRPr="00D45AA8">
        <w:t>(derived from Figure 4.</w:t>
      </w:r>
      <w:r>
        <w:t>47</w:t>
      </w:r>
      <w:r w:rsidR="00A615AE" w:rsidRPr="00D45AA8">
        <w:t xml:space="preserve">) </w:t>
      </w:r>
      <w:r>
        <w:t xml:space="preserve">which </w:t>
      </w:r>
      <w:r w:rsidR="00746B4B" w:rsidRPr="00D45AA8">
        <w:t xml:space="preserve">produced </w:t>
      </w:r>
      <w:r w:rsidR="004A77D0" w:rsidRPr="00D45AA8">
        <w:t xml:space="preserve">an RBF NN </w:t>
      </w:r>
      <w:r>
        <w:t xml:space="preserve">of </w:t>
      </w:r>
      <w:r w:rsidR="004A77D0" w:rsidRPr="00D45AA8">
        <w:t xml:space="preserve">250 neurons. </w:t>
      </w:r>
    </w:p>
    <w:p w14:paraId="26FBB1CB" w14:textId="77777777" w:rsidR="0057296A" w:rsidRDefault="0057296A" w:rsidP="00766E6A">
      <w:pPr>
        <w:pStyle w:val="BodyText"/>
        <w:rPr>
          <w:color w:val="FF0000"/>
        </w:rPr>
      </w:pPr>
      <w:r>
        <w:rPr>
          <w:noProof/>
          <w:color w:val="FF0000"/>
        </w:rPr>
        <w:drawing>
          <wp:inline distT="0" distB="0" distL="0" distR="0" wp14:anchorId="6DFFE037" wp14:editId="7CC25FC9">
            <wp:extent cx="5658640" cy="2095792"/>
            <wp:effectExtent l="0" t="0" r="0" b="0"/>
            <wp:docPr id="1822317214"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317214" name="Picture 3" descr="A screenshot of a computer&#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658640" cy="2095792"/>
                    </a:xfrm>
                    <a:prstGeom prst="rect">
                      <a:avLst/>
                    </a:prstGeom>
                  </pic:spPr>
                </pic:pic>
              </a:graphicData>
            </a:graphic>
          </wp:inline>
        </w:drawing>
      </w:r>
    </w:p>
    <w:p w14:paraId="57B3B5C3" w14:textId="71F08236" w:rsidR="0057296A" w:rsidRDefault="0057296A" w:rsidP="00806D15">
      <w:pPr>
        <w:pStyle w:val="Caption"/>
        <w:rPr>
          <w:color w:val="FF0000"/>
        </w:rPr>
      </w:pPr>
      <w:bookmarkStart w:id="236" w:name="_Toc14792125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7</w:t>
      </w:r>
      <w:r w:rsidR="00C507D1">
        <w:fldChar w:fldCharType="end"/>
      </w:r>
      <w:r>
        <w:t xml:space="preserve"> RBF MSE Determination from Front IMU data</w:t>
      </w:r>
      <w:bookmarkEnd w:id="236"/>
    </w:p>
    <w:p w14:paraId="72D6B027" w14:textId="003C476C" w:rsidR="006547AD" w:rsidRPr="00D45AA8" w:rsidRDefault="004A77D0" w:rsidP="00766E6A">
      <w:pPr>
        <w:pStyle w:val="BodyText"/>
      </w:pPr>
      <w:r w:rsidRPr="00D45AA8">
        <w:t>T</w:t>
      </w:r>
      <w:r w:rsidR="00746B4B" w:rsidRPr="00D45AA8">
        <w:t xml:space="preserve">he results </w:t>
      </w:r>
      <w:r w:rsidRPr="00D45AA8">
        <w:t>from this</w:t>
      </w:r>
      <w:r w:rsidR="0057296A" w:rsidRPr="00D45AA8">
        <w:t xml:space="preserve"> RBF</w:t>
      </w:r>
      <w:r w:rsidRPr="00D45AA8">
        <w:t xml:space="preserve"> network on untrained data </w:t>
      </w:r>
      <w:r w:rsidR="00D45AA8">
        <w:t xml:space="preserve">using the derived MSE from above and a default spread value (SF) of 1.0 </w:t>
      </w:r>
      <w:proofErr w:type="gramStart"/>
      <w:r w:rsidRPr="00D45AA8">
        <w:t xml:space="preserve">are </w:t>
      </w:r>
      <w:r w:rsidR="00746B4B" w:rsidRPr="00D45AA8">
        <w:t>shown</w:t>
      </w:r>
      <w:proofErr w:type="gramEnd"/>
      <w:r w:rsidR="00746B4B" w:rsidRPr="00D45AA8">
        <w:t xml:space="preserve"> in Figures 4.</w:t>
      </w:r>
      <w:r w:rsidR="0057296A" w:rsidRPr="00D45AA8">
        <w:t>4</w:t>
      </w:r>
      <w:r w:rsidR="00F711C8">
        <w:t>8</w:t>
      </w:r>
      <w:r w:rsidR="00746B4B" w:rsidRPr="00D45AA8">
        <w:t xml:space="preserve"> to </w:t>
      </w:r>
      <w:r w:rsidR="00A615AE" w:rsidRPr="00D45AA8">
        <w:t>4.4</w:t>
      </w:r>
      <w:r w:rsidR="00F711C8">
        <w:t>9</w:t>
      </w:r>
      <w:r w:rsidR="00A615AE" w:rsidRPr="00D45AA8">
        <w:t>.</w:t>
      </w:r>
      <w:r w:rsidR="00D45AA8">
        <w:t xml:space="preserve"> Training took 73.4273 seconds.</w:t>
      </w:r>
    </w:p>
    <w:p w14:paraId="07AE2BF7" w14:textId="493DDB24" w:rsidR="00A615AE" w:rsidRDefault="00CA68B5" w:rsidP="00766E6A">
      <w:pPr>
        <w:pStyle w:val="BodyText"/>
        <w:rPr>
          <w:color w:val="FF0000"/>
        </w:rPr>
      </w:pPr>
      <w:r>
        <w:rPr>
          <w:noProof/>
          <w:color w:val="FF0000"/>
        </w:rPr>
        <w:lastRenderedPageBreak/>
        <w:drawing>
          <wp:inline distT="0" distB="0" distL="0" distR="0" wp14:anchorId="57120E20" wp14:editId="1B68DBBC">
            <wp:extent cx="5760085" cy="3128645"/>
            <wp:effectExtent l="0" t="0" r="0" b="0"/>
            <wp:docPr id="1682277032" name="Picture 1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277032" name="Picture 17" descr="A graph of a graph&#10;&#10;Description automatically generated with medium confidenc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35C1FB8E" w14:textId="25A0BDF1" w:rsidR="00A615AE" w:rsidRDefault="00A615AE" w:rsidP="00806D15">
      <w:pPr>
        <w:pStyle w:val="Caption"/>
        <w:rPr>
          <w:color w:val="FF0000"/>
        </w:rPr>
      </w:pPr>
      <w:bookmarkStart w:id="237" w:name="_Toc14792125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8</w:t>
      </w:r>
      <w:r w:rsidR="00C507D1">
        <w:fldChar w:fldCharType="end"/>
      </w:r>
      <w:r>
        <w:t xml:space="preserve"> </w:t>
      </w:r>
      <w:r w:rsidRPr="003B66F1">
        <w:t xml:space="preserve">RBF </w:t>
      </w:r>
      <w:r w:rsidR="00CA68B5">
        <w:t>Roll</w:t>
      </w:r>
      <w:r w:rsidRPr="003B66F1">
        <w:t xml:space="preserve"> Plot using untrained varied motion (Front IMUs)</w:t>
      </w:r>
      <w:r w:rsidR="00D45AA8">
        <w:t>. MSE=3.15123e-06, SF=1</w:t>
      </w:r>
      <w:r w:rsidRPr="003B66F1">
        <w:t>.</w:t>
      </w:r>
      <w:bookmarkEnd w:id="237"/>
    </w:p>
    <w:p w14:paraId="5C460881" w14:textId="137A74DE" w:rsidR="00A615AE" w:rsidRDefault="00A615AE" w:rsidP="00766E6A">
      <w:pPr>
        <w:pStyle w:val="BodyText"/>
        <w:rPr>
          <w:color w:val="FF0000"/>
        </w:rPr>
      </w:pPr>
    </w:p>
    <w:p w14:paraId="47015F62" w14:textId="0DA5D01D" w:rsidR="00CA68B5" w:rsidRDefault="00CA68B5" w:rsidP="00766E6A">
      <w:pPr>
        <w:pStyle w:val="BodyText"/>
        <w:rPr>
          <w:color w:val="FF0000"/>
        </w:rPr>
      </w:pPr>
      <w:r>
        <w:rPr>
          <w:noProof/>
          <w:color w:val="FF0000"/>
        </w:rPr>
        <w:drawing>
          <wp:inline distT="0" distB="0" distL="0" distR="0" wp14:anchorId="2D2DAC6C" wp14:editId="15BD54BF">
            <wp:extent cx="5760085" cy="3128645"/>
            <wp:effectExtent l="0" t="0" r="0" b="0"/>
            <wp:docPr id="430743073" name="Picture 18"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743073" name="Picture 18" descr="A graph with red and blue lines&#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CF71908" w14:textId="260FA0EA" w:rsidR="00A615AE" w:rsidRDefault="00A615AE" w:rsidP="00806D15">
      <w:pPr>
        <w:pStyle w:val="Caption"/>
      </w:pPr>
      <w:bookmarkStart w:id="238" w:name="_Toc14792125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9</w:t>
      </w:r>
      <w:r w:rsidR="00C507D1">
        <w:fldChar w:fldCharType="end"/>
      </w:r>
      <w:r>
        <w:t xml:space="preserve"> </w:t>
      </w:r>
      <w:r w:rsidRPr="0020140B">
        <w:t>RBF Pitch Plot using untrained varied motion (</w:t>
      </w:r>
      <w:r>
        <w:t xml:space="preserve">Front </w:t>
      </w:r>
      <w:r w:rsidRPr="0020140B">
        <w:t>IMU</w:t>
      </w:r>
      <w:r>
        <w:t>s</w:t>
      </w:r>
      <w:r w:rsidRPr="0020140B">
        <w:t>).</w:t>
      </w:r>
      <w:r w:rsidR="00D45AA8">
        <w:t xml:space="preserve"> MSE=3.15123e-06, SF=1</w:t>
      </w:r>
      <w:bookmarkEnd w:id="238"/>
    </w:p>
    <w:p w14:paraId="3CBA296B" w14:textId="67AEA841" w:rsidR="00D45AA8" w:rsidRDefault="00D45AA8" w:rsidP="00D45AA8">
      <w:pPr>
        <w:pStyle w:val="BodyText"/>
      </w:pPr>
      <w:r w:rsidRPr="00690735">
        <w:t xml:space="preserve">Doubling the </w:t>
      </w:r>
      <w:r w:rsidR="00F711C8">
        <w:t xml:space="preserve">default </w:t>
      </w:r>
      <w:r w:rsidRPr="00690735">
        <w:t xml:space="preserve">SF </w:t>
      </w:r>
      <w:r w:rsidR="00F711C8">
        <w:t xml:space="preserve">value </w:t>
      </w:r>
      <w:r w:rsidRPr="00690735">
        <w:t>to 2.0 produced the following results as outlined in Figures 4.</w:t>
      </w:r>
      <w:r w:rsidR="00F711C8">
        <w:t>50</w:t>
      </w:r>
      <w:r w:rsidRPr="00690735">
        <w:t xml:space="preserve"> and 4.</w:t>
      </w:r>
      <w:r w:rsidR="00F711C8">
        <w:t>51</w:t>
      </w:r>
      <w:r w:rsidRPr="00690735">
        <w:t>.</w:t>
      </w:r>
      <w:r>
        <w:t xml:space="preserve"> </w:t>
      </w:r>
      <w:r w:rsidR="00F8657D">
        <w:t xml:space="preserve">The MSE was 4.12939e-06 for a network of </w:t>
      </w:r>
      <w:proofErr w:type="gramStart"/>
      <w:r w:rsidR="00F8657D">
        <w:t>400</w:t>
      </w:r>
      <w:proofErr w:type="gramEnd"/>
      <w:r w:rsidR="00F8657D">
        <w:t xml:space="preserve"> neurons. </w:t>
      </w:r>
      <w:r>
        <w:t xml:space="preserve">Training time took </w:t>
      </w:r>
      <w:r w:rsidR="00F8657D">
        <w:t>84.2626 seconds and produced a network of 250 neurons.</w:t>
      </w:r>
      <w:r>
        <w:br/>
      </w:r>
      <w:r w:rsidR="00F8657D">
        <w:lastRenderedPageBreak/>
        <w:br/>
      </w:r>
      <w:r w:rsidR="00CA68B5">
        <w:rPr>
          <w:noProof/>
        </w:rPr>
        <w:drawing>
          <wp:inline distT="0" distB="0" distL="0" distR="0" wp14:anchorId="2EEA1FDD" wp14:editId="1587CC82">
            <wp:extent cx="5760085" cy="3128645"/>
            <wp:effectExtent l="0" t="0" r="0" b="0"/>
            <wp:docPr id="1203312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31222" name="Picture 120331222"/>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C952AC0" w14:textId="1304BABD" w:rsidR="00F8657D" w:rsidRDefault="00F8657D" w:rsidP="00806D15">
      <w:pPr>
        <w:pStyle w:val="Caption"/>
      </w:pPr>
      <w:bookmarkStart w:id="239" w:name="_Toc14792126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0</w:t>
      </w:r>
      <w:r w:rsidR="00C507D1">
        <w:fldChar w:fldCharType="end"/>
      </w:r>
      <w:r>
        <w:t xml:space="preserve"> </w:t>
      </w:r>
      <w:r w:rsidRPr="001A755E">
        <w:t xml:space="preserve">RBF </w:t>
      </w:r>
      <w:r>
        <w:t>Roll</w:t>
      </w:r>
      <w:r w:rsidRPr="001A755E">
        <w:t xml:space="preserve"> Plot using untrained varied motion (Front IMUs). MSE=</w:t>
      </w:r>
      <w:r w:rsidRPr="00F8657D">
        <w:t xml:space="preserve"> 4.12939e-06</w:t>
      </w:r>
      <w:r w:rsidRPr="001A755E">
        <w:t>, SF=</w:t>
      </w:r>
      <w:r>
        <w:t>2</w:t>
      </w:r>
      <w:bookmarkEnd w:id="239"/>
    </w:p>
    <w:p w14:paraId="3C565334" w14:textId="41A97A64" w:rsidR="00F8657D" w:rsidRDefault="00CA68B5" w:rsidP="00F8657D">
      <w:pPr>
        <w:pStyle w:val="BodyText"/>
      </w:pPr>
      <w:r>
        <w:rPr>
          <w:noProof/>
        </w:rPr>
        <w:drawing>
          <wp:inline distT="0" distB="0" distL="0" distR="0" wp14:anchorId="195D843F" wp14:editId="7E36C09A">
            <wp:extent cx="5760085" cy="3128645"/>
            <wp:effectExtent l="0" t="0" r="0" b="0"/>
            <wp:docPr id="56008114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081141" name="Picture 56008114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27E19B5C" w14:textId="3B76E8CF" w:rsidR="00F8657D" w:rsidRDefault="00F8657D" w:rsidP="00806D15">
      <w:pPr>
        <w:pStyle w:val="Caption"/>
      </w:pPr>
      <w:bookmarkStart w:id="240" w:name="_Toc14792126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1</w:t>
      </w:r>
      <w:r w:rsidR="00C507D1">
        <w:fldChar w:fldCharType="end"/>
      </w:r>
      <w:r>
        <w:t xml:space="preserve"> </w:t>
      </w:r>
      <w:r w:rsidRPr="00B24E8A">
        <w:t xml:space="preserve">RBF </w:t>
      </w:r>
      <w:r>
        <w:t>Pitch</w:t>
      </w:r>
      <w:r w:rsidRPr="00B24E8A">
        <w:t xml:space="preserve"> Plot using untrained varied motion (Front IMUs). MSE= 4.12939e-06, SF=2</w:t>
      </w:r>
      <w:bookmarkEnd w:id="240"/>
    </w:p>
    <w:p w14:paraId="56619601" w14:textId="007964B6" w:rsidR="00F8657D" w:rsidRDefault="00690735" w:rsidP="00F8657D">
      <w:pPr>
        <w:pStyle w:val="BodyText"/>
      </w:pPr>
      <w:r>
        <w:t>Halving the default SF to 0.5 produced the results plotted in Figure 4.</w:t>
      </w:r>
      <w:r w:rsidR="00F711C8">
        <w:t>52</w:t>
      </w:r>
      <w:r>
        <w:t xml:space="preserve"> and 4.</w:t>
      </w:r>
      <w:r w:rsidR="00F711C8">
        <w:t>53</w:t>
      </w:r>
      <w:r>
        <w:t xml:space="preserve">. Training took 18.7563 seconds to produce a network of </w:t>
      </w:r>
      <w:proofErr w:type="gramStart"/>
      <w:r>
        <w:t>50</w:t>
      </w:r>
      <w:proofErr w:type="gramEnd"/>
      <w:r>
        <w:t xml:space="preserve"> neurons.</w:t>
      </w:r>
    </w:p>
    <w:p w14:paraId="0F699044" w14:textId="60F886FE" w:rsidR="00690735" w:rsidRDefault="00690735" w:rsidP="00F8657D">
      <w:pPr>
        <w:pStyle w:val="BodyText"/>
      </w:pPr>
      <w:r>
        <w:rPr>
          <w:noProof/>
        </w:rPr>
        <w:lastRenderedPageBreak/>
        <w:drawing>
          <wp:inline distT="0" distB="0" distL="0" distR="0" wp14:anchorId="395FA586" wp14:editId="67BAA41C">
            <wp:extent cx="5760085" cy="3128645"/>
            <wp:effectExtent l="0" t="0" r="0" b="0"/>
            <wp:docPr id="1880761853"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761853" name="Picture 13" descr="A graph of a graph&#10;&#10;Description automatically generated with medium confidenc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039844B8" w14:textId="7037CFF0" w:rsidR="00690735" w:rsidRDefault="00690735" w:rsidP="00806D15">
      <w:pPr>
        <w:pStyle w:val="Caption"/>
      </w:pPr>
      <w:bookmarkStart w:id="241" w:name="_Toc147921262"/>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2</w:t>
      </w:r>
      <w:r w:rsidR="00C507D1">
        <w:fldChar w:fldCharType="end"/>
      </w:r>
      <w:r>
        <w:t xml:space="preserve"> </w:t>
      </w:r>
      <w:r w:rsidRPr="00F12E7B">
        <w:t xml:space="preserve">RBF </w:t>
      </w:r>
      <w:r>
        <w:t>Roll</w:t>
      </w:r>
      <w:r w:rsidRPr="00F12E7B">
        <w:t xml:space="preserve"> Plot using untrained varied motion (Front IMUs). MSE= 4.12939e-06, SF=</w:t>
      </w:r>
      <w:r>
        <w:t>0.5</w:t>
      </w:r>
      <w:bookmarkEnd w:id="241"/>
    </w:p>
    <w:p w14:paraId="66ED7AF7" w14:textId="35C4FED7" w:rsidR="00690735" w:rsidRDefault="00690735" w:rsidP="00690735">
      <w:pPr>
        <w:pStyle w:val="BodyText"/>
      </w:pPr>
      <w:r>
        <w:rPr>
          <w:noProof/>
        </w:rPr>
        <w:drawing>
          <wp:inline distT="0" distB="0" distL="0" distR="0" wp14:anchorId="617140F1" wp14:editId="48B520DD">
            <wp:extent cx="5760085" cy="3128645"/>
            <wp:effectExtent l="0" t="0" r="0" b="0"/>
            <wp:docPr id="737394158"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394158" name="Picture 12" descr="A graph of a graph&#10;&#10;Description automatically generated with medium confidenc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57EF858E" w14:textId="0EC5372B" w:rsidR="00690735" w:rsidRDefault="00690735" w:rsidP="00806D15">
      <w:pPr>
        <w:pStyle w:val="Caption"/>
      </w:pPr>
      <w:bookmarkStart w:id="242" w:name="_Toc14792126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3</w:t>
      </w:r>
      <w:r w:rsidR="00C507D1">
        <w:fldChar w:fldCharType="end"/>
      </w:r>
      <w:r>
        <w:t xml:space="preserve"> </w:t>
      </w:r>
      <w:r w:rsidRPr="00F30EF5">
        <w:t xml:space="preserve">RBF </w:t>
      </w:r>
      <w:r>
        <w:t>Pitch</w:t>
      </w:r>
      <w:r w:rsidRPr="00F30EF5">
        <w:t xml:space="preserve"> Plot using untrained varied motion (Front IMUs). MSE= 4.12939e-06, SF=0.5</w:t>
      </w:r>
      <w:bookmarkEnd w:id="242"/>
    </w:p>
    <w:p w14:paraId="27C17923" w14:textId="701811FA" w:rsidR="00D45AA8" w:rsidRPr="00D45AA8" w:rsidRDefault="00F711C8" w:rsidP="00D45AA8">
      <w:pPr>
        <w:pStyle w:val="BodyText"/>
      </w:pPr>
      <w:r>
        <w:t xml:space="preserve">The RBF network results do not track the robot arm to the same degree as the Kalman filter and are not as accurate as the NARXNET filter and training time took longer than any of the other methods. </w:t>
      </w:r>
      <w:r>
        <w:t>Th</w:t>
      </w:r>
      <w:r>
        <w:t xml:space="preserve">ese results are </w:t>
      </w:r>
      <w:r w:rsidR="00741172">
        <w:t xml:space="preserve">like </w:t>
      </w:r>
      <w:r>
        <w:t xml:space="preserve">the CIMU results and </w:t>
      </w:r>
      <w:r w:rsidR="00BA0CF8">
        <w:t xml:space="preserve">show that the RBF NN </w:t>
      </w:r>
      <w:proofErr w:type="gramStart"/>
      <w:r w:rsidR="00BA0CF8">
        <w:t>is not fit</w:t>
      </w:r>
      <w:proofErr w:type="gramEnd"/>
      <w:r w:rsidR="00BA0CF8">
        <w:t xml:space="preserve"> for this </w:t>
      </w:r>
      <w:r w:rsidR="003B6104">
        <w:t>workload</w:t>
      </w:r>
      <w:r w:rsidR="00BA0CF8">
        <w:t>.</w:t>
      </w:r>
    </w:p>
    <w:p w14:paraId="29568165" w14:textId="7B4C0A6E" w:rsidR="00550C7C" w:rsidRDefault="00325301" w:rsidP="00325301">
      <w:pPr>
        <w:pStyle w:val="Heading3"/>
        <w:rPr>
          <w:noProof w:val="0"/>
        </w:rPr>
      </w:pPr>
      <w:bookmarkStart w:id="243" w:name="_Toc147920264"/>
      <w:r w:rsidRPr="00280F56">
        <w:rPr>
          <w:noProof w:val="0"/>
        </w:rPr>
        <w:t xml:space="preserve">Neural network of a varied-motion vehicle: All </w:t>
      </w:r>
      <w:r w:rsidR="002C0374">
        <w:rPr>
          <w:noProof w:val="0"/>
        </w:rPr>
        <w:t>IMUs</w:t>
      </w:r>
      <w:bookmarkEnd w:id="243"/>
    </w:p>
    <w:p w14:paraId="5E16FF4F" w14:textId="050A13E2" w:rsidR="00845111" w:rsidRPr="00741172" w:rsidRDefault="00E6471D" w:rsidP="00741172">
      <w:pPr>
        <w:pStyle w:val="BodyText"/>
      </w:pPr>
      <w:r>
        <w:br/>
      </w:r>
      <w:r w:rsidR="00D24AF6" w:rsidRPr="00741172">
        <w:t xml:space="preserve">Results from training with the </w:t>
      </w:r>
      <w:r w:rsidR="006046F8" w:rsidRPr="00741172">
        <w:t xml:space="preserve">MLP neural network model </w:t>
      </w:r>
      <w:r w:rsidR="00D24AF6" w:rsidRPr="00741172">
        <w:t xml:space="preserve">on a 10-layer NN with </w:t>
      </w:r>
      <w:r w:rsidR="00A655D5" w:rsidRPr="00741172">
        <w:t>all five</w:t>
      </w:r>
      <w:r w:rsidR="00D24AF6" w:rsidRPr="00741172">
        <w:t xml:space="preserve"> IMU inputs </w:t>
      </w:r>
      <w:proofErr w:type="gramStart"/>
      <w:r w:rsidR="00D24AF6" w:rsidRPr="00741172">
        <w:lastRenderedPageBreak/>
        <w:t>are shown</w:t>
      </w:r>
      <w:proofErr w:type="gramEnd"/>
      <w:r w:rsidR="00D24AF6" w:rsidRPr="00741172">
        <w:t xml:space="preserve"> in Tables </w:t>
      </w:r>
      <w:r w:rsidR="003744E0" w:rsidRPr="00741172">
        <w:t>4.</w:t>
      </w:r>
      <w:r w:rsidR="003B22E3" w:rsidRPr="00741172">
        <w:t>33</w:t>
      </w:r>
      <w:r w:rsidR="006046F8" w:rsidRPr="00741172">
        <w:t xml:space="preserve"> to </w:t>
      </w:r>
      <w:r w:rsidR="003744E0" w:rsidRPr="00741172">
        <w:t>4.</w:t>
      </w:r>
      <w:r w:rsidR="00775B22" w:rsidRPr="00741172">
        <w:t>3</w:t>
      </w:r>
      <w:r w:rsidR="003B22E3" w:rsidRPr="00741172">
        <w:t>5</w:t>
      </w:r>
      <w:r w:rsidR="00845111" w:rsidRPr="00741172">
        <w:t xml:space="preserve">. </w:t>
      </w:r>
      <w:r w:rsidR="001F6A14" w:rsidRPr="00741172">
        <w:t>Note that MATLAB processing times resolve to one second intervals.</w:t>
      </w:r>
    </w:p>
    <w:p w14:paraId="3A6A23A2" w14:textId="45925621" w:rsidR="00D24AF6" w:rsidRDefault="004A7D9B" w:rsidP="00806D15">
      <w:pPr>
        <w:pStyle w:val="Caption"/>
      </w:pPr>
      <w:bookmarkStart w:id="244" w:name="_Toc14792104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3</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10-layer </w:t>
      </w:r>
      <w:r w:rsidR="006046F8">
        <w:t>MLP</w:t>
      </w:r>
      <w:r w:rsidR="006046F8" w:rsidRPr="00CA1663">
        <w:t xml:space="preserve"> NN </w:t>
      </w:r>
      <w:r w:rsidR="006046F8">
        <w:t xml:space="preserve">training progress </w:t>
      </w:r>
      <w:r w:rsidR="006046F8" w:rsidRPr="00CA1663">
        <w:t xml:space="preserve">from </w:t>
      </w:r>
      <w:r w:rsidR="006046F8">
        <w:t xml:space="preserve">varied </w:t>
      </w:r>
      <w:r w:rsidR="006046F8" w:rsidRPr="00CA1663">
        <w:t>motion.</w:t>
      </w:r>
      <w:bookmarkEnd w:id="244"/>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0120B4">
        <w:tc>
          <w:tcPr>
            <w:tcW w:w="2265" w:type="dxa"/>
          </w:tcPr>
          <w:p w14:paraId="14E5D0F3" w14:textId="77777777" w:rsidR="00D24AF6" w:rsidRDefault="00D24AF6" w:rsidP="000120B4">
            <w:pPr>
              <w:jc w:val="center"/>
            </w:pPr>
            <w:r>
              <w:t>Unit</w:t>
            </w:r>
          </w:p>
        </w:tc>
        <w:tc>
          <w:tcPr>
            <w:tcW w:w="2265" w:type="dxa"/>
          </w:tcPr>
          <w:p w14:paraId="4F8DBE9C" w14:textId="77777777" w:rsidR="00D24AF6" w:rsidRDefault="00D24AF6" w:rsidP="000120B4">
            <w:pPr>
              <w:jc w:val="center"/>
            </w:pPr>
            <w:r>
              <w:t>Initial Value</w:t>
            </w:r>
          </w:p>
        </w:tc>
        <w:tc>
          <w:tcPr>
            <w:tcW w:w="2265" w:type="dxa"/>
          </w:tcPr>
          <w:p w14:paraId="0BD659B1" w14:textId="77777777" w:rsidR="00D24AF6" w:rsidRDefault="00D24AF6" w:rsidP="000120B4">
            <w:pPr>
              <w:jc w:val="center"/>
            </w:pPr>
            <w:r>
              <w:t>Stopped Value</w:t>
            </w:r>
          </w:p>
        </w:tc>
        <w:tc>
          <w:tcPr>
            <w:tcW w:w="2266" w:type="dxa"/>
          </w:tcPr>
          <w:p w14:paraId="393B87CF" w14:textId="77777777" w:rsidR="00D24AF6" w:rsidRDefault="00D24AF6" w:rsidP="000120B4">
            <w:pPr>
              <w:jc w:val="center"/>
            </w:pPr>
            <w:r>
              <w:t>Target Value</w:t>
            </w:r>
          </w:p>
        </w:tc>
      </w:tr>
      <w:tr w:rsidR="00D24AF6" w14:paraId="317EDB51" w14:textId="77777777" w:rsidTr="000120B4">
        <w:tc>
          <w:tcPr>
            <w:tcW w:w="2265" w:type="dxa"/>
          </w:tcPr>
          <w:p w14:paraId="17E51A4B" w14:textId="77777777" w:rsidR="00D24AF6" w:rsidRDefault="00D24AF6" w:rsidP="000120B4">
            <w:pPr>
              <w:jc w:val="center"/>
            </w:pPr>
            <w:r>
              <w:t>Epoch</w:t>
            </w:r>
          </w:p>
        </w:tc>
        <w:tc>
          <w:tcPr>
            <w:tcW w:w="2265" w:type="dxa"/>
          </w:tcPr>
          <w:p w14:paraId="4B2E5AA1" w14:textId="77777777" w:rsidR="00D24AF6" w:rsidRDefault="00D24AF6" w:rsidP="000120B4">
            <w:pPr>
              <w:jc w:val="center"/>
            </w:pPr>
            <w:r>
              <w:t>0</w:t>
            </w:r>
          </w:p>
        </w:tc>
        <w:tc>
          <w:tcPr>
            <w:tcW w:w="2265" w:type="dxa"/>
          </w:tcPr>
          <w:p w14:paraId="4C57B2D8" w14:textId="6E43891A" w:rsidR="00D24AF6" w:rsidRDefault="00406A35" w:rsidP="000120B4">
            <w:pPr>
              <w:jc w:val="center"/>
            </w:pPr>
            <w:r>
              <w:t>31</w:t>
            </w:r>
          </w:p>
        </w:tc>
        <w:tc>
          <w:tcPr>
            <w:tcW w:w="2266" w:type="dxa"/>
          </w:tcPr>
          <w:p w14:paraId="5B74F8EF" w14:textId="77777777" w:rsidR="00D24AF6" w:rsidRDefault="00D24AF6" w:rsidP="000120B4">
            <w:pPr>
              <w:jc w:val="center"/>
            </w:pPr>
            <w:r>
              <w:t>1000</w:t>
            </w:r>
          </w:p>
        </w:tc>
      </w:tr>
      <w:tr w:rsidR="00D24AF6" w14:paraId="4BA3009B" w14:textId="77777777" w:rsidTr="000120B4">
        <w:tc>
          <w:tcPr>
            <w:tcW w:w="2265" w:type="dxa"/>
          </w:tcPr>
          <w:p w14:paraId="6AB07AE1" w14:textId="77777777" w:rsidR="00D24AF6" w:rsidRDefault="00D24AF6" w:rsidP="000120B4">
            <w:pPr>
              <w:jc w:val="center"/>
            </w:pPr>
            <w:r>
              <w:t>Elapsed Time</w:t>
            </w:r>
          </w:p>
        </w:tc>
        <w:tc>
          <w:tcPr>
            <w:tcW w:w="2265" w:type="dxa"/>
          </w:tcPr>
          <w:p w14:paraId="0F66FC62" w14:textId="77777777" w:rsidR="00D24AF6" w:rsidRDefault="00D24AF6" w:rsidP="000120B4">
            <w:pPr>
              <w:jc w:val="center"/>
            </w:pPr>
            <w:r>
              <w:t>-</w:t>
            </w:r>
          </w:p>
        </w:tc>
        <w:tc>
          <w:tcPr>
            <w:tcW w:w="2265" w:type="dxa"/>
          </w:tcPr>
          <w:p w14:paraId="7CECEBA1" w14:textId="2FEF8C9A" w:rsidR="00D24AF6" w:rsidRDefault="00D24AF6" w:rsidP="000120B4">
            <w:pPr>
              <w:jc w:val="center"/>
            </w:pPr>
            <w:r>
              <w:t>00:00:0</w:t>
            </w:r>
            <w:r w:rsidR="00406A35">
              <w:t>1</w:t>
            </w:r>
          </w:p>
        </w:tc>
        <w:tc>
          <w:tcPr>
            <w:tcW w:w="2266" w:type="dxa"/>
          </w:tcPr>
          <w:p w14:paraId="281869E3" w14:textId="77777777" w:rsidR="00D24AF6" w:rsidRDefault="00D24AF6" w:rsidP="000120B4">
            <w:pPr>
              <w:jc w:val="center"/>
            </w:pPr>
            <w:r>
              <w:t>-</w:t>
            </w:r>
          </w:p>
        </w:tc>
      </w:tr>
      <w:tr w:rsidR="00D24AF6" w14:paraId="7855E395" w14:textId="77777777" w:rsidTr="000120B4">
        <w:tc>
          <w:tcPr>
            <w:tcW w:w="2265" w:type="dxa"/>
          </w:tcPr>
          <w:p w14:paraId="475B1DAA" w14:textId="77777777" w:rsidR="00D24AF6" w:rsidRDefault="00D24AF6" w:rsidP="000120B4">
            <w:pPr>
              <w:jc w:val="center"/>
            </w:pPr>
            <w:r>
              <w:t>Performance</w:t>
            </w:r>
          </w:p>
        </w:tc>
        <w:tc>
          <w:tcPr>
            <w:tcW w:w="2265" w:type="dxa"/>
          </w:tcPr>
          <w:p w14:paraId="0D8DD70E" w14:textId="13F1C7FD" w:rsidR="00D24AF6" w:rsidRDefault="00406A35" w:rsidP="000120B4">
            <w:pPr>
              <w:jc w:val="center"/>
            </w:pPr>
            <w:r>
              <w:t>3.4</w:t>
            </w:r>
          </w:p>
        </w:tc>
        <w:tc>
          <w:tcPr>
            <w:tcW w:w="2265" w:type="dxa"/>
          </w:tcPr>
          <w:p w14:paraId="157FF4D4" w14:textId="24027351" w:rsidR="00D24AF6" w:rsidRDefault="00D24AF6" w:rsidP="000120B4">
            <w:pPr>
              <w:jc w:val="center"/>
            </w:pPr>
            <w:r>
              <w:t>0.0</w:t>
            </w:r>
            <w:r w:rsidR="00406A35">
              <w:t>0138</w:t>
            </w:r>
          </w:p>
        </w:tc>
        <w:tc>
          <w:tcPr>
            <w:tcW w:w="2266" w:type="dxa"/>
          </w:tcPr>
          <w:p w14:paraId="68E01A17" w14:textId="77777777" w:rsidR="00D24AF6" w:rsidRDefault="00D24AF6" w:rsidP="000120B4">
            <w:pPr>
              <w:jc w:val="center"/>
            </w:pPr>
            <w:r>
              <w:t>0</w:t>
            </w:r>
          </w:p>
        </w:tc>
      </w:tr>
      <w:tr w:rsidR="00D24AF6" w14:paraId="57067BCF" w14:textId="77777777" w:rsidTr="000120B4">
        <w:tc>
          <w:tcPr>
            <w:tcW w:w="2265" w:type="dxa"/>
          </w:tcPr>
          <w:p w14:paraId="1208B54E" w14:textId="77777777" w:rsidR="00D24AF6" w:rsidRDefault="00D24AF6" w:rsidP="000120B4">
            <w:pPr>
              <w:jc w:val="center"/>
            </w:pPr>
            <w:r>
              <w:t>Gradient</w:t>
            </w:r>
          </w:p>
        </w:tc>
        <w:tc>
          <w:tcPr>
            <w:tcW w:w="2265" w:type="dxa"/>
          </w:tcPr>
          <w:p w14:paraId="732033A5" w14:textId="0D0EAFAA" w:rsidR="00D24AF6" w:rsidRDefault="00406A35" w:rsidP="000B6208">
            <w:pPr>
              <w:jc w:val="center"/>
            </w:pPr>
            <w:r>
              <w:t>4.59</w:t>
            </w:r>
          </w:p>
        </w:tc>
        <w:tc>
          <w:tcPr>
            <w:tcW w:w="2265" w:type="dxa"/>
          </w:tcPr>
          <w:p w14:paraId="356A37A1" w14:textId="4A6B1A55" w:rsidR="00D24AF6" w:rsidRDefault="00406A35" w:rsidP="000120B4">
            <w:pPr>
              <w:jc w:val="center"/>
            </w:pPr>
            <w:r>
              <w:t>0.00137</w:t>
            </w:r>
          </w:p>
        </w:tc>
        <w:tc>
          <w:tcPr>
            <w:tcW w:w="2266" w:type="dxa"/>
          </w:tcPr>
          <w:p w14:paraId="46E4EA8A" w14:textId="62A1699F" w:rsidR="00D24AF6" w:rsidRDefault="00D24AF6" w:rsidP="000120B4">
            <w:pPr>
              <w:jc w:val="center"/>
            </w:pPr>
            <w:r>
              <w:t>1e-07</w:t>
            </w:r>
          </w:p>
        </w:tc>
      </w:tr>
      <w:tr w:rsidR="00D24AF6" w14:paraId="2A8AD965" w14:textId="77777777" w:rsidTr="000120B4">
        <w:tc>
          <w:tcPr>
            <w:tcW w:w="2265" w:type="dxa"/>
          </w:tcPr>
          <w:p w14:paraId="59616A41" w14:textId="694C7E57" w:rsidR="00D24AF6" w:rsidRDefault="00D24AF6" w:rsidP="000120B4">
            <w:pPr>
              <w:jc w:val="center"/>
            </w:pPr>
            <w:r>
              <w:t>Mu</w:t>
            </w:r>
          </w:p>
        </w:tc>
        <w:tc>
          <w:tcPr>
            <w:tcW w:w="2265" w:type="dxa"/>
          </w:tcPr>
          <w:p w14:paraId="09363089" w14:textId="76CB3A40" w:rsidR="00D24AF6" w:rsidRDefault="00D24AF6" w:rsidP="000120B4">
            <w:pPr>
              <w:jc w:val="center"/>
            </w:pPr>
            <w:r>
              <w:t>0.001</w:t>
            </w:r>
          </w:p>
        </w:tc>
        <w:tc>
          <w:tcPr>
            <w:tcW w:w="2265" w:type="dxa"/>
          </w:tcPr>
          <w:p w14:paraId="7EF0A0FA" w14:textId="09DE092C" w:rsidR="00D24AF6" w:rsidRDefault="000B6208" w:rsidP="000120B4">
            <w:pPr>
              <w:jc w:val="center"/>
            </w:pPr>
            <w:r>
              <w:t>1e-0</w:t>
            </w:r>
            <w:r w:rsidR="00406A35">
              <w:t>6</w:t>
            </w:r>
          </w:p>
        </w:tc>
        <w:tc>
          <w:tcPr>
            <w:tcW w:w="2266" w:type="dxa"/>
          </w:tcPr>
          <w:p w14:paraId="705C9346" w14:textId="2428BA62" w:rsidR="00D24AF6" w:rsidRDefault="00D24AF6" w:rsidP="000120B4">
            <w:pPr>
              <w:jc w:val="center"/>
            </w:pPr>
            <w:r>
              <w:t>1e+10</w:t>
            </w:r>
          </w:p>
        </w:tc>
      </w:tr>
      <w:tr w:rsidR="00D24AF6" w14:paraId="487B2735" w14:textId="77777777" w:rsidTr="000120B4">
        <w:tc>
          <w:tcPr>
            <w:tcW w:w="2265" w:type="dxa"/>
          </w:tcPr>
          <w:p w14:paraId="2EC89F93" w14:textId="77777777" w:rsidR="00D24AF6" w:rsidRDefault="00D24AF6" w:rsidP="000120B4">
            <w:pPr>
              <w:jc w:val="center"/>
            </w:pPr>
            <w:r>
              <w:t>Validation Checks</w:t>
            </w:r>
          </w:p>
        </w:tc>
        <w:tc>
          <w:tcPr>
            <w:tcW w:w="2265" w:type="dxa"/>
          </w:tcPr>
          <w:p w14:paraId="619E890A" w14:textId="77777777" w:rsidR="00D24AF6" w:rsidRDefault="00D24AF6" w:rsidP="000120B4">
            <w:pPr>
              <w:jc w:val="center"/>
            </w:pPr>
            <w:r>
              <w:t>0</w:t>
            </w:r>
          </w:p>
        </w:tc>
        <w:tc>
          <w:tcPr>
            <w:tcW w:w="2265" w:type="dxa"/>
          </w:tcPr>
          <w:p w14:paraId="19FC3F25" w14:textId="77777777" w:rsidR="00D24AF6" w:rsidRDefault="00D24AF6" w:rsidP="000120B4">
            <w:pPr>
              <w:jc w:val="center"/>
            </w:pPr>
            <w:r>
              <w:t>6</w:t>
            </w:r>
          </w:p>
        </w:tc>
        <w:tc>
          <w:tcPr>
            <w:tcW w:w="2266" w:type="dxa"/>
          </w:tcPr>
          <w:p w14:paraId="7D0F213D" w14:textId="77777777" w:rsidR="00D24AF6" w:rsidRDefault="00D24AF6" w:rsidP="000120B4">
            <w:pPr>
              <w:jc w:val="center"/>
            </w:pPr>
            <w:r>
              <w:t>6</w:t>
            </w:r>
          </w:p>
        </w:tc>
      </w:tr>
    </w:tbl>
    <w:p w14:paraId="20A2A409" w14:textId="77777777" w:rsidR="003B6104" w:rsidRDefault="003B6104" w:rsidP="003B6104">
      <w:bookmarkStart w:id="245" w:name="_Toc147921043"/>
    </w:p>
    <w:p w14:paraId="379BF472" w14:textId="5D299E16" w:rsidR="00D24AF6" w:rsidRDefault="004A7D9B" w:rsidP="003B6104">
      <w:r>
        <w:t xml:space="preserve">Table </w:t>
      </w:r>
      <w:r w:rsidR="00C5580D">
        <w:fldChar w:fldCharType="begin"/>
      </w:r>
      <w:r w:rsidR="00C5580D">
        <w:instrText xml:space="preserve"> STYLEREF 1 \s </w:instrText>
      </w:r>
      <w:r w:rsidR="00C5580D">
        <w:fldChar w:fldCharType="separate"/>
      </w:r>
      <w:proofErr w:type="gramStart"/>
      <w:r w:rsidR="00C5580D">
        <w:t>4</w:t>
      </w:r>
      <w:proofErr w:type="gramEnd"/>
      <w:r w:rsidR="00C5580D">
        <w:fldChar w:fldCharType="end"/>
      </w:r>
      <w:r w:rsidR="00C5580D">
        <w:t>.</w:t>
      </w:r>
      <w:fldSimple w:instr=" SEQ Table \* ARABIC \s 1 ">
        <w:r w:rsidR="003B22E3">
          <w:rPr>
            <w:noProof/>
          </w:rPr>
          <w:t>34</w:t>
        </w:r>
      </w:fldSimple>
      <w:r>
        <w:t xml:space="preserve"> </w:t>
      </w:r>
      <w:r w:rsidR="006046F8" w:rsidRPr="00CA1663">
        <w:t>Normalised</w:t>
      </w:r>
      <w:r w:rsidR="006046F8">
        <w:t xml:space="preserve"> All</w:t>
      </w:r>
      <w:r w:rsidR="006046F8" w:rsidRPr="00CA1663">
        <w:t xml:space="preserve"> IMU</w:t>
      </w:r>
      <w:r w:rsidR="00766E6A">
        <w:t xml:space="preserve">s </w:t>
      </w:r>
      <w:r w:rsidR="006046F8" w:rsidRPr="00CA1663">
        <w:t xml:space="preserve">10-layer </w:t>
      </w:r>
      <w:r w:rsidR="006046F8">
        <w:t>MLP</w:t>
      </w:r>
      <w:r w:rsidR="006046F8" w:rsidRPr="00CA1663">
        <w:t xml:space="preserve"> NN </w:t>
      </w:r>
      <w:r w:rsidR="006046F8">
        <w:t xml:space="preserve">training results </w:t>
      </w:r>
      <w:r w:rsidR="006046F8" w:rsidRPr="00CA1663">
        <w:t xml:space="preserve">from </w:t>
      </w:r>
      <w:r w:rsidR="006046F8">
        <w:t xml:space="preserve">varied </w:t>
      </w:r>
      <w:r w:rsidR="006046F8" w:rsidRPr="00CA1663">
        <w:t>motion.</w:t>
      </w:r>
      <w:bookmarkEnd w:id="245"/>
    </w:p>
    <w:p w14:paraId="6CB38F0A" w14:textId="77777777" w:rsidR="003B6104" w:rsidRDefault="003B6104" w:rsidP="003B6104"/>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0120B4">
        <w:tc>
          <w:tcPr>
            <w:tcW w:w="2265" w:type="dxa"/>
          </w:tcPr>
          <w:p w14:paraId="74FD8B3C" w14:textId="77777777" w:rsidR="00D24AF6" w:rsidRDefault="00D24AF6" w:rsidP="000120B4">
            <w:pPr>
              <w:jc w:val="center"/>
            </w:pPr>
          </w:p>
        </w:tc>
        <w:tc>
          <w:tcPr>
            <w:tcW w:w="2265" w:type="dxa"/>
          </w:tcPr>
          <w:p w14:paraId="3DD36420" w14:textId="77777777" w:rsidR="00D24AF6" w:rsidRDefault="00D24AF6" w:rsidP="000120B4">
            <w:pPr>
              <w:jc w:val="center"/>
            </w:pPr>
            <w:r>
              <w:t>Observations</w:t>
            </w:r>
          </w:p>
        </w:tc>
        <w:tc>
          <w:tcPr>
            <w:tcW w:w="2265" w:type="dxa"/>
          </w:tcPr>
          <w:p w14:paraId="71B4E5AE" w14:textId="77777777" w:rsidR="00D24AF6" w:rsidRDefault="00D24AF6" w:rsidP="000120B4">
            <w:pPr>
              <w:jc w:val="center"/>
            </w:pPr>
            <w:r>
              <w:t>MSE</w:t>
            </w:r>
          </w:p>
        </w:tc>
        <w:tc>
          <w:tcPr>
            <w:tcW w:w="2266" w:type="dxa"/>
          </w:tcPr>
          <w:p w14:paraId="43DC3E0B" w14:textId="77777777" w:rsidR="00D24AF6" w:rsidRDefault="00D24AF6" w:rsidP="000120B4">
            <w:pPr>
              <w:jc w:val="center"/>
            </w:pPr>
            <w:r>
              <w:t>R</w:t>
            </w:r>
          </w:p>
        </w:tc>
      </w:tr>
      <w:tr w:rsidR="00D24AF6" w14:paraId="007F2FB1" w14:textId="77777777" w:rsidTr="000120B4">
        <w:tc>
          <w:tcPr>
            <w:tcW w:w="2265" w:type="dxa"/>
          </w:tcPr>
          <w:p w14:paraId="3C031D23" w14:textId="77777777" w:rsidR="00D24AF6" w:rsidRDefault="00D24AF6" w:rsidP="000120B4">
            <w:pPr>
              <w:jc w:val="center"/>
            </w:pPr>
            <w:r>
              <w:t>Training</w:t>
            </w:r>
          </w:p>
        </w:tc>
        <w:tc>
          <w:tcPr>
            <w:tcW w:w="2265" w:type="dxa"/>
          </w:tcPr>
          <w:p w14:paraId="5E81945D" w14:textId="77777777" w:rsidR="00D24AF6" w:rsidRDefault="00D24AF6" w:rsidP="000120B4">
            <w:pPr>
              <w:jc w:val="center"/>
            </w:pPr>
            <w:r>
              <w:t>3499</w:t>
            </w:r>
          </w:p>
        </w:tc>
        <w:tc>
          <w:tcPr>
            <w:tcW w:w="2265" w:type="dxa"/>
          </w:tcPr>
          <w:p w14:paraId="2C25AD05" w14:textId="0DC4A160" w:rsidR="00D24AF6" w:rsidRDefault="00D24AF6" w:rsidP="000120B4">
            <w:pPr>
              <w:jc w:val="center"/>
            </w:pPr>
            <w:r>
              <w:t>0.0</w:t>
            </w:r>
            <w:r w:rsidR="00406A35">
              <w:t>014</w:t>
            </w:r>
          </w:p>
        </w:tc>
        <w:tc>
          <w:tcPr>
            <w:tcW w:w="2266" w:type="dxa"/>
          </w:tcPr>
          <w:p w14:paraId="3C6B6E9C" w14:textId="13CDA5DA" w:rsidR="00D24AF6" w:rsidRDefault="00D24AF6" w:rsidP="000120B4">
            <w:pPr>
              <w:jc w:val="center"/>
            </w:pPr>
            <w:r>
              <w:t>0.9</w:t>
            </w:r>
            <w:r w:rsidR="00406A35">
              <w:t>975</w:t>
            </w:r>
          </w:p>
        </w:tc>
      </w:tr>
      <w:tr w:rsidR="00D24AF6" w14:paraId="7999B086" w14:textId="77777777" w:rsidTr="000120B4">
        <w:tc>
          <w:tcPr>
            <w:tcW w:w="2265" w:type="dxa"/>
          </w:tcPr>
          <w:p w14:paraId="2A5544B0" w14:textId="77777777" w:rsidR="00D24AF6" w:rsidRDefault="00D24AF6" w:rsidP="000120B4">
            <w:pPr>
              <w:jc w:val="center"/>
            </w:pPr>
            <w:r>
              <w:t>Validation</w:t>
            </w:r>
          </w:p>
        </w:tc>
        <w:tc>
          <w:tcPr>
            <w:tcW w:w="2265" w:type="dxa"/>
          </w:tcPr>
          <w:p w14:paraId="2438CDEF" w14:textId="77777777" w:rsidR="00D24AF6" w:rsidRDefault="00D24AF6" w:rsidP="000120B4">
            <w:pPr>
              <w:jc w:val="center"/>
            </w:pPr>
            <w:r>
              <w:t>750</w:t>
            </w:r>
          </w:p>
        </w:tc>
        <w:tc>
          <w:tcPr>
            <w:tcW w:w="2265" w:type="dxa"/>
          </w:tcPr>
          <w:p w14:paraId="32411F6E" w14:textId="316D04B1" w:rsidR="00D24AF6" w:rsidRDefault="00D24AF6" w:rsidP="000120B4">
            <w:pPr>
              <w:jc w:val="center"/>
            </w:pPr>
            <w:r>
              <w:t>0.0</w:t>
            </w:r>
            <w:r w:rsidR="00406A35">
              <w:t>022</w:t>
            </w:r>
          </w:p>
        </w:tc>
        <w:tc>
          <w:tcPr>
            <w:tcW w:w="2266" w:type="dxa"/>
          </w:tcPr>
          <w:p w14:paraId="075F99BE" w14:textId="14F8D41A" w:rsidR="00D24AF6" w:rsidRDefault="00D24AF6" w:rsidP="000120B4">
            <w:pPr>
              <w:jc w:val="center"/>
            </w:pPr>
            <w:r>
              <w:t>0.9</w:t>
            </w:r>
            <w:r w:rsidR="00406A35">
              <w:t>962</w:t>
            </w:r>
          </w:p>
        </w:tc>
      </w:tr>
      <w:tr w:rsidR="00D24AF6" w14:paraId="12FA0E4D" w14:textId="77777777" w:rsidTr="000120B4">
        <w:tc>
          <w:tcPr>
            <w:tcW w:w="2265" w:type="dxa"/>
          </w:tcPr>
          <w:p w14:paraId="18160A78" w14:textId="77777777" w:rsidR="00D24AF6" w:rsidRDefault="00D24AF6" w:rsidP="000120B4">
            <w:pPr>
              <w:jc w:val="center"/>
            </w:pPr>
            <w:r>
              <w:t>Test</w:t>
            </w:r>
          </w:p>
        </w:tc>
        <w:tc>
          <w:tcPr>
            <w:tcW w:w="2265" w:type="dxa"/>
          </w:tcPr>
          <w:p w14:paraId="209C4A2E" w14:textId="77777777" w:rsidR="00D24AF6" w:rsidRDefault="00D24AF6" w:rsidP="000120B4">
            <w:pPr>
              <w:jc w:val="center"/>
            </w:pPr>
            <w:r>
              <w:t>750</w:t>
            </w:r>
          </w:p>
        </w:tc>
        <w:tc>
          <w:tcPr>
            <w:tcW w:w="2265" w:type="dxa"/>
          </w:tcPr>
          <w:p w14:paraId="26D67D1C" w14:textId="3EE91890" w:rsidR="00D24AF6" w:rsidRDefault="00D24AF6" w:rsidP="000120B4">
            <w:pPr>
              <w:jc w:val="center"/>
            </w:pPr>
            <w:r>
              <w:t>0.0</w:t>
            </w:r>
            <w:r w:rsidR="00406A35">
              <w:t>019</w:t>
            </w:r>
          </w:p>
        </w:tc>
        <w:tc>
          <w:tcPr>
            <w:tcW w:w="2266" w:type="dxa"/>
          </w:tcPr>
          <w:p w14:paraId="0D8A7012" w14:textId="0F6017C5" w:rsidR="00D24AF6" w:rsidRDefault="00D24AF6" w:rsidP="000120B4">
            <w:pPr>
              <w:jc w:val="center"/>
            </w:pPr>
            <w:r>
              <w:t>0.9</w:t>
            </w:r>
            <w:r w:rsidR="00406A35">
              <w:t>968</w:t>
            </w:r>
          </w:p>
        </w:tc>
      </w:tr>
    </w:tbl>
    <w:p w14:paraId="6D0E88DA" w14:textId="64A161A8" w:rsidR="00AD0AA3" w:rsidRDefault="00AD0AA3" w:rsidP="00806D15">
      <w:pPr>
        <w:pStyle w:val="Caption"/>
      </w:pPr>
      <w:bookmarkStart w:id="246" w:name="_Toc147921044"/>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5</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10-layer </w:t>
      </w:r>
      <w:r w:rsidR="006046F8">
        <w:t>MLP</w:t>
      </w:r>
      <w:r w:rsidR="006046F8" w:rsidRPr="00CA1663">
        <w:t xml:space="preserve"> NN </w:t>
      </w:r>
      <w:r w:rsidR="006046F8">
        <w:t xml:space="preserve">results from untrained </w:t>
      </w:r>
      <w:r w:rsidR="00270BA8">
        <w:t xml:space="preserve">varied </w:t>
      </w:r>
      <w:r w:rsidR="006046F8" w:rsidRPr="00CA1663">
        <w:t>motion.</w:t>
      </w:r>
      <w:bookmarkEnd w:id="246"/>
    </w:p>
    <w:tbl>
      <w:tblPr>
        <w:tblStyle w:val="TableGrid"/>
        <w:tblW w:w="0" w:type="auto"/>
        <w:tblLook w:val="04A0" w:firstRow="1" w:lastRow="0" w:firstColumn="1" w:lastColumn="0" w:noHBand="0" w:noVBand="1"/>
      </w:tblPr>
      <w:tblGrid>
        <w:gridCol w:w="2265"/>
        <w:gridCol w:w="2265"/>
        <w:gridCol w:w="2265"/>
        <w:gridCol w:w="2266"/>
      </w:tblGrid>
      <w:tr w:rsidR="00AD0AA3" w14:paraId="6D844F23" w14:textId="77777777" w:rsidTr="000120B4">
        <w:tc>
          <w:tcPr>
            <w:tcW w:w="2265" w:type="dxa"/>
          </w:tcPr>
          <w:p w14:paraId="4345BBCD" w14:textId="77777777" w:rsidR="00AD0AA3" w:rsidRDefault="00AD0AA3" w:rsidP="000120B4">
            <w:pPr>
              <w:jc w:val="center"/>
            </w:pPr>
          </w:p>
        </w:tc>
        <w:tc>
          <w:tcPr>
            <w:tcW w:w="2265" w:type="dxa"/>
          </w:tcPr>
          <w:p w14:paraId="6542861B" w14:textId="77777777" w:rsidR="00AD0AA3" w:rsidRDefault="00AD0AA3" w:rsidP="000120B4">
            <w:pPr>
              <w:jc w:val="center"/>
            </w:pPr>
            <w:r>
              <w:t>Observations</w:t>
            </w:r>
          </w:p>
        </w:tc>
        <w:tc>
          <w:tcPr>
            <w:tcW w:w="2265" w:type="dxa"/>
          </w:tcPr>
          <w:p w14:paraId="441FA375" w14:textId="77777777" w:rsidR="00AD0AA3" w:rsidRDefault="00AD0AA3" w:rsidP="000120B4">
            <w:pPr>
              <w:jc w:val="center"/>
            </w:pPr>
            <w:r>
              <w:t>MSE</w:t>
            </w:r>
          </w:p>
        </w:tc>
        <w:tc>
          <w:tcPr>
            <w:tcW w:w="2266" w:type="dxa"/>
          </w:tcPr>
          <w:p w14:paraId="0CCE9DB1" w14:textId="77777777" w:rsidR="00AD0AA3" w:rsidRDefault="00AD0AA3" w:rsidP="000120B4">
            <w:pPr>
              <w:jc w:val="center"/>
            </w:pPr>
            <w:r>
              <w:t>R</w:t>
            </w:r>
          </w:p>
        </w:tc>
      </w:tr>
      <w:tr w:rsidR="00AD0AA3" w14:paraId="794F5AFF" w14:textId="77777777" w:rsidTr="000120B4">
        <w:tc>
          <w:tcPr>
            <w:tcW w:w="2265" w:type="dxa"/>
          </w:tcPr>
          <w:p w14:paraId="07DCE8A1" w14:textId="77777777" w:rsidR="00AD0AA3" w:rsidRDefault="00AD0AA3" w:rsidP="000120B4">
            <w:pPr>
              <w:jc w:val="center"/>
            </w:pPr>
            <w:r>
              <w:t>Additional Test</w:t>
            </w:r>
          </w:p>
        </w:tc>
        <w:tc>
          <w:tcPr>
            <w:tcW w:w="2265" w:type="dxa"/>
          </w:tcPr>
          <w:p w14:paraId="40D52628" w14:textId="77777777" w:rsidR="00AD0AA3" w:rsidRDefault="00AD0AA3" w:rsidP="000120B4">
            <w:pPr>
              <w:jc w:val="center"/>
            </w:pPr>
            <w:r>
              <w:t>6054</w:t>
            </w:r>
          </w:p>
        </w:tc>
        <w:tc>
          <w:tcPr>
            <w:tcW w:w="2265" w:type="dxa"/>
          </w:tcPr>
          <w:p w14:paraId="4C2592D0" w14:textId="44B3B6E9" w:rsidR="00AD0AA3" w:rsidRDefault="00AD0AA3" w:rsidP="000120B4">
            <w:pPr>
              <w:jc w:val="center"/>
            </w:pPr>
            <w:r>
              <w:t>6.5797e-04</w:t>
            </w:r>
          </w:p>
        </w:tc>
        <w:tc>
          <w:tcPr>
            <w:tcW w:w="2266" w:type="dxa"/>
          </w:tcPr>
          <w:p w14:paraId="587E1DF0" w14:textId="35E8F5AF" w:rsidR="00AD0AA3" w:rsidRDefault="00AD0AA3" w:rsidP="000120B4">
            <w:pPr>
              <w:jc w:val="center"/>
            </w:pPr>
            <w:r>
              <w:t>-0.8611</w:t>
            </w:r>
          </w:p>
        </w:tc>
      </w:tr>
    </w:tbl>
    <w:p w14:paraId="3169F354" w14:textId="20DE90DB" w:rsidR="00AD0AA3" w:rsidRPr="00AD0AA3" w:rsidRDefault="006046F8" w:rsidP="00AD0AA3">
      <w:pPr>
        <w:pStyle w:val="BodyText"/>
      </w:pPr>
      <w:r>
        <w:br/>
        <w:t xml:space="preserve">Training with </w:t>
      </w:r>
      <w:r w:rsidR="003B6104">
        <w:t>five</w:t>
      </w:r>
      <w:r>
        <w:t xml:space="preserve"> layers produced the results of Tables 4.</w:t>
      </w:r>
      <w:r w:rsidR="00775B22">
        <w:t>3</w:t>
      </w:r>
      <w:r w:rsidR="003B22E3">
        <w:t>6</w:t>
      </w:r>
      <w:r>
        <w:t xml:space="preserve"> to 4.</w:t>
      </w:r>
      <w:r w:rsidR="00775B22">
        <w:t>3</w:t>
      </w:r>
      <w:r w:rsidR="003B22E3">
        <w:t>8</w:t>
      </w:r>
      <w:r>
        <w:t>.</w:t>
      </w:r>
    </w:p>
    <w:p w14:paraId="4D9256B3" w14:textId="44AD712A" w:rsidR="000B6208" w:rsidRDefault="000B6208" w:rsidP="00806D15">
      <w:pPr>
        <w:pStyle w:val="Caption"/>
      </w:pPr>
      <w:bookmarkStart w:id="247" w:name="_Toc147921045"/>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6</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5-</w:t>
      </w:r>
      <w:r w:rsidR="006046F8" w:rsidRPr="00CA1663">
        <w:t xml:space="preserve">layer </w:t>
      </w:r>
      <w:r w:rsidR="006046F8">
        <w:t>MLP</w:t>
      </w:r>
      <w:r w:rsidR="006046F8" w:rsidRPr="00CA1663">
        <w:t xml:space="preserve"> NN </w:t>
      </w:r>
      <w:r w:rsidR="006046F8">
        <w:t xml:space="preserve">training progress </w:t>
      </w:r>
      <w:r w:rsidR="006046F8" w:rsidRPr="00CA1663">
        <w:t xml:space="preserve">from </w:t>
      </w:r>
      <w:r w:rsidR="006046F8">
        <w:t xml:space="preserve">varied </w:t>
      </w:r>
      <w:r w:rsidR="006046F8" w:rsidRPr="00CA1663">
        <w:t>motion.</w:t>
      </w:r>
      <w:bookmarkEnd w:id="247"/>
    </w:p>
    <w:tbl>
      <w:tblPr>
        <w:tblStyle w:val="TableGrid"/>
        <w:tblW w:w="0" w:type="auto"/>
        <w:tblLook w:val="04A0" w:firstRow="1" w:lastRow="0" w:firstColumn="1" w:lastColumn="0" w:noHBand="0" w:noVBand="1"/>
      </w:tblPr>
      <w:tblGrid>
        <w:gridCol w:w="2265"/>
        <w:gridCol w:w="2265"/>
        <w:gridCol w:w="2265"/>
        <w:gridCol w:w="2266"/>
      </w:tblGrid>
      <w:tr w:rsidR="000B6208" w14:paraId="3688C508" w14:textId="77777777" w:rsidTr="000120B4">
        <w:tc>
          <w:tcPr>
            <w:tcW w:w="2265" w:type="dxa"/>
          </w:tcPr>
          <w:p w14:paraId="02150026" w14:textId="77777777" w:rsidR="000B6208" w:rsidRDefault="000B6208" w:rsidP="000120B4">
            <w:pPr>
              <w:jc w:val="center"/>
            </w:pPr>
            <w:r>
              <w:t>Unit</w:t>
            </w:r>
          </w:p>
        </w:tc>
        <w:tc>
          <w:tcPr>
            <w:tcW w:w="2265" w:type="dxa"/>
          </w:tcPr>
          <w:p w14:paraId="7AB37397" w14:textId="77777777" w:rsidR="000B6208" w:rsidRDefault="000B6208" w:rsidP="000120B4">
            <w:pPr>
              <w:jc w:val="center"/>
            </w:pPr>
            <w:r>
              <w:t>Initial Value</w:t>
            </w:r>
          </w:p>
        </w:tc>
        <w:tc>
          <w:tcPr>
            <w:tcW w:w="2265" w:type="dxa"/>
          </w:tcPr>
          <w:p w14:paraId="51665421" w14:textId="77777777" w:rsidR="000B6208" w:rsidRDefault="000B6208" w:rsidP="000120B4">
            <w:pPr>
              <w:jc w:val="center"/>
            </w:pPr>
            <w:r>
              <w:t>Stopped Value</w:t>
            </w:r>
          </w:p>
        </w:tc>
        <w:tc>
          <w:tcPr>
            <w:tcW w:w="2266" w:type="dxa"/>
          </w:tcPr>
          <w:p w14:paraId="5DB65286" w14:textId="77777777" w:rsidR="000B6208" w:rsidRDefault="000B6208" w:rsidP="000120B4">
            <w:pPr>
              <w:jc w:val="center"/>
            </w:pPr>
            <w:r>
              <w:t>Target Value</w:t>
            </w:r>
          </w:p>
        </w:tc>
      </w:tr>
      <w:tr w:rsidR="000B6208" w14:paraId="2B8C1983" w14:textId="77777777" w:rsidTr="000120B4">
        <w:tc>
          <w:tcPr>
            <w:tcW w:w="2265" w:type="dxa"/>
          </w:tcPr>
          <w:p w14:paraId="37FBA264" w14:textId="77777777" w:rsidR="000B6208" w:rsidRDefault="000B6208" w:rsidP="000120B4">
            <w:pPr>
              <w:jc w:val="center"/>
            </w:pPr>
            <w:r>
              <w:t>Epoch</w:t>
            </w:r>
          </w:p>
        </w:tc>
        <w:tc>
          <w:tcPr>
            <w:tcW w:w="2265" w:type="dxa"/>
          </w:tcPr>
          <w:p w14:paraId="4B91B20A" w14:textId="77777777" w:rsidR="000B6208" w:rsidRDefault="000B6208" w:rsidP="000120B4">
            <w:pPr>
              <w:jc w:val="center"/>
            </w:pPr>
            <w:r>
              <w:t>0</w:t>
            </w:r>
          </w:p>
        </w:tc>
        <w:tc>
          <w:tcPr>
            <w:tcW w:w="2265" w:type="dxa"/>
          </w:tcPr>
          <w:p w14:paraId="2F681010" w14:textId="4CE08298" w:rsidR="000B6208" w:rsidRDefault="00406A35" w:rsidP="000120B4">
            <w:pPr>
              <w:jc w:val="center"/>
            </w:pPr>
            <w:r>
              <w:t>31</w:t>
            </w:r>
          </w:p>
        </w:tc>
        <w:tc>
          <w:tcPr>
            <w:tcW w:w="2266" w:type="dxa"/>
          </w:tcPr>
          <w:p w14:paraId="463CF4E7" w14:textId="77777777" w:rsidR="000B6208" w:rsidRDefault="000B6208" w:rsidP="000120B4">
            <w:pPr>
              <w:jc w:val="center"/>
            </w:pPr>
            <w:r>
              <w:t>1000</w:t>
            </w:r>
          </w:p>
        </w:tc>
      </w:tr>
      <w:tr w:rsidR="000B6208" w14:paraId="3654486A" w14:textId="77777777" w:rsidTr="000120B4">
        <w:tc>
          <w:tcPr>
            <w:tcW w:w="2265" w:type="dxa"/>
          </w:tcPr>
          <w:p w14:paraId="38BB7707" w14:textId="77777777" w:rsidR="000B6208" w:rsidRDefault="000B6208" w:rsidP="000120B4">
            <w:pPr>
              <w:jc w:val="center"/>
            </w:pPr>
            <w:r>
              <w:t>Elapsed Time</w:t>
            </w:r>
          </w:p>
        </w:tc>
        <w:tc>
          <w:tcPr>
            <w:tcW w:w="2265" w:type="dxa"/>
          </w:tcPr>
          <w:p w14:paraId="0AD2297A" w14:textId="77777777" w:rsidR="000B6208" w:rsidRDefault="000B6208" w:rsidP="000120B4">
            <w:pPr>
              <w:jc w:val="center"/>
            </w:pPr>
            <w:r>
              <w:t>-</w:t>
            </w:r>
          </w:p>
        </w:tc>
        <w:tc>
          <w:tcPr>
            <w:tcW w:w="2265" w:type="dxa"/>
          </w:tcPr>
          <w:p w14:paraId="3B8DF04F" w14:textId="77777777" w:rsidR="000B6208" w:rsidRDefault="000B6208" w:rsidP="000120B4">
            <w:pPr>
              <w:jc w:val="center"/>
            </w:pPr>
            <w:r>
              <w:t>00:00:00</w:t>
            </w:r>
          </w:p>
        </w:tc>
        <w:tc>
          <w:tcPr>
            <w:tcW w:w="2266" w:type="dxa"/>
          </w:tcPr>
          <w:p w14:paraId="4F48C903" w14:textId="77777777" w:rsidR="000B6208" w:rsidRDefault="000B6208" w:rsidP="000120B4">
            <w:pPr>
              <w:jc w:val="center"/>
            </w:pPr>
            <w:r>
              <w:t>-</w:t>
            </w:r>
          </w:p>
        </w:tc>
      </w:tr>
      <w:tr w:rsidR="000B6208" w14:paraId="489F6539" w14:textId="77777777" w:rsidTr="000120B4">
        <w:tc>
          <w:tcPr>
            <w:tcW w:w="2265" w:type="dxa"/>
          </w:tcPr>
          <w:p w14:paraId="5A6AD98E" w14:textId="77777777" w:rsidR="000B6208" w:rsidRDefault="000B6208" w:rsidP="000120B4">
            <w:pPr>
              <w:jc w:val="center"/>
            </w:pPr>
            <w:r>
              <w:t>Performance</w:t>
            </w:r>
          </w:p>
        </w:tc>
        <w:tc>
          <w:tcPr>
            <w:tcW w:w="2265" w:type="dxa"/>
          </w:tcPr>
          <w:p w14:paraId="50290EA0" w14:textId="5BFEE193" w:rsidR="000B6208" w:rsidRDefault="00406A35" w:rsidP="000120B4">
            <w:pPr>
              <w:jc w:val="center"/>
            </w:pPr>
            <w:r>
              <w:t>1.26</w:t>
            </w:r>
          </w:p>
        </w:tc>
        <w:tc>
          <w:tcPr>
            <w:tcW w:w="2265" w:type="dxa"/>
          </w:tcPr>
          <w:p w14:paraId="5222FB7F" w14:textId="5C20B4DE" w:rsidR="000B6208" w:rsidRDefault="000B6208" w:rsidP="000120B4">
            <w:pPr>
              <w:jc w:val="center"/>
            </w:pPr>
            <w:r>
              <w:t>0.0</w:t>
            </w:r>
            <w:r w:rsidR="00406A35">
              <w:t>0277</w:t>
            </w:r>
          </w:p>
        </w:tc>
        <w:tc>
          <w:tcPr>
            <w:tcW w:w="2266" w:type="dxa"/>
          </w:tcPr>
          <w:p w14:paraId="23171C24" w14:textId="77777777" w:rsidR="000B6208" w:rsidRDefault="000B6208" w:rsidP="000120B4">
            <w:pPr>
              <w:jc w:val="center"/>
            </w:pPr>
            <w:r>
              <w:t>0</w:t>
            </w:r>
          </w:p>
        </w:tc>
      </w:tr>
      <w:tr w:rsidR="000B6208" w14:paraId="03D4A7C1" w14:textId="77777777" w:rsidTr="000120B4">
        <w:tc>
          <w:tcPr>
            <w:tcW w:w="2265" w:type="dxa"/>
          </w:tcPr>
          <w:p w14:paraId="25FB14E0" w14:textId="77777777" w:rsidR="000B6208" w:rsidRDefault="000B6208" w:rsidP="000120B4">
            <w:pPr>
              <w:jc w:val="center"/>
            </w:pPr>
            <w:r>
              <w:t>Gradient</w:t>
            </w:r>
          </w:p>
        </w:tc>
        <w:tc>
          <w:tcPr>
            <w:tcW w:w="2265" w:type="dxa"/>
          </w:tcPr>
          <w:p w14:paraId="2C5C8EB2" w14:textId="6DC79B23" w:rsidR="000B6208" w:rsidRDefault="00406A35" w:rsidP="000120B4">
            <w:pPr>
              <w:jc w:val="center"/>
            </w:pPr>
            <w:r>
              <w:t>2.52</w:t>
            </w:r>
          </w:p>
        </w:tc>
        <w:tc>
          <w:tcPr>
            <w:tcW w:w="2265" w:type="dxa"/>
          </w:tcPr>
          <w:p w14:paraId="75DB1AC7" w14:textId="1D977C89" w:rsidR="000B6208" w:rsidRDefault="00406A35" w:rsidP="000120B4">
            <w:pPr>
              <w:jc w:val="center"/>
            </w:pPr>
            <w:r>
              <w:t>1.27e-05</w:t>
            </w:r>
          </w:p>
        </w:tc>
        <w:tc>
          <w:tcPr>
            <w:tcW w:w="2266" w:type="dxa"/>
          </w:tcPr>
          <w:p w14:paraId="719F3582" w14:textId="77777777" w:rsidR="000B6208" w:rsidRDefault="000B6208" w:rsidP="000120B4">
            <w:pPr>
              <w:jc w:val="center"/>
            </w:pPr>
            <w:r>
              <w:t>1e-07</w:t>
            </w:r>
          </w:p>
        </w:tc>
      </w:tr>
      <w:tr w:rsidR="000B6208" w14:paraId="1CD3E409" w14:textId="77777777" w:rsidTr="000120B4">
        <w:tc>
          <w:tcPr>
            <w:tcW w:w="2265" w:type="dxa"/>
          </w:tcPr>
          <w:p w14:paraId="10343D68" w14:textId="77777777" w:rsidR="000B6208" w:rsidRDefault="000B6208" w:rsidP="000120B4">
            <w:pPr>
              <w:jc w:val="center"/>
            </w:pPr>
            <w:r>
              <w:t>Mu</w:t>
            </w:r>
          </w:p>
        </w:tc>
        <w:tc>
          <w:tcPr>
            <w:tcW w:w="2265" w:type="dxa"/>
          </w:tcPr>
          <w:p w14:paraId="3F246B4A" w14:textId="77777777" w:rsidR="000B6208" w:rsidRDefault="000B6208" w:rsidP="000120B4">
            <w:pPr>
              <w:jc w:val="center"/>
            </w:pPr>
            <w:r>
              <w:t>0.001</w:t>
            </w:r>
          </w:p>
        </w:tc>
        <w:tc>
          <w:tcPr>
            <w:tcW w:w="2265" w:type="dxa"/>
          </w:tcPr>
          <w:p w14:paraId="7334CBAC" w14:textId="4E60DF8B" w:rsidR="000B6208" w:rsidRDefault="000B6208" w:rsidP="000120B4">
            <w:pPr>
              <w:jc w:val="center"/>
            </w:pPr>
            <w:r>
              <w:t>1e-06</w:t>
            </w:r>
          </w:p>
        </w:tc>
        <w:tc>
          <w:tcPr>
            <w:tcW w:w="2266" w:type="dxa"/>
          </w:tcPr>
          <w:p w14:paraId="4B7684DD" w14:textId="77777777" w:rsidR="000B6208" w:rsidRDefault="000B6208" w:rsidP="000120B4">
            <w:pPr>
              <w:jc w:val="center"/>
            </w:pPr>
            <w:r>
              <w:t>1e+10</w:t>
            </w:r>
          </w:p>
        </w:tc>
      </w:tr>
      <w:tr w:rsidR="000B6208" w14:paraId="4190D4BC" w14:textId="77777777" w:rsidTr="000120B4">
        <w:tc>
          <w:tcPr>
            <w:tcW w:w="2265" w:type="dxa"/>
          </w:tcPr>
          <w:p w14:paraId="07DFE745" w14:textId="77777777" w:rsidR="000B6208" w:rsidRDefault="000B6208" w:rsidP="000120B4">
            <w:pPr>
              <w:jc w:val="center"/>
            </w:pPr>
            <w:r>
              <w:t>Validation Checks</w:t>
            </w:r>
          </w:p>
        </w:tc>
        <w:tc>
          <w:tcPr>
            <w:tcW w:w="2265" w:type="dxa"/>
          </w:tcPr>
          <w:p w14:paraId="33B7E5CF" w14:textId="77777777" w:rsidR="000B6208" w:rsidRDefault="000B6208" w:rsidP="000120B4">
            <w:pPr>
              <w:jc w:val="center"/>
            </w:pPr>
            <w:r>
              <w:t>0</w:t>
            </w:r>
          </w:p>
        </w:tc>
        <w:tc>
          <w:tcPr>
            <w:tcW w:w="2265" w:type="dxa"/>
          </w:tcPr>
          <w:p w14:paraId="30F80254" w14:textId="77777777" w:rsidR="000B6208" w:rsidRDefault="000B6208" w:rsidP="000120B4">
            <w:pPr>
              <w:jc w:val="center"/>
            </w:pPr>
            <w:r>
              <w:t>6</w:t>
            </w:r>
          </w:p>
        </w:tc>
        <w:tc>
          <w:tcPr>
            <w:tcW w:w="2266" w:type="dxa"/>
          </w:tcPr>
          <w:p w14:paraId="357E18F9" w14:textId="77777777" w:rsidR="000B6208" w:rsidRDefault="000B6208" w:rsidP="000120B4">
            <w:pPr>
              <w:jc w:val="center"/>
            </w:pPr>
            <w:r>
              <w:t>6</w:t>
            </w:r>
          </w:p>
        </w:tc>
      </w:tr>
    </w:tbl>
    <w:p w14:paraId="6B8E89FF" w14:textId="4C10FA70" w:rsidR="000B6208" w:rsidRDefault="00E6471D" w:rsidP="00806D15">
      <w:pPr>
        <w:pStyle w:val="Caption"/>
      </w:pPr>
      <w:r>
        <w:br/>
      </w:r>
      <w:bookmarkStart w:id="248" w:name="_Toc147921046"/>
      <w:r w:rsidR="000B6208">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7</w:t>
      </w:r>
      <w:r w:rsidR="00C5580D">
        <w:fldChar w:fldCharType="end"/>
      </w:r>
      <w:r w:rsidR="000B6208">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5-</w:t>
      </w:r>
      <w:r w:rsidR="006046F8" w:rsidRPr="00CA1663">
        <w:t xml:space="preserve">layer </w:t>
      </w:r>
      <w:r w:rsidR="006046F8">
        <w:t>MLP</w:t>
      </w:r>
      <w:r w:rsidR="006046F8" w:rsidRPr="00CA1663">
        <w:t xml:space="preserve"> NN </w:t>
      </w:r>
      <w:r w:rsidR="006046F8">
        <w:t xml:space="preserve">training results </w:t>
      </w:r>
      <w:r w:rsidR="006046F8" w:rsidRPr="00CA1663">
        <w:t xml:space="preserve">from </w:t>
      </w:r>
      <w:r w:rsidR="006046F8">
        <w:t xml:space="preserve">varied </w:t>
      </w:r>
      <w:r w:rsidR="006046F8" w:rsidRPr="00CA1663">
        <w:t>motion.</w:t>
      </w:r>
      <w:bookmarkEnd w:id="248"/>
    </w:p>
    <w:tbl>
      <w:tblPr>
        <w:tblStyle w:val="TableGrid"/>
        <w:tblW w:w="0" w:type="auto"/>
        <w:tblLook w:val="04A0" w:firstRow="1" w:lastRow="0" w:firstColumn="1" w:lastColumn="0" w:noHBand="0" w:noVBand="1"/>
      </w:tblPr>
      <w:tblGrid>
        <w:gridCol w:w="2265"/>
        <w:gridCol w:w="2265"/>
        <w:gridCol w:w="2265"/>
        <w:gridCol w:w="2266"/>
      </w:tblGrid>
      <w:tr w:rsidR="000B6208" w14:paraId="4F9CE4AC" w14:textId="77777777" w:rsidTr="000120B4">
        <w:tc>
          <w:tcPr>
            <w:tcW w:w="2265" w:type="dxa"/>
          </w:tcPr>
          <w:p w14:paraId="5650F7B8" w14:textId="77777777" w:rsidR="000B6208" w:rsidRDefault="000B6208" w:rsidP="000120B4">
            <w:pPr>
              <w:jc w:val="center"/>
            </w:pPr>
          </w:p>
        </w:tc>
        <w:tc>
          <w:tcPr>
            <w:tcW w:w="2265" w:type="dxa"/>
          </w:tcPr>
          <w:p w14:paraId="7B3C1FE3" w14:textId="77777777" w:rsidR="000B6208" w:rsidRDefault="000B6208" w:rsidP="000120B4">
            <w:pPr>
              <w:jc w:val="center"/>
            </w:pPr>
            <w:r>
              <w:t>Observations</w:t>
            </w:r>
          </w:p>
        </w:tc>
        <w:tc>
          <w:tcPr>
            <w:tcW w:w="2265" w:type="dxa"/>
          </w:tcPr>
          <w:p w14:paraId="4CA043B2" w14:textId="77777777" w:rsidR="000B6208" w:rsidRDefault="000B6208" w:rsidP="000120B4">
            <w:pPr>
              <w:jc w:val="center"/>
            </w:pPr>
            <w:r>
              <w:t>MSE</w:t>
            </w:r>
          </w:p>
        </w:tc>
        <w:tc>
          <w:tcPr>
            <w:tcW w:w="2266" w:type="dxa"/>
          </w:tcPr>
          <w:p w14:paraId="3B51E3CC" w14:textId="77777777" w:rsidR="000B6208" w:rsidRDefault="000B6208" w:rsidP="000120B4">
            <w:pPr>
              <w:jc w:val="center"/>
            </w:pPr>
            <w:r>
              <w:t>R</w:t>
            </w:r>
          </w:p>
        </w:tc>
      </w:tr>
      <w:tr w:rsidR="000B6208" w14:paraId="3D9E86D1" w14:textId="77777777" w:rsidTr="000120B4">
        <w:tc>
          <w:tcPr>
            <w:tcW w:w="2265" w:type="dxa"/>
          </w:tcPr>
          <w:p w14:paraId="50FD72F9" w14:textId="77777777" w:rsidR="000B6208" w:rsidRDefault="000B6208" w:rsidP="000120B4">
            <w:pPr>
              <w:jc w:val="center"/>
            </w:pPr>
            <w:r>
              <w:t>Training</w:t>
            </w:r>
          </w:p>
        </w:tc>
        <w:tc>
          <w:tcPr>
            <w:tcW w:w="2265" w:type="dxa"/>
          </w:tcPr>
          <w:p w14:paraId="2630A827" w14:textId="77777777" w:rsidR="000B6208" w:rsidRDefault="000B6208" w:rsidP="000120B4">
            <w:pPr>
              <w:jc w:val="center"/>
            </w:pPr>
            <w:r>
              <w:t>3499</w:t>
            </w:r>
          </w:p>
        </w:tc>
        <w:tc>
          <w:tcPr>
            <w:tcW w:w="2265" w:type="dxa"/>
          </w:tcPr>
          <w:p w14:paraId="33AFB703" w14:textId="734C9069" w:rsidR="000B6208" w:rsidRDefault="000B6208" w:rsidP="000120B4">
            <w:pPr>
              <w:jc w:val="center"/>
            </w:pPr>
            <w:r>
              <w:t>0.0</w:t>
            </w:r>
            <w:r w:rsidR="00406A35">
              <w:t>028</w:t>
            </w:r>
          </w:p>
        </w:tc>
        <w:tc>
          <w:tcPr>
            <w:tcW w:w="2266" w:type="dxa"/>
          </w:tcPr>
          <w:p w14:paraId="770CB592" w14:textId="5B4D02D4" w:rsidR="000B6208" w:rsidRDefault="000B6208" w:rsidP="000120B4">
            <w:pPr>
              <w:jc w:val="center"/>
            </w:pPr>
            <w:r>
              <w:t>0.9</w:t>
            </w:r>
            <w:r w:rsidR="00406A35">
              <w:t>953</w:t>
            </w:r>
          </w:p>
        </w:tc>
      </w:tr>
      <w:tr w:rsidR="000B6208" w14:paraId="70F1BFE2" w14:textId="77777777" w:rsidTr="000120B4">
        <w:tc>
          <w:tcPr>
            <w:tcW w:w="2265" w:type="dxa"/>
          </w:tcPr>
          <w:p w14:paraId="05A6E59B" w14:textId="77777777" w:rsidR="000B6208" w:rsidRDefault="000B6208" w:rsidP="000120B4">
            <w:pPr>
              <w:jc w:val="center"/>
            </w:pPr>
            <w:r>
              <w:t>Validation</w:t>
            </w:r>
          </w:p>
        </w:tc>
        <w:tc>
          <w:tcPr>
            <w:tcW w:w="2265" w:type="dxa"/>
          </w:tcPr>
          <w:p w14:paraId="6EC33170" w14:textId="77777777" w:rsidR="000B6208" w:rsidRDefault="000B6208" w:rsidP="000120B4">
            <w:pPr>
              <w:jc w:val="center"/>
            </w:pPr>
            <w:r>
              <w:t>750</w:t>
            </w:r>
          </w:p>
        </w:tc>
        <w:tc>
          <w:tcPr>
            <w:tcW w:w="2265" w:type="dxa"/>
          </w:tcPr>
          <w:p w14:paraId="514C967D" w14:textId="3472746E" w:rsidR="000B6208" w:rsidRDefault="000B6208" w:rsidP="000120B4">
            <w:pPr>
              <w:jc w:val="center"/>
            </w:pPr>
            <w:r>
              <w:t>0.0</w:t>
            </w:r>
            <w:r w:rsidR="00406A35">
              <w:t>030</w:t>
            </w:r>
          </w:p>
        </w:tc>
        <w:tc>
          <w:tcPr>
            <w:tcW w:w="2266" w:type="dxa"/>
          </w:tcPr>
          <w:p w14:paraId="02361C8B" w14:textId="25E96BA4" w:rsidR="000B6208" w:rsidRDefault="000B6208" w:rsidP="000120B4">
            <w:pPr>
              <w:jc w:val="center"/>
            </w:pPr>
            <w:r>
              <w:t>0.9</w:t>
            </w:r>
            <w:r w:rsidR="00406A35">
              <w:t>944</w:t>
            </w:r>
          </w:p>
        </w:tc>
      </w:tr>
      <w:tr w:rsidR="000B6208" w14:paraId="65902AF8" w14:textId="77777777" w:rsidTr="000120B4">
        <w:tc>
          <w:tcPr>
            <w:tcW w:w="2265" w:type="dxa"/>
          </w:tcPr>
          <w:p w14:paraId="055B3493" w14:textId="77777777" w:rsidR="000B6208" w:rsidRDefault="000B6208" w:rsidP="000120B4">
            <w:pPr>
              <w:jc w:val="center"/>
            </w:pPr>
            <w:r>
              <w:t>Test</w:t>
            </w:r>
          </w:p>
        </w:tc>
        <w:tc>
          <w:tcPr>
            <w:tcW w:w="2265" w:type="dxa"/>
          </w:tcPr>
          <w:p w14:paraId="16FC8C00" w14:textId="77777777" w:rsidR="000B6208" w:rsidRDefault="000B6208" w:rsidP="000120B4">
            <w:pPr>
              <w:jc w:val="center"/>
            </w:pPr>
            <w:r>
              <w:t>750</w:t>
            </w:r>
          </w:p>
        </w:tc>
        <w:tc>
          <w:tcPr>
            <w:tcW w:w="2265" w:type="dxa"/>
          </w:tcPr>
          <w:p w14:paraId="71938FFF" w14:textId="06D33797" w:rsidR="000B6208" w:rsidRDefault="000B6208" w:rsidP="000120B4">
            <w:pPr>
              <w:jc w:val="center"/>
            </w:pPr>
            <w:r>
              <w:t>0.0</w:t>
            </w:r>
            <w:r w:rsidR="00406A35">
              <w:t>033</w:t>
            </w:r>
          </w:p>
        </w:tc>
        <w:tc>
          <w:tcPr>
            <w:tcW w:w="2266" w:type="dxa"/>
          </w:tcPr>
          <w:p w14:paraId="45082C16" w14:textId="70085A7E" w:rsidR="000B6208" w:rsidRDefault="000B6208" w:rsidP="000120B4">
            <w:pPr>
              <w:jc w:val="center"/>
            </w:pPr>
            <w:r>
              <w:t>0.9</w:t>
            </w:r>
            <w:r w:rsidR="00406A35">
              <w:t>945</w:t>
            </w:r>
          </w:p>
        </w:tc>
      </w:tr>
    </w:tbl>
    <w:p w14:paraId="07CD3B35" w14:textId="78E42E93" w:rsidR="00AD0AA3" w:rsidRDefault="00AD0AA3" w:rsidP="00806D15">
      <w:pPr>
        <w:pStyle w:val="Caption"/>
      </w:pPr>
      <w:bookmarkStart w:id="249" w:name="_Toc147921047"/>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8</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5-</w:t>
      </w:r>
      <w:r w:rsidR="006046F8" w:rsidRPr="00CA1663">
        <w:t xml:space="preserve">layer </w:t>
      </w:r>
      <w:r w:rsidR="006046F8">
        <w:t>MLP</w:t>
      </w:r>
      <w:r w:rsidR="006046F8" w:rsidRPr="00CA1663">
        <w:t xml:space="preserve"> NN </w:t>
      </w:r>
      <w:r w:rsidR="006046F8">
        <w:t>results from untrained motion</w:t>
      </w:r>
      <w:r w:rsidR="006046F8" w:rsidRPr="00CA1663">
        <w:t>.</w:t>
      </w:r>
      <w:bookmarkEnd w:id="249"/>
    </w:p>
    <w:tbl>
      <w:tblPr>
        <w:tblStyle w:val="TableGrid"/>
        <w:tblW w:w="0" w:type="auto"/>
        <w:tblLook w:val="04A0" w:firstRow="1" w:lastRow="0" w:firstColumn="1" w:lastColumn="0" w:noHBand="0" w:noVBand="1"/>
      </w:tblPr>
      <w:tblGrid>
        <w:gridCol w:w="2265"/>
        <w:gridCol w:w="2265"/>
        <w:gridCol w:w="2265"/>
        <w:gridCol w:w="2266"/>
      </w:tblGrid>
      <w:tr w:rsidR="00AD0AA3" w14:paraId="5AE7563E" w14:textId="77777777" w:rsidTr="000120B4">
        <w:tc>
          <w:tcPr>
            <w:tcW w:w="2265" w:type="dxa"/>
          </w:tcPr>
          <w:p w14:paraId="2AF2E06B" w14:textId="77777777" w:rsidR="00AD0AA3" w:rsidRDefault="00AD0AA3" w:rsidP="000120B4">
            <w:pPr>
              <w:jc w:val="center"/>
            </w:pPr>
          </w:p>
        </w:tc>
        <w:tc>
          <w:tcPr>
            <w:tcW w:w="2265" w:type="dxa"/>
          </w:tcPr>
          <w:p w14:paraId="429829FC" w14:textId="77777777" w:rsidR="00AD0AA3" w:rsidRDefault="00AD0AA3" w:rsidP="000120B4">
            <w:pPr>
              <w:jc w:val="center"/>
            </w:pPr>
            <w:r>
              <w:t>Observations</w:t>
            </w:r>
          </w:p>
        </w:tc>
        <w:tc>
          <w:tcPr>
            <w:tcW w:w="2265" w:type="dxa"/>
          </w:tcPr>
          <w:p w14:paraId="628F7C77" w14:textId="77777777" w:rsidR="00AD0AA3" w:rsidRDefault="00AD0AA3" w:rsidP="000120B4">
            <w:pPr>
              <w:jc w:val="center"/>
            </w:pPr>
            <w:r>
              <w:t>MSE</w:t>
            </w:r>
          </w:p>
        </w:tc>
        <w:tc>
          <w:tcPr>
            <w:tcW w:w="2266" w:type="dxa"/>
          </w:tcPr>
          <w:p w14:paraId="35A6CBDB" w14:textId="77777777" w:rsidR="00AD0AA3" w:rsidRDefault="00AD0AA3" w:rsidP="000120B4">
            <w:pPr>
              <w:jc w:val="center"/>
            </w:pPr>
            <w:r>
              <w:t>R</w:t>
            </w:r>
          </w:p>
        </w:tc>
      </w:tr>
      <w:tr w:rsidR="00AD0AA3" w14:paraId="1B9C0F9B" w14:textId="77777777" w:rsidTr="000120B4">
        <w:tc>
          <w:tcPr>
            <w:tcW w:w="2265" w:type="dxa"/>
          </w:tcPr>
          <w:p w14:paraId="77E45F83" w14:textId="77777777" w:rsidR="00AD0AA3" w:rsidRDefault="00AD0AA3" w:rsidP="000120B4">
            <w:pPr>
              <w:jc w:val="center"/>
            </w:pPr>
            <w:r>
              <w:t>Additional Test</w:t>
            </w:r>
          </w:p>
        </w:tc>
        <w:tc>
          <w:tcPr>
            <w:tcW w:w="2265" w:type="dxa"/>
          </w:tcPr>
          <w:p w14:paraId="0F312060" w14:textId="77777777" w:rsidR="00AD0AA3" w:rsidRDefault="00AD0AA3" w:rsidP="000120B4">
            <w:pPr>
              <w:jc w:val="center"/>
            </w:pPr>
            <w:r>
              <w:t>6054</w:t>
            </w:r>
          </w:p>
        </w:tc>
        <w:tc>
          <w:tcPr>
            <w:tcW w:w="2265" w:type="dxa"/>
          </w:tcPr>
          <w:p w14:paraId="6AB3B90C" w14:textId="3D5EC289" w:rsidR="00AD0AA3" w:rsidRDefault="008F2B5D" w:rsidP="000120B4">
            <w:pPr>
              <w:jc w:val="center"/>
            </w:pPr>
            <w:r>
              <w:t>7</w:t>
            </w:r>
            <w:r w:rsidR="00AD0AA3">
              <w:t>.</w:t>
            </w:r>
            <w:r>
              <w:t>0407</w:t>
            </w:r>
            <w:r w:rsidR="00AD0AA3">
              <w:t>e-04</w:t>
            </w:r>
          </w:p>
        </w:tc>
        <w:tc>
          <w:tcPr>
            <w:tcW w:w="2266" w:type="dxa"/>
          </w:tcPr>
          <w:p w14:paraId="0BCEE7B7" w14:textId="7759CC79" w:rsidR="00AD0AA3" w:rsidRDefault="00AD0AA3" w:rsidP="000120B4">
            <w:pPr>
              <w:jc w:val="center"/>
            </w:pPr>
            <w:r>
              <w:t>-0.8</w:t>
            </w:r>
            <w:r w:rsidR="008F2B5D">
              <w:t>558</w:t>
            </w:r>
          </w:p>
        </w:tc>
      </w:tr>
    </w:tbl>
    <w:p w14:paraId="2E2AE743" w14:textId="7BF2FB65" w:rsidR="00775B22" w:rsidRDefault="000B6208" w:rsidP="000B6208">
      <w:pPr>
        <w:pStyle w:val="BodyText"/>
      </w:pPr>
      <w:r>
        <w:lastRenderedPageBreak/>
        <w:br/>
      </w:r>
      <w:r w:rsidR="00775B22">
        <w:t>The MLP results with all IMUs are like the results from the single central IMU and the Front IMUs and demonstrates that the NN model does not understand the data relationships.</w:t>
      </w:r>
    </w:p>
    <w:p w14:paraId="04DFA1CE" w14:textId="1567E931" w:rsidR="00406A35" w:rsidRDefault="006046F8" w:rsidP="000B6208">
      <w:pPr>
        <w:pStyle w:val="BodyText"/>
      </w:pPr>
      <w:r>
        <w:t>Utilising the</w:t>
      </w:r>
      <w:r w:rsidR="00AD0AA3">
        <w:t xml:space="preserve"> NARXNET </w:t>
      </w:r>
      <w:r w:rsidR="003B6104">
        <w:t>ten</w:t>
      </w:r>
      <w:r w:rsidR="00AD0AA3">
        <w:t xml:space="preserve">-layer NN on all IMU inputs </w:t>
      </w:r>
      <w:r w:rsidR="0052618F">
        <w:t xml:space="preserve">took </w:t>
      </w:r>
      <w:r w:rsidR="00775B22">
        <w:t>5</w:t>
      </w:r>
      <w:r w:rsidR="0052618F">
        <w:t xml:space="preserve">.3125 seconds and </w:t>
      </w:r>
      <w:r w:rsidR="00AD0AA3">
        <w:t>g</w:t>
      </w:r>
      <w:r w:rsidR="0052618F">
        <w:t>ave</w:t>
      </w:r>
      <w:r w:rsidR="00AD0AA3">
        <w:t xml:space="preserve"> the results displayed in Table</w:t>
      </w:r>
      <w:r w:rsidR="00775B22">
        <w:t>s</w:t>
      </w:r>
      <w:r>
        <w:t xml:space="preserve"> 4.</w:t>
      </w:r>
      <w:r w:rsidR="00775B22">
        <w:t>39 to 4.41.</w:t>
      </w:r>
    </w:p>
    <w:p w14:paraId="16C8DE21" w14:textId="4ABEB6E0" w:rsidR="00AD0AA3" w:rsidRDefault="00AD0AA3" w:rsidP="00806D15">
      <w:pPr>
        <w:pStyle w:val="Caption"/>
      </w:pPr>
      <w:bookmarkStart w:id="250" w:name="_Toc147921048"/>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9</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10-</w:t>
      </w:r>
      <w:r w:rsidR="006046F8" w:rsidRPr="00CA1663">
        <w:t xml:space="preserve">layer </w:t>
      </w:r>
      <w:r w:rsidR="006046F8">
        <w:t>NARXNET</w:t>
      </w:r>
      <w:r w:rsidR="006046F8" w:rsidRPr="00CA1663">
        <w:t xml:space="preserve"> NN </w:t>
      </w:r>
      <w:r w:rsidR="006046F8">
        <w:t xml:space="preserve">training progress </w:t>
      </w:r>
      <w:r w:rsidR="006046F8" w:rsidRPr="00CA1663">
        <w:t xml:space="preserve">from </w:t>
      </w:r>
      <w:r w:rsidR="006046F8">
        <w:t xml:space="preserve">varied </w:t>
      </w:r>
      <w:r w:rsidR="006046F8" w:rsidRPr="00CA1663">
        <w:t>motion.</w:t>
      </w:r>
      <w:bookmarkEnd w:id="250"/>
    </w:p>
    <w:tbl>
      <w:tblPr>
        <w:tblStyle w:val="TableGrid"/>
        <w:tblW w:w="0" w:type="auto"/>
        <w:tblLook w:val="04A0" w:firstRow="1" w:lastRow="0" w:firstColumn="1" w:lastColumn="0" w:noHBand="0" w:noVBand="1"/>
      </w:tblPr>
      <w:tblGrid>
        <w:gridCol w:w="2265"/>
        <w:gridCol w:w="2265"/>
        <w:gridCol w:w="2265"/>
        <w:gridCol w:w="2266"/>
      </w:tblGrid>
      <w:tr w:rsidR="00AD0AA3" w14:paraId="1AF4BF57" w14:textId="77777777" w:rsidTr="000120B4">
        <w:tc>
          <w:tcPr>
            <w:tcW w:w="2265" w:type="dxa"/>
          </w:tcPr>
          <w:p w14:paraId="5608AC5C" w14:textId="77777777" w:rsidR="00AD0AA3" w:rsidRDefault="00AD0AA3" w:rsidP="000120B4">
            <w:pPr>
              <w:jc w:val="center"/>
            </w:pPr>
            <w:r>
              <w:t>Unit</w:t>
            </w:r>
          </w:p>
        </w:tc>
        <w:tc>
          <w:tcPr>
            <w:tcW w:w="2265" w:type="dxa"/>
          </w:tcPr>
          <w:p w14:paraId="25C92AE0" w14:textId="77777777" w:rsidR="00AD0AA3" w:rsidRDefault="00AD0AA3" w:rsidP="000120B4">
            <w:pPr>
              <w:jc w:val="center"/>
            </w:pPr>
            <w:r>
              <w:t>Initial Value</w:t>
            </w:r>
          </w:p>
        </w:tc>
        <w:tc>
          <w:tcPr>
            <w:tcW w:w="2265" w:type="dxa"/>
          </w:tcPr>
          <w:p w14:paraId="317EAAF8" w14:textId="77777777" w:rsidR="00AD0AA3" w:rsidRDefault="00AD0AA3" w:rsidP="000120B4">
            <w:pPr>
              <w:jc w:val="center"/>
            </w:pPr>
            <w:r>
              <w:t>Stopped Value</w:t>
            </w:r>
          </w:p>
        </w:tc>
        <w:tc>
          <w:tcPr>
            <w:tcW w:w="2266" w:type="dxa"/>
          </w:tcPr>
          <w:p w14:paraId="6371AC88" w14:textId="77777777" w:rsidR="00AD0AA3" w:rsidRDefault="00AD0AA3" w:rsidP="000120B4">
            <w:pPr>
              <w:jc w:val="center"/>
            </w:pPr>
            <w:r>
              <w:t>Target Value</w:t>
            </w:r>
          </w:p>
        </w:tc>
      </w:tr>
      <w:tr w:rsidR="00AD0AA3" w14:paraId="1F72184D" w14:textId="77777777" w:rsidTr="000120B4">
        <w:tc>
          <w:tcPr>
            <w:tcW w:w="2265" w:type="dxa"/>
          </w:tcPr>
          <w:p w14:paraId="3A5D2F98" w14:textId="77777777" w:rsidR="00AD0AA3" w:rsidRDefault="00AD0AA3" w:rsidP="000120B4">
            <w:pPr>
              <w:jc w:val="center"/>
            </w:pPr>
            <w:r>
              <w:t>Epoch</w:t>
            </w:r>
          </w:p>
        </w:tc>
        <w:tc>
          <w:tcPr>
            <w:tcW w:w="2265" w:type="dxa"/>
          </w:tcPr>
          <w:p w14:paraId="23F79C88" w14:textId="77777777" w:rsidR="00AD0AA3" w:rsidRDefault="00AD0AA3" w:rsidP="000120B4">
            <w:pPr>
              <w:jc w:val="center"/>
            </w:pPr>
            <w:r>
              <w:t>0</w:t>
            </w:r>
          </w:p>
        </w:tc>
        <w:tc>
          <w:tcPr>
            <w:tcW w:w="2265" w:type="dxa"/>
          </w:tcPr>
          <w:p w14:paraId="6D3CDDBA" w14:textId="7B969488" w:rsidR="00AD0AA3" w:rsidRDefault="00AD0AA3" w:rsidP="000120B4">
            <w:pPr>
              <w:jc w:val="center"/>
            </w:pPr>
            <w:r>
              <w:t>21</w:t>
            </w:r>
          </w:p>
        </w:tc>
        <w:tc>
          <w:tcPr>
            <w:tcW w:w="2266" w:type="dxa"/>
          </w:tcPr>
          <w:p w14:paraId="53131DFB" w14:textId="77777777" w:rsidR="00AD0AA3" w:rsidRDefault="00AD0AA3" w:rsidP="000120B4">
            <w:pPr>
              <w:jc w:val="center"/>
            </w:pPr>
            <w:r>
              <w:t>1000</w:t>
            </w:r>
          </w:p>
        </w:tc>
      </w:tr>
      <w:tr w:rsidR="00AD0AA3" w14:paraId="4BB17A23" w14:textId="77777777" w:rsidTr="000120B4">
        <w:tc>
          <w:tcPr>
            <w:tcW w:w="2265" w:type="dxa"/>
          </w:tcPr>
          <w:p w14:paraId="771B0DF2" w14:textId="77777777" w:rsidR="00AD0AA3" w:rsidRDefault="00AD0AA3" w:rsidP="000120B4">
            <w:pPr>
              <w:jc w:val="center"/>
            </w:pPr>
            <w:r>
              <w:t>Elapsed Time</w:t>
            </w:r>
          </w:p>
        </w:tc>
        <w:tc>
          <w:tcPr>
            <w:tcW w:w="2265" w:type="dxa"/>
          </w:tcPr>
          <w:p w14:paraId="63F30428" w14:textId="77777777" w:rsidR="00AD0AA3" w:rsidRDefault="00AD0AA3" w:rsidP="000120B4">
            <w:pPr>
              <w:jc w:val="center"/>
            </w:pPr>
            <w:r>
              <w:t>-</w:t>
            </w:r>
          </w:p>
        </w:tc>
        <w:tc>
          <w:tcPr>
            <w:tcW w:w="2265" w:type="dxa"/>
          </w:tcPr>
          <w:p w14:paraId="7CF36D7C" w14:textId="151185B3" w:rsidR="00AD0AA3" w:rsidRDefault="00AD0AA3" w:rsidP="000120B4">
            <w:pPr>
              <w:jc w:val="center"/>
            </w:pPr>
            <w:r>
              <w:t>00:00:0</w:t>
            </w:r>
            <w:r w:rsidR="00775B22">
              <w:t>5</w:t>
            </w:r>
          </w:p>
        </w:tc>
        <w:tc>
          <w:tcPr>
            <w:tcW w:w="2266" w:type="dxa"/>
          </w:tcPr>
          <w:p w14:paraId="21BC3106" w14:textId="77777777" w:rsidR="00AD0AA3" w:rsidRDefault="00AD0AA3" w:rsidP="000120B4">
            <w:pPr>
              <w:jc w:val="center"/>
            </w:pPr>
            <w:r>
              <w:t>-</w:t>
            </w:r>
          </w:p>
        </w:tc>
      </w:tr>
      <w:tr w:rsidR="00AD0AA3" w14:paraId="1C4DBC1B" w14:textId="77777777" w:rsidTr="000120B4">
        <w:tc>
          <w:tcPr>
            <w:tcW w:w="2265" w:type="dxa"/>
          </w:tcPr>
          <w:p w14:paraId="72A76B13" w14:textId="77777777" w:rsidR="00AD0AA3" w:rsidRDefault="00AD0AA3" w:rsidP="000120B4">
            <w:pPr>
              <w:jc w:val="center"/>
            </w:pPr>
            <w:r>
              <w:t>Performance</w:t>
            </w:r>
          </w:p>
        </w:tc>
        <w:tc>
          <w:tcPr>
            <w:tcW w:w="2265" w:type="dxa"/>
          </w:tcPr>
          <w:p w14:paraId="1BC3BA5B" w14:textId="5C42CF09" w:rsidR="00AD0AA3" w:rsidRDefault="00AD0AA3" w:rsidP="000120B4">
            <w:pPr>
              <w:jc w:val="center"/>
            </w:pPr>
            <w:r>
              <w:t>0.00</w:t>
            </w:r>
            <w:r w:rsidR="00775B22">
              <w:t>149</w:t>
            </w:r>
          </w:p>
        </w:tc>
        <w:tc>
          <w:tcPr>
            <w:tcW w:w="2265" w:type="dxa"/>
          </w:tcPr>
          <w:p w14:paraId="3ED0F1AD" w14:textId="0A0D7027" w:rsidR="00AD0AA3" w:rsidRDefault="00775B22" w:rsidP="000120B4">
            <w:pPr>
              <w:jc w:val="center"/>
            </w:pPr>
            <w:r>
              <w:t>1.78</w:t>
            </w:r>
            <w:r w:rsidR="00AD0AA3">
              <w:t>e-08</w:t>
            </w:r>
          </w:p>
        </w:tc>
        <w:tc>
          <w:tcPr>
            <w:tcW w:w="2266" w:type="dxa"/>
          </w:tcPr>
          <w:p w14:paraId="70D451A9" w14:textId="77777777" w:rsidR="00AD0AA3" w:rsidRDefault="00AD0AA3" w:rsidP="000120B4">
            <w:pPr>
              <w:jc w:val="center"/>
            </w:pPr>
            <w:r>
              <w:t>0</w:t>
            </w:r>
          </w:p>
        </w:tc>
      </w:tr>
      <w:tr w:rsidR="00AD0AA3" w14:paraId="56FB9B69" w14:textId="77777777" w:rsidTr="000120B4">
        <w:tc>
          <w:tcPr>
            <w:tcW w:w="2265" w:type="dxa"/>
          </w:tcPr>
          <w:p w14:paraId="6D360716" w14:textId="77777777" w:rsidR="00AD0AA3" w:rsidRDefault="00AD0AA3" w:rsidP="000120B4">
            <w:pPr>
              <w:jc w:val="center"/>
            </w:pPr>
            <w:r>
              <w:t>Gradient</w:t>
            </w:r>
          </w:p>
        </w:tc>
        <w:tc>
          <w:tcPr>
            <w:tcW w:w="2265" w:type="dxa"/>
          </w:tcPr>
          <w:p w14:paraId="4CBAC86F" w14:textId="40944084" w:rsidR="00AD0AA3" w:rsidRDefault="00AD0AA3" w:rsidP="000120B4">
            <w:pPr>
              <w:jc w:val="center"/>
            </w:pPr>
            <w:r>
              <w:t>0.00</w:t>
            </w:r>
            <w:r w:rsidR="00775B22">
              <w:t>324</w:t>
            </w:r>
          </w:p>
        </w:tc>
        <w:tc>
          <w:tcPr>
            <w:tcW w:w="2265" w:type="dxa"/>
          </w:tcPr>
          <w:p w14:paraId="34A82477" w14:textId="127BD236" w:rsidR="00AD0AA3" w:rsidRDefault="00AD0AA3" w:rsidP="000120B4">
            <w:pPr>
              <w:jc w:val="center"/>
            </w:pPr>
            <w:r>
              <w:t>9.6</w:t>
            </w:r>
            <w:r w:rsidR="00775B22">
              <w:t>9</w:t>
            </w:r>
            <w:r>
              <w:t>e-08</w:t>
            </w:r>
          </w:p>
        </w:tc>
        <w:tc>
          <w:tcPr>
            <w:tcW w:w="2266" w:type="dxa"/>
          </w:tcPr>
          <w:p w14:paraId="318BB06A" w14:textId="77777777" w:rsidR="00AD0AA3" w:rsidRDefault="00AD0AA3" w:rsidP="000120B4">
            <w:pPr>
              <w:jc w:val="center"/>
            </w:pPr>
            <w:r>
              <w:t>1e-07</w:t>
            </w:r>
          </w:p>
        </w:tc>
      </w:tr>
      <w:tr w:rsidR="00AD0AA3" w14:paraId="0A22CE9F" w14:textId="77777777" w:rsidTr="000120B4">
        <w:tc>
          <w:tcPr>
            <w:tcW w:w="2265" w:type="dxa"/>
          </w:tcPr>
          <w:p w14:paraId="0D86013C" w14:textId="77777777" w:rsidR="00AD0AA3" w:rsidRDefault="00AD0AA3" w:rsidP="000120B4">
            <w:pPr>
              <w:jc w:val="center"/>
            </w:pPr>
            <w:r>
              <w:t>Mu</w:t>
            </w:r>
          </w:p>
        </w:tc>
        <w:tc>
          <w:tcPr>
            <w:tcW w:w="2265" w:type="dxa"/>
          </w:tcPr>
          <w:p w14:paraId="68EA1876" w14:textId="77777777" w:rsidR="00AD0AA3" w:rsidRDefault="00AD0AA3" w:rsidP="000120B4">
            <w:pPr>
              <w:jc w:val="center"/>
            </w:pPr>
            <w:r>
              <w:t>0.001</w:t>
            </w:r>
          </w:p>
        </w:tc>
        <w:tc>
          <w:tcPr>
            <w:tcW w:w="2265" w:type="dxa"/>
          </w:tcPr>
          <w:p w14:paraId="77B95383" w14:textId="333C1552" w:rsidR="00AD0AA3" w:rsidRDefault="00AD0AA3" w:rsidP="000120B4">
            <w:pPr>
              <w:jc w:val="center"/>
            </w:pPr>
            <w:r>
              <w:t>1e-0</w:t>
            </w:r>
            <w:r w:rsidR="00775B22">
              <w:t>0</w:t>
            </w:r>
          </w:p>
        </w:tc>
        <w:tc>
          <w:tcPr>
            <w:tcW w:w="2266" w:type="dxa"/>
          </w:tcPr>
          <w:p w14:paraId="1BC5B0F8" w14:textId="77777777" w:rsidR="00AD0AA3" w:rsidRDefault="00AD0AA3" w:rsidP="000120B4">
            <w:pPr>
              <w:jc w:val="center"/>
            </w:pPr>
            <w:r>
              <w:t>1e+10</w:t>
            </w:r>
          </w:p>
        </w:tc>
      </w:tr>
      <w:tr w:rsidR="00AD0AA3" w14:paraId="7DA58FBF" w14:textId="77777777" w:rsidTr="000120B4">
        <w:tc>
          <w:tcPr>
            <w:tcW w:w="2265" w:type="dxa"/>
          </w:tcPr>
          <w:p w14:paraId="745D69E6" w14:textId="77777777" w:rsidR="00AD0AA3" w:rsidRDefault="00AD0AA3" w:rsidP="000120B4">
            <w:pPr>
              <w:jc w:val="center"/>
            </w:pPr>
            <w:r>
              <w:t>Validation Checks</w:t>
            </w:r>
          </w:p>
        </w:tc>
        <w:tc>
          <w:tcPr>
            <w:tcW w:w="2265" w:type="dxa"/>
          </w:tcPr>
          <w:p w14:paraId="3EB488FA" w14:textId="77777777" w:rsidR="00AD0AA3" w:rsidRDefault="00AD0AA3" w:rsidP="000120B4">
            <w:pPr>
              <w:jc w:val="center"/>
            </w:pPr>
            <w:r>
              <w:t>0</w:t>
            </w:r>
          </w:p>
        </w:tc>
        <w:tc>
          <w:tcPr>
            <w:tcW w:w="2265" w:type="dxa"/>
          </w:tcPr>
          <w:p w14:paraId="2EF7B25E" w14:textId="2C5CFF6C" w:rsidR="00AD0AA3" w:rsidRDefault="00AD0AA3" w:rsidP="000120B4">
            <w:pPr>
              <w:jc w:val="center"/>
            </w:pPr>
            <w:r>
              <w:t>0</w:t>
            </w:r>
          </w:p>
        </w:tc>
        <w:tc>
          <w:tcPr>
            <w:tcW w:w="2266" w:type="dxa"/>
          </w:tcPr>
          <w:p w14:paraId="6F8287ED" w14:textId="77777777" w:rsidR="00AD0AA3" w:rsidRDefault="00AD0AA3" w:rsidP="000120B4">
            <w:pPr>
              <w:jc w:val="center"/>
            </w:pPr>
            <w:r>
              <w:t>6</w:t>
            </w:r>
          </w:p>
        </w:tc>
      </w:tr>
    </w:tbl>
    <w:p w14:paraId="2814135C" w14:textId="6863A4C0" w:rsidR="00775B22" w:rsidRDefault="00775B22" w:rsidP="00806D15">
      <w:pPr>
        <w:pStyle w:val="Caption"/>
      </w:pPr>
      <w:bookmarkStart w:id="251" w:name="_Toc147921049"/>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0</w:t>
      </w:r>
      <w:r>
        <w:fldChar w:fldCharType="end"/>
      </w:r>
      <w:r>
        <w:t xml:space="preserve"> </w:t>
      </w:r>
      <w:r w:rsidRPr="00CA1663">
        <w:t>Normalised</w:t>
      </w:r>
      <w:r>
        <w:t xml:space="preserve"> All</w:t>
      </w:r>
      <w:r w:rsidRPr="00CA1663">
        <w:t xml:space="preserve"> IMU</w:t>
      </w:r>
      <w:r>
        <w:t>s</w:t>
      </w:r>
      <w:r w:rsidRPr="00CA1663">
        <w:t xml:space="preserve"> </w:t>
      </w:r>
      <w:r>
        <w:t>10</w:t>
      </w:r>
      <w:r>
        <w:t>-</w:t>
      </w:r>
      <w:r w:rsidRPr="00CA1663">
        <w:t xml:space="preserve">layer </w:t>
      </w:r>
      <w:r>
        <w:t>NARXNET</w:t>
      </w:r>
      <w:r w:rsidRPr="00CA1663">
        <w:t xml:space="preserve"> NN </w:t>
      </w:r>
      <w:r>
        <w:t xml:space="preserve">training results </w:t>
      </w:r>
      <w:r w:rsidRPr="00CA1663">
        <w:t xml:space="preserve">from </w:t>
      </w:r>
      <w:r>
        <w:t xml:space="preserve">varied </w:t>
      </w:r>
      <w:r w:rsidRPr="00CA1663">
        <w:t>motion.</w:t>
      </w:r>
      <w:bookmarkEnd w:id="251"/>
    </w:p>
    <w:tbl>
      <w:tblPr>
        <w:tblStyle w:val="TableGrid"/>
        <w:tblW w:w="0" w:type="auto"/>
        <w:tblLook w:val="04A0" w:firstRow="1" w:lastRow="0" w:firstColumn="1" w:lastColumn="0" w:noHBand="0" w:noVBand="1"/>
      </w:tblPr>
      <w:tblGrid>
        <w:gridCol w:w="2265"/>
        <w:gridCol w:w="2265"/>
        <w:gridCol w:w="2265"/>
        <w:gridCol w:w="2266"/>
      </w:tblGrid>
      <w:tr w:rsidR="00775B22" w14:paraId="1C0E0BBA" w14:textId="77777777" w:rsidTr="00F926A4">
        <w:tc>
          <w:tcPr>
            <w:tcW w:w="2265" w:type="dxa"/>
          </w:tcPr>
          <w:p w14:paraId="253784A5" w14:textId="77777777" w:rsidR="00775B22" w:rsidRDefault="00775B22" w:rsidP="00F926A4">
            <w:pPr>
              <w:jc w:val="center"/>
            </w:pPr>
          </w:p>
        </w:tc>
        <w:tc>
          <w:tcPr>
            <w:tcW w:w="2265" w:type="dxa"/>
          </w:tcPr>
          <w:p w14:paraId="5DE867B6" w14:textId="77777777" w:rsidR="00775B22" w:rsidRDefault="00775B22" w:rsidP="00F926A4">
            <w:pPr>
              <w:jc w:val="center"/>
            </w:pPr>
            <w:r>
              <w:t>Observations</w:t>
            </w:r>
          </w:p>
        </w:tc>
        <w:tc>
          <w:tcPr>
            <w:tcW w:w="2265" w:type="dxa"/>
          </w:tcPr>
          <w:p w14:paraId="37DF8CAE" w14:textId="77777777" w:rsidR="00775B22" w:rsidRDefault="00775B22" w:rsidP="00F926A4">
            <w:pPr>
              <w:jc w:val="center"/>
            </w:pPr>
            <w:r>
              <w:t>MSE</w:t>
            </w:r>
          </w:p>
        </w:tc>
        <w:tc>
          <w:tcPr>
            <w:tcW w:w="2266" w:type="dxa"/>
          </w:tcPr>
          <w:p w14:paraId="1624C7B4" w14:textId="77777777" w:rsidR="00775B22" w:rsidRDefault="00775B22" w:rsidP="00F926A4">
            <w:pPr>
              <w:jc w:val="center"/>
            </w:pPr>
            <w:r>
              <w:t>R</w:t>
            </w:r>
          </w:p>
        </w:tc>
      </w:tr>
      <w:tr w:rsidR="00775B22" w14:paraId="6110B7BC" w14:textId="77777777" w:rsidTr="00F926A4">
        <w:tc>
          <w:tcPr>
            <w:tcW w:w="2265" w:type="dxa"/>
          </w:tcPr>
          <w:p w14:paraId="61E48F0C" w14:textId="77777777" w:rsidR="00775B22" w:rsidRDefault="00775B22" w:rsidP="00F926A4">
            <w:pPr>
              <w:jc w:val="center"/>
            </w:pPr>
            <w:r>
              <w:t>Training</w:t>
            </w:r>
          </w:p>
        </w:tc>
        <w:tc>
          <w:tcPr>
            <w:tcW w:w="2265" w:type="dxa"/>
          </w:tcPr>
          <w:p w14:paraId="1850AD35" w14:textId="77777777" w:rsidR="00775B22" w:rsidRDefault="00775B22" w:rsidP="00F926A4">
            <w:pPr>
              <w:jc w:val="center"/>
            </w:pPr>
            <w:r>
              <w:t>3499</w:t>
            </w:r>
          </w:p>
        </w:tc>
        <w:tc>
          <w:tcPr>
            <w:tcW w:w="2265" w:type="dxa"/>
          </w:tcPr>
          <w:p w14:paraId="6A1188AB" w14:textId="09A793F8" w:rsidR="00775B22" w:rsidRDefault="00775B22" w:rsidP="00F926A4">
            <w:pPr>
              <w:jc w:val="center"/>
            </w:pPr>
            <w:r>
              <w:t>1.7837e-08</w:t>
            </w:r>
          </w:p>
        </w:tc>
        <w:tc>
          <w:tcPr>
            <w:tcW w:w="2266" w:type="dxa"/>
          </w:tcPr>
          <w:p w14:paraId="3DB4EDB9" w14:textId="5E46AE44" w:rsidR="00775B22" w:rsidRDefault="00775B22" w:rsidP="00F926A4">
            <w:pPr>
              <w:jc w:val="center"/>
            </w:pPr>
            <w:r>
              <w:t>1.0000</w:t>
            </w:r>
          </w:p>
        </w:tc>
      </w:tr>
      <w:tr w:rsidR="00775B22" w14:paraId="129CD186" w14:textId="77777777" w:rsidTr="00F926A4">
        <w:tc>
          <w:tcPr>
            <w:tcW w:w="2265" w:type="dxa"/>
          </w:tcPr>
          <w:p w14:paraId="596585DB" w14:textId="77777777" w:rsidR="00775B22" w:rsidRDefault="00775B22" w:rsidP="00F926A4">
            <w:pPr>
              <w:jc w:val="center"/>
            </w:pPr>
            <w:r>
              <w:t>Validation</w:t>
            </w:r>
          </w:p>
        </w:tc>
        <w:tc>
          <w:tcPr>
            <w:tcW w:w="2265" w:type="dxa"/>
          </w:tcPr>
          <w:p w14:paraId="26CD053E" w14:textId="77777777" w:rsidR="00775B22" w:rsidRDefault="00775B22" w:rsidP="00F926A4">
            <w:pPr>
              <w:jc w:val="center"/>
            </w:pPr>
            <w:r>
              <w:t>750</w:t>
            </w:r>
          </w:p>
        </w:tc>
        <w:tc>
          <w:tcPr>
            <w:tcW w:w="2265" w:type="dxa"/>
          </w:tcPr>
          <w:p w14:paraId="224ED778" w14:textId="67E4B8A5" w:rsidR="00775B22" w:rsidRDefault="00775B22" w:rsidP="00F926A4">
            <w:pPr>
              <w:jc w:val="center"/>
            </w:pPr>
            <w:r>
              <w:t>2.3714e-08</w:t>
            </w:r>
          </w:p>
        </w:tc>
        <w:tc>
          <w:tcPr>
            <w:tcW w:w="2266" w:type="dxa"/>
          </w:tcPr>
          <w:p w14:paraId="45ACD60F" w14:textId="4C8C7286" w:rsidR="00775B22" w:rsidRDefault="00775B22" w:rsidP="00F926A4">
            <w:pPr>
              <w:jc w:val="center"/>
            </w:pPr>
            <w:r>
              <w:t>0.99</w:t>
            </w:r>
            <w:r>
              <w:t>99</w:t>
            </w:r>
          </w:p>
        </w:tc>
      </w:tr>
      <w:tr w:rsidR="00775B22" w14:paraId="1E337CB8" w14:textId="77777777" w:rsidTr="00F926A4">
        <w:tc>
          <w:tcPr>
            <w:tcW w:w="2265" w:type="dxa"/>
          </w:tcPr>
          <w:p w14:paraId="251EAD84" w14:textId="77777777" w:rsidR="00775B22" w:rsidRDefault="00775B22" w:rsidP="00F926A4">
            <w:pPr>
              <w:jc w:val="center"/>
            </w:pPr>
            <w:r>
              <w:t>Test</w:t>
            </w:r>
          </w:p>
        </w:tc>
        <w:tc>
          <w:tcPr>
            <w:tcW w:w="2265" w:type="dxa"/>
          </w:tcPr>
          <w:p w14:paraId="24F35E65" w14:textId="77777777" w:rsidR="00775B22" w:rsidRDefault="00775B22" w:rsidP="00F926A4">
            <w:pPr>
              <w:jc w:val="center"/>
            </w:pPr>
            <w:r>
              <w:t>750</w:t>
            </w:r>
          </w:p>
        </w:tc>
        <w:tc>
          <w:tcPr>
            <w:tcW w:w="2265" w:type="dxa"/>
          </w:tcPr>
          <w:p w14:paraId="2779206F" w14:textId="32A10F11" w:rsidR="00775B22" w:rsidRDefault="00775B22" w:rsidP="00F926A4">
            <w:pPr>
              <w:jc w:val="center"/>
            </w:pPr>
            <w:r>
              <w:t>3.1325e-08</w:t>
            </w:r>
          </w:p>
        </w:tc>
        <w:tc>
          <w:tcPr>
            <w:tcW w:w="2266" w:type="dxa"/>
          </w:tcPr>
          <w:p w14:paraId="6CDE10B2" w14:textId="0FE17C31" w:rsidR="00775B22" w:rsidRDefault="00775B22" w:rsidP="00F926A4">
            <w:pPr>
              <w:jc w:val="center"/>
            </w:pPr>
            <w:r>
              <w:t>0.9999</w:t>
            </w:r>
          </w:p>
        </w:tc>
      </w:tr>
    </w:tbl>
    <w:p w14:paraId="4161E34A" w14:textId="4587BA50" w:rsidR="00775B22" w:rsidRDefault="00775B22" w:rsidP="00806D15">
      <w:pPr>
        <w:pStyle w:val="Caption"/>
      </w:pPr>
      <w:bookmarkStart w:id="252" w:name="_Toc147921050"/>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922A28">
        <w:t>41</w:t>
      </w:r>
      <w:r>
        <w:fldChar w:fldCharType="end"/>
      </w:r>
      <w:r>
        <w:t xml:space="preserve"> </w:t>
      </w:r>
      <w:r w:rsidRPr="00CA1663">
        <w:t>Normalised</w:t>
      </w:r>
      <w:r>
        <w:t xml:space="preserve"> All</w:t>
      </w:r>
      <w:r w:rsidRPr="00CA1663">
        <w:t xml:space="preserve"> IMU</w:t>
      </w:r>
      <w:r>
        <w:t>s</w:t>
      </w:r>
      <w:r w:rsidRPr="00CA1663">
        <w:t xml:space="preserve"> </w:t>
      </w:r>
      <w:r>
        <w:t>10</w:t>
      </w:r>
      <w:r>
        <w:t>-</w:t>
      </w:r>
      <w:r w:rsidRPr="00CA1663">
        <w:t xml:space="preserve">layer </w:t>
      </w:r>
      <w:r>
        <w:t>NARXNET</w:t>
      </w:r>
      <w:r w:rsidRPr="00CA1663">
        <w:t xml:space="preserve"> NN </w:t>
      </w:r>
      <w:r>
        <w:t>results from untrained motion</w:t>
      </w:r>
      <w:r w:rsidRPr="00CA1663">
        <w:t>.</w:t>
      </w:r>
      <w:bookmarkEnd w:id="252"/>
    </w:p>
    <w:tbl>
      <w:tblPr>
        <w:tblStyle w:val="TableGrid"/>
        <w:tblW w:w="0" w:type="auto"/>
        <w:tblLook w:val="04A0" w:firstRow="1" w:lastRow="0" w:firstColumn="1" w:lastColumn="0" w:noHBand="0" w:noVBand="1"/>
      </w:tblPr>
      <w:tblGrid>
        <w:gridCol w:w="2265"/>
        <w:gridCol w:w="2265"/>
        <w:gridCol w:w="2265"/>
        <w:gridCol w:w="2266"/>
      </w:tblGrid>
      <w:tr w:rsidR="00775B22" w14:paraId="2342ABCF" w14:textId="77777777" w:rsidTr="00F926A4">
        <w:tc>
          <w:tcPr>
            <w:tcW w:w="2265" w:type="dxa"/>
          </w:tcPr>
          <w:p w14:paraId="635955AA" w14:textId="77777777" w:rsidR="00775B22" w:rsidRDefault="00775B22" w:rsidP="00F926A4">
            <w:pPr>
              <w:jc w:val="center"/>
            </w:pPr>
          </w:p>
        </w:tc>
        <w:tc>
          <w:tcPr>
            <w:tcW w:w="2265" w:type="dxa"/>
          </w:tcPr>
          <w:p w14:paraId="7538350B" w14:textId="77777777" w:rsidR="00775B22" w:rsidRDefault="00775B22" w:rsidP="00F926A4">
            <w:pPr>
              <w:jc w:val="center"/>
            </w:pPr>
            <w:r>
              <w:t>Observations</w:t>
            </w:r>
          </w:p>
        </w:tc>
        <w:tc>
          <w:tcPr>
            <w:tcW w:w="2265" w:type="dxa"/>
          </w:tcPr>
          <w:p w14:paraId="0857E27B" w14:textId="77777777" w:rsidR="00775B22" w:rsidRDefault="00775B22" w:rsidP="00F926A4">
            <w:pPr>
              <w:jc w:val="center"/>
            </w:pPr>
            <w:r>
              <w:t>MSE</w:t>
            </w:r>
          </w:p>
        </w:tc>
        <w:tc>
          <w:tcPr>
            <w:tcW w:w="2266" w:type="dxa"/>
          </w:tcPr>
          <w:p w14:paraId="2E984959" w14:textId="77777777" w:rsidR="00775B22" w:rsidRDefault="00775B22" w:rsidP="00F926A4">
            <w:pPr>
              <w:jc w:val="center"/>
            </w:pPr>
            <w:r>
              <w:t>R</w:t>
            </w:r>
          </w:p>
        </w:tc>
      </w:tr>
      <w:tr w:rsidR="00775B22" w14:paraId="75263360" w14:textId="77777777" w:rsidTr="00F926A4">
        <w:tc>
          <w:tcPr>
            <w:tcW w:w="2265" w:type="dxa"/>
          </w:tcPr>
          <w:p w14:paraId="4FC5DAD2" w14:textId="77777777" w:rsidR="00775B22" w:rsidRDefault="00775B22" w:rsidP="00F926A4">
            <w:pPr>
              <w:jc w:val="center"/>
            </w:pPr>
            <w:r>
              <w:t>Additional Test</w:t>
            </w:r>
          </w:p>
        </w:tc>
        <w:tc>
          <w:tcPr>
            <w:tcW w:w="2265" w:type="dxa"/>
          </w:tcPr>
          <w:p w14:paraId="74689416" w14:textId="77777777" w:rsidR="00775B22" w:rsidRDefault="00775B22" w:rsidP="00F926A4">
            <w:pPr>
              <w:jc w:val="center"/>
            </w:pPr>
            <w:r>
              <w:t>6054</w:t>
            </w:r>
          </w:p>
        </w:tc>
        <w:tc>
          <w:tcPr>
            <w:tcW w:w="2265" w:type="dxa"/>
          </w:tcPr>
          <w:p w14:paraId="6B05FC1D" w14:textId="4E7C1702" w:rsidR="00775B22" w:rsidRDefault="00775B22" w:rsidP="00F926A4">
            <w:pPr>
              <w:jc w:val="center"/>
            </w:pPr>
            <w:r>
              <w:t>3.6163e-06</w:t>
            </w:r>
          </w:p>
        </w:tc>
        <w:tc>
          <w:tcPr>
            <w:tcW w:w="2266" w:type="dxa"/>
          </w:tcPr>
          <w:p w14:paraId="5FA5C292" w14:textId="098B981F" w:rsidR="00775B22" w:rsidRDefault="00775B22" w:rsidP="00F926A4">
            <w:pPr>
              <w:jc w:val="center"/>
            </w:pPr>
            <w:r>
              <w:t>0.9911</w:t>
            </w:r>
          </w:p>
        </w:tc>
      </w:tr>
    </w:tbl>
    <w:p w14:paraId="378F7E6F" w14:textId="77777777" w:rsidR="00340AF8" w:rsidRDefault="00340AF8" w:rsidP="00340AF8">
      <w:pPr>
        <w:pStyle w:val="BodyText"/>
      </w:pPr>
    </w:p>
    <w:p w14:paraId="70470B75" w14:textId="28AE08AC" w:rsidR="00340AF8" w:rsidRDefault="003B22E3" w:rsidP="00340AF8">
      <w:pPr>
        <w:pStyle w:val="BodyText"/>
      </w:pPr>
      <w:r w:rsidRPr="00746B4B">
        <w:t>Reducing the NARXNET NN layers to five produced the results shown in Tables 4.</w:t>
      </w:r>
      <w:r>
        <w:t>42</w:t>
      </w:r>
      <w:r w:rsidRPr="00746B4B">
        <w:t xml:space="preserve"> to 4.</w:t>
      </w:r>
      <w:r>
        <w:t>44</w:t>
      </w:r>
      <w:r w:rsidRPr="00746B4B">
        <w:t>.</w:t>
      </w:r>
    </w:p>
    <w:p w14:paraId="1B09FAEA" w14:textId="4854303F" w:rsidR="003B22E3" w:rsidRDefault="003B22E3" w:rsidP="00806D15">
      <w:pPr>
        <w:pStyle w:val="Caption"/>
      </w:pPr>
      <w:bookmarkStart w:id="253" w:name="_Toc147921051"/>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2</w:t>
      </w:r>
      <w:r>
        <w:fldChar w:fldCharType="end"/>
      </w:r>
      <w:r>
        <w:t xml:space="preserve"> </w:t>
      </w:r>
      <w:r w:rsidRPr="00F72260">
        <w:t xml:space="preserve">Normalised </w:t>
      </w:r>
      <w:r>
        <w:t>All</w:t>
      </w:r>
      <w:r w:rsidRPr="00F72260">
        <w:t xml:space="preserve"> IMU 5-layer NARXNET NN training </w:t>
      </w:r>
      <w:r>
        <w:t>progress</w:t>
      </w:r>
      <w:r w:rsidRPr="00F72260">
        <w:t xml:space="preserve"> from varied motion.</w:t>
      </w:r>
      <w:bookmarkEnd w:id="253"/>
    </w:p>
    <w:tbl>
      <w:tblPr>
        <w:tblStyle w:val="TableGrid"/>
        <w:tblW w:w="0" w:type="auto"/>
        <w:tblLook w:val="04A0" w:firstRow="1" w:lastRow="0" w:firstColumn="1" w:lastColumn="0" w:noHBand="0" w:noVBand="1"/>
      </w:tblPr>
      <w:tblGrid>
        <w:gridCol w:w="2265"/>
        <w:gridCol w:w="2265"/>
        <w:gridCol w:w="2265"/>
        <w:gridCol w:w="2266"/>
      </w:tblGrid>
      <w:tr w:rsidR="003B22E3" w14:paraId="43187420" w14:textId="77777777" w:rsidTr="00F926A4">
        <w:tc>
          <w:tcPr>
            <w:tcW w:w="2265" w:type="dxa"/>
          </w:tcPr>
          <w:p w14:paraId="68EBA218" w14:textId="77777777" w:rsidR="003B22E3" w:rsidRDefault="003B22E3" w:rsidP="00F926A4">
            <w:pPr>
              <w:jc w:val="center"/>
            </w:pPr>
            <w:r>
              <w:t>Unit</w:t>
            </w:r>
          </w:p>
        </w:tc>
        <w:tc>
          <w:tcPr>
            <w:tcW w:w="2265" w:type="dxa"/>
          </w:tcPr>
          <w:p w14:paraId="32B670AD" w14:textId="77777777" w:rsidR="003B22E3" w:rsidRDefault="003B22E3" w:rsidP="00F926A4">
            <w:pPr>
              <w:jc w:val="center"/>
            </w:pPr>
            <w:r>
              <w:t>Initial Value</w:t>
            </w:r>
          </w:p>
        </w:tc>
        <w:tc>
          <w:tcPr>
            <w:tcW w:w="2265" w:type="dxa"/>
          </w:tcPr>
          <w:p w14:paraId="1C0D5D4A" w14:textId="77777777" w:rsidR="003B22E3" w:rsidRDefault="003B22E3" w:rsidP="00F926A4">
            <w:pPr>
              <w:jc w:val="center"/>
            </w:pPr>
            <w:r>
              <w:t>Stopped Value</w:t>
            </w:r>
          </w:p>
        </w:tc>
        <w:tc>
          <w:tcPr>
            <w:tcW w:w="2266" w:type="dxa"/>
          </w:tcPr>
          <w:p w14:paraId="47C09B73" w14:textId="77777777" w:rsidR="003B22E3" w:rsidRDefault="003B22E3" w:rsidP="00F926A4">
            <w:pPr>
              <w:jc w:val="center"/>
            </w:pPr>
            <w:r>
              <w:t>Target Value</w:t>
            </w:r>
          </w:p>
        </w:tc>
      </w:tr>
      <w:tr w:rsidR="003B22E3" w14:paraId="70E93CE9" w14:textId="77777777" w:rsidTr="00F926A4">
        <w:tc>
          <w:tcPr>
            <w:tcW w:w="2265" w:type="dxa"/>
          </w:tcPr>
          <w:p w14:paraId="1C2BD84D" w14:textId="77777777" w:rsidR="003B22E3" w:rsidRDefault="003B22E3" w:rsidP="00F926A4">
            <w:pPr>
              <w:jc w:val="center"/>
            </w:pPr>
            <w:r>
              <w:t>Epoch</w:t>
            </w:r>
          </w:p>
        </w:tc>
        <w:tc>
          <w:tcPr>
            <w:tcW w:w="2265" w:type="dxa"/>
          </w:tcPr>
          <w:p w14:paraId="5915D24B" w14:textId="77777777" w:rsidR="003B22E3" w:rsidRDefault="003B22E3" w:rsidP="00F926A4">
            <w:pPr>
              <w:jc w:val="center"/>
            </w:pPr>
            <w:r>
              <w:t>0</w:t>
            </w:r>
          </w:p>
        </w:tc>
        <w:tc>
          <w:tcPr>
            <w:tcW w:w="2265" w:type="dxa"/>
          </w:tcPr>
          <w:p w14:paraId="35317CA9" w14:textId="6EA862E1" w:rsidR="003B22E3" w:rsidRDefault="003B22E3" w:rsidP="00F926A4">
            <w:pPr>
              <w:jc w:val="center"/>
            </w:pPr>
            <w:r>
              <w:t>38</w:t>
            </w:r>
          </w:p>
        </w:tc>
        <w:tc>
          <w:tcPr>
            <w:tcW w:w="2266" w:type="dxa"/>
          </w:tcPr>
          <w:p w14:paraId="46882B12" w14:textId="77777777" w:rsidR="003B22E3" w:rsidRDefault="003B22E3" w:rsidP="00F926A4">
            <w:pPr>
              <w:jc w:val="center"/>
            </w:pPr>
            <w:r>
              <w:t>1000</w:t>
            </w:r>
          </w:p>
        </w:tc>
      </w:tr>
      <w:tr w:rsidR="003B22E3" w14:paraId="6B7B81E9" w14:textId="77777777" w:rsidTr="00F926A4">
        <w:tc>
          <w:tcPr>
            <w:tcW w:w="2265" w:type="dxa"/>
          </w:tcPr>
          <w:p w14:paraId="3ED29BA6" w14:textId="77777777" w:rsidR="003B22E3" w:rsidRDefault="003B22E3" w:rsidP="00F926A4">
            <w:pPr>
              <w:jc w:val="center"/>
            </w:pPr>
            <w:r>
              <w:t>Elapsed Time</w:t>
            </w:r>
          </w:p>
        </w:tc>
        <w:tc>
          <w:tcPr>
            <w:tcW w:w="2265" w:type="dxa"/>
          </w:tcPr>
          <w:p w14:paraId="30AA0373" w14:textId="77777777" w:rsidR="003B22E3" w:rsidRDefault="003B22E3" w:rsidP="00F926A4">
            <w:pPr>
              <w:jc w:val="center"/>
            </w:pPr>
            <w:r>
              <w:t>-</w:t>
            </w:r>
          </w:p>
        </w:tc>
        <w:tc>
          <w:tcPr>
            <w:tcW w:w="2265" w:type="dxa"/>
          </w:tcPr>
          <w:p w14:paraId="05532BF2" w14:textId="4CE65157" w:rsidR="003B22E3" w:rsidRDefault="003B22E3" w:rsidP="00F926A4">
            <w:pPr>
              <w:jc w:val="center"/>
            </w:pPr>
            <w:r>
              <w:t>00:00:0</w:t>
            </w:r>
            <w:r>
              <w:t>1</w:t>
            </w:r>
          </w:p>
        </w:tc>
        <w:tc>
          <w:tcPr>
            <w:tcW w:w="2266" w:type="dxa"/>
          </w:tcPr>
          <w:p w14:paraId="62C99C3B" w14:textId="77777777" w:rsidR="003B22E3" w:rsidRDefault="003B22E3" w:rsidP="00F926A4">
            <w:pPr>
              <w:jc w:val="center"/>
            </w:pPr>
            <w:r>
              <w:t>-</w:t>
            </w:r>
          </w:p>
        </w:tc>
      </w:tr>
      <w:tr w:rsidR="003B22E3" w14:paraId="5F8D3E27" w14:textId="77777777" w:rsidTr="00F926A4">
        <w:tc>
          <w:tcPr>
            <w:tcW w:w="2265" w:type="dxa"/>
          </w:tcPr>
          <w:p w14:paraId="7C33B8DC" w14:textId="77777777" w:rsidR="003B22E3" w:rsidRDefault="003B22E3" w:rsidP="00F926A4">
            <w:pPr>
              <w:jc w:val="center"/>
            </w:pPr>
            <w:r>
              <w:t>Performance</w:t>
            </w:r>
          </w:p>
        </w:tc>
        <w:tc>
          <w:tcPr>
            <w:tcW w:w="2265" w:type="dxa"/>
          </w:tcPr>
          <w:p w14:paraId="6747BB71" w14:textId="3ACB5D55" w:rsidR="003B22E3" w:rsidRDefault="003B22E3" w:rsidP="00F926A4">
            <w:pPr>
              <w:jc w:val="center"/>
            </w:pPr>
            <w:r>
              <w:t>0.0001</w:t>
            </w:r>
            <w:r>
              <w:t>39</w:t>
            </w:r>
          </w:p>
        </w:tc>
        <w:tc>
          <w:tcPr>
            <w:tcW w:w="2265" w:type="dxa"/>
          </w:tcPr>
          <w:p w14:paraId="45EED111" w14:textId="26C860D8" w:rsidR="003B22E3" w:rsidRDefault="003B22E3" w:rsidP="00F926A4">
            <w:pPr>
              <w:jc w:val="center"/>
            </w:pPr>
            <w:r>
              <w:t>2.62</w:t>
            </w:r>
            <w:r>
              <w:t>e-08</w:t>
            </w:r>
          </w:p>
        </w:tc>
        <w:tc>
          <w:tcPr>
            <w:tcW w:w="2266" w:type="dxa"/>
          </w:tcPr>
          <w:p w14:paraId="75D74C0B" w14:textId="77777777" w:rsidR="003B22E3" w:rsidRDefault="003B22E3" w:rsidP="00F926A4">
            <w:pPr>
              <w:jc w:val="center"/>
            </w:pPr>
            <w:r>
              <w:t>0</w:t>
            </w:r>
          </w:p>
        </w:tc>
      </w:tr>
      <w:tr w:rsidR="003B22E3" w14:paraId="42786CA4" w14:textId="77777777" w:rsidTr="00F926A4">
        <w:tc>
          <w:tcPr>
            <w:tcW w:w="2265" w:type="dxa"/>
          </w:tcPr>
          <w:p w14:paraId="48963742" w14:textId="77777777" w:rsidR="003B22E3" w:rsidRDefault="003B22E3" w:rsidP="00F926A4">
            <w:pPr>
              <w:jc w:val="center"/>
            </w:pPr>
            <w:r>
              <w:t>Gradient</w:t>
            </w:r>
          </w:p>
        </w:tc>
        <w:tc>
          <w:tcPr>
            <w:tcW w:w="2265" w:type="dxa"/>
          </w:tcPr>
          <w:p w14:paraId="45D2B7B1" w14:textId="70380593" w:rsidR="003B22E3" w:rsidRDefault="003B22E3" w:rsidP="00F926A4">
            <w:pPr>
              <w:jc w:val="center"/>
            </w:pPr>
            <w:r>
              <w:t>0.000</w:t>
            </w:r>
            <w:r>
              <w:t>428</w:t>
            </w:r>
          </w:p>
        </w:tc>
        <w:tc>
          <w:tcPr>
            <w:tcW w:w="2265" w:type="dxa"/>
          </w:tcPr>
          <w:p w14:paraId="3FDDDD8A" w14:textId="303AC0B4" w:rsidR="003B22E3" w:rsidRDefault="003B22E3" w:rsidP="00F926A4">
            <w:pPr>
              <w:jc w:val="center"/>
            </w:pPr>
            <w:r>
              <w:t>9.26</w:t>
            </w:r>
            <w:r>
              <w:t>e-08</w:t>
            </w:r>
          </w:p>
        </w:tc>
        <w:tc>
          <w:tcPr>
            <w:tcW w:w="2266" w:type="dxa"/>
          </w:tcPr>
          <w:p w14:paraId="3D88C19D" w14:textId="77777777" w:rsidR="003B22E3" w:rsidRDefault="003B22E3" w:rsidP="00F926A4">
            <w:pPr>
              <w:jc w:val="center"/>
            </w:pPr>
            <w:r>
              <w:t>1e -07</w:t>
            </w:r>
          </w:p>
        </w:tc>
      </w:tr>
      <w:tr w:rsidR="003B22E3" w14:paraId="45B8E0E6" w14:textId="77777777" w:rsidTr="00F926A4">
        <w:tc>
          <w:tcPr>
            <w:tcW w:w="2265" w:type="dxa"/>
          </w:tcPr>
          <w:p w14:paraId="20ECA9CB" w14:textId="77777777" w:rsidR="003B22E3" w:rsidRDefault="003B22E3" w:rsidP="00F926A4">
            <w:pPr>
              <w:jc w:val="center"/>
            </w:pPr>
            <w:r>
              <w:t>Mu</w:t>
            </w:r>
          </w:p>
        </w:tc>
        <w:tc>
          <w:tcPr>
            <w:tcW w:w="2265" w:type="dxa"/>
          </w:tcPr>
          <w:p w14:paraId="323A9EE6" w14:textId="77777777" w:rsidR="003B22E3" w:rsidRDefault="003B22E3" w:rsidP="00F926A4">
            <w:pPr>
              <w:jc w:val="center"/>
            </w:pPr>
            <w:r>
              <w:t>0.001</w:t>
            </w:r>
          </w:p>
        </w:tc>
        <w:tc>
          <w:tcPr>
            <w:tcW w:w="2265" w:type="dxa"/>
          </w:tcPr>
          <w:p w14:paraId="0DEEA258" w14:textId="77777777" w:rsidR="003B22E3" w:rsidRDefault="003B22E3" w:rsidP="00F926A4">
            <w:pPr>
              <w:jc w:val="center"/>
            </w:pPr>
            <w:r>
              <w:t>1e-08</w:t>
            </w:r>
          </w:p>
        </w:tc>
        <w:tc>
          <w:tcPr>
            <w:tcW w:w="2266" w:type="dxa"/>
          </w:tcPr>
          <w:p w14:paraId="16D6B3B5" w14:textId="77777777" w:rsidR="003B22E3" w:rsidRDefault="003B22E3" w:rsidP="00F926A4">
            <w:pPr>
              <w:jc w:val="center"/>
            </w:pPr>
            <w:r>
              <w:t>1e+10</w:t>
            </w:r>
          </w:p>
        </w:tc>
      </w:tr>
      <w:tr w:rsidR="003B22E3" w14:paraId="2468944D" w14:textId="77777777" w:rsidTr="00F926A4">
        <w:tc>
          <w:tcPr>
            <w:tcW w:w="2265" w:type="dxa"/>
          </w:tcPr>
          <w:p w14:paraId="6098AF98" w14:textId="77777777" w:rsidR="003B22E3" w:rsidRDefault="003B22E3" w:rsidP="00F926A4">
            <w:pPr>
              <w:jc w:val="center"/>
            </w:pPr>
            <w:r>
              <w:t>Validation Checks</w:t>
            </w:r>
          </w:p>
        </w:tc>
        <w:tc>
          <w:tcPr>
            <w:tcW w:w="2265" w:type="dxa"/>
          </w:tcPr>
          <w:p w14:paraId="5C954477" w14:textId="77777777" w:rsidR="003B22E3" w:rsidRDefault="003B22E3" w:rsidP="00F926A4">
            <w:pPr>
              <w:jc w:val="center"/>
            </w:pPr>
            <w:r>
              <w:t>0</w:t>
            </w:r>
          </w:p>
        </w:tc>
        <w:tc>
          <w:tcPr>
            <w:tcW w:w="2265" w:type="dxa"/>
          </w:tcPr>
          <w:p w14:paraId="657078CC" w14:textId="77777777" w:rsidR="003B22E3" w:rsidRDefault="003B22E3" w:rsidP="00F926A4">
            <w:pPr>
              <w:jc w:val="center"/>
            </w:pPr>
            <w:r>
              <w:t>0</w:t>
            </w:r>
          </w:p>
        </w:tc>
        <w:tc>
          <w:tcPr>
            <w:tcW w:w="2266" w:type="dxa"/>
          </w:tcPr>
          <w:p w14:paraId="26D715B5" w14:textId="77777777" w:rsidR="003B22E3" w:rsidRDefault="003B22E3" w:rsidP="00F926A4">
            <w:pPr>
              <w:jc w:val="center"/>
            </w:pPr>
            <w:r>
              <w:t>6</w:t>
            </w:r>
          </w:p>
        </w:tc>
      </w:tr>
    </w:tbl>
    <w:p w14:paraId="3B3CAF8A" w14:textId="0560C448" w:rsidR="003B22E3" w:rsidRDefault="003B22E3" w:rsidP="00806D15">
      <w:pPr>
        <w:pStyle w:val="Caption"/>
      </w:pPr>
      <w:bookmarkStart w:id="254" w:name="_Toc147921052"/>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3</w:t>
      </w:r>
      <w:r>
        <w:fldChar w:fldCharType="end"/>
      </w:r>
      <w:r>
        <w:t xml:space="preserve"> </w:t>
      </w:r>
      <w:r w:rsidRPr="009E1050">
        <w:t xml:space="preserve">Normalised </w:t>
      </w:r>
      <w:r w:rsidR="00741172">
        <w:t>All</w:t>
      </w:r>
      <w:r w:rsidRPr="009E1050">
        <w:t xml:space="preserve"> IMUs 5-layer NARXNET NN</w:t>
      </w:r>
      <w:r>
        <w:t xml:space="preserve"> training </w:t>
      </w:r>
      <w:r w:rsidRPr="009E1050">
        <w:t>results from varied motion</w:t>
      </w:r>
      <w:bookmarkEnd w:id="254"/>
    </w:p>
    <w:tbl>
      <w:tblPr>
        <w:tblStyle w:val="TableGrid"/>
        <w:tblW w:w="0" w:type="auto"/>
        <w:tblLook w:val="04A0" w:firstRow="1" w:lastRow="0" w:firstColumn="1" w:lastColumn="0" w:noHBand="0" w:noVBand="1"/>
      </w:tblPr>
      <w:tblGrid>
        <w:gridCol w:w="2265"/>
        <w:gridCol w:w="2265"/>
        <w:gridCol w:w="2265"/>
        <w:gridCol w:w="2266"/>
      </w:tblGrid>
      <w:tr w:rsidR="003B22E3" w14:paraId="3EA0D700" w14:textId="77777777" w:rsidTr="00F926A4">
        <w:tc>
          <w:tcPr>
            <w:tcW w:w="2265" w:type="dxa"/>
          </w:tcPr>
          <w:p w14:paraId="222701CC" w14:textId="77777777" w:rsidR="003B22E3" w:rsidRDefault="003B22E3" w:rsidP="00F926A4">
            <w:pPr>
              <w:jc w:val="center"/>
            </w:pPr>
          </w:p>
        </w:tc>
        <w:tc>
          <w:tcPr>
            <w:tcW w:w="2265" w:type="dxa"/>
          </w:tcPr>
          <w:p w14:paraId="4D7CBF95" w14:textId="77777777" w:rsidR="003B22E3" w:rsidRDefault="003B22E3" w:rsidP="00F926A4">
            <w:pPr>
              <w:jc w:val="center"/>
            </w:pPr>
            <w:r>
              <w:t>Observations</w:t>
            </w:r>
          </w:p>
        </w:tc>
        <w:tc>
          <w:tcPr>
            <w:tcW w:w="2265" w:type="dxa"/>
          </w:tcPr>
          <w:p w14:paraId="45CE941D" w14:textId="77777777" w:rsidR="003B22E3" w:rsidRDefault="003B22E3" w:rsidP="00F926A4">
            <w:pPr>
              <w:jc w:val="center"/>
            </w:pPr>
            <w:r>
              <w:t>MSE</w:t>
            </w:r>
          </w:p>
        </w:tc>
        <w:tc>
          <w:tcPr>
            <w:tcW w:w="2266" w:type="dxa"/>
          </w:tcPr>
          <w:p w14:paraId="21150656" w14:textId="77777777" w:rsidR="003B22E3" w:rsidRDefault="003B22E3" w:rsidP="00F926A4">
            <w:pPr>
              <w:jc w:val="center"/>
            </w:pPr>
            <w:r>
              <w:t>R</w:t>
            </w:r>
          </w:p>
        </w:tc>
      </w:tr>
      <w:tr w:rsidR="003B22E3" w14:paraId="5730F885" w14:textId="77777777" w:rsidTr="00F926A4">
        <w:tc>
          <w:tcPr>
            <w:tcW w:w="2265" w:type="dxa"/>
          </w:tcPr>
          <w:p w14:paraId="3B64F8F6" w14:textId="77777777" w:rsidR="003B22E3" w:rsidRDefault="003B22E3" w:rsidP="00F926A4">
            <w:pPr>
              <w:jc w:val="center"/>
            </w:pPr>
            <w:r>
              <w:t>Training</w:t>
            </w:r>
          </w:p>
        </w:tc>
        <w:tc>
          <w:tcPr>
            <w:tcW w:w="2265" w:type="dxa"/>
          </w:tcPr>
          <w:p w14:paraId="2BAFC6AA" w14:textId="77777777" w:rsidR="003B22E3" w:rsidRDefault="003B22E3" w:rsidP="00F926A4">
            <w:pPr>
              <w:jc w:val="center"/>
            </w:pPr>
            <w:r>
              <w:t>3497</w:t>
            </w:r>
          </w:p>
        </w:tc>
        <w:tc>
          <w:tcPr>
            <w:tcW w:w="2265" w:type="dxa"/>
          </w:tcPr>
          <w:p w14:paraId="116544AC" w14:textId="58FF8D3C" w:rsidR="003B22E3" w:rsidRDefault="003B22E3" w:rsidP="00F926A4">
            <w:pPr>
              <w:jc w:val="center"/>
            </w:pPr>
            <w:r>
              <w:t>2.6227</w:t>
            </w:r>
            <w:r>
              <w:t>e-08</w:t>
            </w:r>
          </w:p>
        </w:tc>
        <w:tc>
          <w:tcPr>
            <w:tcW w:w="2266" w:type="dxa"/>
          </w:tcPr>
          <w:p w14:paraId="750836F3" w14:textId="77777777" w:rsidR="003B22E3" w:rsidRDefault="003B22E3" w:rsidP="00F926A4">
            <w:pPr>
              <w:jc w:val="center"/>
            </w:pPr>
            <w:r>
              <w:t>0.9999</w:t>
            </w:r>
          </w:p>
        </w:tc>
      </w:tr>
      <w:tr w:rsidR="003B22E3" w14:paraId="66C40669" w14:textId="77777777" w:rsidTr="00F926A4">
        <w:tc>
          <w:tcPr>
            <w:tcW w:w="2265" w:type="dxa"/>
          </w:tcPr>
          <w:p w14:paraId="0CBAE40E" w14:textId="77777777" w:rsidR="003B22E3" w:rsidRDefault="003B22E3" w:rsidP="00F926A4">
            <w:pPr>
              <w:jc w:val="center"/>
            </w:pPr>
            <w:r>
              <w:t>Validation</w:t>
            </w:r>
          </w:p>
        </w:tc>
        <w:tc>
          <w:tcPr>
            <w:tcW w:w="2265" w:type="dxa"/>
          </w:tcPr>
          <w:p w14:paraId="78CBA97A" w14:textId="77777777" w:rsidR="003B22E3" w:rsidRDefault="003B22E3" w:rsidP="00F926A4">
            <w:pPr>
              <w:jc w:val="center"/>
            </w:pPr>
            <w:r>
              <w:t>750</w:t>
            </w:r>
          </w:p>
        </w:tc>
        <w:tc>
          <w:tcPr>
            <w:tcW w:w="2265" w:type="dxa"/>
          </w:tcPr>
          <w:p w14:paraId="38319698" w14:textId="5EDA1A73" w:rsidR="003B22E3" w:rsidRDefault="003B22E3" w:rsidP="00F926A4">
            <w:pPr>
              <w:jc w:val="center"/>
            </w:pPr>
            <w:r>
              <w:t>2.9375</w:t>
            </w:r>
            <w:r>
              <w:t>e-08</w:t>
            </w:r>
          </w:p>
        </w:tc>
        <w:tc>
          <w:tcPr>
            <w:tcW w:w="2266" w:type="dxa"/>
          </w:tcPr>
          <w:p w14:paraId="616B2700" w14:textId="77777777" w:rsidR="003B22E3" w:rsidRDefault="003B22E3" w:rsidP="00F926A4">
            <w:pPr>
              <w:jc w:val="center"/>
            </w:pPr>
            <w:r>
              <w:t>0.9999</w:t>
            </w:r>
          </w:p>
        </w:tc>
      </w:tr>
      <w:tr w:rsidR="003B22E3" w14:paraId="45E7D115" w14:textId="77777777" w:rsidTr="00F926A4">
        <w:tc>
          <w:tcPr>
            <w:tcW w:w="2265" w:type="dxa"/>
          </w:tcPr>
          <w:p w14:paraId="0936DB11" w14:textId="77777777" w:rsidR="003B22E3" w:rsidRDefault="003B22E3" w:rsidP="00F926A4">
            <w:pPr>
              <w:jc w:val="center"/>
            </w:pPr>
            <w:r>
              <w:t>Test</w:t>
            </w:r>
          </w:p>
        </w:tc>
        <w:tc>
          <w:tcPr>
            <w:tcW w:w="2265" w:type="dxa"/>
          </w:tcPr>
          <w:p w14:paraId="187EC464" w14:textId="77777777" w:rsidR="003B22E3" w:rsidRDefault="003B22E3" w:rsidP="00F926A4">
            <w:pPr>
              <w:jc w:val="center"/>
            </w:pPr>
            <w:r>
              <w:t>750</w:t>
            </w:r>
          </w:p>
        </w:tc>
        <w:tc>
          <w:tcPr>
            <w:tcW w:w="2265" w:type="dxa"/>
          </w:tcPr>
          <w:p w14:paraId="5240E00F" w14:textId="70359DF1" w:rsidR="003B22E3" w:rsidRDefault="003B22E3" w:rsidP="00F926A4">
            <w:pPr>
              <w:jc w:val="center"/>
            </w:pPr>
            <w:r>
              <w:t>2.9801</w:t>
            </w:r>
            <w:r>
              <w:t>e-08</w:t>
            </w:r>
          </w:p>
        </w:tc>
        <w:tc>
          <w:tcPr>
            <w:tcW w:w="2266" w:type="dxa"/>
          </w:tcPr>
          <w:p w14:paraId="1DE06DFA" w14:textId="77777777" w:rsidR="003B22E3" w:rsidRDefault="003B22E3" w:rsidP="00F926A4">
            <w:pPr>
              <w:jc w:val="center"/>
            </w:pPr>
            <w:r>
              <w:t>0.9999</w:t>
            </w:r>
          </w:p>
        </w:tc>
      </w:tr>
    </w:tbl>
    <w:p w14:paraId="694CF47C" w14:textId="6C56AA49" w:rsidR="003B22E3" w:rsidRDefault="003B22E3" w:rsidP="00806D15">
      <w:pPr>
        <w:pStyle w:val="Caption"/>
        <w:rPr>
          <w:rFonts w:cs="Calibri"/>
          <w:b/>
          <w:bCs/>
          <w:sz w:val="26"/>
          <w:szCs w:val="26"/>
        </w:rPr>
      </w:pPr>
      <w:bookmarkStart w:id="255" w:name="_Toc147921053"/>
      <w:r>
        <w:lastRenderedPageBreak/>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4</w:t>
      </w:r>
      <w:r>
        <w:fldChar w:fldCharType="end"/>
      </w:r>
      <w:r>
        <w:t xml:space="preserve"> </w:t>
      </w:r>
      <w:r w:rsidRPr="00F01A2C">
        <w:t xml:space="preserve">Normalised </w:t>
      </w:r>
      <w:r w:rsidR="00741172">
        <w:t>All</w:t>
      </w:r>
      <w:r w:rsidRPr="00F01A2C">
        <w:t xml:space="preserve"> IMUs 5-layer NARXNET NN results from untrained varied motion</w:t>
      </w:r>
      <w:bookmarkEnd w:id="255"/>
    </w:p>
    <w:tbl>
      <w:tblPr>
        <w:tblStyle w:val="TableGrid"/>
        <w:tblW w:w="0" w:type="auto"/>
        <w:tblLook w:val="04A0" w:firstRow="1" w:lastRow="0" w:firstColumn="1" w:lastColumn="0" w:noHBand="0" w:noVBand="1"/>
      </w:tblPr>
      <w:tblGrid>
        <w:gridCol w:w="2265"/>
        <w:gridCol w:w="2265"/>
        <w:gridCol w:w="2265"/>
        <w:gridCol w:w="2266"/>
      </w:tblGrid>
      <w:tr w:rsidR="003B22E3" w14:paraId="4B88F716" w14:textId="77777777" w:rsidTr="00F926A4">
        <w:tc>
          <w:tcPr>
            <w:tcW w:w="2265" w:type="dxa"/>
          </w:tcPr>
          <w:p w14:paraId="484C1B6D" w14:textId="77777777" w:rsidR="003B22E3" w:rsidRDefault="003B22E3" w:rsidP="00F926A4">
            <w:pPr>
              <w:jc w:val="center"/>
            </w:pPr>
          </w:p>
        </w:tc>
        <w:tc>
          <w:tcPr>
            <w:tcW w:w="2265" w:type="dxa"/>
          </w:tcPr>
          <w:p w14:paraId="2AC51165" w14:textId="77777777" w:rsidR="003B22E3" w:rsidRDefault="003B22E3" w:rsidP="00F926A4">
            <w:pPr>
              <w:jc w:val="center"/>
            </w:pPr>
            <w:r>
              <w:t>Observations</w:t>
            </w:r>
          </w:p>
        </w:tc>
        <w:tc>
          <w:tcPr>
            <w:tcW w:w="2265" w:type="dxa"/>
          </w:tcPr>
          <w:p w14:paraId="65391FA3" w14:textId="77777777" w:rsidR="003B22E3" w:rsidRDefault="003B22E3" w:rsidP="00F926A4">
            <w:pPr>
              <w:jc w:val="center"/>
            </w:pPr>
            <w:r>
              <w:t>MSE</w:t>
            </w:r>
          </w:p>
        </w:tc>
        <w:tc>
          <w:tcPr>
            <w:tcW w:w="2266" w:type="dxa"/>
          </w:tcPr>
          <w:p w14:paraId="5B7FA926" w14:textId="77777777" w:rsidR="003B22E3" w:rsidRDefault="003B22E3" w:rsidP="00F926A4">
            <w:pPr>
              <w:jc w:val="center"/>
            </w:pPr>
            <w:r>
              <w:t>R</w:t>
            </w:r>
          </w:p>
        </w:tc>
      </w:tr>
      <w:tr w:rsidR="003B22E3" w14:paraId="235C63CA" w14:textId="77777777" w:rsidTr="00F926A4">
        <w:tc>
          <w:tcPr>
            <w:tcW w:w="2265" w:type="dxa"/>
          </w:tcPr>
          <w:p w14:paraId="607BF07D" w14:textId="77777777" w:rsidR="003B22E3" w:rsidRDefault="003B22E3" w:rsidP="00F926A4">
            <w:pPr>
              <w:jc w:val="center"/>
            </w:pPr>
            <w:r>
              <w:t>Additional Test</w:t>
            </w:r>
          </w:p>
        </w:tc>
        <w:tc>
          <w:tcPr>
            <w:tcW w:w="2265" w:type="dxa"/>
          </w:tcPr>
          <w:p w14:paraId="0DC5E206" w14:textId="77777777" w:rsidR="003B22E3" w:rsidRDefault="003B22E3" w:rsidP="00F926A4">
            <w:pPr>
              <w:jc w:val="center"/>
            </w:pPr>
            <w:r>
              <w:t>6054</w:t>
            </w:r>
          </w:p>
        </w:tc>
        <w:tc>
          <w:tcPr>
            <w:tcW w:w="2265" w:type="dxa"/>
          </w:tcPr>
          <w:p w14:paraId="7B7CC842" w14:textId="2801D9DA" w:rsidR="003B22E3" w:rsidRDefault="003B22E3" w:rsidP="00F926A4">
            <w:pPr>
              <w:jc w:val="center"/>
            </w:pPr>
            <w:r>
              <w:t>4.4583</w:t>
            </w:r>
            <w:r>
              <w:t>e-06</w:t>
            </w:r>
          </w:p>
        </w:tc>
        <w:tc>
          <w:tcPr>
            <w:tcW w:w="2266" w:type="dxa"/>
          </w:tcPr>
          <w:p w14:paraId="7D1B8223" w14:textId="6A0F3D8F" w:rsidR="003B22E3" w:rsidRDefault="003B22E3" w:rsidP="00F926A4">
            <w:pPr>
              <w:jc w:val="center"/>
            </w:pPr>
            <w:r>
              <w:t>0.</w:t>
            </w:r>
            <w:r>
              <w:t>9942</w:t>
            </w:r>
          </w:p>
        </w:tc>
      </w:tr>
    </w:tbl>
    <w:p w14:paraId="48158FA9" w14:textId="77777777" w:rsidR="00741172" w:rsidRDefault="00741172" w:rsidP="00922A28">
      <w:pPr>
        <w:pStyle w:val="BodyText"/>
        <w:rPr>
          <w:color w:val="FF0000"/>
        </w:rPr>
      </w:pPr>
    </w:p>
    <w:p w14:paraId="707D38F6" w14:textId="77777777" w:rsidR="00340AF8" w:rsidRDefault="00741172" w:rsidP="00340AF8">
      <w:pPr>
        <w:pStyle w:val="BodyText"/>
      </w:pPr>
      <w:r w:rsidRPr="00746B4B">
        <w:t xml:space="preserve">Reducing the NARXNET NN layers to </w:t>
      </w:r>
      <w:r>
        <w:t>three</w:t>
      </w:r>
      <w:r w:rsidRPr="00746B4B">
        <w:t xml:space="preserve"> produced the results shown in Tables 4.</w:t>
      </w:r>
      <w:r>
        <w:t>4</w:t>
      </w:r>
      <w:r>
        <w:t>5</w:t>
      </w:r>
      <w:r w:rsidRPr="00746B4B">
        <w:t xml:space="preserve"> to 4.</w:t>
      </w:r>
      <w:r>
        <w:t>4</w:t>
      </w:r>
      <w:r>
        <w:t>7</w:t>
      </w:r>
      <w:r w:rsidRPr="00746B4B">
        <w:t>.</w:t>
      </w:r>
    </w:p>
    <w:p w14:paraId="21FF5BA8" w14:textId="579E3241" w:rsidR="00741172" w:rsidRDefault="00741172" w:rsidP="00806D15">
      <w:pPr>
        <w:pStyle w:val="Caption"/>
      </w:pPr>
      <w:bookmarkStart w:id="256" w:name="_Toc147921054"/>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5</w:t>
      </w:r>
      <w:r>
        <w:fldChar w:fldCharType="end"/>
      </w:r>
      <w:r>
        <w:t xml:space="preserve"> </w:t>
      </w:r>
      <w:r w:rsidRPr="00F72260">
        <w:t xml:space="preserve">Normalised </w:t>
      </w:r>
      <w:r>
        <w:t>All</w:t>
      </w:r>
      <w:r w:rsidRPr="00F72260">
        <w:t xml:space="preserve"> IMU </w:t>
      </w:r>
      <w:r>
        <w:t>3</w:t>
      </w:r>
      <w:r w:rsidRPr="00F72260">
        <w:t xml:space="preserve">-layer NARXNET NN training </w:t>
      </w:r>
      <w:r>
        <w:t>progress</w:t>
      </w:r>
      <w:r w:rsidRPr="00F72260">
        <w:t xml:space="preserve"> from varied motion.</w:t>
      </w:r>
      <w:bookmarkEnd w:id="256"/>
    </w:p>
    <w:tbl>
      <w:tblPr>
        <w:tblStyle w:val="TableGrid"/>
        <w:tblW w:w="0" w:type="auto"/>
        <w:tblLook w:val="04A0" w:firstRow="1" w:lastRow="0" w:firstColumn="1" w:lastColumn="0" w:noHBand="0" w:noVBand="1"/>
      </w:tblPr>
      <w:tblGrid>
        <w:gridCol w:w="2265"/>
        <w:gridCol w:w="2265"/>
        <w:gridCol w:w="2265"/>
        <w:gridCol w:w="2266"/>
      </w:tblGrid>
      <w:tr w:rsidR="00741172" w14:paraId="1D187F91" w14:textId="77777777" w:rsidTr="00F926A4">
        <w:tc>
          <w:tcPr>
            <w:tcW w:w="2265" w:type="dxa"/>
          </w:tcPr>
          <w:p w14:paraId="5C6BF5F3" w14:textId="77777777" w:rsidR="00741172" w:rsidRDefault="00741172" w:rsidP="00F926A4">
            <w:pPr>
              <w:jc w:val="center"/>
            </w:pPr>
            <w:r>
              <w:t>Unit</w:t>
            </w:r>
          </w:p>
        </w:tc>
        <w:tc>
          <w:tcPr>
            <w:tcW w:w="2265" w:type="dxa"/>
          </w:tcPr>
          <w:p w14:paraId="34C754C7" w14:textId="77777777" w:rsidR="00741172" w:rsidRDefault="00741172" w:rsidP="00F926A4">
            <w:pPr>
              <w:jc w:val="center"/>
            </w:pPr>
            <w:r>
              <w:t>Initial Value</w:t>
            </w:r>
          </w:p>
        </w:tc>
        <w:tc>
          <w:tcPr>
            <w:tcW w:w="2265" w:type="dxa"/>
          </w:tcPr>
          <w:p w14:paraId="5E0C268A" w14:textId="77777777" w:rsidR="00741172" w:rsidRDefault="00741172" w:rsidP="00F926A4">
            <w:pPr>
              <w:jc w:val="center"/>
            </w:pPr>
            <w:r>
              <w:t>Stopped Value</w:t>
            </w:r>
          </w:p>
        </w:tc>
        <w:tc>
          <w:tcPr>
            <w:tcW w:w="2266" w:type="dxa"/>
          </w:tcPr>
          <w:p w14:paraId="132F6A95" w14:textId="77777777" w:rsidR="00741172" w:rsidRDefault="00741172" w:rsidP="00F926A4">
            <w:pPr>
              <w:jc w:val="center"/>
            </w:pPr>
            <w:r>
              <w:t>Target Value</w:t>
            </w:r>
          </w:p>
        </w:tc>
      </w:tr>
      <w:tr w:rsidR="00741172" w14:paraId="4EF42809" w14:textId="77777777" w:rsidTr="00F926A4">
        <w:tc>
          <w:tcPr>
            <w:tcW w:w="2265" w:type="dxa"/>
          </w:tcPr>
          <w:p w14:paraId="4FE2A24F" w14:textId="77777777" w:rsidR="00741172" w:rsidRDefault="00741172" w:rsidP="00F926A4">
            <w:pPr>
              <w:jc w:val="center"/>
            </w:pPr>
            <w:r>
              <w:t>Epoch</w:t>
            </w:r>
          </w:p>
        </w:tc>
        <w:tc>
          <w:tcPr>
            <w:tcW w:w="2265" w:type="dxa"/>
          </w:tcPr>
          <w:p w14:paraId="44799939" w14:textId="77777777" w:rsidR="00741172" w:rsidRDefault="00741172" w:rsidP="00F926A4">
            <w:pPr>
              <w:jc w:val="center"/>
            </w:pPr>
            <w:r>
              <w:t>0</w:t>
            </w:r>
          </w:p>
        </w:tc>
        <w:tc>
          <w:tcPr>
            <w:tcW w:w="2265" w:type="dxa"/>
          </w:tcPr>
          <w:p w14:paraId="07F80876" w14:textId="6BF48FE4" w:rsidR="00741172" w:rsidRDefault="00741172" w:rsidP="00F926A4">
            <w:pPr>
              <w:jc w:val="center"/>
            </w:pPr>
            <w:r>
              <w:t>26</w:t>
            </w:r>
          </w:p>
        </w:tc>
        <w:tc>
          <w:tcPr>
            <w:tcW w:w="2266" w:type="dxa"/>
          </w:tcPr>
          <w:p w14:paraId="516947CB" w14:textId="77777777" w:rsidR="00741172" w:rsidRDefault="00741172" w:rsidP="00F926A4">
            <w:pPr>
              <w:jc w:val="center"/>
            </w:pPr>
            <w:r>
              <w:t>1000</w:t>
            </w:r>
          </w:p>
        </w:tc>
      </w:tr>
      <w:tr w:rsidR="00741172" w14:paraId="12794597" w14:textId="77777777" w:rsidTr="00F926A4">
        <w:tc>
          <w:tcPr>
            <w:tcW w:w="2265" w:type="dxa"/>
          </w:tcPr>
          <w:p w14:paraId="07B0D3B0" w14:textId="77777777" w:rsidR="00741172" w:rsidRDefault="00741172" w:rsidP="00F926A4">
            <w:pPr>
              <w:jc w:val="center"/>
            </w:pPr>
            <w:r>
              <w:t>Elapsed Time</w:t>
            </w:r>
          </w:p>
        </w:tc>
        <w:tc>
          <w:tcPr>
            <w:tcW w:w="2265" w:type="dxa"/>
          </w:tcPr>
          <w:p w14:paraId="25B5C86D" w14:textId="77777777" w:rsidR="00741172" w:rsidRDefault="00741172" w:rsidP="00F926A4">
            <w:pPr>
              <w:jc w:val="center"/>
            </w:pPr>
            <w:r>
              <w:t>-</w:t>
            </w:r>
          </w:p>
        </w:tc>
        <w:tc>
          <w:tcPr>
            <w:tcW w:w="2265" w:type="dxa"/>
          </w:tcPr>
          <w:p w14:paraId="49D6CDFF" w14:textId="20410FCC" w:rsidR="00741172" w:rsidRDefault="00741172" w:rsidP="00F926A4">
            <w:pPr>
              <w:jc w:val="center"/>
            </w:pPr>
            <w:r>
              <w:t>00:00:0</w:t>
            </w:r>
            <w:r>
              <w:t>0</w:t>
            </w:r>
          </w:p>
        </w:tc>
        <w:tc>
          <w:tcPr>
            <w:tcW w:w="2266" w:type="dxa"/>
          </w:tcPr>
          <w:p w14:paraId="50A985A7" w14:textId="77777777" w:rsidR="00741172" w:rsidRDefault="00741172" w:rsidP="00F926A4">
            <w:pPr>
              <w:jc w:val="center"/>
            </w:pPr>
            <w:r>
              <w:t>-</w:t>
            </w:r>
          </w:p>
        </w:tc>
      </w:tr>
      <w:tr w:rsidR="00741172" w14:paraId="6B544D48" w14:textId="77777777" w:rsidTr="00F926A4">
        <w:tc>
          <w:tcPr>
            <w:tcW w:w="2265" w:type="dxa"/>
          </w:tcPr>
          <w:p w14:paraId="516F773D" w14:textId="77777777" w:rsidR="00741172" w:rsidRDefault="00741172" w:rsidP="00F926A4">
            <w:pPr>
              <w:jc w:val="center"/>
            </w:pPr>
            <w:r>
              <w:t>Performance</w:t>
            </w:r>
          </w:p>
        </w:tc>
        <w:tc>
          <w:tcPr>
            <w:tcW w:w="2265" w:type="dxa"/>
          </w:tcPr>
          <w:p w14:paraId="3C3E40A4" w14:textId="73D951CC" w:rsidR="00741172" w:rsidRDefault="00741172" w:rsidP="00F926A4">
            <w:pPr>
              <w:jc w:val="center"/>
            </w:pPr>
            <w:r>
              <w:t>0.000</w:t>
            </w:r>
            <w:r>
              <w:t>278</w:t>
            </w:r>
          </w:p>
        </w:tc>
        <w:tc>
          <w:tcPr>
            <w:tcW w:w="2265" w:type="dxa"/>
          </w:tcPr>
          <w:p w14:paraId="3B42B97B" w14:textId="7323F51E" w:rsidR="00741172" w:rsidRDefault="00741172" w:rsidP="00F926A4">
            <w:pPr>
              <w:jc w:val="center"/>
            </w:pPr>
            <w:r>
              <w:t>3.37</w:t>
            </w:r>
            <w:r>
              <w:t>e-08</w:t>
            </w:r>
          </w:p>
        </w:tc>
        <w:tc>
          <w:tcPr>
            <w:tcW w:w="2266" w:type="dxa"/>
          </w:tcPr>
          <w:p w14:paraId="09D27EBA" w14:textId="77777777" w:rsidR="00741172" w:rsidRDefault="00741172" w:rsidP="00F926A4">
            <w:pPr>
              <w:jc w:val="center"/>
            </w:pPr>
            <w:r>
              <w:t>0</w:t>
            </w:r>
          </w:p>
        </w:tc>
      </w:tr>
      <w:tr w:rsidR="00741172" w14:paraId="5A947D01" w14:textId="77777777" w:rsidTr="00F926A4">
        <w:tc>
          <w:tcPr>
            <w:tcW w:w="2265" w:type="dxa"/>
          </w:tcPr>
          <w:p w14:paraId="1C25A757" w14:textId="77777777" w:rsidR="00741172" w:rsidRDefault="00741172" w:rsidP="00F926A4">
            <w:pPr>
              <w:jc w:val="center"/>
            </w:pPr>
            <w:r>
              <w:t>Gradient</w:t>
            </w:r>
          </w:p>
        </w:tc>
        <w:tc>
          <w:tcPr>
            <w:tcW w:w="2265" w:type="dxa"/>
          </w:tcPr>
          <w:p w14:paraId="6B916289" w14:textId="457F8366" w:rsidR="00741172" w:rsidRDefault="00741172" w:rsidP="00F926A4">
            <w:pPr>
              <w:jc w:val="center"/>
            </w:pPr>
            <w:r>
              <w:t>0.000</w:t>
            </w:r>
            <w:r>
              <w:t>638</w:t>
            </w:r>
          </w:p>
        </w:tc>
        <w:tc>
          <w:tcPr>
            <w:tcW w:w="2265" w:type="dxa"/>
          </w:tcPr>
          <w:p w14:paraId="437E08DF" w14:textId="47E0B180" w:rsidR="00741172" w:rsidRDefault="00741172" w:rsidP="00F926A4">
            <w:pPr>
              <w:jc w:val="center"/>
            </w:pPr>
            <w:r>
              <w:t>9.23</w:t>
            </w:r>
            <w:r>
              <w:t>e-08</w:t>
            </w:r>
          </w:p>
        </w:tc>
        <w:tc>
          <w:tcPr>
            <w:tcW w:w="2266" w:type="dxa"/>
          </w:tcPr>
          <w:p w14:paraId="55272A74" w14:textId="77777777" w:rsidR="00741172" w:rsidRDefault="00741172" w:rsidP="00F926A4">
            <w:pPr>
              <w:jc w:val="center"/>
            </w:pPr>
            <w:r>
              <w:t>1e -07</w:t>
            </w:r>
          </w:p>
        </w:tc>
      </w:tr>
      <w:tr w:rsidR="00741172" w14:paraId="73C18497" w14:textId="77777777" w:rsidTr="00F926A4">
        <w:tc>
          <w:tcPr>
            <w:tcW w:w="2265" w:type="dxa"/>
          </w:tcPr>
          <w:p w14:paraId="0D8C798A" w14:textId="77777777" w:rsidR="00741172" w:rsidRDefault="00741172" w:rsidP="00F926A4">
            <w:pPr>
              <w:jc w:val="center"/>
            </w:pPr>
            <w:r>
              <w:t>Mu</w:t>
            </w:r>
          </w:p>
        </w:tc>
        <w:tc>
          <w:tcPr>
            <w:tcW w:w="2265" w:type="dxa"/>
          </w:tcPr>
          <w:p w14:paraId="611F655E" w14:textId="77777777" w:rsidR="00741172" w:rsidRDefault="00741172" w:rsidP="00F926A4">
            <w:pPr>
              <w:jc w:val="center"/>
            </w:pPr>
            <w:r>
              <w:t>0.001</w:t>
            </w:r>
          </w:p>
        </w:tc>
        <w:tc>
          <w:tcPr>
            <w:tcW w:w="2265" w:type="dxa"/>
          </w:tcPr>
          <w:p w14:paraId="0C80B6DF" w14:textId="77777777" w:rsidR="00741172" w:rsidRDefault="00741172" w:rsidP="00F926A4">
            <w:pPr>
              <w:jc w:val="center"/>
            </w:pPr>
            <w:r>
              <w:t>1e-08</w:t>
            </w:r>
          </w:p>
        </w:tc>
        <w:tc>
          <w:tcPr>
            <w:tcW w:w="2266" w:type="dxa"/>
          </w:tcPr>
          <w:p w14:paraId="40F435D2" w14:textId="77777777" w:rsidR="00741172" w:rsidRDefault="00741172" w:rsidP="00F926A4">
            <w:pPr>
              <w:jc w:val="center"/>
            </w:pPr>
            <w:r>
              <w:t>1e+10</w:t>
            </w:r>
          </w:p>
        </w:tc>
      </w:tr>
      <w:tr w:rsidR="00741172" w14:paraId="33927273" w14:textId="77777777" w:rsidTr="00F926A4">
        <w:tc>
          <w:tcPr>
            <w:tcW w:w="2265" w:type="dxa"/>
          </w:tcPr>
          <w:p w14:paraId="620883BF" w14:textId="77777777" w:rsidR="00741172" w:rsidRDefault="00741172" w:rsidP="00F926A4">
            <w:pPr>
              <w:jc w:val="center"/>
            </w:pPr>
            <w:r>
              <w:t>Validation Checks</w:t>
            </w:r>
          </w:p>
        </w:tc>
        <w:tc>
          <w:tcPr>
            <w:tcW w:w="2265" w:type="dxa"/>
          </w:tcPr>
          <w:p w14:paraId="7BB32FFE" w14:textId="77777777" w:rsidR="00741172" w:rsidRDefault="00741172" w:rsidP="00F926A4">
            <w:pPr>
              <w:jc w:val="center"/>
            </w:pPr>
            <w:r>
              <w:t>0</w:t>
            </w:r>
          </w:p>
        </w:tc>
        <w:tc>
          <w:tcPr>
            <w:tcW w:w="2265" w:type="dxa"/>
          </w:tcPr>
          <w:p w14:paraId="24451BE9" w14:textId="77777777" w:rsidR="00741172" w:rsidRDefault="00741172" w:rsidP="00F926A4">
            <w:pPr>
              <w:jc w:val="center"/>
            </w:pPr>
            <w:r>
              <w:t>0</w:t>
            </w:r>
          </w:p>
        </w:tc>
        <w:tc>
          <w:tcPr>
            <w:tcW w:w="2266" w:type="dxa"/>
          </w:tcPr>
          <w:p w14:paraId="0A4C7E35" w14:textId="77777777" w:rsidR="00741172" w:rsidRDefault="00741172" w:rsidP="00F926A4">
            <w:pPr>
              <w:jc w:val="center"/>
            </w:pPr>
            <w:r>
              <w:t>6</w:t>
            </w:r>
          </w:p>
        </w:tc>
      </w:tr>
    </w:tbl>
    <w:p w14:paraId="143D6C4A" w14:textId="5127AE5D" w:rsidR="00741172" w:rsidRDefault="00741172" w:rsidP="00806D15">
      <w:pPr>
        <w:pStyle w:val="Caption"/>
      </w:pPr>
      <w:bookmarkStart w:id="257" w:name="_Toc147921055"/>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6</w:t>
      </w:r>
      <w:r>
        <w:fldChar w:fldCharType="end"/>
      </w:r>
      <w:r>
        <w:t xml:space="preserve"> </w:t>
      </w:r>
      <w:r w:rsidRPr="009E1050">
        <w:t xml:space="preserve">Normalised </w:t>
      </w:r>
      <w:r>
        <w:t>All</w:t>
      </w:r>
      <w:r w:rsidRPr="009E1050">
        <w:t xml:space="preserve"> IMUs </w:t>
      </w:r>
      <w:r>
        <w:t>3</w:t>
      </w:r>
      <w:r w:rsidRPr="009E1050">
        <w:t>-layer NARXNET NN</w:t>
      </w:r>
      <w:r>
        <w:t xml:space="preserve"> training </w:t>
      </w:r>
      <w:r w:rsidRPr="009E1050">
        <w:t>results from varied motion</w:t>
      </w:r>
      <w:bookmarkEnd w:id="257"/>
    </w:p>
    <w:tbl>
      <w:tblPr>
        <w:tblStyle w:val="TableGrid"/>
        <w:tblW w:w="0" w:type="auto"/>
        <w:tblLook w:val="04A0" w:firstRow="1" w:lastRow="0" w:firstColumn="1" w:lastColumn="0" w:noHBand="0" w:noVBand="1"/>
      </w:tblPr>
      <w:tblGrid>
        <w:gridCol w:w="2265"/>
        <w:gridCol w:w="2265"/>
        <w:gridCol w:w="2265"/>
        <w:gridCol w:w="2266"/>
      </w:tblGrid>
      <w:tr w:rsidR="00741172" w14:paraId="2857B46B" w14:textId="77777777" w:rsidTr="00F926A4">
        <w:tc>
          <w:tcPr>
            <w:tcW w:w="2265" w:type="dxa"/>
          </w:tcPr>
          <w:p w14:paraId="13700370" w14:textId="77777777" w:rsidR="00741172" w:rsidRDefault="00741172" w:rsidP="00F926A4">
            <w:pPr>
              <w:jc w:val="center"/>
            </w:pPr>
          </w:p>
        </w:tc>
        <w:tc>
          <w:tcPr>
            <w:tcW w:w="2265" w:type="dxa"/>
          </w:tcPr>
          <w:p w14:paraId="4B40AE23" w14:textId="77777777" w:rsidR="00741172" w:rsidRDefault="00741172" w:rsidP="00F926A4">
            <w:pPr>
              <w:jc w:val="center"/>
            </w:pPr>
            <w:r>
              <w:t>Observations</w:t>
            </w:r>
          </w:p>
        </w:tc>
        <w:tc>
          <w:tcPr>
            <w:tcW w:w="2265" w:type="dxa"/>
          </w:tcPr>
          <w:p w14:paraId="0B655560" w14:textId="77777777" w:rsidR="00741172" w:rsidRDefault="00741172" w:rsidP="00F926A4">
            <w:pPr>
              <w:jc w:val="center"/>
            </w:pPr>
            <w:r>
              <w:t>MSE</w:t>
            </w:r>
          </w:p>
        </w:tc>
        <w:tc>
          <w:tcPr>
            <w:tcW w:w="2266" w:type="dxa"/>
          </w:tcPr>
          <w:p w14:paraId="4989037D" w14:textId="77777777" w:rsidR="00741172" w:rsidRDefault="00741172" w:rsidP="00F926A4">
            <w:pPr>
              <w:jc w:val="center"/>
            </w:pPr>
            <w:r>
              <w:t>R</w:t>
            </w:r>
          </w:p>
        </w:tc>
      </w:tr>
      <w:tr w:rsidR="00741172" w14:paraId="4012C901" w14:textId="77777777" w:rsidTr="00F926A4">
        <w:tc>
          <w:tcPr>
            <w:tcW w:w="2265" w:type="dxa"/>
          </w:tcPr>
          <w:p w14:paraId="47B136D3" w14:textId="77777777" w:rsidR="00741172" w:rsidRDefault="00741172" w:rsidP="00F926A4">
            <w:pPr>
              <w:jc w:val="center"/>
            </w:pPr>
            <w:r>
              <w:t>Training</w:t>
            </w:r>
          </w:p>
        </w:tc>
        <w:tc>
          <w:tcPr>
            <w:tcW w:w="2265" w:type="dxa"/>
          </w:tcPr>
          <w:p w14:paraId="74912134" w14:textId="77777777" w:rsidR="00741172" w:rsidRDefault="00741172" w:rsidP="00F926A4">
            <w:pPr>
              <w:jc w:val="center"/>
            </w:pPr>
            <w:r>
              <w:t>3497</w:t>
            </w:r>
          </w:p>
        </w:tc>
        <w:tc>
          <w:tcPr>
            <w:tcW w:w="2265" w:type="dxa"/>
          </w:tcPr>
          <w:p w14:paraId="7EB3BEF3" w14:textId="7A58FC53" w:rsidR="00741172" w:rsidRDefault="00741172" w:rsidP="00F926A4">
            <w:pPr>
              <w:jc w:val="center"/>
            </w:pPr>
            <w:r>
              <w:t>3/3714</w:t>
            </w:r>
            <w:r>
              <w:t>e-08</w:t>
            </w:r>
          </w:p>
        </w:tc>
        <w:tc>
          <w:tcPr>
            <w:tcW w:w="2266" w:type="dxa"/>
          </w:tcPr>
          <w:p w14:paraId="50B1623E" w14:textId="77777777" w:rsidR="00741172" w:rsidRDefault="00741172" w:rsidP="00F926A4">
            <w:pPr>
              <w:jc w:val="center"/>
            </w:pPr>
            <w:r>
              <w:t>0.9999</w:t>
            </w:r>
          </w:p>
        </w:tc>
      </w:tr>
      <w:tr w:rsidR="00741172" w14:paraId="1B775990" w14:textId="77777777" w:rsidTr="00F926A4">
        <w:tc>
          <w:tcPr>
            <w:tcW w:w="2265" w:type="dxa"/>
          </w:tcPr>
          <w:p w14:paraId="2BB5F518" w14:textId="77777777" w:rsidR="00741172" w:rsidRDefault="00741172" w:rsidP="00F926A4">
            <w:pPr>
              <w:jc w:val="center"/>
            </w:pPr>
            <w:r>
              <w:t>Validation</w:t>
            </w:r>
          </w:p>
        </w:tc>
        <w:tc>
          <w:tcPr>
            <w:tcW w:w="2265" w:type="dxa"/>
          </w:tcPr>
          <w:p w14:paraId="7E88695D" w14:textId="77777777" w:rsidR="00741172" w:rsidRDefault="00741172" w:rsidP="00F926A4">
            <w:pPr>
              <w:jc w:val="center"/>
            </w:pPr>
            <w:r>
              <w:t>750</w:t>
            </w:r>
          </w:p>
        </w:tc>
        <w:tc>
          <w:tcPr>
            <w:tcW w:w="2265" w:type="dxa"/>
          </w:tcPr>
          <w:p w14:paraId="523F1835" w14:textId="42D4F47D" w:rsidR="00741172" w:rsidRDefault="00741172" w:rsidP="00F926A4">
            <w:pPr>
              <w:jc w:val="center"/>
            </w:pPr>
            <w:r>
              <w:t>3.8030</w:t>
            </w:r>
            <w:r>
              <w:t>e-08</w:t>
            </w:r>
          </w:p>
        </w:tc>
        <w:tc>
          <w:tcPr>
            <w:tcW w:w="2266" w:type="dxa"/>
          </w:tcPr>
          <w:p w14:paraId="59909A2B" w14:textId="77777777" w:rsidR="00741172" w:rsidRDefault="00741172" w:rsidP="00F926A4">
            <w:pPr>
              <w:jc w:val="center"/>
            </w:pPr>
            <w:r>
              <w:t>0.9999</w:t>
            </w:r>
          </w:p>
        </w:tc>
      </w:tr>
      <w:tr w:rsidR="00741172" w14:paraId="25E2852A" w14:textId="77777777" w:rsidTr="00F926A4">
        <w:tc>
          <w:tcPr>
            <w:tcW w:w="2265" w:type="dxa"/>
          </w:tcPr>
          <w:p w14:paraId="4CB3990B" w14:textId="77777777" w:rsidR="00741172" w:rsidRDefault="00741172" w:rsidP="00F926A4">
            <w:pPr>
              <w:jc w:val="center"/>
            </w:pPr>
            <w:r>
              <w:t>Test</w:t>
            </w:r>
          </w:p>
        </w:tc>
        <w:tc>
          <w:tcPr>
            <w:tcW w:w="2265" w:type="dxa"/>
          </w:tcPr>
          <w:p w14:paraId="21030986" w14:textId="77777777" w:rsidR="00741172" w:rsidRDefault="00741172" w:rsidP="00F926A4">
            <w:pPr>
              <w:jc w:val="center"/>
            </w:pPr>
            <w:r>
              <w:t>750</w:t>
            </w:r>
          </w:p>
        </w:tc>
        <w:tc>
          <w:tcPr>
            <w:tcW w:w="2265" w:type="dxa"/>
          </w:tcPr>
          <w:p w14:paraId="0C911AF2" w14:textId="7EB42E75" w:rsidR="00741172" w:rsidRDefault="00741172" w:rsidP="00F926A4">
            <w:pPr>
              <w:jc w:val="center"/>
            </w:pPr>
            <w:r>
              <w:t>3.6047</w:t>
            </w:r>
            <w:r>
              <w:t>e-08</w:t>
            </w:r>
          </w:p>
        </w:tc>
        <w:tc>
          <w:tcPr>
            <w:tcW w:w="2266" w:type="dxa"/>
          </w:tcPr>
          <w:p w14:paraId="35C37168" w14:textId="77777777" w:rsidR="00741172" w:rsidRDefault="00741172" w:rsidP="00F926A4">
            <w:pPr>
              <w:jc w:val="center"/>
            </w:pPr>
            <w:r>
              <w:t>0.9999</w:t>
            </w:r>
          </w:p>
        </w:tc>
      </w:tr>
    </w:tbl>
    <w:p w14:paraId="7E1B62B0" w14:textId="7144FC64" w:rsidR="00741172" w:rsidRDefault="00741172" w:rsidP="00806D15">
      <w:pPr>
        <w:pStyle w:val="Caption"/>
        <w:rPr>
          <w:rFonts w:cs="Calibri"/>
          <w:b/>
          <w:bCs/>
          <w:sz w:val="26"/>
          <w:szCs w:val="26"/>
        </w:rPr>
      </w:pPr>
      <w:bookmarkStart w:id="258" w:name="_Toc147921056"/>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7</w:t>
      </w:r>
      <w:r>
        <w:fldChar w:fldCharType="end"/>
      </w:r>
      <w:r>
        <w:t xml:space="preserve"> </w:t>
      </w:r>
      <w:r w:rsidRPr="00F01A2C">
        <w:t xml:space="preserve">Normalised </w:t>
      </w:r>
      <w:r>
        <w:t>All</w:t>
      </w:r>
      <w:r w:rsidRPr="00F01A2C">
        <w:t xml:space="preserve"> IMUs </w:t>
      </w:r>
      <w:r>
        <w:t>3</w:t>
      </w:r>
      <w:r w:rsidRPr="00F01A2C">
        <w:t>-layer NARXNET NN results from untrained varied motion</w:t>
      </w:r>
      <w:bookmarkEnd w:id="258"/>
    </w:p>
    <w:tbl>
      <w:tblPr>
        <w:tblStyle w:val="TableGrid"/>
        <w:tblW w:w="0" w:type="auto"/>
        <w:tblLook w:val="04A0" w:firstRow="1" w:lastRow="0" w:firstColumn="1" w:lastColumn="0" w:noHBand="0" w:noVBand="1"/>
      </w:tblPr>
      <w:tblGrid>
        <w:gridCol w:w="2265"/>
        <w:gridCol w:w="2265"/>
        <w:gridCol w:w="2265"/>
        <w:gridCol w:w="2266"/>
      </w:tblGrid>
      <w:tr w:rsidR="00741172" w14:paraId="179DAFA1" w14:textId="77777777" w:rsidTr="00F926A4">
        <w:tc>
          <w:tcPr>
            <w:tcW w:w="2265" w:type="dxa"/>
          </w:tcPr>
          <w:p w14:paraId="7BA5F03F" w14:textId="77777777" w:rsidR="00741172" w:rsidRDefault="00741172" w:rsidP="00F926A4">
            <w:pPr>
              <w:jc w:val="center"/>
            </w:pPr>
          </w:p>
        </w:tc>
        <w:tc>
          <w:tcPr>
            <w:tcW w:w="2265" w:type="dxa"/>
          </w:tcPr>
          <w:p w14:paraId="27FE99E6" w14:textId="77777777" w:rsidR="00741172" w:rsidRDefault="00741172" w:rsidP="00F926A4">
            <w:pPr>
              <w:jc w:val="center"/>
            </w:pPr>
            <w:r>
              <w:t>Observations</w:t>
            </w:r>
          </w:p>
        </w:tc>
        <w:tc>
          <w:tcPr>
            <w:tcW w:w="2265" w:type="dxa"/>
          </w:tcPr>
          <w:p w14:paraId="6D62CD84" w14:textId="77777777" w:rsidR="00741172" w:rsidRDefault="00741172" w:rsidP="00F926A4">
            <w:pPr>
              <w:jc w:val="center"/>
            </w:pPr>
            <w:r>
              <w:t>MSE</w:t>
            </w:r>
          </w:p>
        </w:tc>
        <w:tc>
          <w:tcPr>
            <w:tcW w:w="2266" w:type="dxa"/>
          </w:tcPr>
          <w:p w14:paraId="02732D4E" w14:textId="77777777" w:rsidR="00741172" w:rsidRDefault="00741172" w:rsidP="00F926A4">
            <w:pPr>
              <w:jc w:val="center"/>
            </w:pPr>
            <w:r>
              <w:t>R</w:t>
            </w:r>
          </w:p>
        </w:tc>
      </w:tr>
      <w:tr w:rsidR="00741172" w14:paraId="64A59027" w14:textId="77777777" w:rsidTr="00F926A4">
        <w:tc>
          <w:tcPr>
            <w:tcW w:w="2265" w:type="dxa"/>
          </w:tcPr>
          <w:p w14:paraId="17676000" w14:textId="77777777" w:rsidR="00741172" w:rsidRDefault="00741172" w:rsidP="00F926A4">
            <w:pPr>
              <w:jc w:val="center"/>
            </w:pPr>
            <w:r>
              <w:t>Additional Test</w:t>
            </w:r>
          </w:p>
        </w:tc>
        <w:tc>
          <w:tcPr>
            <w:tcW w:w="2265" w:type="dxa"/>
          </w:tcPr>
          <w:p w14:paraId="73DAA66E" w14:textId="77777777" w:rsidR="00741172" w:rsidRDefault="00741172" w:rsidP="00F926A4">
            <w:pPr>
              <w:jc w:val="center"/>
            </w:pPr>
            <w:r>
              <w:t>6054</w:t>
            </w:r>
          </w:p>
        </w:tc>
        <w:tc>
          <w:tcPr>
            <w:tcW w:w="2265" w:type="dxa"/>
          </w:tcPr>
          <w:p w14:paraId="262FC046" w14:textId="7E937A97" w:rsidR="00741172" w:rsidRDefault="00741172" w:rsidP="00F926A4">
            <w:pPr>
              <w:jc w:val="center"/>
            </w:pPr>
            <w:r>
              <w:t>2.5198</w:t>
            </w:r>
            <w:r>
              <w:t>e-06</w:t>
            </w:r>
          </w:p>
        </w:tc>
        <w:tc>
          <w:tcPr>
            <w:tcW w:w="2266" w:type="dxa"/>
          </w:tcPr>
          <w:p w14:paraId="10F01014" w14:textId="7AD2F334" w:rsidR="00741172" w:rsidRDefault="00741172" w:rsidP="00F926A4">
            <w:pPr>
              <w:jc w:val="center"/>
            </w:pPr>
            <w:r>
              <w:t>0.99</w:t>
            </w:r>
            <w:r>
              <w:t>68</w:t>
            </w:r>
          </w:p>
        </w:tc>
      </w:tr>
    </w:tbl>
    <w:p w14:paraId="285E9421" w14:textId="7D274ABA" w:rsidR="00922A28" w:rsidRPr="00DE7AC2" w:rsidRDefault="00741172" w:rsidP="00922A28">
      <w:pPr>
        <w:pStyle w:val="BodyText"/>
      </w:pPr>
      <w:r>
        <w:rPr>
          <w:color w:val="FF0000"/>
        </w:rPr>
        <w:br/>
      </w:r>
      <w:r w:rsidR="00922A28">
        <w:t>Utilising all IMUs offer</w:t>
      </w:r>
      <w:r w:rsidR="008F2B5D">
        <w:t>s</w:t>
      </w:r>
      <w:r w:rsidR="00922A28">
        <w:t xml:space="preserve"> no significant statistical benefit over utilising a single IMU, like the results of using the front three IMUs (Section 4.</w:t>
      </w:r>
      <w:r w:rsidR="008F2B5D">
        <w:t>4</w:t>
      </w:r>
      <w:r w:rsidR="00922A28">
        <w:t>.</w:t>
      </w:r>
      <w:r w:rsidR="00922A28">
        <w:t>2</w:t>
      </w:r>
      <w:r w:rsidR="00922A28">
        <w:t>).</w:t>
      </w:r>
      <w:r w:rsidR="003B22E3">
        <w:t xml:space="preserve"> The untrained R value of 0.9911 with all IMUs is within experimental error when compared to the 0.9935 R value for the front IMUs and the 0.9902 R value for the single CIMU.</w:t>
      </w:r>
      <w:r w:rsidR="00922A28">
        <w:t xml:space="preserve"> </w:t>
      </w:r>
      <w:r>
        <w:t>The number of layers in the NN has more effect but these differences are also within the tolerances of experimental error.</w:t>
      </w:r>
    </w:p>
    <w:p w14:paraId="1E5CBDDF" w14:textId="2AD028C8" w:rsidR="00922A28" w:rsidRDefault="00922A28" w:rsidP="00922A28">
      <w:pPr>
        <w:pStyle w:val="BodyText"/>
      </w:pPr>
      <w:r>
        <w:t xml:space="preserve">The RBF network </w:t>
      </w:r>
      <w:proofErr w:type="gramStart"/>
      <w:r>
        <w:t>was evaluated</w:t>
      </w:r>
      <w:proofErr w:type="gramEnd"/>
      <w:r>
        <w:t xml:space="preserve"> by s</w:t>
      </w:r>
      <w:r w:rsidRPr="00D45AA8">
        <w:t xml:space="preserve">pecifying an MSE of </w:t>
      </w:r>
      <w:r>
        <w:t>1.93051</w:t>
      </w:r>
      <w:r w:rsidRPr="00D45AA8">
        <w:t>e-06 (derived from Figure 4.</w:t>
      </w:r>
      <w:r>
        <w:t>54</w:t>
      </w:r>
      <w:r w:rsidRPr="00D45AA8">
        <w:t>)</w:t>
      </w:r>
      <w:r>
        <w:t xml:space="preserve">, </w:t>
      </w:r>
      <w:r>
        <w:t xml:space="preserve">which </w:t>
      </w:r>
      <w:r w:rsidRPr="00D45AA8">
        <w:t xml:space="preserve">produced an RBF NN </w:t>
      </w:r>
      <w:r>
        <w:t xml:space="preserve">of </w:t>
      </w:r>
      <w:r w:rsidRPr="00D45AA8">
        <w:t>2</w:t>
      </w:r>
      <w:r w:rsidR="00C31373">
        <w:t>49</w:t>
      </w:r>
      <w:r w:rsidRPr="00D45AA8">
        <w:t xml:space="preserve"> neurons. </w:t>
      </w:r>
    </w:p>
    <w:p w14:paraId="6DFCEEA5" w14:textId="152229C1" w:rsidR="00922A28" w:rsidRDefault="00922A28" w:rsidP="00922A28">
      <w:pPr>
        <w:pStyle w:val="BodyText"/>
        <w:rPr>
          <w:color w:val="FF0000"/>
        </w:rPr>
      </w:pPr>
      <w:r>
        <w:rPr>
          <w:noProof/>
          <w:color w:val="FF0000"/>
        </w:rPr>
        <w:lastRenderedPageBreak/>
        <w:drawing>
          <wp:inline distT="0" distB="0" distL="0" distR="0" wp14:anchorId="5AA893CC" wp14:editId="3F871A3D">
            <wp:extent cx="5553850" cy="1752845"/>
            <wp:effectExtent l="0" t="0" r="0" b="0"/>
            <wp:docPr id="166969146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691468" name="Picture 1" descr="A screenshot of a computer program&#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5553850" cy="1752845"/>
                    </a:xfrm>
                    <a:prstGeom prst="rect">
                      <a:avLst/>
                    </a:prstGeom>
                  </pic:spPr>
                </pic:pic>
              </a:graphicData>
            </a:graphic>
          </wp:inline>
        </w:drawing>
      </w:r>
    </w:p>
    <w:p w14:paraId="7D645105" w14:textId="6EBD9283" w:rsidR="00922A28" w:rsidRDefault="00922A28" w:rsidP="00806D15">
      <w:pPr>
        <w:pStyle w:val="Caption"/>
      </w:pPr>
      <w:bookmarkStart w:id="259" w:name="_Toc147921264"/>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4</w:t>
      </w:r>
      <w:r w:rsidR="00C507D1">
        <w:fldChar w:fldCharType="end"/>
      </w:r>
      <w:r>
        <w:t xml:space="preserve"> RBF MSE determination for all IMUs</w:t>
      </w:r>
      <w:bookmarkEnd w:id="259"/>
    </w:p>
    <w:p w14:paraId="502B2254" w14:textId="4C92DF72" w:rsidR="00922A28" w:rsidRPr="00D45AA8" w:rsidRDefault="00922A28" w:rsidP="00922A28">
      <w:pPr>
        <w:pStyle w:val="BodyText"/>
      </w:pPr>
      <w:r w:rsidRPr="00D45AA8">
        <w:t xml:space="preserve">The results from this RBF network on untrained data </w:t>
      </w:r>
      <w:r>
        <w:t xml:space="preserve">using the derived MSE from above and a default spread value (SF) of 1.0 </w:t>
      </w:r>
      <w:proofErr w:type="gramStart"/>
      <w:r w:rsidRPr="00D45AA8">
        <w:t>are shown</w:t>
      </w:r>
      <w:proofErr w:type="gramEnd"/>
      <w:r w:rsidRPr="00D45AA8">
        <w:t xml:space="preserve"> in Figures 4.</w:t>
      </w:r>
      <w:r>
        <w:t>55</w:t>
      </w:r>
      <w:r w:rsidRPr="00D45AA8">
        <w:t xml:space="preserve"> to 4.</w:t>
      </w:r>
      <w:r>
        <w:t>56</w:t>
      </w:r>
      <w:r w:rsidRPr="00D45AA8">
        <w:t>.</w:t>
      </w:r>
      <w:r>
        <w:t xml:space="preserve"> Training took 7</w:t>
      </w:r>
      <w:r>
        <w:t>8</w:t>
      </w:r>
      <w:r>
        <w:t>.</w:t>
      </w:r>
      <w:r>
        <w:t>8161</w:t>
      </w:r>
      <w:r>
        <w:t xml:space="preserve"> seconds.</w:t>
      </w:r>
    </w:p>
    <w:p w14:paraId="3ACE8B29" w14:textId="21D0D54C" w:rsidR="00922A28" w:rsidRPr="00922A28" w:rsidRDefault="00922A28" w:rsidP="00922A28">
      <w:pPr>
        <w:pStyle w:val="BodyText"/>
      </w:pPr>
    </w:p>
    <w:p w14:paraId="39DB6C12" w14:textId="77777777" w:rsidR="00C31373" w:rsidRDefault="00C31373" w:rsidP="000B6208">
      <w:pPr>
        <w:pStyle w:val="BodyText"/>
      </w:pPr>
      <w:r>
        <w:rPr>
          <w:noProof/>
        </w:rPr>
        <w:drawing>
          <wp:inline distT="0" distB="0" distL="0" distR="0" wp14:anchorId="24390A4F" wp14:editId="7B77F3E5">
            <wp:extent cx="5760085" cy="3128645"/>
            <wp:effectExtent l="0" t="0" r="0" b="0"/>
            <wp:docPr id="1146867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86753" name="Picture 11468675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250D4410" w14:textId="4E17AA49" w:rsidR="00C31373" w:rsidRDefault="00C31373" w:rsidP="00806D15">
      <w:pPr>
        <w:pStyle w:val="Caption"/>
      </w:pPr>
      <w:bookmarkStart w:id="260" w:name="_Toc147921265"/>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5</w:t>
      </w:r>
      <w:r w:rsidR="00C507D1">
        <w:fldChar w:fldCharType="end"/>
      </w:r>
      <w:r>
        <w:t xml:space="preserve"> </w:t>
      </w:r>
      <w:r w:rsidRPr="00F12E7B">
        <w:t xml:space="preserve">RBF </w:t>
      </w:r>
      <w:r>
        <w:t>Roll</w:t>
      </w:r>
      <w:r w:rsidRPr="00F12E7B">
        <w:t xml:space="preserve"> Plot using untrained varied motion (</w:t>
      </w:r>
      <w:r>
        <w:t>All</w:t>
      </w:r>
      <w:r w:rsidRPr="00F12E7B">
        <w:t xml:space="preserve"> IMUs). MSE=</w:t>
      </w:r>
      <w:r>
        <w:t>1.93051</w:t>
      </w:r>
      <w:r w:rsidRPr="00D45AA8">
        <w:t>e-06</w:t>
      </w:r>
      <w:r w:rsidRPr="00F12E7B">
        <w:t>, SF=</w:t>
      </w:r>
      <w:r>
        <w:t>1.0</w:t>
      </w:r>
      <w:bookmarkEnd w:id="260"/>
    </w:p>
    <w:p w14:paraId="4CB3EFAE" w14:textId="77777777" w:rsidR="00C31373" w:rsidRDefault="00C31373" w:rsidP="00806D15">
      <w:pPr>
        <w:pStyle w:val="Caption"/>
      </w:pPr>
      <w:r>
        <w:lastRenderedPageBreak/>
        <w:drawing>
          <wp:inline distT="0" distB="0" distL="0" distR="0" wp14:anchorId="40224082" wp14:editId="35E05DB7">
            <wp:extent cx="5760085" cy="3128645"/>
            <wp:effectExtent l="0" t="0" r="0" b="0"/>
            <wp:docPr id="11915596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59665" name="Picture 1191559665"/>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5F97758" w14:textId="77777777" w:rsidR="00806D15" w:rsidRDefault="00C31373" w:rsidP="00806D15">
      <w:pPr>
        <w:pStyle w:val="Caption"/>
      </w:pPr>
      <w:bookmarkStart w:id="261" w:name="_Toc14792126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6</w:t>
      </w:r>
      <w:r w:rsidR="00C507D1">
        <w:fldChar w:fldCharType="end"/>
      </w:r>
      <w:r>
        <w:t xml:space="preserve"> </w:t>
      </w:r>
      <w:r w:rsidRPr="00A76B0D">
        <w:t xml:space="preserve">RBF </w:t>
      </w:r>
      <w:r>
        <w:t>Pitch</w:t>
      </w:r>
      <w:r w:rsidRPr="00A76B0D">
        <w:t xml:space="preserve"> Plot using untrained varied motion (All IMUs). MSE=1.93051e-06, SF=1.0</w:t>
      </w:r>
      <w:bookmarkEnd w:id="261"/>
    </w:p>
    <w:p w14:paraId="6DEA5A1F" w14:textId="6F7E6893" w:rsidR="00891D90" w:rsidRDefault="00C31373" w:rsidP="00806D15">
      <w:pPr>
        <w:pStyle w:val="BodyText"/>
      </w:pPr>
      <w:r>
        <w:t xml:space="preserve">The RBF untrained results with all IMUs </w:t>
      </w:r>
      <w:r w:rsidR="00061399">
        <w:t>are</w:t>
      </w:r>
      <w:r>
        <w:t xml:space="preserve"> significantly worse than with the Front IMUs or even the single CIMU. Clearly the RBF network has not understood the data relationships with the addition of more IMU input data.</w:t>
      </w:r>
    </w:p>
    <w:p w14:paraId="66CD6A45" w14:textId="676ACD62" w:rsidR="000B6208" w:rsidRPr="00DE7AC2" w:rsidRDefault="00DE7AC2" w:rsidP="000B6208">
      <w:pPr>
        <w:pStyle w:val="BodyText"/>
      </w:pPr>
      <w:r>
        <w:t xml:space="preserve">Utilising </w:t>
      </w:r>
      <w:r w:rsidR="00A655D5">
        <w:t xml:space="preserve">all </w:t>
      </w:r>
      <w:r>
        <w:t xml:space="preserve">IMUs </w:t>
      </w:r>
      <w:r w:rsidR="00BA0CF8">
        <w:t xml:space="preserve">has </w:t>
      </w:r>
      <w:r w:rsidR="00406A35">
        <w:t xml:space="preserve">no significant </w:t>
      </w:r>
      <w:r w:rsidR="00B05DD5">
        <w:t xml:space="preserve">statistical </w:t>
      </w:r>
      <w:r>
        <w:t xml:space="preserve">benefit </w:t>
      </w:r>
      <w:r w:rsidR="00C31373">
        <w:t xml:space="preserve">(with the RBF NN, results were worse with each additional IMU) </w:t>
      </w:r>
      <w:r>
        <w:t>over utilising a single IMU</w:t>
      </w:r>
      <w:r w:rsidR="00A655D5">
        <w:t xml:space="preserve">, </w:t>
      </w:r>
      <w:r w:rsidR="00CC2482">
        <w:t xml:space="preserve">like </w:t>
      </w:r>
      <w:r w:rsidR="00A655D5">
        <w:t>the results of using the front three IMUs (Section 4.</w:t>
      </w:r>
      <w:r w:rsidR="008F2B5D">
        <w:t>4</w:t>
      </w:r>
      <w:r w:rsidR="00A655D5">
        <w:t>.</w:t>
      </w:r>
      <w:r w:rsidR="00741172">
        <w:t>2</w:t>
      </w:r>
      <w:r w:rsidR="00A655D5">
        <w:t>)</w:t>
      </w:r>
      <w:r>
        <w:t>.</w:t>
      </w:r>
      <w:r w:rsidR="006720F3">
        <w:t xml:space="preserve"> </w:t>
      </w:r>
      <w:r>
        <w:t xml:space="preserve">The number of layers within the </w:t>
      </w:r>
      <w:r w:rsidR="00C31373">
        <w:t xml:space="preserve">NARXNET </w:t>
      </w:r>
      <w:r>
        <w:t>neural network has more effect than the number of IMUs.</w:t>
      </w:r>
    </w:p>
    <w:p w14:paraId="52CCF94C" w14:textId="4D710F81" w:rsidR="000B6208" w:rsidRPr="00240C9F" w:rsidRDefault="00325942" w:rsidP="00240C9F">
      <w:pPr>
        <w:pStyle w:val="BodyText"/>
      </w:pPr>
      <w:r>
        <w:t xml:space="preserve">The main </w:t>
      </w:r>
      <w:r w:rsidR="00406A35">
        <w:t xml:space="preserve">likely </w:t>
      </w:r>
      <w:r>
        <w:t>reason for these results is</w:t>
      </w:r>
      <w:r w:rsidR="00A655D5">
        <w:t xml:space="preserve"> the difference in spacing between the </w:t>
      </w:r>
      <w:r>
        <w:t xml:space="preserve">front and rear </w:t>
      </w:r>
      <w:r w:rsidR="00A655D5">
        <w:t>IMUs is too small to detect any differences</w:t>
      </w:r>
      <w:r w:rsidR="00CC2482">
        <w:t xml:space="preserve"> and that all the IMUs are on the same plane and should be recording the same angles</w:t>
      </w:r>
      <w:r w:rsidR="00766E6A">
        <w:t xml:space="preserve">. </w:t>
      </w:r>
    </w:p>
    <w:p w14:paraId="52762F20" w14:textId="5B4DCD61" w:rsidR="003D525A" w:rsidRDefault="0052461A" w:rsidP="00741172">
      <w:pPr>
        <w:pStyle w:val="Heading2"/>
      </w:pPr>
      <w:bookmarkStart w:id="262" w:name="_Toc147920265"/>
      <w:r>
        <w:t>Would using a magnetometer assist accuracy?</w:t>
      </w:r>
      <w:bookmarkEnd w:id="262"/>
    </w:p>
    <w:p w14:paraId="2CBA8063" w14:textId="32B7CAF6" w:rsidR="00AB4C0D" w:rsidRDefault="002E62ED" w:rsidP="00744898">
      <w:pPr>
        <w:pStyle w:val="BodyText"/>
        <w:rPr>
          <w:rStyle w:val="BodyTextChar"/>
        </w:rPr>
      </w:pPr>
      <w:r>
        <w:rPr>
          <w:rStyle w:val="BodyTextChar"/>
        </w:rPr>
        <w:t xml:space="preserve">Previous research has shown that </w:t>
      </w:r>
      <w:r w:rsidR="00DE7AC2" w:rsidRPr="00744898">
        <w:rPr>
          <w:rStyle w:val="BodyTextChar"/>
        </w:rPr>
        <w:t>using a magnetometer</w:t>
      </w:r>
      <w:r w:rsidR="00DE7AC2">
        <w:rPr>
          <w:rStyle w:val="BodyTextChar"/>
        </w:rPr>
        <w:t xml:space="preserve"> </w:t>
      </w:r>
      <w:r w:rsidR="00240C9F">
        <w:rPr>
          <w:rStyle w:val="BodyTextChar"/>
        </w:rPr>
        <w:t>to increase Eul</w:t>
      </w:r>
      <w:r w:rsidR="00A22EDB">
        <w:rPr>
          <w:rStyle w:val="BodyTextChar"/>
        </w:rPr>
        <w:t xml:space="preserve">er conversion accuracy </w:t>
      </w:r>
      <w:r>
        <w:rPr>
          <w:rStyle w:val="BodyTextChar"/>
        </w:rPr>
        <w:t xml:space="preserve">is </w:t>
      </w:r>
      <w:r w:rsidR="00DE7AC2">
        <w:rPr>
          <w:rStyle w:val="BodyTextChar"/>
        </w:rPr>
        <w:t xml:space="preserve">not </w:t>
      </w:r>
      <w:r>
        <w:rPr>
          <w:rStyle w:val="BodyTextChar"/>
        </w:rPr>
        <w:t xml:space="preserve">always </w:t>
      </w:r>
      <w:r w:rsidR="00DE7AC2">
        <w:rPr>
          <w:rStyle w:val="BodyTextChar"/>
        </w:rPr>
        <w:t xml:space="preserve">beneficial </w:t>
      </w:r>
      <w:r w:rsidR="00B03033" w:rsidRPr="00744898">
        <w:rPr>
          <w:rStyle w:val="BodyTextChar"/>
        </w:rPr>
        <w:t xml:space="preserve">because of </w:t>
      </w:r>
      <w:r>
        <w:rPr>
          <w:rStyle w:val="BodyTextChar"/>
        </w:rPr>
        <w:t xml:space="preserve">magnetic interference from motors and </w:t>
      </w:r>
      <w:r w:rsidR="00B03033" w:rsidRPr="00744898">
        <w:rPr>
          <w:rStyle w:val="BodyTextChar"/>
        </w:rPr>
        <w:t>the ferrous surroundings when mounted on a vehicle</w:t>
      </w:r>
      <w:r>
        <w:rPr>
          <w:rStyle w:val="BodyTextChar"/>
        </w:rPr>
        <w:fldChar w:fldCharType="begin" w:fldLock="1"/>
      </w:r>
      <w:r w:rsidR="005137AA">
        <w:rPr>
          <w:rStyle w:val="BodyTextChar"/>
        </w:rPr>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Pr>
          <w:rStyle w:val="BodyTextChar"/>
        </w:rPr>
        <w:fldChar w:fldCharType="separate"/>
      </w:r>
      <w:r w:rsidR="00A22EDB" w:rsidRPr="00A22EDB">
        <w:rPr>
          <w:rStyle w:val="BodyTextChar"/>
          <w:noProof/>
        </w:rPr>
        <w:t>(Fan et al., 2017)</w:t>
      </w:r>
      <w:r>
        <w:rPr>
          <w:rStyle w:val="BodyTextChar"/>
        </w:rPr>
        <w:fldChar w:fldCharType="end"/>
      </w:r>
      <w:r w:rsidR="008859BC">
        <w:rPr>
          <w:rStyle w:val="BodyTextChar"/>
        </w:rPr>
        <w:t xml:space="preserve">. </w:t>
      </w:r>
      <w:r w:rsidR="000B6208">
        <w:rPr>
          <w:rStyle w:val="BodyTextChar"/>
        </w:rPr>
        <w:t>When u</w:t>
      </w:r>
      <w:r w:rsidR="00B03033" w:rsidRPr="00744898">
        <w:rPr>
          <w:rStyle w:val="BodyTextChar"/>
        </w:rPr>
        <w:t xml:space="preserve">sing a robot arm, the </w:t>
      </w:r>
      <w:r w:rsidR="00DE7AC2">
        <w:rPr>
          <w:rStyle w:val="BodyTextChar"/>
        </w:rPr>
        <w:t xml:space="preserve">aluminium </w:t>
      </w:r>
      <w:r w:rsidR="00B03033" w:rsidRPr="00744898">
        <w:rPr>
          <w:rStyle w:val="BodyTextChar"/>
        </w:rPr>
        <w:t xml:space="preserve">ferrous components (including the baseboard itself) are paramagnetic in that they magnetise in the presence of a magnetic field but will not generate such a field. </w:t>
      </w:r>
      <w:r w:rsidR="00B05DD5">
        <w:rPr>
          <w:rStyle w:val="BodyTextChar"/>
        </w:rPr>
        <w:t xml:space="preserve">The magnetometer information </w:t>
      </w:r>
      <w:r w:rsidR="008859BC">
        <w:rPr>
          <w:rStyle w:val="BodyTextChar"/>
        </w:rPr>
        <w:t>was</w:t>
      </w:r>
      <w:r w:rsidR="00B05DD5">
        <w:rPr>
          <w:rStyle w:val="BodyTextChar"/>
        </w:rPr>
        <w:t xml:space="preserve"> utilised in t</w:t>
      </w:r>
      <w:r w:rsidR="00AB4C0D">
        <w:rPr>
          <w:rStyle w:val="BodyTextChar"/>
        </w:rPr>
        <w:t xml:space="preserve">his </w:t>
      </w:r>
      <w:r w:rsidR="00B05DD5">
        <w:rPr>
          <w:rStyle w:val="BodyTextChar"/>
        </w:rPr>
        <w:t xml:space="preserve">experiment to </w:t>
      </w:r>
      <w:r w:rsidR="00A22EDB">
        <w:rPr>
          <w:rStyle w:val="BodyTextChar"/>
        </w:rPr>
        <w:t xml:space="preserve">confirm if </w:t>
      </w:r>
      <w:r w:rsidR="00BA0CF8">
        <w:rPr>
          <w:rStyle w:val="BodyTextChar"/>
        </w:rPr>
        <w:t xml:space="preserve">utilising </w:t>
      </w:r>
      <w:r w:rsidR="00A22EDB">
        <w:rPr>
          <w:rStyle w:val="BodyTextChar"/>
        </w:rPr>
        <w:t>magnetometer readings will increase Euler conversion accuracy</w:t>
      </w:r>
      <w:r w:rsidR="00AB4C0D">
        <w:rPr>
          <w:rStyle w:val="BodyTextChar"/>
        </w:rPr>
        <w:t>.</w:t>
      </w:r>
    </w:p>
    <w:p w14:paraId="1F197CF2" w14:textId="2062C3FF" w:rsidR="00744898" w:rsidRDefault="00AB4C0D" w:rsidP="00B05DD5">
      <w:pPr>
        <w:pStyle w:val="BodyText"/>
        <w:rPr>
          <w:rStyle w:val="BodyTextChar"/>
        </w:rPr>
      </w:pPr>
      <w:r>
        <w:lastRenderedPageBreak/>
        <w:t xml:space="preserve">The robot arm </w:t>
      </w:r>
      <w:proofErr w:type="gramStart"/>
      <w:r w:rsidR="008859BC">
        <w:t>was</w:t>
      </w:r>
      <w:r>
        <w:t xml:space="preserve"> initially positioned</w:t>
      </w:r>
      <w:proofErr w:type="gramEnd"/>
      <w:r>
        <w:t xml:space="preserve"> as per</w:t>
      </w:r>
      <w:r w:rsidR="00B05DD5">
        <w:t xml:space="preserve"> Figure</w:t>
      </w:r>
      <w:r>
        <w:t xml:space="preserve"> 3.4. As the Wrist2 joint </w:t>
      </w:r>
      <w:proofErr w:type="gramStart"/>
      <w:r w:rsidR="00240C9F">
        <w:t xml:space="preserve">was </w:t>
      </w:r>
      <w:r>
        <w:t>positioned</w:t>
      </w:r>
      <w:proofErr w:type="gramEnd"/>
      <w:r>
        <w:t xml:space="preserve"> at a </w:t>
      </w:r>
      <w:r>
        <w:rPr>
          <w:rFonts w:cs="Calibri"/>
        </w:rPr>
        <w:t>π</w:t>
      </w:r>
      <w:r>
        <w:t>/2 (90 degree) angle, results from th</w:t>
      </w:r>
      <w:r w:rsidR="00240C9F">
        <w:t>i</w:t>
      </w:r>
      <w:r>
        <w:t xml:space="preserve">s joint are counter rotated by </w:t>
      </w:r>
      <w:r>
        <w:rPr>
          <w:rFonts w:cs="Calibri"/>
        </w:rPr>
        <w:t>π</w:t>
      </w:r>
      <w:r>
        <w:t>/2 before processing. T</w:t>
      </w:r>
      <w:r w:rsidRPr="00280F56">
        <w:t xml:space="preserve">he robot arm </w:t>
      </w:r>
      <w:proofErr w:type="gramStart"/>
      <w:r w:rsidR="008859BC">
        <w:t>was</w:t>
      </w:r>
      <w:r w:rsidRPr="00280F56">
        <w:t xml:space="preserve"> </w:t>
      </w:r>
      <w:r>
        <w:t xml:space="preserve">repetitively </w:t>
      </w:r>
      <w:r w:rsidRPr="00280F56">
        <w:t>rotated</w:t>
      </w:r>
      <w:proofErr w:type="gramEnd"/>
      <w:r w:rsidRPr="00280F56">
        <w:t xml:space="preserve"> to the angles in </w:t>
      </w:r>
      <w:r>
        <w:t xml:space="preserve">listed in </w:t>
      </w:r>
      <w:r w:rsidRPr="00280F56">
        <w:t>Table 3</w:t>
      </w:r>
      <w:r>
        <w:t>.9</w:t>
      </w:r>
      <w:r w:rsidRPr="00280F56">
        <w:t xml:space="preserve"> </w:t>
      </w:r>
      <w:r w:rsidR="00B05DD5">
        <w:t xml:space="preserve">(varied movement) </w:t>
      </w:r>
      <w:r w:rsidRPr="00280F56">
        <w:t xml:space="preserve">and the </w:t>
      </w:r>
      <w:r w:rsidR="00240C9F">
        <w:t>r</w:t>
      </w:r>
      <w:r w:rsidRPr="00280F56">
        <w:t xml:space="preserve">obot arm data was synchronised with the </w:t>
      </w:r>
      <w:r>
        <w:t>IMU</w:t>
      </w:r>
      <w:r w:rsidRPr="00280F56">
        <w:t xml:space="preserve"> data via manual alignment. </w:t>
      </w:r>
      <w:r w:rsidR="00B05DD5">
        <w:rPr>
          <w:rStyle w:val="BodyTextChar"/>
        </w:rPr>
        <w:t>M</w:t>
      </w:r>
      <w:r w:rsidR="0052461A" w:rsidRPr="00744898">
        <w:rPr>
          <w:rStyle w:val="BodyTextChar"/>
        </w:rPr>
        <w:t xml:space="preserve">agnetometer readings </w:t>
      </w:r>
      <w:r w:rsidR="008859BC">
        <w:rPr>
          <w:rStyle w:val="BodyTextChar"/>
        </w:rPr>
        <w:t>were</w:t>
      </w:r>
      <w:r w:rsidR="0052461A" w:rsidRPr="00744898">
        <w:rPr>
          <w:rStyle w:val="BodyTextChar"/>
        </w:rPr>
        <w:t xml:space="preserve"> utilised as well as gyroscope and accelerometer data</w:t>
      </w:r>
      <w:r w:rsidR="00B05DD5">
        <w:rPr>
          <w:rStyle w:val="BodyTextChar"/>
        </w:rPr>
        <w:t xml:space="preserve"> in this experiment</w:t>
      </w:r>
      <w:r w:rsidR="0052461A" w:rsidRPr="00744898">
        <w:rPr>
          <w:rStyle w:val="BodyTextChar"/>
        </w:rPr>
        <w:t xml:space="preserve">. </w:t>
      </w:r>
      <w:r w:rsidR="00176C07" w:rsidRPr="00744898">
        <w:rPr>
          <w:rStyle w:val="BodyTextChar"/>
        </w:rPr>
        <w:t>After synchronisation, t</w:t>
      </w:r>
      <w:r w:rsidR="0052461A" w:rsidRPr="00744898">
        <w:rPr>
          <w:rStyle w:val="BodyTextChar"/>
        </w:rPr>
        <w:t xml:space="preserve">he experiment </w:t>
      </w:r>
      <w:r w:rsidR="00E729BB" w:rsidRPr="00744898">
        <w:rPr>
          <w:rStyle w:val="BodyTextChar"/>
        </w:rPr>
        <w:t>produced the following</w:t>
      </w:r>
      <w:r w:rsidR="00B05DD5">
        <w:rPr>
          <w:rStyle w:val="BodyTextChar"/>
        </w:rPr>
        <w:t xml:space="preserve"> Madgwick and Kalman filter</w:t>
      </w:r>
      <w:r w:rsidR="00E729BB" w:rsidRPr="00744898">
        <w:rPr>
          <w:rStyle w:val="BodyTextChar"/>
        </w:rPr>
        <w:t xml:space="preserve"> results</w:t>
      </w:r>
      <w:r w:rsidR="00AE7517" w:rsidRPr="00744898">
        <w:rPr>
          <w:rStyle w:val="BodyTextChar"/>
        </w:rPr>
        <w:t>, plotted in Figure 4.</w:t>
      </w:r>
      <w:r w:rsidR="00741172">
        <w:rPr>
          <w:rStyle w:val="BodyTextChar"/>
        </w:rPr>
        <w:t>57</w:t>
      </w:r>
      <w:r w:rsidR="00E729BB" w:rsidRPr="00744898">
        <w:rPr>
          <w:rStyle w:val="BodyTextChar"/>
        </w:rPr>
        <w:t>.</w:t>
      </w:r>
      <w:r w:rsidR="00AE7517" w:rsidRPr="00744898">
        <w:rPr>
          <w:rStyle w:val="BodyTextChar"/>
        </w:rPr>
        <w:t xml:space="preserve"> </w:t>
      </w:r>
    </w:p>
    <w:p w14:paraId="4C41EFF3" w14:textId="77777777" w:rsidR="003A69E5" w:rsidRPr="00744898" w:rsidRDefault="003A69E5" w:rsidP="00B05DD5">
      <w:pPr>
        <w:pStyle w:val="BodyText"/>
      </w:pPr>
    </w:p>
    <w:p w14:paraId="180F2F81" w14:textId="514FE3DE" w:rsidR="00744898" w:rsidRDefault="003A69E5" w:rsidP="00744898">
      <w:pPr>
        <w:pStyle w:val="BodyText"/>
      </w:pPr>
      <w:r>
        <w:rPr>
          <w:noProof/>
          <w:lang w:eastAsia="en-NZ"/>
        </w:rPr>
        <w:drawing>
          <wp:inline distT="0" distB="0" distL="0" distR="0" wp14:anchorId="00E59976" wp14:editId="7F5242AC">
            <wp:extent cx="4857750" cy="2651387"/>
            <wp:effectExtent l="0" t="0" r="0" b="0"/>
            <wp:docPr id="7622070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207029" name="Picture 76220702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919644" cy="2685169"/>
                    </a:xfrm>
                    <a:prstGeom prst="rect">
                      <a:avLst/>
                    </a:prstGeom>
                  </pic:spPr>
                </pic:pic>
              </a:graphicData>
            </a:graphic>
          </wp:inline>
        </w:drawing>
      </w:r>
    </w:p>
    <w:p w14:paraId="7A9BEC6A" w14:textId="174277DA" w:rsidR="00AE7517" w:rsidRDefault="00AE7517" w:rsidP="00806D15">
      <w:pPr>
        <w:pStyle w:val="Caption"/>
      </w:pPr>
      <w:bookmarkStart w:id="263" w:name="_Toc147921267"/>
      <w:r w:rsidRPr="00744898">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7</w:t>
      </w:r>
      <w:r w:rsidR="00C507D1">
        <w:fldChar w:fldCharType="end"/>
      </w:r>
      <w:r w:rsidRPr="00744898">
        <w:t xml:space="preserve"> Kalman </w:t>
      </w:r>
      <w:r w:rsidR="001D7E4D">
        <w:t xml:space="preserve">and Madgwick </w:t>
      </w:r>
      <w:r w:rsidR="00240C9F">
        <w:t xml:space="preserve">CIMU </w:t>
      </w:r>
      <w:r w:rsidR="001D7E4D">
        <w:t xml:space="preserve">angles (with </w:t>
      </w:r>
      <w:r w:rsidRPr="00744898">
        <w:t>Magnetometer</w:t>
      </w:r>
      <w:r w:rsidR="001D7E4D">
        <w:t>) against robot arm angles</w:t>
      </w:r>
      <w:r w:rsidR="00827628">
        <w:t>.</w:t>
      </w:r>
      <w:bookmarkEnd w:id="263"/>
    </w:p>
    <w:p w14:paraId="4BD9C6BB" w14:textId="0E9B8851" w:rsidR="008859BC" w:rsidRPr="00744898" w:rsidRDefault="008859BC" w:rsidP="008859BC">
      <w:pPr>
        <w:pStyle w:val="BodyText"/>
      </w:pPr>
      <w:r w:rsidRPr="00744898">
        <w:rPr>
          <w:rStyle w:val="BodyTextChar"/>
        </w:rPr>
        <w:t>The</w:t>
      </w:r>
      <w:r w:rsidR="00766E6A">
        <w:rPr>
          <w:rStyle w:val="BodyTextChar"/>
        </w:rPr>
        <w:t>se</w:t>
      </w:r>
      <w:r w:rsidRPr="00744898">
        <w:rPr>
          <w:rStyle w:val="BodyTextChar"/>
        </w:rPr>
        <w:t xml:space="preserve"> results are </w:t>
      </w:r>
      <w:r>
        <w:rPr>
          <w:rStyle w:val="BodyTextChar"/>
        </w:rPr>
        <w:t xml:space="preserve">like </w:t>
      </w:r>
      <w:r w:rsidRPr="00744898">
        <w:rPr>
          <w:rStyle w:val="BodyTextChar"/>
        </w:rPr>
        <w:t xml:space="preserve">the non-magnetometer-assisted </w:t>
      </w:r>
      <w:r>
        <w:rPr>
          <w:rStyle w:val="BodyTextChar"/>
        </w:rPr>
        <w:t>filter results</w:t>
      </w:r>
      <w:r w:rsidRPr="00744898">
        <w:rPr>
          <w:rStyle w:val="BodyTextChar"/>
        </w:rPr>
        <w:t xml:space="preserve">, </w:t>
      </w:r>
      <w:r w:rsidR="00A655D5">
        <w:rPr>
          <w:rStyle w:val="BodyTextChar"/>
        </w:rPr>
        <w:t xml:space="preserve">indicating </w:t>
      </w:r>
      <w:r w:rsidRPr="00744898">
        <w:rPr>
          <w:rStyle w:val="BodyTextChar"/>
        </w:rPr>
        <w:t xml:space="preserve">that the use of a magnetometer near any form of ferrous equipment (even the paramagnetic aluminium baseboard and robot arm) </w:t>
      </w:r>
      <w:r>
        <w:rPr>
          <w:rStyle w:val="BodyTextChar"/>
        </w:rPr>
        <w:t>is</w:t>
      </w:r>
      <w:r w:rsidRPr="00744898">
        <w:rPr>
          <w:rStyle w:val="BodyTextChar"/>
        </w:rPr>
        <w:t xml:space="preserve"> </w:t>
      </w:r>
      <w:r>
        <w:rPr>
          <w:rStyle w:val="BodyTextChar"/>
        </w:rPr>
        <w:t>of no additional benefit</w:t>
      </w:r>
      <w:r w:rsidR="00BA0CF8">
        <w:rPr>
          <w:rStyle w:val="BodyTextChar"/>
        </w:rPr>
        <w:t>,</w:t>
      </w:r>
      <w:r>
        <w:rPr>
          <w:rStyle w:val="BodyTextChar"/>
        </w:rPr>
        <w:t xml:space="preserve"> compared to filter measurements made without </w:t>
      </w:r>
      <w:r w:rsidRPr="00744898">
        <w:rPr>
          <w:rStyle w:val="BodyTextChar"/>
        </w:rPr>
        <w:t xml:space="preserve">magnetometer information. </w:t>
      </w:r>
      <w:r>
        <w:rPr>
          <w:rStyle w:val="BodyTextChar"/>
        </w:rPr>
        <w:t>T</w:t>
      </w:r>
      <w:r w:rsidRPr="00744898">
        <w:rPr>
          <w:rStyle w:val="BodyTextChar"/>
        </w:rPr>
        <w:t xml:space="preserve">he magnetometer </w:t>
      </w:r>
      <w:proofErr w:type="gramStart"/>
      <w:r w:rsidRPr="00744898">
        <w:rPr>
          <w:rStyle w:val="BodyTextChar"/>
        </w:rPr>
        <w:t>was only calibrated</w:t>
      </w:r>
      <w:proofErr w:type="gramEnd"/>
      <w:r w:rsidRPr="00744898">
        <w:rPr>
          <w:rStyle w:val="BodyTextChar"/>
        </w:rPr>
        <w:t xml:space="preserve"> using the internal calibration system of the IMU, </w:t>
      </w:r>
      <w:r>
        <w:rPr>
          <w:rStyle w:val="BodyTextChar"/>
        </w:rPr>
        <w:t xml:space="preserve">so some improvements could be possible, </w:t>
      </w:r>
      <w:r w:rsidRPr="00744898">
        <w:rPr>
          <w:rStyle w:val="BodyTextChar"/>
        </w:rPr>
        <w:t xml:space="preserve">but </w:t>
      </w:r>
      <w:r>
        <w:rPr>
          <w:rStyle w:val="BodyTextChar"/>
        </w:rPr>
        <w:t>clearly show</w:t>
      </w:r>
      <w:r w:rsidR="00BA0CF8">
        <w:rPr>
          <w:rStyle w:val="BodyTextChar"/>
        </w:rPr>
        <w:t>s</w:t>
      </w:r>
      <w:r>
        <w:rPr>
          <w:rStyle w:val="BodyTextChar"/>
        </w:rPr>
        <w:t xml:space="preserve"> that there is marginal benefit, if any, in using magnetometer </w:t>
      </w:r>
      <w:r w:rsidR="00766E6A">
        <w:rPr>
          <w:rStyle w:val="BodyTextChar"/>
        </w:rPr>
        <w:t xml:space="preserve">measurements </w:t>
      </w:r>
      <w:r>
        <w:rPr>
          <w:rStyle w:val="BodyTextChar"/>
        </w:rPr>
        <w:t>for roll and pitch determination with this chassis implementation</w:t>
      </w:r>
      <w:r w:rsidR="00766E6A">
        <w:rPr>
          <w:rStyle w:val="BodyTextChar"/>
        </w:rPr>
        <w:t>.</w:t>
      </w:r>
      <w:r>
        <w:rPr>
          <w:rStyle w:val="BodyTextChar"/>
        </w:rPr>
        <w:t xml:space="preserve"> </w:t>
      </w:r>
      <w:r>
        <w:rPr>
          <w:rStyle w:val="BodyTextChar"/>
        </w:rPr>
        <w:br/>
      </w:r>
      <w:r>
        <w:t>The main reason for th</w:t>
      </w:r>
      <w:r w:rsidR="00240C9F">
        <w:t>is</w:t>
      </w:r>
      <w:r>
        <w:t xml:space="preserve"> lack of improvement </w:t>
      </w:r>
      <w:r w:rsidR="00240C9F">
        <w:t xml:space="preserve">in results </w:t>
      </w:r>
      <w:r>
        <w:t>is that both the Madgwick and MATLAB Kalman-based filters use magnetometer data for heading correction only, and as yaw was not a desired output, the magnetometer input was largely unutilised in the roll and pitch output results.</w:t>
      </w:r>
    </w:p>
    <w:p w14:paraId="0D8F3DB6" w14:textId="2A5CD9AF" w:rsidR="00317F4F" w:rsidRDefault="00317F4F" w:rsidP="00AB4C0D">
      <w:pPr>
        <w:pStyle w:val="BodyText"/>
        <w:rPr>
          <w:noProof/>
          <w:szCs w:val="20"/>
        </w:rPr>
      </w:pPr>
      <w:r>
        <w:t xml:space="preserve">Training a 10-layer </w:t>
      </w:r>
      <w:r w:rsidR="00240C9F">
        <w:t xml:space="preserve">MLP </w:t>
      </w:r>
      <w:r>
        <w:t xml:space="preserve">neural network </w:t>
      </w:r>
      <w:r w:rsidR="00DC0008">
        <w:t xml:space="preserve">(NN) </w:t>
      </w:r>
      <w:r>
        <w:t xml:space="preserve">on magnetometer-assisted </w:t>
      </w:r>
      <w:r w:rsidR="00DC0008">
        <w:t xml:space="preserve">central IMU (CIMU) </w:t>
      </w:r>
      <w:r>
        <w:t xml:space="preserve">data produced the results described in Tables </w:t>
      </w:r>
      <w:r w:rsidR="006720F3">
        <w:t>4.</w:t>
      </w:r>
      <w:r w:rsidR="00741172">
        <w:t>48</w:t>
      </w:r>
      <w:r>
        <w:t xml:space="preserve"> and </w:t>
      </w:r>
      <w:r w:rsidR="006720F3">
        <w:t>4.</w:t>
      </w:r>
      <w:r w:rsidR="00741172">
        <w:t>49</w:t>
      </w:r>
      <w:r w:rsidR="00AB4C0D">
        <w:t xml:space="preserve"> and Figures 4.</w:t>
      </w:r>
      <w:r w:rsidR="00741172">
        <w:t>58</w:t>
      </w:r>
      <w:r w:rsidR="00AB4C0D">
        <w:t xml:space="preserve"> to 4.</w:t>
      </w:r>
      <w:r w:rsidR="00741172">
        <w:t>60</w:t>
      </w:r>
      <w:r>
        <w:t>.</w:t>
      </w:r>
      <w:r w:rsidR="00A22EDB">
        <w:t xml:space="preserve"> Note that the timings for processing the </w:t>
      </w:r>
      <w:proofErr w:type="gramStart"/>
      <w:r w:rsidR="00A22EDB">
        <w:t>5000</w:t>
      </w:r>
      <w:proofErr w:type="gramEnd"/>
      <w:r w:rsidR="00A22EDB">
        <w:t xml:space="preserve"> datapoints took less than a second.</w:t>
      </w:r>
    </w:p>
    <w:p w14:paraId="41E4C704" w14:textId="4717DD53" w:rsidR="00317F4F" w:rsidRDefault="00317F4F" w:rsidP="00806D15">
      <w:pPr>
        <w:pStyle w:val="Caption"/>
      </w:pPr>
      <w:bookmarkStart w:id="264" w:name="_Toc147921057"/>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741172">
        <w:t>48</w:t>
      </w:r>
      <w:r w:rsidR="00C5580D">
        <w:fldChar w:fldCharType="end"/>
      </w:r>
      <w:r>
        <w:t xml:space="preserve"> </w:t>
      </w:r>
      <w:r w:rsidR="00240C9F" w:rsidRPr="00CA1663">
        <w:t>Normalised</w:t>
      </w:r>
      <w:r w:rsidR="00240C9F">
        <w:t xml:space="preserve"> CIMU 10-</w:t>
      </w:r>
      <w:r w:rsidR="00240C9F" w:rsidRPr="00CA1663">
        <w:t xml:space="preserve">layer </w:t>
      </w:r>
      <w:r w:rsidR="00240C9F">
        <w:t>MLP</w:t>
      </w:r>
      <w:r w:rsidR="00240C9F" w:rsidRPr="00CA1663">
        <w:t xml:space="preserve"> NN </w:t>
      </w:r>
      <w:r w:rsidR="00240C9F">
        <w:t>training results with magnetometer under varied motion</w:t>
      </w:r>
      <w:r w:rsidR="00240C9F" w:rsidRPr="00CA1663">
        <w:t>.</w:t>
      </w:r>
      <w:bookmarkEnd w:id="264"/>
    </w:p>
    <w:tbl>
      <w:tblPr>
        <w:tblStyle w:val="TableGrid"/>
        <w:tblW w:w="0" w:type="auto"/>
        <w:tblLook w:val="04A0" w:firstRow="1" w:lastRow="0" w:firstColumn="1" w:lastColumn="0" w:noHBand="0" w:noVBand="1"/>
      </w:tblPr>
      <w:tblGrid>
        <w:gridCol w:w="2265"/>
        <w:gridCol w:w="2265"/>
        <w:gridCol w:w="2265"/>
        <w:gridCol w:w="2266"/>
      </w:tblGrid>
      <w:tr w:rsidR="00317F4F" w14:paraId="106A7D73" w14:textId="77777777" w:rsidTr="00317F4F">
        <w:tc>
          <w:tcPr>
            <w:tcW w:w="2265" w:type="dxa"/>
          </w:tcPr>
          <w:p w14:paraId="78346D16" w14:textId="77777777" w:rsidR="00317F4F" w:rsidRDefault="00317F4F" w:rsidP="005E06E8">
            <w:pPr>
              <w:jc w:val="center"/>
            </w:pPr>
          </w:p>
        </w:tc>
        <w:tc>
          <w:tcPr>
            <w:tcW w:w="2265" w:type="dxa"/>
          </w:tcPr>
          <w:p w14:paraId="0E49DC48" w14:textId="7EBFB846" w:rsidR="00317F4F" w:rsidRDefault="005E06E8" w:rsidP="005E06E8">
            <w:pPr>
              <w:jc w:val="center"/>
            </w:pPr>
            <w:r>
              <w:t>Observations</w:t>
            </w:r>
          </w:p>
        </w:tc>
        <w:tc>
          <w:tcPr>
            <w:tcW w:w="2265" w:type="dxa"/>
          </w:tcPr>
          <w:p w14:paraId="4294703A" w14:textId="371E20AE" w:rsidR="00317F4F" w:rsidRDefault="005E06E8" w:rsidP="005E06E8">
            <w:pPr>
              <w:jc w:val="center"/>
            </w:pPr>
            <w:r>
              <w:t>MSE</w:t>
            </w:r>
          </w:p>
        </w:tc>
        <w:tc>
          <w:tcPr>
            <w:tcW w:w="2266" w:type="dxa"/>
          </w:tcPr>
          <w:p w14:paraId="53A23224" w14:textId="19D8852F" w:rsidR="00317F4F" w:rsidRDefault="005E06E8" w:rsidP="005E06E8">
            <w:pPr>
              <w:jc w:val="center"/>
            </w:pPr>
            <w:r>
              <w:t>R</w:t>
            </w:r>
          </w:p>
        </w:tc>
      </w:tr>
      <w:tr w:rsidR="00317F4F" w14:paraId="2D1946EE" w14:textId="77777777" w:rsidTr="00317F4F">
        <w:tc>
          <w:tcPr>
            <w:tcW w:w="2265" w:type="dxa"/>
          </w:tcPr>
          <w:p w14:paraId="605B6D9B" w14:textId="1896FD15" w:rsidR="00317F4F" w:rsidRDefault="005E06E8" w:rsidP="005E06E8">
            <w:pPr>
              <w:jc w:val="center"/>
            </w:pPr>
            <w:r>
              <w:t>Training</w:t>
            </w:r>
          </w:p>
        </w:tc>
        <w:tc>
          <w:tcPr>
            <w:tcW w:w="2265" w:type="dxa"/>
          </w:tcPr>
          <w:p w14:paraId="2E88C26E" w14:textId="254FF4CE" w:rsidR="00317F4F" w:rsidRDefault="005E06E8" w:rsidP="005E06E8">
            <w:pPr>
              <w:jc w:val="center"/>
            </w:pPr>
            <w:r>
              <w:t>4604</w:t>
            </w:r>
          </w:p>
        </w:tc>
        <w:tc>
          <w:tcPr>
            <w:tcW w:w="2265" w:type="dxa"/>
          </w:tcPr>
          <w:p w14:paraId="4F97B7BF" w14:textId="4345568E" w:rsidR="00317F4F" w:rsidRDefault="005E06E8" w:rsidP="005E06E8">
            <w:pPr>
              <w:jc w:val="center"/>
            </w:pPr>
            <w:r>
              <w:t>0.0172</w:t>
            </w:r>
          </w:p>
        </w:tc>
        <w:tc>
          <w:tcPr>
            <w:tcW w:w="2266" w:type="dxa"/>
          </w:tcPr>
          <w:p w14:paraId="0A7106A9" w14:textId="246B90AA" w:rsidR="00317F4F" w:rsidRDefault="005E06E8" w:rsidP="005E06E8">
            <w:pPr>
              <w:jc w:val="center"/>
            </w:pPr>
            <w:r>
              <w:t>0.2773</w:t>
            </w:r>
          </w:p>
        </w:tc>
      </w:tr>
      <w:tr w:rsidR="005E06E8" w14:paraId="1114576D" w14:textId="77777777" w:rsidTr="00317F4F">
        <w:tc>
          <w:tcPr>
            <w:tcW w:w="2265" w:type="dxa"/>
          </w:tcPr>
          <w:p w14:paraId="1B20A7EF" w14:textId="0B325846" w:rsidR="005E06E8" w:rsidRDefault="005E06E8" w:rsidP="005E06E8">
            <w:pPr>
              <w:jc w:val="center"/>
            </w:pPr>
            <w:r>
              <w:t>Validation</w:t>
            </w:r>
          </w:p>
        </w:tc>
        <w:tc>
          <w:tcPr>
            <w:tcW w:w="2265" w:type="dxa"/>
          </w:tcPr>
          <w:p w14:paraId="4ED737EB" w14:textId="4A7AFCEF" w:rsidR="005E06E8" w:rsidRDefault="005E06E8" w:rsidP="005E06E8">
            <w:pPr>
              <w:jc w:val="center"/>
            </w:pPr>
            <w:r>
              <w:t>987</w:t>
            </w:r>
          </w:p>
        </w:tc>
        <w:tc>
          <w:tcPr>
            <w:tcW w:w="2265" w:type="dxa"/>
          </w:tcPr>
          <w:p w14:paraId="3188FFC6" w14:textId="5BF6D8A3" w:rsidR="005E06E8" w:rsidRDefault="005E06E8" w:rsidP="005E06E8">
            <w:pPr>
              <w:jc w:val="center"/>
            </w:pPr>
            <w:r>
              <w:t>0.0161</w:t>
            </w:r>
          </w:p>
        </w:tc>
        <w:tc>
          <w:tcPr>
            <w:tcW w:w="2266" w:type="dxa"/>
          </w:tcPr>
          <w:p w14:paraId="6FC91AC1" w14:textId="14A8C5EB" w:rsidR="005E06E8" w:rsidRDefault="005E06E8" w:rsidP="005E06E8">
            <w:pPr>
              <w:jc w:val="center"/>
            </w:pPr>
            <w:r>
              <w:t>0.2020</w:t>
            </w:r>
          </w:p>
        </w:tc>
      </w:tr>
      <w:tr w:rsidR="005E06E8" w14:paraId="5A92C0F0" w14:textId="77777777" w:rsidTr="00317F4F">
        <w:tc>
          <w:tcPr>
            <w:tcW w:w="2265" w:type="dxa"/>
          </w:tcPr>
          <w:p w14:paraId="3D22CEAE" w14:textId="412AC051" w:rsidR="005E06E8" w:rsidRDefault="005E06E8" w:rsidP="005E06E8">
            <w:pPr>
              <w:jc w:val="center"/>
            </w:pPr>
            <w:r>
              <w:t>Test</w:t>
            </w:r>
          </w:p>
        </w:tc>
        <w:tc>
          <w:tcPr>
            <w:tcW w:w="2265" w:type="dxa"/>
          </w:tcPr>
          <w:p w14:paraId="7B5FCE36" w14:textId="39C42DA3" w:rsidR="005E06E8" w:rsidRDefault="005E06E8" w:rsidP="005E06E8">
            <w:pPr>
              <w:jc w:val="center"/>
            </w:pPr>
            <w:r>
              <w:t>987</w:t>
            </w:r>
          </w:p>
        </w:tc>
        <w:tc>
          <w:tcPr>
            <w:tcW w:w="2265" w:type="dxa"/>
          </w:tcPr>
          <w:p w14:paraId="2576E820" w14:textId="58F2934A" w:rsidR="005E06E8" w:rsidRDefault="005E06E8" w:rsidP="005E06E8">
            <w:pPr>
              <w:jc w:val="center"/>
            </w:pPr>
            <w:r>
              <w:t>0.0176</w:t>
            </w:r>
          </w:p>
        </w:tc>
        <w:tc>
          <w:tcPr>
            <w:tcW w:w="2266" w:type="dxa"/>
          </w:tcPr>
          <w:p w14:paraId="5DB3ECDD" w14:textId="7CC2F84E" w:rsidR="005E06E8" w:rsidRDefault="005E06E8" w:rsidP="005E06E8">
            <w:pPr>
              <w:jc w:val="center"/>
            </w:pPr>
            <w:r>
              <w:t>0.2070</w:t>
            </w:r>
          </w:p>
        </w:tc>
      </w:tr>
    </w:tbl>
    <w:p w14:paraId="558FE48A" w14:textId="26A21080" w:rsidR="005E06E8" w:rsidRDefault="005E06E8" w:rsidP="00806D15">
      <w:pPr>
        <w:pStyle w:val="Caption"/>
      </w:pPr>
      <w:r>
        <w:br/>
      </w:r>
      <w:bookmarkStart w:id="265" w:name="_Toc147921058"/>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741172">
        <w:t>49</w:t>
      </w:r>
      <w:r w:rsidR="00C5580D">
        <w:fldChar w:fldCharType="end"/>
      </w:r>
      <w:r>
        <w:t xml:space="preserve"> </w:t>
      </w:r>
      <w:r w:rsidR="00240C9F" w:rsidRPr="00CA1663">
        <w:t>Normalised</w:t>
      </w:r>
      <w:r w:rsidR="00240C9F">
        <w:t xml:space="preserve"> CIMU 10-</w:t>
      </w:r>
      <w:r w:rsidR="00240C9F" w:rsidRPr="00CA1663">
        <w:t xml:space="preserve">layer </w:t>
      </w:r>
      <w:r w:rsidR="00240C9F">
        <w:t>MLP</w:t>
      </w:r>
      <w:r w:rsidR="00240C9F" w:rsidRPr="00CA1663">
        <w:t xml:space="preserve"> NN </w:t>
      </w:r>
      <w:r w:rsidR="00240C9F">
        <w:t>training progress with magnetometer under varied motion</w:t>
      </w:r>
      <w:r w:rsidR="00240C9F" w:rsidRPr="00CA1663">
        <w:t>.</w:t>
      </w:r>
      <w:bookmarkEnd w:id="265"/>
    </w:p>
    <w:tbl>
      <w:tblPr>
        <w:tblStyle w:val="TableGrid"/>
        <w:tblW w:w="0" w:type="auto"/>
        <w:tblLook w:val="04A0" w:firstRow="1" w:lastRow="0" w:firstColumn="1" w:lastColumn="0" w:noHBand="0" w:noVBand="1"/>
      </w:tblPr>
      <w:tblGrid>
        <w:gridCol w:w="2265"/>
        <w:gridCol w:w="2265"/>
        <w:gridCol w:w="2265"/>
        <w:gridCol w:w="2266"/>
      </w:tblGrid>
      <w:tr w:rsidR="005E06E8" w14:paraId="0C153AE0" w14:textId="77777777" w:rsidTr="005E06E8">
        <w:tc>
          <w:tcPr>
            <w:tcW w:w="2265" w:type="dxa"/>
          </w:tcPr>
          <w:p w14:paraId="3555ABBE" w14:textId="07869201" w:rsidR="005E06E8" w:rsidRDefault="005E06E8" w:rsidP="005E06E8">
            <w:pPr>
              <w:jc w:val="center"/>
            </w:pPr>
            <w:r>
              <w:t>Unit</w:t>
            </w:r>
          </w:p>
        </w:tc>
        <w:tc>
          <w:tcPr>
            <w:tcW w:w="2265" w:type="dxa"/>
          </w:tcPr>
          <w:p w14:paraId="32AA6B32" w14:textId="6AC7D0C7" w:rsidR="005E06E8" w:rsidRDefault="005E06E8" w:rsidP="005E06E8">
            <w:pPr>
              <w:jc w:val="center"/>
            </w:pPr>
            <w:r>
              <w:t>Initial Value</w:t>
            </w:r>
          </w:p>
        </w:tc>
        <w:tc>
          <w:tcPr>
            <w:tcW w:w="2265" w:type="dxa"/>
          </w:tcPr>
          <w:p w14:paraId="4EDF2877" w14:textId="77E2B4A4" w:rsidR="005E06E8" w:rsidRDefault="005E06E8" w:rsidP="005E06E8">
            <w:pPr>
              <w:jc w:val="center"/>
            </w:pPr>
            <w:r>
              <w:t>Stopped Value</w:t>
            </w:r>
          </w:p>
        </w:tc>
        <w:tc>
          <w:tcPr>
            <w:tcW w:w="2266" w:type="dxa"/>
          </w:tcPr>
          <w:p w14:paraId="62204C1F" w14:textId="0B213958" w:rsidR="005E06E8" w:rsidRDefault="005E06E8" w:rsidP="005E06E8">
            <w:pPr>
              <w:jc w:val="center"/>
            </w:pPr>
            <w:r>
              <w:t>Target Value</w:t>
            </w:r>
          </w:p>
        </w:tc>
      </w:tr>
      <w:tr w:rsidR="005E06E8" w14:paraId="7BD7F467" w14:textId="77777777" w:rsidTr="005E06E8">
        <w:tc>
          <w:tcPr>
            <w:tcW w:w="2265" w:type="dxa"/>
          </w:tcPr>
          <w:p w14:paraId="25804F49" w14:textId="44B41C8D" w:rsidR="005E06E8" w:rsidRDefault="005E06E8" w:rsidP="005E06E8">
            <w:pPr>
              <w:jc w:val="center"/>
            </w:pPr>
            <w:r>
              <w:t>Epoch</w:t>
            </w:r>
          </w:p>
        </w:tc>
        <w:tc>
          <w:tcPr>
            <w:tcW w:w="2265" w:type="dxa"/>
          </w:tcPr>
          <w:p w14:paraId="466E67EE" w14:textId="4CB82AE2" w:rsidR="005E06E8" w:rsidRDefault="005E06E8" w:rsidP="005E06E8">
            <w:pPr>
              <w:jc w:val="center"/>
            </w:pPr>
            <w:r>
              <w:t>0</w:t>
            </w:r>
          </w:p>
        </w:tc>
        <w:tc>
          <w:tcPr>
            <w:tcW w:w="2265" w:type="dxa"/>
          </w:tcPr>
          <w:p w14:paraId="1495E915" w14:textId="7483748B" w:rsidR="005E06E8" w:rsidRDefault="005E06E8" w:rsidP="005E06E8">
            <w:pPr>
              <w:jc w:val="center"/>
            </w:pPr>
            <w:r>
              <w:t>13</w:t>
            </w:r>
          </w:p>
        </w:tc>
        <w:tc>
          <w:tcPr>
            <w:tcW w:w="2266" w:type="dxa"/>
          </w:tcPr>
          <w:p w14:paraId="561B9961" w14:textId="48448A93" w:rsidR="005E06E8" w:rsidRDefault="005E06E8" w:rsidP="005E06E8">
            <w:pPr>
              <w:jc w:val="center"/>
            </w:pPr>
            <w:r>
              <w:t>1000</w:t>
            </w:r>
          </w:p>
        </w:tc>
      </w:tr>
      <w:tr w:rsidR="005E06E8" w14:paraId="37D2F9B9" w14:textId="77777777" w:rsidTr="005E06E8">
        <w:tc>
          <w:tcPr>
            <w:tcW w:w="2265" w:type="dxa"/>
          </w:tcPr>
          <w:p w14:paraId="11BDA835" w14:textId="1D969C66" w:rsidR="005E06E8" w:rsidRDefault="005E06E8" w:rsidP="005E06E8">
            <w:pPr>
              <w:jc w:val="center"/>
            </w:pPr>
            <w:r>
              <w:t>Elapsed Time</w:t>
            </w:r>
          </w:p>
        </w:tc>
        <w:tc>
          <w:tcPr>
            <w:tcW w:w="2265" w:type="dxa"/>
          </w:tcPr>
          <w:p w14:paraId="33EAA936" w14:textId="35FAB1D3" w:rsidR="005E06E8" w:rsidRDefault="005E06E8" w:rsidP="005E06E8">
            <w:pPr>
              <w:jc w:val="center"/>
            </w:pPr>
            <w:r>
              <w:t>-</w:t>
            </w:r>
          </w:p>
        </w:tc>
        <w:tc>
          <w:tcPr>
            <w:tcW w:w="2265" w:type="dxa"/>
          </w:tcPr>
          <w:p w14:paraId="4C6A39AF" w14:textId="0394D38A" w:rsidR="005E06E8" w:rsidRDefault="005E06E8" w:rsidP="005E06E8">
            <w:pPr>
              <w:jc w:val="center"/>
            </w:pPr>
            <w:commentRangeStart w:id="266"/>
            <w:commentRangeStart w:id="267"/>
            <w:r>
              <w:t>00:00:00</w:t>
            </w:r>
            <w:commentRangeEnd w:id="266"/>
            <w:r w:rsidR="00E377D2">
              <w:rPr>
                <w:rStyle w:val="CommentReference"/>
              </w:rPr>
              <w:commentReference w:id="266"/>
            </w:r>
            <w:commentRangeEnd w:id="267"/>
            <w:r w:rsidR="00A22EDB">
              <w:rPr>
                <w:rStyle w:val="CommentReference"/>
              </w:rPr>
              <w:commentReference w:id="267"/>
            </w:r>
          </w:p>
        </w:tc>
        <w:tc>
          <w:tcPr>
            <w:tcW w:w="2266" w:type="dxa"/>
          </w:tcPr>
          <w:p w14:paraId="2233C9D7" w14:textId="7F83FDF7" w:rsidR="005E06E8" w:rsidRDefault="005E06E8" w:rsidP="005E06E8">
            <w:pPr>
              <w:jc w:val="center"/>
            </w:pPr>
            <w:r>
              <w:t>-</w:t>
            </w:r>
          </w:p>
        </w:tc>
      </w:tr>
      <w:tr w:rsidR="005E06E8" w14:paraId="027BBD58" w14:textId="77777777" w:rsidTr="005E06E8">
        <w:tc>
          <w:tcPr>
            <w:tcW w:w="2265" w:type="dxa"/>
          </w:tcPr>
          <w:p w14:paraId="2E3960B7" w14:textId="1683E5FE" w:rsidR="005E06E8" w:rsidRDefault="005E06E8" w:rsidP="005E06E8">
            <w:pPr>
              <w:jc w:val="center"/>
            </w:pPr>
            <w:r>
              <w:t>Performance</w:t>
            </w:r>
          </w:p>
        </w:tc>
        <w:tc>
          <w:tcPr>
            <w:tcW w:w="2265" w:type="dxa"/>
          </w:tcPr>
          <w:p w14:paraId="6A40098B" w14:textId="3F3C4FC5" w:rsidR="005E06E8" w:rsidRDefault="005E06E8" w:rsidP="005E06E8">
            <w:pPr>
              <w:jc w:val="center"/>
            </w:pPr>
            <w:r>
              <w:t>0.613</w:t>
            </w:r>
          </w:p>
        </w:tc>
        <w:tc>
          <w:tcPr>
            <w:tcW w:w="2265" w:type="dxa"/>
          </w:tcPr>
          <w:p w14:paraId="35BB1B1F" w14:textId="281AFCD2" w:rsidR="005E06E8" w:rsidRDefault="005E06E8" w:rsidP="005E06E8">
            <w:pPr>
              <w:jc w:val="center"/>
            </w:pPr>
            <w:r>
              <w:t>0.0169</w:t>
            </w:r>
          </w:p>
        </w:tc>
        <w:tc>
          <w:tcPr>
            <w:tcW w:w="2266" w:type="dxa"/>
          </w:tcPr>
          <w:p w14:paraId="660C573D" w14:textId="2E61BAC3" w:rsidR="005E06E8" w:rsidRDefault="005E06E8" w:rsidP="005E06E8">
            <w:pPr>
              <w:jc w:val="center"/>
            </w:pPr>
            <w:r>
              <w:t>0</w:t>
            </w:r>
          </w:p>
        </w:tc>
      </w:tr>
      <w:tr w:rsidR="005E06E8" w14:paraId="275703F8" w14:textId="77777777" w:rsidTr="005E06E8">
        <w:tc>
          <w:tcPr>
            <w:tcW w:w="2265" w:type="dxa"/>
          </w:tcPr>
          <w:p w14:paraId="7A3FE39A" w14:textId="5D8F05DB" w:rsidR="005E06E8" w:rsidRDefault="005E06E8" w:rsidP="005E06E8">
            <w:pPr>
              <w:jc w:val="center"/>
            </w:pPr>
            <w:r>
              <w:t>Gradient</w:t>
            </w:r>
          </w:p>
        </w:tc>
        <w:tc>
          <w:tcPr>
            <w:tcW w:w="2265" w:type="dxa"/>
          </w:tcPr>
          <w:p w14:paraId="000B90C5" w14:textId="0435FFA9" w:rsidR="005E06E8" w:rsidRDefault="005E06E8" w:rsidP="005E06E8">
            <w:pPr>
              <w:jc w:val="center"/>
            </w:pPr>
            <w:r>
              <w:t>1.38</w:t>
            </w:r>
          </w:p>
        </w:tc>
        <w:tc>
          <w:tcPr>
            <w:tcW w:w="2265" w:type="dxa"/>
          </w:tcPr>
          <w:p w14:paraId="56BD98ED" w14:textId="39F991AB" w:rsidR="005E06E8" w:rsidRDefault="005E06E8" w:rsidP="005E06E8">
            <w:pPr>
              <w:jc w:val="center"/>
            </w:pPr>
            <w:r>
              <w:t>0.00173</w:t>
            </w:r>
          </w:p>
        </w:tc>
        <w:tc>
          <w:tcPr>
            <w:tcW w:w="2266" w:type="dxa"/>
          </w:tcPr>
          <w:p w14:paraId="42A0A141" w14:textId="52D04CA0" w:rsidR="005E06E8" w:rsidRDefault="005E06E8" w:rsidP="005E06E8">
            <w:pPr>
              <w:jc w:val="center"/>
            </w:pPr>
            <w:r>
              <w:t>1e-07</w:t>
            </w:r>
          </w:p>
        </w:tc>
      </w:tr>
      <w:tr w:rsidR="005E06E8" w14:paraId="2B298CD6" w14:textId="77777777" w:rsidTr="005E06E8">
        <w:tc>
          <w:tcPr>
            <w:tcW w:w="2265" w:type="dxa"/>
          </w:tcPr>
          <w:p w14:paraId="0EC5BB20" w14:textId="296E2F82" w:rsidR="005E06E8" w:rsidRDefault="005E06E8" w:rsidP="005E06E8">
            <w:pPr>
              <w:jc w:val="center"/>
            </w:pPr>
            <w:r>
              <w:t>Mu</w:t>
            </w:r>
          </w:p>
        </w:tc>
        <w:tc>
          <w:tcPr>
            <w:tcW w:w="2265" w:type="dxa"/>
          </w:tcPr>
          <w:p w14:paraId="52A86C27" w14:textId="21E68FB7" w:rsidR="005E06E8" w:rsidRDefault="005E06E8" w:rsidP="005E06E8">
            <w:pPr>
              <w:jc w:val="center"/>
            </w:pPr>
            <w:r>
              <w:t>0.001</w:t>
            </w:r>
          </w:p>
        </w:tc>
        <w:tc>
          <w:tcPr>
            <w:tcW w:w="2265" w:type="dxa"/>
          </w:tcPr>
          <w:p w14:paraId="2249F07B" w14:textId="6A7B8F07" w:rsidR="005E06E8" w:rsidRDefault="005E06E8" w:rsidP="005E06E8">
            <w:pPr>
              <w:jc w:val="center"/>
            </w:pPr>
            <w:r>
              <w:t>1e-06</w:t>
            </w:r>
          </w:p>
        </w:tc>
        <w:tc>
          <w:tcPr>
            <w:tcW w:w="2266" w:type="dxa"/>
          </w:tcPr>
          <w:p w14:paraId="099B7022" w14:textId="4BD07292" w:rsidR="005E06E8" w:rsidRDefault="005E06E8" w:rsidP="005E06E8">
            <w:pPr>
              <w:jc w:val="center"/>
            </w:pPr>
            <w:r>
              <w:t>1e+10</w:t>
            </w:r>
          </w:p>
        </w:tc>
      </w:tr>
      <w:tr w:rsidR="005E06E8" w14:paraId="50DFDD2B" w14:textId="77777777" w:rsidTr="005E06E8">
        <w:tc>
          <w:tcPr>
            <w:tcW w:w="2265" w:type="dxa"/>
          </w:tcPr>
          <w:p w14:paraId="7DA44ADF" w14:textId="4182B2B9" w:rsidR="005E06E8" w:rsidRDefault="005E06E8" w:rsidP="005E06E8">
            <w:pPr>
              <w:jc w:val="center"/>
            </w:pPr>
            <w:r>
              <w:t>Validation Checks</w:t>
            </w:r>
          </w:p>
        </w:tc>
        <w:tc>
          <w:tcPr>
            <w:tcW w:w="2265" w:type="dxa"/>
          </w:tcPr>
          <w:p w14:paraId="22D95828" w14:textId="4E0F37A7" w:rsidR="005E06E8" w:rsidRDefault="005E06E8" w:rsidP="005E06E8">
            <w:pPr>
              <w:jc w:val="center"/>
            </w:pPr>
            <w:r>
              <w:t>0</w:t>
            </w:r>
          </w:p>
        </w:tc>
        <w:tc>
          <w:tcPr>
            <w:tcW w:w="2265" w:type="dxa"/>
          </w:tcPr>
          <w:p w14:paraId="0717B5D9" w14:textId="38D6D058" w:rsidR="005E06E8" w:rsidRDefault="005E06E8" w:rsidP="005E06E8">
            <w:pPr>
              <w:jc w:val="center"/>
            </w:pPr>
            <w:r>
              <w:t>6</w:t>
            </w:r>
          </w:p>
        </w:tc>
        <w:tc>
          <w:tcPr>
            <w:tcW w:w="2266" w:type="dxa"/>
          </w:tcPr>
          <w:p w14:paraId="33A80BF7" w14:textId="24038F2C" w:rsidR="005E06E8" w:rsidRDefault="005E06E8" w:rsidP="005E06E8">
            <w:pPr>
              <w:jc w:val="center"/>
            </w:pPr>
            <w:r>
              <w:t>6</w:t>
            </w:r>
          </w:p>
        </w:tc>
      </w:tr>
    </w:tbl>
    <w:p w14:paraId="59CC5392" w14:textId="180DC29D" w:rsidR="00317F4F" w:rsidRDefault="005E06E8" w:rsidP="00806D15">
      <w:pPr>
        <w:pStyle w:val="Caption"/>
      </w:pPr>
      <w:r>
        <w:br/>
      </w:r>
      <w:r w:rsidR="00C627D0">
        <w:rPr>
          <w:lang w:eastAsia="en-NZ"/>
        </w:rPr>
        <w:drawing>
          <wp:inline distT="0" distB="0" distL="0" distR="0" wp14:anchorId="62EFC1C5" wp14:editId="1D2BF070">
            <wp:extent cx="4952254" cy="3943350"/>
            <wp:effectExtent l="0" t="0" r="1270" b="0"/>
            <wp:docPr id="13648764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876488" name="Picture 1364876488"/>
                    <pic:cNvPicPr/>
                  </pic:nvPicPr>
                  <pic:blipFill>
                    <a:blip r:embed="rId97">
                      <a:extLst>
                        <a:ext uri="{28A0092B-C50C-407E-A947-70E740481C1C}">
                          <a14:useLocalDpi xmlns:a14="http://schemas.microsoft.com/office/drawing/2010/main" val="0"/>
                        </a:ext>
                      </a:extLst>
                    </a:blip>
                    <a:stretch>
                      <a:fillRect/>
                    </a:stretch>
                  </pic:blipFill>
                  <pic:spPr>
                    <a:xfrm>
                      <a:off x="0" y="0"/>
                      <a:ext cx="4957592" cy="3947600"/>
                    </a:xfrm>
                    <a:prstGeom prst="rect">
                      <a:avLst/>
                    </a:prstGeom>
                  </pic:spPr>
                </pic:pic>
              </a:graphicData>
            </a:graphic>
          </wp:inline>
        </w:drawing>
      </w:r>
    </w:p>
    <w:p w14:paraId="4B945E45" w14:textId="7E354CC0" w:rsidR="00C627D0" w:rsidRDefault="00C627D0" w:rsidP="00806D15">
      <w:pPr>
        <w:pStyle w:val="Caption"/>
      </w:pPr>
      <w:bookmarkStart w:id="268" w:name="_Toc14792126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8</w:t>
      </w:r>
      <w:r w:rsidR="00C507D1">
        <w:fldChar w:fldCharType="end"/>
      </w:r>
      <w:r>
        <w:t xml:space="preserve"> </w:t>
      </w:r>
      <w:r w:rsidR="00240C9F">
        <w:t>MLP NN training state (CIMU) on varied-motion with 10 layers, using magnetometer.</w:t>
      </w:r>
      <w:bookmarkEnd w:id="268"/>
    </w:p>
    <w:p w14:paraId="06CB3B32" w14:textId="00E5BBD1" w:rsidR="00C627D0" w:rsidRDefault="00C627D0" w:rsidP="00C627D0">
      <w:pPr>
        <w:pStyle w:val="BodyText"/>
      </w:pPr>
      <w:r>
        <w:rPr>
          <w:noProof/>
          <w:lang w:eastAsia="en-NZ"/>
        </w:rPr>
        <w:lastRenderedPageBreak/>
        <w:drawing>
          <wp:inline distT="0" distB="0" distL="0" distR="0" wp14:anchorId="0862FF6B" wp14:editId="3F55717D">
            <wp:extent cx="4212984" cy="3429000"/>
            <wp:effectExtent l="0" t="0" r="0" b="0"/>
            <wp:docPr id="375880550" name="Picture 1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0550" name="Picture 18" descr="A graph of a graph&#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222822" cy="3437007"/>
                    </a:xfrm>
                    <a:prstGeom prst="rect">
                      <a:avLst/>
                    </a:prstGeom>
                  </pic:spPr>
                </pic:pic>
              </a:graphicData>
            </a:graphic>
          </wp:inline>
        </w:drawing>
      </w:r>
    </w:p>
    <w:p w14:paraId="6B99E794" w14:textId="2EF6394A" w:rsidR="00240C9F" w:rsidRDefault="00C627D0" w:rsidP="00806D15">
      <w:pPr>
        <w:pStyle w:val="Caption"/>
      </w:pPr>
      <w:bookmarkStart w:id="269" w:name="_Toc14792126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9</w:t>
      </w:r>
      <w:r w:rsidR="00C507D1">
        <w:fldChar w:fldCharType="end"/>
      </w:r>
      <w:r>
        <w:t xml:space="preserve"> </w:t>
      </w:r>
      <w:r w:rsidR="00240C9F">
        <w:t>MLP NN performance (CIMU) on varied-motion with 10 layers, using magnetometer.</w:t>
      </w:r>
      <w:bookmarkEnd w:id="269"/>
    </w:p>
    <w:p w14:paraId="69848AB5" w14:textId="5A1ED338" w:rsidR="00C627D0" w:rsidRDefault="00C627D0" w:rsidP="00806D15">
      <w:pPr>
        <w:pStyle w:val="Caption"/>
      </w:pPr>
    </w:p>
    <w:p w14:paraId="528A19EB" w14:textId="178F5F91" w:rsidR="00C627D0" w:rsidRDefault="00C627D0" w:rsidP="00C627D0">
      <w:pPr>
        <w:pStyle w:val="BodyText"/>
      </w:pPr>
      <w:r>
        <w:rPr>
          <w:noProof/>
          <w:lang w:eastAsia="en-NZ"/>
        </w:rPr>
        <w:drawing>
          <wp:inline distT="0" distB="0" distL="0" distR="0" wp14:anchorId="72520574" wp14:editId="70E94052">
            <wp:extent cx="4172135" cy="3340100"/>
            <wp:effectExtent l="0" t="0" r="0" b="0"/>
            <wp:docPr id="366192482" name="Picture 19" descr="A graph of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92482" name="Picture 19" descr="A graph of error&#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178107" cy="3344881"/>
                    </a:xfrm>
                    <a:prstGeom prst="rect">
                      <a:avLst/>
                    </a:prstGeom>
                  </pic:spPr>
                </pic:pic>
              </a:graphicData>
            </a:graphic>
          </wp:inline>
        </w:drawing>
      </w:r>
    </w:p>
    <w:p w14:paraId="3A3612A9" w14:textId="6F77E080" w:rsidR="00240C9F" w:rsidRDefault="00C627D0" w:rsidP="00806D15">
      <w:pPr>
        <w:pStyle w:val="Caption"/>
      </w:pPr>
      <w:bookmarkStart w:id="270" w:name="_Toc14792127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0</w:t>
      </w:r>
      <w:r w:rsidR="00C507D1">
        <w:fldChar w:fldCharType="end"/>
      </w:r>
      <w:r>
        <w:t xml:space="preserve"> </w:t>
      </w:r>
      <w:r w:rsidR="00240C9F">
        <w:t>MLP NN error histogram (CIMU) on varied-motion with 10 layers, using magnetometer.</w:t>
      </w:r>
      <w:bookmarkEnd w:id="270"/>
    </w:p>
    <w:p w14:paraId="5D7BA277" w14:textId="5FBA7B79" w:rsidR="003B3A02" w:rsidRDefault="003B3A02" w:rsidP="00806D15">
      <w:pPr>
        <w:pStyle w:val="Caption"/>
      </w:pPr>
      <w:r w:rsidRPr="00FF2C0F">
        <w:t>Initial results of a 20-layer</w:t>
      </w:r>
      <w:r>
        <w:t xml:space="preserve"> MLP</w:t>
      </w:r>
      <w:r w:rsidRPr="00FF2C0F">
        <w:t xml:space="preserve"> neural network on magnetometer-assisted data (Table 4.</w:t>
      </w:r>
      <w:r>
        <w:t>50</w:t>
      </w:r>
      <w:r w:rsidRPr="00FF2C0F">
        <w:t>) shows that while the MSE readings indicate that the neural network can determine the correct results, the low R values show that the neural network is not understand</w:t>
      </w:r>
      <w:r>
        <w:t>ing</w:t>
      </w:r>
      <w:r w:rsidRPr="00FF2C0F">
        <w:t xml:space="preserve"> the relationships of the data.</w:t>
      </w:r>
    </w:p>
    <w:p w14:paraId="5DEB3B2B" w14:textId="25B8C7EB" w:rsidR="00C627D0" w:rsidRDefault="00C627D0" w:rsidP="00806D15">
      <w:pPr>
        <w:pStyle w:val="Caption"/>
      </w:pPr>
      <w:bookmarkStart w:id="271" w:name="_Toc147921059"/>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741172">
        <w:t>50</w:t>
      </w:r>
      <w:r w:rsidR="00C5580D">
        <w:fldChar w:fldCharType="end"/>
      </w:r>
      <w:r>
        <w:t xml:space="preserve"> </w:t>
      </w:r>
      <w:r w:rsidR="00240C9F" w:rsidRPr="00CA1663">
        <w:t>Normalised</w:t>
      </w:r>
      <w:r w:rsidR="00240C9F">
        <w:t xml:space="preserve"> CIMU 20-</w:t>
      </w:r>
      <w:r w:rsidR="00240C9F" w:rsidRPr="00CA1663">
        <w:t xml:space="preserve">layer </w:t>
      </w:r>
      <w:r w:rsidR="00240C9F">
        <w:t>MLP</w:t>
      </w:r>
      <w:r w:rsidR="00240C9F" w:rsidRPr="00CA1663">
        <w:t xml:space="preserve"> NN </w:t>
      </w:r>
      <w:r w:rsidR="00240C9F">
        <w:t>training progress with magnetometer under varied motion</w:t>
      </w:r>
      <w:r w:rsidR="00240C9F" w:rsidRPr="00CA1663">
        <w:t>.</w:t>
      </w:r>
      <w:bookmarkEnd w:id="271"/>
    </w:p>
    <w:tbl>
      <w:tblPr>
        <w:tblStyle w:val="TableGrid"/>
        <w:tblW w:w="0" w:type="auto"/>
        <w:tblLook w:val="04A0" w:firstRow="1" w:lastRow="0" w:firstColumn="1" w:lastColumn="0" w:noHBand="0" w:noVBand="1"/>
      </w:tblPr>
      <w:tblGrid>
        <w:gridCol w:w="2265"/>
        <w:gridCol w:w="2265"/>
        <w:gridCol w:w="2265"/>
        <w:gridCol w:w="2266"/>
      </w:tblGrid>
      <w:tr w:rsidR="00C627D0" w14:paraId="706AB15E" w14:textId="77777777" w:rsidTr="00C627D0">
        <w:tc>
          <w:tcPr>
            <w:tcW w:w="2265" w:type="dxa"/>
          </w:tcPr>
          <w:p w14:paraId="0EBF0C01" w14:textId="77777777" w:rsidR="00C627D0" w:rsidRDefault="00C627D0" w:rsidP="00C627D0">
            <w:pPr>
              <w:jc w:val="center"/>
            </w:pPr>
          </w:p>
        </w:tc>
        <w:tc>
          <w:tcPr>
            <w:tcW w:w="2265" w:type="dxa"/>
          </w:tcPr>
          <w:p w14:paraId="523C2A39" w14:textId="31E4C1B5" w:rsidR="00C627D0" w:rsidRDefault="00C627D0" w:rsidP="00C627D0">
            <w:pPr>
              <w:jc w:val="center"/>
            </w:pPr>
            <w:r>
              <w:t>Observations</w:t>
            </w:r>
          </w:p>
        </w:tc>
        <w:tc>
          <w:tcPr>
            <w:tcW w:w="2265" w:type="dxa"/>
          </w:tcPr>
          <w:p w14:paraId="692CBED2" w14:textId="0BC24243" w:rsidR="00C627D0" w:rsidRDefault="00C627D0" w:rsidP="00C627D0">
            <w:pPr>
              <w:jc w:val="center"/>
            </w:pPr>
            <w:r>
              <w:t>MSE</w:t>
            </w:r>
          </w:p>
        </w:tc>
        <w:tc>
          <w:tcPr>
            <w:tcW w:w="2266" w:type="dxa"/>
          </w:tcPr>
          <w:p w14:paraId="74A170A0" w14:textId="29D87B90" w:rsidR="00C627D0" w:rsidRDefault="00C627D0" w:rsidP="00C627D0">
            <w:pPr>
              <w:jc w:val="center"/>
            </w:pPr>
            <w:r>
              <w:t>R</w:t>
            </w:r>
          </w:p>
        </w:tc>
      </w:tr>
      <w:tr w:rsidR="00C627D0" w14:paraId="7DC30D8B" w14:textId="77777777" w:rsidTr="00C627D0">
        <w:tc>
          <w:tcPr>
            <w:tcW w:w="2265" w:type="dxa"/>
          </w:tcPr>
          <w:p w14:paraId="48235E1B" w14:textId="7F39D41B" w:rsidR="00C627D0" w:rsidRDefault="00C627D0" w:rsidP="00C627D0">
            <w:pPr>
              <w:jc w:val="center"/>
            </w:pPr>
            <w:r>
              <w:t>Training</w:t>
            </w:r>
          </w:p>
        </w:tc>
        <w:tc>
          <w:tcPr>
            <w:tcW w:w="2265" w:type="dxa"/>
          </w:tcPr>
          <w:p w14:paraId="0FDE0E80" w14:textId="4EC672A6" w:rsidR="00C627D0" w:rsidRDefault="00C627D0" w:rsidP="00C627D0">
            <w:pPr>
              <w:jc w:val="center"/>
            </w:pPr>
            <w:r>
              <w:t>4604</w:t>
            </w:r>
          </w:p>
        </w:tc>
        <w:tc>
          <w:tcPr>
            <w:tcW w:w="2265" w:type="dxa"/>
          </w:tcPr>
          <w:p w14:paraId="54DEEC10" w14:textId="5398A185" w:rsidR="00C627D0" w:rsidRDefault="00C627D0" w:rsidP="00C627D0">
            <w:pPr>
              <w:jc w:val="center"/>
            </w:pPr>
            <w:r>
              <w:t>0.0170</w:t>
            </w:r>
          </w:p>
        </w:tc>
        <w:tc>
          <w:tcPr>
            <w:tcW w:w="2266" w:type="dxa"/>
          </w:tcPr>
          <w:p w14:paraId="0712F80F" w14:textId="6AF99D49" w:rsidR="00C627D0" w:rsidRDefault="00C627D0" w:rsidP="00C627D0">
            <w:pPr>
              <w:jc w:val="center"/>
            </w:pPr>
            <w:r>
              <w:t>0.2669</w:t>
            </w:r>
          </w:p>
        </w:tc>
      </w:tr>
      <w:tr w:rsidR="00C627D0" w14:paraId="281C8FA7" w14:textId="77777777" w:rsidTr="00C627D0">
        <w:tc>
          <w:tcPr>
            <w:tcW w:w="2265" w:type="dxa"/>
          </w:tcPr>
          <w:p w14:paraId="7DA3E6D7" w14:textId="6F169669" w:rsidR="00C627D0" w:rsidRDefault="00C627D0" w:rsidP="00C627D0">
            <w:pPr>
              <w:jc w:val="center"/>
            </w:pPr>
            <w:r>
              <w:t>Validation</w:t>
            </w:r>
          </w:p>
        </w:tc>
        <w:tc>
          <w:tcPr>
            <w:tcW w:w="2265" w:type="dxa"/>
          </w:tcPr>
          <w:p w14:paraId="13DBC15E" w14:textId="06EBF91D" w:rsidR="00C627D0" w:rsidRDefault="00C627D0" w:rsidP="00C627D0">
            <w:pPr>
              <w:jc w:val="center"/>
            </w:pPr>
            <w:r>
              <w:t>987</w:t>
            </w:r>
          </w:p>
        </w:tc>
        <w:tc>
          <w:tcPr>
            <w:tcW w:w="2265" w:type="dxa"/>
          </w:tcPr>
          <w:p w14:paraId="7095DEFB" w14:textId="1F365A1B" w:rsidR="00C627D0" w:rsidRDefault="00C627D0" w:rsidP="00C627D0">
            <w:pPr>
              <w:jc w:val="center"/>
            </w:pPr>
            <w:r>
              <w:t>0.0185</w:t>
            </w:r>
          </w:p>
        </w:tc>
        <w:tc>
          <w:tcPr>
            <w:tcW w:w="2266" w:type="dxa"/>
          </w:tcPr>
          <w:p w14:paraId="409826FD" w14:textId="6C7B7E9E" w:rsidR="00C627D0" w:rsidRDefault="00C627D0" w:rsidP="00C627D0">
            <w:pPr>
              <w:jc w:val="center"/>
            </w:pPr>
            <w:r>
              <w:t>0.2605</w:t>
            </w:r>
          </w:p>
        </w:tc>
      </w:tr>
      <w:tr w:rsidR="00C627D0" w14:paraId="32ED5126" w14:textId="77777777" w:rsidTr="00C627D0">
        <w:tc>
          <w:tcPr>
            <w:tcW w:w="2265" w:type="dxa"/>
          </w:tcPr>
          <w:p w14:paraId="73196F57" w14:textId="0C0F2A83" w:rsidR="00C627D0" w:rsidRDefault="00C627D0" w:rsidP="00C627D0">
            <w:pPr>
              <w:jc w:val="center"/>
            </w:pPr>
            <w:r>
              <w:t>Test</w:t>
            </w:r>
          </w:p>
        </w:tc>
        <w:tc>
          <w:tcPr>
            <w:tcW w:w="2265" w:type="dxa"/>
          </w:tcPr>
          <w:p w14:paraId="31D15252" w14:textId="0C6CC706" w:rsidR="00C627D0" w:rsidRDefault="00C627D0" w:rsidP="00C627D0">
            <w:pPr>
              <w:jc w:val="center"/>
            </w:pPr>
            <w:r>
              <w:t>987</w:t>
            </w:r>
          </w:p>
        </w:tc>
        <w:tc>
          <w:tcPr>
            <w:tcW w:w="2265" w:type="dxa"/>
          </w:tcPr>
          <w:p w14:paraId="464FD50D" w14:textId="36BA163F" w:rsidR="00C627D0" w:rsidRDefault="00C627D0" w:rsidP="00C627D0">
            <w:pPr>
              <w:jc w:val="center"/>
            </w:pPr>
            <w:r>
              <w:t>0.0163</w:t>
            </w:r>
          </w:p>
        </w:tc>
        <w:tc>
          <w:tcPr>
            <w:tcW w:w="2266" w:type="dxa"/>
          </w:tcPr>
          <w:p w14:paraId="7FAD3593" w14:textId="528DF41B" w:rsidR="00C627D0" w:rsidRDefault="00C627D0" w:rsidP="00C627D0">
            <w:pPr>
              <w:jc w:val="center"/>
            </w:pPr>
            <w:r>
              <w:t>0.1899</w:t>
            </w:r>
          </w:p>
        </w:tc>
      </w:tr>
    </w:tbl>
    <w:p w14:paraId="45ABF52B" w14:textId="77777777" w:rsidR="00C627D0" w:rsidRDefault="00C627D0"/>
    <w:p w14:paraId="54CFF8C1" w14:textId="53187E6F" w:rsidR="00E73CBF" w:rsidRPr="00FF2C0F" w:rsidRDefault="00E73CBF" w:rsidP="00FF2C0F">
      <w:pPr>
        <w:pStyle w:val="BodyText"/>
      </w:pPr>
      <w:r w:rsidRPr="00FF2C0F">
        <w:t>The training results of the 20-layer neural network do not differ much from the 10-layer neural network, indicating that increasing the layers of the network model</w:t>
      </w:r>
      <w:r w:rsidR="006F6FC0" w:rsidRPr="00FF2C0F">
        <w:t xml:space="preserve"> alone</w:t>
      </w:r>
      <w:r w:rsidRPr="00FF2C0F">
        <w:t xml:space="preserve"> is not sufficient to resolve the data relationships.</w:t>
      </w:r>
      <w:r w:rsidR="000F2388" w:rsidRPr="00FF2C0F">
        <w:t xml:space="preserve"> </w:t>
      </w:r>
      <w:r w:rsidR="00DB7F79" w:rsidRPr="00FF2C0F">
        <w:t>E</w:t>
      </w:r>
      <w:r w:rsidR="000F2388" w:rsidRPr="00FF2C0F">
        <w:t>ither the dataset is too small for the neural network to understand the relationship</w:t>
      </w:r>
      <w:r w:rsidR="00FF2C0F">
        <w:t>s,</w:t>
      </w:r>
      <w:r w:rsidR="000F2388" w:rsidRPr="00FF2C0F">
        <w:t xml:space="preserve"> or</w:t>
      </w:r>
      <w:r w:rsidR="00DB7F79" w:rsidRPr="00FF2C0F">
        <w:t xml:space="preserve"> </w:t>
      </w:r>
      <w:r w:rsidR="000F2388" w:rsidRPr="00FF2C0F">
        <w:t>data is missing that would permit the neural network to understand the dynamics involved.</w:t>
      </w:r>
    </w:p>
    <w:p w14:paraId="7CCF001C" w14:textId="760A409C" w:rsidR="00DE5AE6" w:rsidRDefault="00AB4C0D" w:rsidP="00FF2C0F">
      <w:pPr>
        <w:pStyle w:val="BodyText"/>
      </w:pPr>
      <w:r>
        <w:t xml:space="preserve">These results are surprising and faulty magnetometer data </w:t>
      </w:r>
      <w:proofErr w:type="gramStart"/>
      <w:r>
        <w:t>was suspected</w:t>
      </w:r>
      <w:proofErr w:type="gramEnd"/>
      <w:r>
        <w:t xml:space="preserve">. </w:t>
      </w:r>
      <w:r w:rsidR="00DE5AE6" w:rsidRPr="00FF2C0F">
        <w:t>A plot of individual magnetometer axis data against the robot arm movements produced the image</w:t>
      </w:r>
      <w:r>
        <w:t>s</w:t>
      </w:r>
      <w:r w:rsidR="00240C9F">
        <w:t xml:space="preserve"> shown in Figures 4.</w:t>
      </w:r>
      <w:r w:rsidR="003B3A02">
        <w:t>61</w:t>
      </w:r>
      <w:r w:rsidR="00DE5AE6" w:rsidRPr="00FF2C0F">
        <w:t xml:space="preserve"> to 4.</w:t>
      </w:r>
      <w:r w:rsidR="003B3A02">
        <w:t>65</w:t>
      </w:r>
      <w:r w:rsidR="00DE5AE6" w:rsidRPr="00FF2C0F">
        <w:t>.</w:t>
      </w:r>
      <w:r w:rsidR="00125C08">
        <w:t xml:space="preserve"> (All data is normalised).</w:t>
      </w:r>
    </w:p>
    <w:p w14:paraId="54A686B2" w14:textId="08FDC594" w:rsidR="00AB4C0D" w:rsidRDefault="00D23B55" w:rsidP="00FF2C0F">
      <w:pPr>
        <w:pStyle w:val="BodyText"/>
      </w:pPr>
      <w:r>
        <w:rPr>
          <w:noProof/>
          <w:lang w:eastAsia="en-NZ"/>
        </w:rPr>
        <w:drawing>
          <wp:inline distT="0" distB="0" distL="0" distR="0" wp14:anchorId="0A916A14" wp14:editId="49870E2F">
            <wp:extent cx="4749162" cy="2566987"/>
            <wp:effectExtent l="0" t="0" r="0" b="5080"/>
            <wp:docPr id="349077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77981" name="Picture 34907798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760257" cy="2572984"/>
                    </a:xfrm>
                    <a:prstGeom prst="rect">
                      <a:avLst/>
                    </a:prstGeom>
                  </pic:spPr>
                </pic:pic>
              </a:graphicData>
            </a:graphic>
          </wp:inline>
        </w:drawing>
      </w:r>
    </w:p>
    <w:p w14:paraId="557970A4" w14:textId="63EAAB62" w:rsidR="005C2817" w:rsidRDefault="005C2817" w:rsidP="00806D15">
      <w:pPr>
        <w:pStyle w:val="Caption"/>
      </w:pPr>
      <w:bookmarkStart w:id="272" w:name="_Toc14792127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1</w:t>
      </w:r>
      <w:r w:rsidR="00C507D1">
        <w:fldChar w:fldCharType="end"/>
      </w:r>
      <w:r>
        <w:t xml:space="preserve"> X-Axis </w:t>
      </w:r>
      <w:r w:rsidR="00DC0008">
        <w:t xml:space="preserve">CIMU </w:t>
      </w:r>
      <w:r>
        <w:t xml:space="preserve">Magnetometer values against </w:t>
      </w:r>
      <w:r w:rsidR="00DC0008">
        <w:t xml:space="preserve">varied-motion </w:t>
      </w:r>
      <w:r w:rsidR="00DC0008" w:rsidRPr="00AC754F">
        <w:t>movement</w:t>
      </w:r>
      <w:r w:rsidR="00DC0008">
        <w:t>s</w:t>
      </w:r>
      <w:r>
        <w:t>: Samples 1-600</w:t>
      </w:r>
      <w:r w:rsidR="00827628">
        <w:t>.</w:t>
      </w:r>
      <w:bookmarkEnd w:id="272"/>
    </w:p>
    <w:p w14:paraId="0067C31A" w14:textId="55B42F33" w:rsidR="005C2817" w:rsidRDefault="00D23B55" w:rsidP="005C2817">
      <w:pPr>
        <w:pStyle w:val="BodyText"/>
      </w:pPr>
      <w:r>
        <w:rPr>
          <w:noProof/>
          <w:lang w:eastAsia="en-NZ"/>
        </w:rPr>
        <w:lastRenderedPageBreak/>
        <w:drawing>
          <wp:inline distT="0" distB="0" distL="0" distR="0" wp14:anchorId="7C83A272" wp14:editId="66042EDF">
            <wp:extent cx="4846085" cy="2619375"/>
            <wp:effectExtent l="0" t="0" r="0" b="0"/>
            <wp:docPr id="1071258680" name="Picture 2"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258680" name="Picture 2" descr="A graph with red and blue lines&#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858326" cy="2625991"/>
                    </a:xfrm>
                    <a:prstGeom prst="rect">
                      <a:avLst/>
                    </a:prstGeom>
                  </pic:spPr>
                </pic:pic>
              </a:graphicData>
            </a:graphic>
          </wp:inline>
        </w:drawing>
      </w:r>
    </w:p>
    <w:p w14:paraId="187C8167" w14:textId="703C8098" w:rsidR="005C2817" w:rsidRDefault="005C2817" w:rsidP="00806D15">
      <w:pPr>
        <w:pStyle w:val="Caption"/>
      </w:pPr>
      <w:bookmarkStart w:id="273" w:name="_Toc147921272"/>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2</w:t>
      </w:r>
      <w:r w:rsidR="00C507D1">
        <w:fldChar w:fldCharType="end"/>
      </w:r>
      <w:r>
        <w:t xml:space="preserve"> </w:t>
      </w:r>
      <w:r w:rsidRPr="007772ED">
        <w:t xml:space="preserve"> </w:t>
      </w:r>
      <w:r>
        <w:t>Y</w:t>
      </w:r>
      <w:r w:rsidRPr="007772ED">
        <w:t xml:space="preserve">-Axis </w:t>
      </w:r>
      <w:r w:rsidR="00DC0008">
        <w:t xml:space="preserve">CIMU </w:t>
      </w:r>
      <w:r w:rsidRPr="007772ED">
        <w:t>Magnetometer values against</w:t>
      </w:r>
      <w:r w:rsidR="00DC0008">
        <w:t xml:space="preserve"> varied-motion</w:t>
      </w:r>
      <w:r w:rsidRPr="007772ED">
        <w:t xml:space="preserve"> </w:t>
      </w:r>
      <w:r w:rsidR="00DC0008" w:rsidRPr="00AC754F">
        <w:t>movement</w:t>
      </w:r>
      <w:r w:rsidR="00DC0008">
        <w:t>s</w:t>
      </w:r>
      <w:r w:rsidRPr="007772ED">
        <w:t>: Samples 1-600</w:t>
      </w:r>
      <w:r w:rsidR="00827628">
        <w:t>.</w:t>
      </w:r>
      <w:bookmarkEnd w:id="273"/>
    </w:p>
    <w:p w14:paraId="2FF92531" w14:textId="2A631B2F" w:rsidR="005C2817" w:rsidRDefault="00D23B55" w:rsidP="005C2817">
      <w:pPr>
        <w:pStyle w:val="BodyText"/>
      </w:pPr>
      <w:r>
        <w:rPr>
          <w:noProof/>
          <w:lang w:eastAsia="en-NZ"/>
        </w:rPr>
        <w:drawing>
          <wp:inline distT="0" distB="0" distL="0" distR="0" wp14:anchorId="37169EC9" wp14:editId="0044AF42">
            <wp:extent cx="4890139" cy="2643187"/>
            <wp:effectExtent l="0" t="0" r="5715" b="5080"/>
            <wp:docPr id="257399771"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399771" name="Picture 3" descr="A graph of a graph&#10;&#10;Description automatically generated with medium confidenc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900049" cy="2648544"/>
                    </a:xfrm>
                    <a:prstGeom prst="rect">
                      <a:avLst/>
                    </a:prstGeom>
                  </pic:spPr>
                </pic:pic>
              </a:graphicData>
            </a:graphic>
          </wp:inline>
        </w:drawing>
      </w:r>
    </w:p>
    <w:p w14:paraId="24B65603" w14:textId="5AE8B891" w:rsidR="005C2817" w:rsidRPr="005C2817" w:rsidRDefault="005C2817" w:rsidP="00806D15">
      <w:pPr>
        <w:pStyle w:val="Caption"/>
      </w:pPr>
      <w:bookmarkStart w:id="274" w:name="_Toc14792127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3</w:t>
      </w:r>
      <w:r w:rsidR="00C507D1">
        <w:fldChar w:fldCharType="end"/>
      </w:r>
      <w:r>
        <w:t xml:space="preserve"> </w:t>
      </w:r>
      <w:r w:rsidRPr="00847F5E">
        <w:t xml:space="preserve"> </w:t>
      </w:r>
      <w:r>
        <w:t>Z</w:t>
      </w:r>
      <w:r w:rsidRPr="00847F5E">
        <w:t xml:space="preserve">-Axis </w:t>
      </w:r>
      <w:r w:rsidR="00DC0008">
        <w:t xml:space="preserve">CIMU </w:t>
      </w:r>
      <w:r w:rsidRPr="00847F5E">
        <w:t xml:space="preserve">Magnetometer values against </w:t>
      </w:r>
      <w:r w:rsidR="00DC0008">
        <w:t xml:space="preserve">varied-motion </w:t>
      </w:r>
      <w:r w:rsidR="00DC0008" w:rsidRPr="00AC754F">
        <w:t>movement</w:t>
      </w:r>
      <w:r w:rsidR="00DC0008">
        <w:t>s</w:t>
      </w:r>
      <w:r w:rsidRPr="00847F5E">
        <w:t>: Samples 1-600</w:t>
      </w:r>
      <w:r w:rsidR="00827628">
        <w:t>.</w:t>
      </w:r>
      <w:bookmarkEnd w:id="274"/>
    </w:p>
    <w:p w14:paraId="38FD4FFC" w14:textId="17D8DF47" w:rsidR="005C2817" w:rsidRDefault="00D23B55" w:rsidP="00FF2C0F">
      <w:pPr>
        <w:pStyle w:val="BodyText"/>
      </w:pPr>
      <w:r>
        <w:rPr>
          <w:noProof/>
          <w:lang w:eastAsia="en-NZ"/>
        </w:rPr>
        <w:drawing>
          <wp:inline distT="0" distB="0" distL="0" distR="0" wp14:anchorId="75FA6D26" wp14:editId="155BDD47">
            <wp:extent cx="4943007" cy="2671762"/>
            <wp:effectExtent l="0" t="0" r="0" b="0"/>
            <wp:docPr id="1106391659" name="Picture 4"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391659" name="Picture 4" descr="A graph showing a variety of colored lines&#10;&#10;Description automatically generated with medium confidenc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962013" cy="2682035"/>
                    </a:xfrm>
                    <a:prstGeom prst="rect">
                      <a:avLst/>
                    </a:prstGeom>
                  </pic:spPr>
                </pic:pic>
              </a:graphicData>
            </a:graphic>
          </wp:inline>
        </w:drawing>
      </w:r>
    </w:p>
    <w:p w14:paraId="32677E9F" w14:textId="6666001D" w:rsidR="005C2817" w:rsidRDefault="005C2817" w:rsidP="00806D15">
      <w:pPr>
        <w:pStyle w:val="Caption"/>
      </w:pPr>
      <w:bookmarkStart w:id="275" w:name="_Toc147921274"/>
      <w:r>
        <w:lastRenderedPageBreak/>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4</w:t>
      </w:r>
      <w:r w:rsidR="00C507D1">
        <w:fldChar w:fldCharType="end"/>
      </w:r>
      <w:r w:rsidRPr="00AC754F">
        <w:t xml:space="preserve"> </w:t>
      </w:r>
      <w:r w:rsidR="00240C9F">
        <w:t xml:space="preserve">All </w:t>
      </w:r>
      <w:r w:rsidR="00DC0008">
        <w:t>ax</w:t>
      </w:r>
      <w:r w:rsidR="00240C9F">
        <w:t>e</w:t>
      </w:r>
      <w:r w:rsidR="00DC0008">
        <w:t xml:space="preserve">s CIMU </w:t>
      </w:r>
      <w:r w:rsidRPr="00AC754F">
        <w:t xml:space="preserve">Magnetometer values against </w:t>
      </w:r>
      <w:r w:rsidR="00DC0008">
        <w:t xml:space="preserve">varied-motion </w:t>
      </w:r>
      <w:r w:rsidRPr="00AC754F">
        <w:t>movement</w:t>
      </w:r>
      <w:r w:rsidR="00DC0008">
        <w:t>s</w:t>
      </w:r>
      <w:r w:rsidRPr="00AC754F">
        <w:t>: Samples 1-600</w:t>
      </w:r>
      <w:r w:rsidR="00827628">
        <w:t>.</w:t>
      </w:r>
      <w:bookmarkEnd w:id="275"/>
    </w:p>
    <w:p w14:paraId="3A88E7B4" w14:textId="491B5D59" w:rsidR="00043FAB" w:rsidRDefault="00043FAB" w:rsidP="00043FAB">
      <w:pPr>
        <w:pStyle w:val="BodyText"/>
      </w:pPr>
      <w:r>
        <w:rPr>
          <w:noProof/>
          <w:lang w:eastAsia="en-NZ"/>
        </w:rPr>
        <w:drawing>
          <wp:inline distT="0" distB="0" distL="0" distR="0" wp14:anchorId="39D90C81" wp14:editId="7EE01AD2">
            <wp:extent cx="4942840" cy="2703822"/>
            <wp:effectExtent l="0" t="0" r="0" b="1905"/>
            <wp:docPr id="157423479" name="Picture 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23479" name="Picture 5" descr="A graph of a graph&#10;&#10;Description automatically generated with medium confidenc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953458" cy="2709630"/>
                    </a:xfrm>
                    <a:prstGeom prst="rect">
                      <a:avLst/>
                    </a:prstGeom>
                  </pic:spPr>
                </pic:pic>
              </a:graphicData>
            </a:graphic>
          </wp:inline>
        </w:drawing>
      </w:r>
    </w:p>
    <w:p w14:paraId="2A2EFD5D" w14:textId="74531274" w:rsidR="00043FAB" w:rsidRPr="00043FAB" w:rsidRDefault="00043FAB" w:rsidP="00806D15">
      <w:pPr>
        <w:pStyle w:val="Caption"/>
      </w:pPr>
      <w:bookmarkStart w:id="276" w:name="_Toc147921275"/>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5</w:t>
      </w:r>
      <w:r w:rsidR="00C507D1">
        <w:fldChar w:fldCharType="end"/>
      </w:r>
      <w:r>
        <w:t xml:space="preserve"> </w:t>
      </w:r>
      <w:r w:rsidR="00240C9F">
        <w:t>All axes</w:t>
      </w:r>
      <w:r>
        <w:t xml:space="preserve"> CIMU Raw </w:t>
      </w:r>
      <w:r w:rsidRPr="00AC754F">
        <w:t>Magnetometer values: Samples 1-600</w:t>
      </w:r>
      <w:r w:rsidR="00827628">
        <w:t>.</w:t>
      </w:r>
      <w:bookmarkEnd w:id="276"/>
    </w:p>
    <w:p w14:paraId="24808536" w14:textId="26991005" w:rsidR="00DE5AE6" w:rsidRDefault="00065557" w:rsidP="00DE5AE6">
      <w:pPr>
        <w:pStyle w:val="BodyText"/>
      </w:pPr>
      <w:r>
        <w:t>As seen in Figures 4.</w:t>
      </w:r>
      <w:r w:rsidR="003B3A02">
        <w:t>61</w:t>
      </w:r>
      <w:r>
        <w:t xml:space="preserve"> to 4.</w:t>
      </w:r>
      <w:r w:rsidR="003B3A02">
        <w:t>65</w:t>
      </w:r>
      <w:r>
        <w:t xml:space="preserve">, the magnetometer data does not align with the robot arm movements. Various possibilities exist for why this problem occurs. The magnetometers </w:t>
      </w:r>
      <w:proofErr w:type="gramStart"/>
      <w:r>
        <w:t>were not calibrated</w:t>
      </w:r>
      <w:proofErr w:type="gramEnd"/>
      <w:r>
        <w:t xml:space="preserve"> be</w:t>
      </w:r>
      <w:r w:rsidR="008859BC">
        <w:t xml:space="preserve">yond </w:t>
      </w:r>
      <w:r>
        <w:t xml:space="preserve">the inbuilt calibration systems due to the lack of suitable calibration equipment, but it is assumed that the lack of calibration would alter the amplitude of the plotted waveforms and not the phasing. What is more likely is that </w:t>
      </w:r>
      <w:r w:rsidR="00B244DF">
        <w:t xml:space="preserve">the magnetometer is registering the magnetic fields of the motors as they move the arms. (The magnetic field </w:t>
      </w:r>
      <w:proofErr w:type="gramStart"/>
      <w:r w:rsidR="00B244DF">
        <w:t>is generated</w:t>
      </w:r>
      <w:proofErr w:type="gramEnd"/>
      <w:r w:rsidR="00B244DF">
        <w:t xml:space="preserve"> before movement commences). This </w:t>
      </w:r>
      <w:r>
        <w:t xml:space="preserve">interference from the motors in the robotic arm, as well as the paramagnetic effects of this interference on the aluminium baseboard chassis, </w:t>
      </w:r>
      <w:r w:rsidR="00B244DF">
        <w:t>is overwhelming detection of the actual board movement.</w:t>
      </w:r>
      <w:r>
        <w:t xml:space="preserve"> </w:t>
      </w:r>
      <w:r w:rsidR="00B244DF">
        <w:t>Besides the phasing disparity, the X and Y axis magnetometer results do track the robotic arm movement, albeit with reduced accuracy on the second peak of robotic arm movement in both pitch and roll movements</w:t>
      </w:r>
      <w:r w:rsidR="00240C9F">
        <w:t>. From Figure 4.</w:t>
      </w:r>
      <w:r w:rsidR="003B3A02">
        <w:t>65</w:t>
      </w:r>
      <w:r w:rsidR="00043FAB">
        <w:t>, X axis second p</w:t>
      </w:r>
      <w:r w:rsidR="00B244DF">
        <w:t xml:space="preserve">eak magnetic readings are lower than the </w:t>
      </w:r>
      <w:r w:rsidR="00043FAB">
        <w:t xml:space="preserve">first peak detection </w:t>
      </w:r>
      <w:r w:rsidR="00B244DF">
        <w:t xml:space="preserve">by </w:t>
      </w:r>
      <w:r w:rsidR="00043FAB">
        <w:t>7.05</w:t>
      </w:r>
      <w:r w:rsidR="00043FAB">
        <w:rPr>
          <w:rFonts w:cs="Calibri"/>
        </w:rPr>
        <w:t>μ</w:t>
      </w:r>
      <w:r w:rsidR="00043FAB">
        <w:t>T and Y axis peak readings differ by 3</w:t>
      </w:r>
      <w:r w:rsidR="00043FAB">
        <w:rPr>
          <w:rFonts w:cs="Calibri"/>
        </w:rPr>
        <w:t>μ</w:t>
      </w:r>
      <w:r w:rsidR="00043FAB">
        <w:t>T</w:t>
      </w:r>
      <w:r w:rsidR="00B244DF">
        <w:t xml:space="preserve">. </w:t>
      </w:r>
      <w:r>
        <w:t>A lack of suitable equipment to independently analyse field strengths meant that the</w:t>
      </w:r>
      <w:r w:rsidR="00125C08">
        <w:t>se</w:t>
      </w:r>
      <w:r>
        <w:t xml:space="preserve"> errors </w:t>
      </w:r>
      <w:proofErr w:type="gramStart"/>
      <w:r>
        <w:t>were not examined</w:t>
      </w:r>
      <w:proofErr w:type="gramEnd"/>
      <w:r>
        <w:t xml:space="preserve"> further.</w:t>
      </w:r>
      <w:r w:rsidR="00B244DF">
        <w:t xml:space="preserve"> </w:t>
      </w:r>
      <w:r w:rsidR="00CC2482">
        <w:br/>
      </w:r>
      <w:r w:rsidR="009E7342">
        <w:br/>
        <w:t xml:space="preserve">Due to the </w:t>
      </w:r>
      <w:r w:rsidR="00CC2482">
        <w:t xml:space="preserve">excessive errors in </w:t>
      </w:r>
      <w:r w:rsidR="00827628">
        <w:t xml:space="preserve">magnetic measurement with the central IMU, the other NN experiments of comparing the front three and all IMU results </w:t>
      </w:r>
      <w:r w:rsidR="00766E6A">
        <w:t xml:space="preserve">with </w:t>
      </w:r>
      <w:r w:rsidR="00D1215C">
        <w:t xml:space="preserve">all 9DOF </w:t>
      </w:r>
      <w:r w:rsidR="00766E6A">
        <w:t xml:space="preserve">measurements </w:t>
      </w:r>
      <w:proofErr w:type="gramStart"/>
      <w:r w:rsidR="00827628">
        <w:t>were not</w:t>
      </w:r>
      <w:r w:rsidR="00CC2482">
        <w:t xml:space="preserve"> evaluated</w:t>
      </w:r>
      <w:proofErr w:type="gramEnd"/>
      <w:r w:rsidR="00CC2482">
        <w:t>.</w:t>
      </w:r>
    </w:p>
    <w:p w14:paraId="3496FE9C" w14:textId="2CDDF9D0" w:rsidR="003D525A" w:rsidRDefault="003B3A02" w:rsidP="003B3A02">
      <w:pPr>
        <w:pStyle w:val="Heading2"/>
      </w:pPr>
      <w:r>
        <w:lastRenderedPageBreak/>
        <w:t xml:space="preserve"> </w:t>
      </w:r>
      <w:bookmarkStart w:id="277" w:name="_Toc147920266"/>
      <w:r w:rsidR="003D525A">
        <w:t>Examining forward (rotating) movement.</w:t>
      </w:r>
      <w:bookmarkEnd w:id="277"/>
    </w:p>
    <w:p w14:paraId="59E42428" w14:textId="12E49BD8" w:rsidR="00744898" w:rsidRPr="00A90348" w:rsidRDefault="0052461A" w:rsidP="00A90348">
      <w:pPr>
        <w:pStyle w:val="BodyText"/>
      </w:pPr>
      <w:r w:rsidRPr="00A90348">
        <w:t>As programming the robot to travel a straight</w:t>
      </w:r>
      <w:r w:rsidR="00D75431" w:rsidRPr="00A90348">
        <w:t>-</w:t>
      </w:r>
      <w:r w:rsidRPr="00A90348">
        <w:t xml:space="preserve">line path (with roll and pitch motions) was not possible due to </w:t>
      </w:r>
      <w:r w:rsidR="0048459C">
        <w:t xml:space="preserve">both </w:t>
      </w:r>
      <w:r w:rsidRPr="00A90348">
        <w:t xml:space="preserve">time constraints </w:t>
      </w:r>
      <w:r w:rsidR="00E377D2">
        <w:t>to</w:t>
      </w:r>
      <w:r w:rsidR="00E377D2" w:rsidRPr="00A90348">
        <w:t xml:space="preserve"> </w:t>
      </w:r>
      <w:r w:rsidR="00AE7517" w:rsidRPr="00A90348">
        <w:t>develop the necessary control program</w:t>
      </w:r>
      <w:r w:rsidRPr="00A90348">
        <w:t xml:space="preserve">, </w:t>
      </w:r>
      <w:r w:rsidR="0048459C">
        <w:t xml:space="preserve">and the limited range of forward motion possible from the robot, </w:t>
      </w:r>
      <w:r w:rsidRPr="00A90348">
        <w:t xml:space="preserve">the robot was programmed to travel </w:t>
      </w:r>
      <w:r w:rsidR="0048459C">
        <w:t>“</w:t>
      </w:r>
      <w:r w:rsidRPr="00A90348">
        <w:t>forwards</w:t>
      </w:r>
      <w:r w:rsidR="0048459C">
        <w:t>” (with respect to the chassis)</w:t>
      </w:r>
      <w:r w:rsidRPr="00A90348">
        <w:t xml:space="preserve"> in an anti-clockwise circular (rotational) direction, and then would travel </w:t>
      </w:r>
      <w:r w:rsidR="0048459C">
        <w:t>“</w:t>
      </w:r>
      <w:r w:rsidRPr="00A90348">
        <w:t>backwards</w:t>
      </w:r>
      <w:r w:rsidR="0048459C">
        <w:t>”</w:t>
      </w:r>
      <w:r w:rsidRPr="00A90348">
        <w:t xml:space="preserve">, </w:t>
      </w:r>
      <w:r w:rsidR="0048459C">
        <w:t xml:space="preserve">in a </w:t>
      </w:r>
      <w:r w:rsidRPr="00A90348">
        <w:t>clockwise</w:t>
      </w:r>
      <w:r w:rsidR="0048459C">
        <w:t xml:space="preserve"> rotational direction</w:t>
      </w:r>
      <w:r w:rsidRPr="00A90348">
        <w:t xml:space="preserve">, </w:t>
      </w:r>
      <w:r w:rsidR="0048459C">
        <w:t xml:space="preserve">back </w:t>
      </w:r>
      <w:r w:rsidRPr="00A90348">
        <w:t>to the starting position.</w:t>
      </w:r>
      <w:r w:rsidR="003B3A02">
        <w:t xml:space="preserve"> The Madgwick and Kalman filters </w:t>
      </w:r>
      <w:proofErr w:type="gramStart"/>
      <w:r w:rsidR="003B3A02">
        <w:t>are evaluated</w:t>
      </w:r>
      <w:proofErr w:type="gramEnd"/>
      <w:r w:rsidR="003B3A02">
        <w:t xml:space="preserve"> first, followed by the neural network models.</w:t>
      </w:r>
      <w:r w:rsidR="00CE5905">
        <w:br/>
      </w:r>
      <w:r w:rsidR="00CE5905">
        <w:br/>
        <w:t xml:space="preserve">The robot arm </w:t>
      </w:r>
      <w:r w:rsidR="00043FAB">
        <w:t>was</w:t>
      </w:r>
      <w:r w:rsidR="00CE5905">
        <w:t xml:space="preserve"> initially positioned as per Figure 3.4. As the Wrist2 joint </w:t>
      </w:r>
      <w:proofErr w:type="gramStart"/>
      <w:r w:rsidR="00043FAB">
        <w:t>w</w:t>
      </w:r>
      <w:r w:rsidR="00FE4F61">
        <w:t>as</w:t>
      </w:r>
      <w:r w:rsidR="00CE5905">
        <w:t xml:space="preserve"> positioned</w:t>
      </w:r>
      <w:proofErr w:type="gramEnd"/>
      <w:r w:rsidR="00CE5905">
        <w:t xml:space="preserve"> at a </w:t>
      </w:r>
      <w:r w:rsidR="00CE5905">
        <w:rPr>
          <w:rFonts w:cs="Calibri"/>
        </w:rPr>
        <w:t>π</w:t>
      </w:r>
      <w:r w:rsidR="00CE5905">
        <w:t>/2 (90 degree) angle, results from th</w:t>
      </w:r>
      <w:r w:rsidR="00FE4F61">
        <w:t>i</w:t>
      </w:r>
      <w:r w:rsidR="00CE5905">
        <w:t xml:space="preserve">s joint are counter rotated by </w:t>
      </w:r>
      <w:r w:rsidR="00CE5905">
        <w:rPr>
          <w:rFonts w:cs="Calibri"/>
        </w:rPr>
        <w:t>π</w:t>
      </w:r>
      <w:r w:rsidR="00CE5905">
        <w:t>/2 before processing. T</w:t>
      </w:r>
      <w:r w:rsidR="00CE5905" w:rsidRPr="00280F56">
        <w:t xml:space="preserve">he robot arm </w:t>
      </w:r>
      <w:proofErr w:type="gramStart"/>
      <w:r w:rsidR="00CE5905" w:rsidRPr="00280F56">
        <w:t xml:space="preserve">was </w:t>
      </w:r>
      <w:r w:rsidR="00CE5905">
        <w:t xml:space="preserve">repetitively </w:t>
      </w:r>
      <w:r w:rsidR="00CE5905" w:rsidRPr="00280F56">
        <w:t>rotated</w:t>
      </w:r>
      <w:proofErr w:type="gramEnd"/>
      <w:r w:rsidR="00CE5905" w:rsidRPr="00280F56">
        <w:t xml:space="preserve"> to the angles in </w:t>
      </w:r>
      <w:r w:rsidR="00CE5905">
        <w:t xml:space="preserve">listed in </w:t>
      </w:r>
      <w:r w:rsidR="00CE5905" w:rsidRPr="00280F56">
        <w:t>Table 3</w:t>
      </w:r>
      <w:r w:rsidR="00CE5905">
        <w:t>.9</w:t>
      </w:r>
      <w:r w:rsidR="00CE5905" w:rsidRPr="00280F56">
        <w:t xml:space="preserve"> </w:t>
      </w:r>
      <w:r w:rsidR="00CE5905">
        <w:t xml:space="preserve">(varied movement) </w:t>
      </w:r>
      <w:r w:rsidR="00CE5905" w:rsidRPr="00280F56">
        <w:t xml:space="preserve">and the Robot arm data was synchronised with the </w:t>
      </w:r>
      <w:r w:rsidR="00CE5905">
        <w:t>IMU</w:t>
      </w:r>
      <w:r w:rsidR="00CE5905" w:rsidRPr="00280F56">
        <w:t xml:space="preserve"> data via manual alignment.</w:t>
      </w:r>
      <w:r w:rsidRPr="00A90348">
        <w:br/>
      </w:r>
      <w:r w:rsidR="00CE5905">
        <w:br/>
      </w:r>
      <w:r w:rsidRPr="00A90348">
        <w:t xml:space="preserve">Results from this experiment are </w:t>
      </w:r>
      <w:r w:rsidR="00E42977" w:rsidRPr="00A90348">
        <w:t xml:space="preserve">split in to two </w:t>
      </w:r>
      <w:r w:rsidR="00655DF8">
        <w:t>f</w:t>
      </w:r>
      <w:r w:rsidR="00E42977" w:rsidRPr="00A90348">
        <w:t xml:space="preserve">igures for clarity. Figure </w:t>
      </w:r>
      <w:r w:rsidR="00655DF8">
        <w:t>4.</w:t>
      </w:r>
      <w:r w:rsidR="003B3A02">
        <w:t>66</w:t>
      </w:r>
      <w:r w:rsidR="00E42977" w:rsidRPr="00A90348">
        <w:t xml:space="preserve"> shows the Kalman filter results </w:t>
      </w:r>
      <w:r w:rsidR="001B1B1F">
        <w:t xml:space="preserve">from the central IMU </w:t>
      </w:r>
      <w:r w:rsidR="00E42977" w:rsidRPr="00A90348">
        <w:t xml:space="preserve">against the robot arm movements and Figure </w:t>
      </w:r>
      <w:r w:rsidR="00655DF8">
        <w:t>4.</w:t>
      </w:r>
      <w:r w:rsidR="003B3A02">
        <w:t>67</w:t>
      </w:r>
      <w:r w:rsidR="00E42977" w:rsidRPr="00A90348">
        <w:t xml:space="preserve"> shows the Madgwick filter </w:t>
      </w:r>
      <w:r w:rsidR="001B1B1F">
        <w:t xml:space="preserve">central IMU </w:t>
      </w:r>
      <w:r w:rsidR="00E42977" w:rsidRPr="00A90348">
        <w:t>results against the robot arm movements.</w:t>
      </w:r>
      <w:r w:rsidR="00655DF8">
        <w:t xml:space="preserve"> Note that magnetometer data </w:t>
      </w:r>
      <w:proofErr w:type="gramStart"/>
      <w:r w:rsidR="00655DF8">
        <w:t>was not used</w:t>
      </w:r>
      <w:proofErr w:type="gramEnd"/>
      <w:r w:rsidR="00655DF8">
        <w:t xml:space="preserve"> in this experiment.</w:t>
      </w:r>
    </w:p>
    <w:p w14:paraId="5E79F344" w14:textId="1FB2ADBA" w:rsidR="00A90348" w:rsidRDefault="00FE4F61" w:rsidP="00A90348">
      <w:pPr>
        <w:pStyle w:val="BodyText"/>
      </w:pPr>
      <w:r>
        <w:rPr>
          <w:noProof/>
          <w:lang w:eastAsia="en-NZ"/>
        </w:rPr>
        <w:drawing>
          <wp:inline distT="0" distB="0" distL="0" distR="0" wp14:anchorId="0C74DEE2" wp14:editId="7F82F92F">
            <wp:extent cx="4576762" cy="2498021"/>
            <wp:effectExtent l="0" t="0" r="0" b="0"/>
            <wp:docPr id="1511835128" name="Picture 1" descr="A colorful lines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835128" name="Picture 1" descr="A colorful lines with black text&#10;&#10;Description automatically generated with medium confidenc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583163" cy="2501515"/>
                    </a:xfrm>
                    <a:prstGeom prst="rect">
                      <a:avLst/>
                    </a:prstGeom>
                  </pic:spPr>
                </pic:pic>
              </a:graphicData>
            </a:graphic>
          </wp:inline>
        </w:drawing>
      </w:r>
      <w:r w:rsidR="00E42977">
        <w:t xml:space="preserve"> </w:t>
      </w:r>
    </w:p>
    <w:p w14:paraId="1C0084BA" w14:textId="55A8A368" w:rsidR="00F85F84" w:rsidRDefault="00E42977" w:rsidP="00806D15">
      <w:pPr>
        <w:pStyle w:val="Caption"/>
      </w:pPr>
      <w:bookmarkStart w:id="278" w:name="_Toc147921276"/>
      <w:r w:rsidRPr="00744898">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4</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66</w:t>
      </w:r>
      <w:r w:rsidR="00C507D1">
        <w:rPr>
          <w:rStyle w:val="CaptionChar"/>
        </w:rPr>
        <w:fldChar w:fldCharType="end"/>
      </w:r>
      <w:r w:rsidRPr="00744898">
        <w:rPr>
          <w:rStyle w:val="CaptionChar"/>
        </w:rPr>
        <w:t xml:space="preserve"> </w:t>
      </w:r>
      <w:r w:rsidR="00F85F84">
        <w:rPr>
          <w:rStyle w:val="CaptionChar"/>
        </w:rPr>
        <w:t xml:space="preserve">Kalman results </w:t>
      </w:r>
      <w:r w:rsidR="00F85F84">
        <w:t>(CIMU) on rotational-motion: Samples 1-600.</w:t>
      </w:r>
      <w:bookmarkEnd w:id="278"/>
    </w:p>
    <w:p w14:paraId="098BACEA" w14:textId="6576DCC6" w:rsidR="00FE4F61" w:rsidRDefault="00FE4F61" w:rsidP="00806D15">
      <w:pPr>
        <w:pStyle w:val="Caption"/>
      </w:pPr>
    </w:p>
    <w:p w14:paraId="2F050EAE" w14:textId="2A6DB3B5" w:rsidR="00E42977" w:rsidRDefault="00FE4F61" w:rsidP="00A90348">
      <w:pPr>
        <w:pStyle w:val="BodyText"/>
      </w:pPr>
      <w:r>
        <w:rPr>
          <w:noProof/>
          <w:lang w:eastAsia="en-NZ"/>
        </w:rPr>
        <w:lastRenderedPageBreak/>
        <w:drawing>
          <wp:inline distT="0" distB="0" distL="0" distR="0" wp14:anchorId="3334E3C6" wp14:editId="48B451DB">
            <wp:extent cx="5139400" cy="2805112"/>
            <wp:effectExtent l="0" t="0" r="4445" b="0"/>
            <wp:docPr id="1014263757"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63757" name="Picture 3" descr="A graph of a graph&#10;&#10;Description automatically generated with medium confidenc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144010" cy="2807628"/>
                    </a:xfrm>
                    <a:prstGeom prst="rect">
                      <a:avLst/>
                    </a:prstGeom>
                  </pic:spPr>
                </pic:pic>
              </a:graphicData>
            </a:graphic>
          </wp:inline>
        </w:drawing>
      </w:r>
    </w:p>
    <w:p w14:paraId="51BE0FA8" w14:textId="535F3FB9" w:rsidR="00D75431" w:rsidRDefault="00D75431" w:rsidP="00806D15">
      <w:pPr>
        <w:pStyle w:val="Caption"/>
      </w:pPr>
      <w:bookmarkStart w:id="279" w:name="_Toc14792127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7</w:t>
      </w:r>
      <w:r w:rsidR="00C507D1">
        <w:fldChar w:fldCharType="end"/>
      </w:r>
      <w:r>
        <w:t xml:space="preserve"> </w:t>
      </w:r>
      <w:r w:rsidR="00F85F84">
        <w:rPr>
          <w:rStyle w:val="CaptionChar"/>
        </w:rPr>
        <w:t xml:space="preserve">Madgwick results </w:t>
      </w:r>
      <w:r w:rsidR="00F85F84">
        <w:t>(CIMU) on rotational-motion: Samples 1-600.</w:t>
      </w:r>
      <w:bookmarkEnd w:id="279"/>
    </w:p>
    <w:p w14:paraId="2423A725" w14:textId="5450F8FE" w:rsidR="00D75431" w:rsidRDefault="00173123" w:rsidP="00A90348">
      <w:pPr>
        <w:pStyle w:val="BodyText"/>
      </w:pPr>
      <w:r>
        <w:t>The Kalman filter is more accurate than the Madgwick, with average pitch errors of 0.13 radians (7.4 degrees), compared to the average Madgwick pitch error of 0.19 radians (10.8 degrees). For useful results, both filters need smoothing filters applied on their outputs which will change these results. While not perfect, t</w:t>
      </w:r>
      <w:r w:rsidR="0048459C">
        <w:t>h</w:t>
      </w:r>
      <w:r>
        <w:t xml:space="preserve">ese results are </w:t>
      </w:r>
      <w:r w:rsidR="0048459C">
        <w:t>impressive since both filter</w:t>
      </w:r>
      <w:r w:rsidR="00CC5133">
        <w:t xml:space="preserve">s </w:t>
      </w:r>
      <w:r w:rsidR="0048459C">
        <w:t xml:space="preserve">specifically mention that their algorithms </w:t>
      </w:r>
      <w:proofErr w:type="gramStart"/>
      <w:r w:rsidR="0048459C">
        <w:t>are not designed</w:t>
      </w:r>
      <w:proofErr w:type="gramEnd"/>
      <w:r w:rsidR="0048459C">
        <w:t xml:space="preserve"> to consider other acceleration affects occurring on the chassis</w:t>
      </w:r>
      <w:r w:rsidR="005C1E6B">
        <w:t xml:space="preserve"> while roll and pitch are calculate</w:t>
      </w:r>
      <w:r w:rsidR="00BA0CF8">
        <w:t>d and the IMU polling rate is below the algorithms’ design parameters.</w:t>
      </w:r>
    </w:p>
    <w:p w14:paraId="76F9AAEE" w14:textId="77777777" w:rsidR="00340AF8" w:rsidRDefault="00483F01" w:rsidP="00F85F84">
      <w:pPr>
        <w:pStyle w:val="BodyText"/>
      </w:pPr>
      <w:r>
        <w:t xml:space="preserve">The 10-layer neural network </w:t>
      </w:r>
      <w:r w:rsidR="00655DF8">
        <w:t xml:space="preserve">training results from </w:t>
      </w:r>
      <w:r w:rsidR="00FE4F61">
        <w:t xml:space="preserve">central </w:t>
      </w:r>
      <w:r w:rsidR="00655DF8">
        <w:t xml:space="preserve">IMU </w:t>
      </w:r>
      <w:r w:rsidR="00FE4F61">
        <w:t>measurements</w:t>
      </w:r>
      <w:r w:rsidR="00655DF8">
        <w:t xml:space="preserve"> </w:t>
      </w:r>
      <w:proofErr w:type="gramStart"/>
      <w:r w:rsidR="00655DF8">
        <w:t>is shown</w:t>
      </w:r>
      <w:proofErr w:type="gramEnd"/>
      <w:r w:rsidR="00655DF8">
        <w:t xml:space="preserve"> </w:t>
      </w:r>
      <w:r w:rsidR="006720F3">
        <w:t>in Tables 4.</w:t>
      </w:r>
      <w:r w:rsidR="003B3A02">
        <w:t>51</w:t>
      </w:r>
      <w:r w:rsidR="006720F3">
        <w:t xml:space="preserve"> and 4.</w:t>
      </w:r>
      <w:r w:rsidR="003B3A02">
        <w:t>52</w:t>
      </w:r>
      <w:r w:rsidR="006720F3">
        <w:t xml:space="preserve"> and Figure</w:t>
      </w:r>
      <w:r w:rsidR="00F85F84">
        <w:t>s 4.</w:t>
      </w:r>
      <w:r w:rsidR="003B3A02">
        <w:t>68 to 4.71</w:t>
      </w:r>
      <w:r w:rsidR="006720F3">
        <w:t>.</w:t>
      </w:r>
    </w:p>
    <w:p w14:paraId="75011BD4" w14:textId="5372D246" w:rsidR="00655DF8" w:rsidRPr="00A90348" w:rsidRDefault="00F85F84" w:rsidP="00806D15">
      <w:pPr>
        <w:pStyle w:val="Caption"/>
      </w:pPr>
      <w:r>
        <w:br w:type="page"/>
      </w:r>
      <w:bookmarkStart w:id="280" w:name="_Toc147921060"/>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1</w:t>
      </w:r>
      <w:r w:rsidR="00C5580D">
        <w:fldChar w:fldCharType="end"/>
      </w:r>
      <w:r>
        <w:t xml:space="preserve"> </w:t>
      </w:r>
      <w:r w:rsidRPr="00EA5760">
        <w:t>Normalised CIMU 10-layer MLP NN training results from rotational motion.</w:t>
      </w:r>
      <w:bookmarkEnd w:id="280"/>
    </w:p>
    <w:tbl>
      <w:tblPr>
        <w:tblStyle w:val="TableGrid"/>
        <w:tblW w:w="0" w:type="auto"/>
        <w:tblLook w:val="04A0" w:firstRow="1" w:lastRow="0" w:firstColumn="1" w:lastColumn="0" w:noHBand="0" w:noVBand="1"/>
      </w:tblPr>
      <w:tblGrid>
        <w:gridCol w:w="2265"/>
        <w:gridCol w:w="2265"/>
        <w:gridCol w:w="2265"/>
        <w:gridCol w:w="2266"/>
      </w:tblGrid>
      <w:tr w:rsidR="00655DF8" w14:paraId="6AF04927" w14:textId="77777777" w:rsidTr="000120B4">
        <w:tc>
          <w:tcPr>
            <w:tcW w:w="2265" w:type="dxa"/>
          </w:tcPr>
          <w:p w14:paraId="1C336EDB" w14:textId="77777777" w:rsidR="00655DF8" w:rsidRDefault="00655DF8" w:rsidP="000120B4">
            <w:pPr>
              <w:jc w:val="center"/>
            </w:pPr>
          </w:p>
        </w:tc>
        <w:tc>
          <w:tcPr>
            <w:tcW w:w="2265" w:type="dxa"/>
          </w:tcPr>
          <w:p w14:paraId="7C308C31" w14:textId="77777777" w:rsidR="00655DF8" w:rsidRDefault="00655DF8" w:rsidP="000120B4">
            <w:pPr>
              <w:jc w:val="center"/>
            </w:pPr>
            <w:r>
              <w:t>Observations</w:t>
            </w:r>
          </w:p>
        </w:tc>
        <w:tc>
          <w:tcPr>
            <w:tcW w:w="2265" w:type="dxa"/>
          </w:tcPr>
          <w:p w14:paraId="6D7F1C53" w14:textId="77777777" w:rsidR="00655DF8" w:rsidRDefault="00655DF8" w:rsidP="000120B4">
            <w:pPr>
              <w:jc w:val="center"/>
            </w:pPr>
            <w:r>
              <w:t>MSE</w:t>
            </w:r>
          </w:p>
        </w:tc>
        <w:tc>
          <w:tcPr>
            <w:tcW w:w="2266" w:type="dxa"/>
          </w:tcPr>
          <w:p w14:paraId="406E84FA" w14:textId="77777777" w:rsidR="00655DF8" w:rsidRDefault="00655DF8" w:rsidP="000120B4">
            <w:pPr>
              <w:jc w:val="center"/>
            </w:pPr>
            <w:r>
              <w:t>R</w:t>
            </w:r>
          </w:p>
        </w:tc>
      </w:tr>
      <w:tr w:rsidR="00655DF8" w14:paraId="62A5F054" w14:textId="77777777" w:rsidTr="000120B4">
        <w:tc>
          <w:tcPr>
            <w:tcW w:w="2265" w:type="dxa"/>
          </w:tcPr>
          <w:p w14:paraId="1F33514F" w14:textId="77777777" w:rsidR="00655DF8" w:rsidRDefault="00655DF8" w:rsidP="000120B4">
            <w:pPr>
              <w:jc w:val="center"/>
            </w:pPr>
            <w:r>
              <w:t>Training</w:t>
            </w:r>
          </w:p>
        </w:tc>
        <w:tc>
          <w:tcPr>
            <w:tcW w:w="2265" w:type="dxa"/>
          </w:tcPr>
          <w:p w14:paraId="0EC30C29" w14:textId="6AE71C30" w:rsidR="00655DF8" w:rsidRDefault="00655DF8" w:rsidP="000120B4">
            <w:pPr>
              <w:jc w:val="center"/>
            </w:pPr>
            <w:r>
              <w:t>4137</w:t>
            </w:r>
          </w:p>
        </w:tc>
        <w:tc>
          <w:tcPr>
            <w:tcW w:w="2265" w:type="dxa"/>
          </w:tcPr>
          <w:p w14:paraId="6BB626CE" w14:textId="04415583" w:rsidR="00655DF8" w:rsidRDefault="00655DF8" w:rsidP="000120B4">
            <w:pPr>
              <w:jc w:val="center"/>
            </w:pPr>
            <w:r>
              <w:t>0.00</w:t>
            </w:r>
            <w:r w:rsidR="00173123">
              <w:t>27</w:t>
            </w:r>
          </w:p>
        </w:tc>
        <w:tc>
          <w:tcPr>
            <w:tcW w:w="2266" w:type="dxa"/>
          </w:tcPr>
          <w:p w14:paraId="45FBA997" w14:textId="5DFBAD44" w:rsidR="00655DF8" w:rsidRDefault="00655DF8" w:rsidP="000120B4">
            <w:pPr>
              <w:jc w:val="center"/>
            </w:pPr>
            <w:r>
              <w:t>0.</w:t>
            </w:r>
            <w:r w:rsidR="00173123">
              <w:t>9710</w:t>
            </w:r>
          </w:p>
        </w:tc>
      </w:tr>
      <w:tr w:rsidR="00655DF8" w14:paraId="06DCCA1A" w14:textId="77777777" w:rsidTr="000120B4">
        <w:tc>
          <w:tcPr>
            <w:tcW w:w="2265" w:type="dxa"/>
          </w:tcPr>
          <w:p w14:paraId="1301A4A1" w14:textId="77777777" w:rsidR="00655DF8" w:rsidRDefault="00655DF8" w:rsidP="000120B4">
            <w:pPr>
              <w:jc w:val="center"/>
            </w:pPr>
            <w:r>
              <w:t>Validation</w:t>
            </w:r>
          </w:p>
        </w:tc>
        <w:tc>
          <w:tcPr>
            <w:tcW w:w="2265" w:type="dxa"/>
          </w:tcPr>
          <w:p w14:paraId="41156D5C" w14:textId="1BE489FE" w:rsidR="00655DF8" w:rsidRDefault="00655DF8" w:rsidP="000120B4">
            <w:pPr>
              <w:jc w:val="center"/>
            </w:pPr>
            <w:r>
              <w:t>887</w:t>
            </w:r>
          </w:p>
        </w:tc>
        <w:tc>
          <w:tcPr>
            <w:tcW w:w="2265" w:type="dxa"/>
          </w:tcPr>
          <w:p w14:paraId="6E113717" w14:textId="65502FA1" w:rsidR="00655DF8" w:rsidRDefault="00655DF8" w:rsidP="000120B4">
            <w:pPr>
              <w:jc w:val="center"/>
            </w:pPr>
            <w:r>
              <w:t>0.002</w:t>
            </w:r>
            <w:r w:rsidR="00173123">
              <w:t>7</w:t>
            </w:r>
          </w:p>
        </w:tc>
        <w:tc>
          <w:tcPr>
            <w:tcW w:w="2266" w:type="dxa"/>
          </w:tcPr>
          <w:p w14:paraId="257B50F0" w14:textId="08952B27" w:rsidR="00655DF8" w:rsidRDefault="00655DF8" w:rsidP="000120B4">
            <w:pPr>
              <w:jc w:val="center"/>
            </w:pPr>
            <w:r>
              <w:t>0.</w:t>
            </w:r>
            <w:r w:rsidR="00173123">
              <w:t>9714</w:t>
            </w:r>
          </w:p>
        </w:tc>
      </w:tr>
      <w:tr w:rsidR="00655DF8" w14:paraId="1C9F8A1F" w14:textId="77777777" w:rsidTr="000120B4">
        <w:tc>
          <w:tcPr>
            <w:tcW w:w="2265" w:type="dxa"/>
          </w:tcPr>
          <w:p w14:paraId="5F4202C9" w14:textId="77777777" w:rsidR="00655DF8" w:rsidRDefault="00655DF8" w:rsidP="000120B4">
            <w:pPr>
              <w:jc w:val="center"/>
            </w:pPr>
            <w:r>
              <w:t>Test</w:t>
            </w:r>
          </w:p>
        </w:tc>
        <w:tc>
          <w:tcPr>
            <w:tcW w:w="2265" w:type="dxa"/>
          </w:tcPr>
          <w:p w14:paraId="0271D3D5" w14:textId="79E76B40" w:rsidR="00655DF8" w:rsidRDefault="00655DF8" w:rsidP="000120B4">
            <w:pPr>
              <w:jc w:val="center"/>
            </w:pPr>
            <w:r>
              <w:t>887</w:t>
            </w:r>
          </w:p>
        </w:tc>
        <w:tc>
          <w:tcPr>
            <w:tcW w:w="2265" w:type="dxa"/>
          </w:tcPr>
          <w:p w14:paraId="63D83AB0" w14:textId="67CF3DB0" w:rsidR="00655DF8" w:rsidRDefault="00655DF8" w:rsidP="000120B4">
            <w:pPr>
              <w:jc w:val="center"/>
            </w:pPr>
            <w:r>
              <w:t>0.00</w:t>
            </w:r>
            <w:r w:rsidR="00173123">
              <w:t>27</w:t>
            </w:r>
          </w:p>
        </w:tc>
        <w:tc>
          <w:tcPr>
            <w:tcW w:w="2266" w:type="dxa"/>
          </w:tcPr>
          <w:p w14:paraId="79506780" w14:textId="300A9AD6" w:rsidR="00655DF8" w:rsidRDefault="00655DF8" w:rsidP="000120B4">
            <w:pPr>
              <w:jc w:val="center"/>
            </w:pPr>
            <w:r>
              <w:t>0.</w:t>
            </w:r>
            <w:r w:rsidR="00173123">
              <w:t>9708</w:t>
            </w:r>
          </w:p>
        </w:tc>
      </w:tr>
    </w:tbl>
    <w:p w14:paraId="2F827B0A" w14:textId="77777777" w:rsidR="00655DF8" w:rsidRDefault="00655DF8" w:rsidP="00655DF8"/>
    <w:p w14:paraId="41C4ED6A" w14:textId="3C8946B0" w:rsidR="00655DF8" w:rsidRDefault="00655DF8" w:rsidP="00806D15">
      <w:pPr>
        <w:pStyle w:val="Caption"/>
      </w:pPr>
      <w:bookmarkStart w:id="281" w:name="_Toc147921061"/>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2</w:t>
      </w:r>
      <w:r w:rsidR="00C5580D">
        <w:fldChar w:fldCharType="end"/>
      </w:r>
      <w:r>
        <w:t xml:space="preserve"> </w:t>
      </w:r>
      <w:r w:rsidR="00F85F84" w:rsidRPr="00CA1663">
        <w:t>Normalised</w:t>
      </w:r>
      <w:r w:rsidR="00F85F84">
        <w:t xml:space="preserve"> C</w:t>
      </w:r>
      <w:r w:rsidR="00F85F84" w:rsidRPr="00CA1663">
        <w:t xml:space="preserve">IMU </w:t>
      </w:r>
      <w:r w:rsidR="00F85F84">
        <w:t>10-</w:t>
      </w:r>
      <w:r w:rsidR="00F85F84" w:rsidRPr="00CA1663">
        <w:t xml:space="preserve">layer </w:t>
      </w:r>
      <w:r w:rsidR="00F85F84">
        <w:t>MLP</w:t>
      </w:r>
      <w:r w:rsidR="00F85F84" w:rsidRPr="00CA1663">
        <w:t xml:space="preserve"> NN </w:t>
      </w:r>
      <w:r w:rsidR="00F85F84">
        <w:t xml:space="preserve">training results </w:t>
      </w:r>
      <w:r w:rsidR="00F85F84" w:rsidRPr="00CA1663">
        <w:t xml:space="preserve">from </w:t>
      </w:r>
      <w:r w:rsidR="00F85F84">
        <w:t xml:space="preserve">rotational </w:t>
      </w:r>
      <w:r w:rsidR="00F85F84" w:rsidRPr="00CA1663">
        <w:t>motion.</w:t>
      </w:r>
      <w:bookmarkEnd w:id="281"/>
    </w:p>
    <w:tbl>
      <w:tblPr>
        <w:tblStyle w:val="TableGrid"/>
        <w:tblW w:w="0" w:type="auto"/>
        <w:tblLook w:val="04A0" w:firstRow="1" w:lastRow="0" w:firstColumn="1" w:lastColumn="0" w:noHBand="0" w:noVBand="1"/>
      </w:tblPr>
      <w:tblGrid>
        <w:gridCol w:w="2265"/>
        <w:gridCol w:w="2265"/>
        <w:gridCol w:w="2265"/>
        <w:gridCol w:w="2266"/>
      </w:tblGrid>
      <w:tr w:rsidR="00655DF8" w14:paraId="02316215" w14:textId="77777777" w:rsidTr="000120B4">
        <w:tc>
          <w:tcPr>
            <w:tcW w:w="2265" w:type="dxa"/>
          </w:tcPr>
          <w:p w14:paraId="35A131C7" w14:textId="77777777" w:rsidR="00655DF8" w:rsidRDefault="00655DF8" w:rsidP="000120B4">
            <w:pPr>
              <w:jc w:val="center"/>
            </w:pPr>
            <w:r>
              <w:t>Unit</w:t>
            </w:r>
          </w:p>
        </w:tc>
        <w:tc>
          <w:tcPr>
            <w:tcW w:w="2265" w:type="dxa"/>
          </w:tcPr>
          <w:p w14:paraId="03FF8247" w14:textId="77777777" w:rsidR="00655DF8" w:rsidRDefault="00655DF8" w:rsidP="000120B4">
            <w:pPr>
              <w:jc w:val="center"/>
            </w:pPr>
            <w:r>
              <w:t>Initial Value</w:t>
            </w:r>
          </w:p>
        </w:tc>
        <w:tc>
          <w:tcPr>
            <w:tcW w:w="2265" w:type="dxa"/>
          </w:tcPr>
          <w:p w14:paraId="7C358F3E" w14:textId="77777777" w:rsidR="00655DF8" w:rsidRDefault="00655DF8" w:rsidP="000120B4">
            <w:pPr>
              <w:jc w:val="center"/>
            </w:pPr>
            <w:r>
              <w:t>Stopped Value</w:t>
            </w:r>
          </w:p>
        </w:tc>
        <w:tc>
          <w:tcPr>
            <w:tcW w:w="2266" w:type="dxa"/>
          </w:tcPr>
          <w:p w14:paraId="2DC5393B" w14:textId="77777777" w:rsidR="00655DF8" w:rsidRDefault="00655DF8" w:rsidP="000120B4">
            <w:pPr>
              <w:jc w:val="center"/>
            </w:pPr>
            <w:r>
              <w:t>Target Value</w:t>
            </w:r>
          </w:p>
        </w:tc>
      </w:tr>
      <w:tr w:rsidR="00655DF8" w14:paraId="5DD9657B" w14:textId="77777777" w:rsidTr="000120B4">
        <w:tc>
          <w:tcPr>
            <w:tcW w:w="2265" w:type="dxa"/>
          </w:tcPr>
          <w:p w14:paraId="3B8C6458" w14:textId="77777777" w:rsidR="00655DF8" w:rsidRDefault="00655DF8" w:rsidP="000120B4">
            <w:pPr>
              <w:jc w:val="center"/>
            </w:pPr>
            <w:r>
              <w:t>Epoch</w:t>
            </w:r>
          </w:p>
        </w:tc>
        <w:tc>
          <w:tcPr>
            <w:tcW w:w="2265" w:type="dxa"/>
          </w:tcPr>
          <w:p w14:paraId="13F25DF7" w14:textId="77777777" w:rsidR="00655DF8" w:rsidRDefault="00655DF8" w:rsidP="000120B4">
            <w:pPr>
              <w:jc w:val="center"/>
            </w:pPr>
            <w:r>
              <w:t>0</w:t>
            </w:r>
          </w:p>
        </w:tc>
        <w:tc>
          <w:tcPr>
            <w:tcW w:w="2265" w:type="dxa"/>
          </w:tcPr>
          <w:p w14:paraId="540B769D" w14:textId="64DC07A0" w:rsidR="00655DF8" w:rsidRDefault="00173123" w:rsidP="000120B4">
            <w:pPr>
              <w:jc w:val="center"/>
            </w:pPr>
            <w:r>
              <w:t>294</w:t>
            </w:r>
          </w:p>
        </w:tc>
        <w:tc>
          <w:tcPr>
            <w:tcW w:w="2266" w:type="dxa"/>
          </w:tcPr>
          <w:p w14:paraId="56D2537A" w14:textId="77777777" w:rsidR="00655DF8" w:rsidRDefault="00655DF8" w:rsidP="000120B4">
            <w:pPr>
              <w:jc w:val="center"/>
            </w:pPr>
            <w:r>
              <w:t>1000</w:t>
            </w:r>
          </w:p>
        </w:tc>
      </w:tr>
      <w:tr w:rsidR="00655DF8" w14:paraId="4962007D" w14:textId="77777777" w:rsidTr="000120B4">
        <w:tc>
          <w:tcPr>
            <w:tcW w:w="2265" w:type="dxa"/>
          </w:tcPr>
          <w:p w14:paraId="78170AAE" w14:textId="77777777" w:rsidR="00655DF8" w:rsidRDefault="00655DF8" w:rsidP="000120B4">
            <w:pPr>
              <w:jc w:val="center"/>
            </w:pPr>
            <w:r>
              <w:t>Elapsed Time</w:t>
            </w:r>
          </w:p>
        </w:tc>
        <w:tc>
          <w:tcPr>
            <w:tcW w:w="2265" w:type="dxa"/>
          </w:tcPr>
          <w:p w14:paraId="27019DBD" w14:textId="77777777" w:rsidR="00655DF8" w:rsidRDefault="00655DF8" w:rsidP="000120B4">
            <w:pPr>
              <w:jc w:val="center"/>
            </w:pPr>
            <w:r>
              <w:t>-</w:t>
            </w:r>
          </w:p>
        </w:tc>
        <w:tc>
          <w:tcPr>
            <w:tcW w:w="2265" w:type="dxa"/>
          </w:tcPr>
          <w:p w14:paraId="040D1E20" w14:textId="4E4CD98A" w:rsidR="00655DF8" w:rsidRDefault="00655DF8" w:rsidP="000120B4">
            <w:pPr>
              <w:jc w:val="center"/>
            </w:pPr>
            <w:r>
              <w:t>00:00:0</w:t>
            </w:r>
            <w:r w:rsidR="00173123">
              <w:t>4</w:t>
            </w:r>
          </w:p>
        </w:tc>
        <w:tc>
          <w:tcPr>
            <w:tcW w:w="2266" w:type="dxa"/>
          </w:tcPr>
          <w:p w14:paraId="06496986" w14:textId="77777777" w:rsidR="00655DF8" w:rsidRDefault="00655DF8" w:rsidP="000120B4">
            <w:pPr>
              <w:jc w:val="center"/>
            </w:pPr>
            <w:r>
              <w:t>-</w:t>
            </w:r>
          </w:p>
        </w:tc>
      </w:tr>
      <w:tr w:rsidR="00655DF8" w14:paraId="076D50FA" w14:textId="77777777" w:rsidTr="000120B4">
        <w:tc>
          <w:tcPr>
            <w:tcW w:w="2265" w:type="dxa"/>
          </w:tcPr>
          <w:p w14:paraId="4FB987D6" w14:textId="77777777" w:rsidR="00655DF8" w:rsidRDefault="00655DF8" w:rsidP="000120B4">
            <w:pPr>
              <w:jc w:val="center"/>
            </w:pPr>
            <w:r>
              <w:t>Performance</w:t>
            </w:r>
          </w:p>
        </w:tc>
        <w:tc>
          <w:tcPr>
            <w:tcW w:w="2265" w:type="dxa"/>
          </w:tcPr>
          <w:p w14:paraId="1B9D0113" w14:textId="18A199B2" w:rsidR="00655DF8" w:rsidRDefault="00655DF8" w:rsidP="000120B4">
            <w:pPr>
              <w:jc w:val="center"/>
            </w:pPr>
            <w:r>
              <w:t>0.</w:t>
            </w:r>
            <w:r w:rsidR="00173123">
              <w:t>507</w:t>
            </w:r>
          </w:p>
        </w:tc>
        <w:tc>
          <w:tcPr>
            <w:tcW w:w="2265" w:type="dxa"/>
          </w:tcPr>
          <w:p w14:paraId="713EF1B1" w14:textId="6D0C93B4" w:rsidR="00655DF8" w:rsidRDefault="00655DF8" w:rsidP="000120B4">
            <w:pPr>
              <w:jc w:val="center"/>
            </w:pPr>
            <w:r>
              <w:t>0.00</w:t>
            </w:r>
            <w:r w:rsidR="00173123">
              <w:t>273</w:t>
            </w:r>
          </w:p>
        </w:tc>
        <w:tc>
          <w:tcPr>
            <w:tcW w:w="2266" w:type="dxa"/>
          </w:tcPr>
          <w:p w14:paraId="16CB118F" w14:textId="77777777" w:rsidR="00655DF8" w:rsidRDefault="00655DF8" w:rsidP="000120B4">
            <w:pPr>
              <w:jc w:val="center"/>
            </w:pPr>
            <w:r>
              <w:t>0</w:t>
            </w:r>
          </w:p>
        </w:tc>
      </w:tr>
      <w:tr w:rsidR="00655DF8" w14:paraId="1BD07EBC" w14:textId="77777777" w:rsidTr="000120B4">
        <w:tc>
          <w:tcPr>
            <w:tcW w:w="2265" w:type="dxa"/>
          </w:tcPr>
          <w:p w14:paraId="07C838E0" w14:textId="77777777" w:rsidR="00655DF8" w:rsidRDefault="00655DF8" w:rsidP="000120B4">
            <w:pPr>
              <w:jc w:val="center"/>
            </w:pPr>
            <w:r>
              <w:t>Gradient</w:t>
            </w:r>
          </w:p>
        </w:tc>
        <w:tc>
          <w:tcPr>
            <w:tcW w:w="2265" w:type="dxa"/>
          </w:tcPr>
          <w:p w14:paraId="273AA9BE" w14:textId="49BAB055" w:rsidR="00655DF8" w:rsidRDefault="00173123" w:rsidP="000120B4">
            <w:pPr>
              <w:jc w:val="center"/>
            </w:pPr>
            <w:r>
              <w:t>1.13</w:t>
            </w:r>
          </w:p>
        </w:tc>
        <w:tc>
          <w:tcPr>
            <w:tcW w:w="2265" w:type="dxa"/>
          </w:tcPr>
          <w:p w14:paraId="108E92A0" w14:textId="2D9FA4AF" w:rsidR="00655DF8" w:rsidRDefault="00173123" w:rsidP="000120B4">
            <w:pPr>
              <w:jc w:val="center"/>
            </w:pPr>
            <w:r>
              <w:t>8.14</w:t>
            </w:r>
            <w:r w:rsidR="00655DF8">
              <w:t>e-0</w:t>
            </w:r>
            <w:r>
              <w:t>6</w:t>
            </w:r>
          </w:p>
        </w:tc>
        <w:tc>
          <w:tcPr>
            <w:tcW w:w="2266" w:type="dxa"/>
          </w:tcPr>
          <w:p w14:paraId="489BCB3B" w14:textId="77777777" w:rsidR="00655DF8" w:rsidRDefault="00655DF8" w:rsidP="000120B4">
            <w:pPr>
              <w:jc w:val="center"/>
            </w:pPr>
            <w:r>
              <w:t>1e-07</w:t>
            </w:r>
          </w:p>
        </w:tc>
      </w:tr>
      <w:tr w:rsidR="00655DF8" w14:paraId="5A73BEC0" w14:textId="77777777" w:rsidTr="000120B4">
        <w:tc>
          <w:tcPr>
            <w:tcW w:w="2265" w:type="dxa"/>
          </w:tcPr>
          <w:p w14:paraId="289AC625" w14:textId="77777777" w:rsidR="00655DF8" w:rsidRDefault="00655DF8" w:rsidP="000120B4">
            <w:pPr>
              <w:jc w:val="center"/>
            </w:pPr>
            <w:r>
              <w:t>Mu</w:t>
            </w:r>
          </w:p>
        </w:tc>
        <w:tc>
          <w:tcPr>
            <w:tcW w:w="2265" w:type="dxa"/>
          </w:tcPr>
          <w:p w14:paraId="54B036BB" w14:textId="77777777" w:rsidR="00655DF8" w:rsidRDefault="00655DF8" w:rsidP="000120B4">
            <w:pPr>
              <w:jc w:val="center"/>
            </w:pPr>
            <w:r>
              <w:t>0.001</w:t>
            </w:r>
          </w:p>
        </w:tc>
        <w:tc>
          <w:tcPr>
            <w:tcW w:w="2265" w:type="dxa"/>
          </w:tcPr>
          <w:p w14:paraId="0730941B" w14:textId="7F804D7C" w:rsidR="00655DF8" w:rsidRDefault="00655DF8" w:rsidP="000120B4">
            <w:pPr>
              <w:jc w:val="center"/>
            </w:pPr>
            <w:r>
              <w:t>1e-0</w:t>
            </w:r>
            <w:r w:rsidR="00173123">
              <w:t>6</w:t>
            </w:r>
          </w:p>
        </w:tc>
        <w:tc>
          <w:tcPr>
            <w:tcW w:w="2266" w:type="dxa"/>
          </w:tcPr>
          <w:p w14:paraId="6DAE800F" w14:textId="77777777" w:rsidR="00655DF8" w:rsidRDefault="00655DF8" w:rsidP="000120B4">
            <w:pPr>
              <w:jc w:val="center"/>
            </w:pPr>
            <w:r>
              <w:t>1e+10</w:t>
            </w:r>
          </w:p>
        </w:tc>
      </w:tr>
      <w:tr w:rsidR="00655DF8" w14:paraId="679ABB1A" w14:textId="77777777" w:rsidTr="000120B4">
        <w:tc>
          <w:tcPr>
            <w:tcW w:w="2265" w:type="dxa"/>
          </w:tcPr>
          <w:p w14:paraId="2569BCF8" w14:textId="77777777" w:rsidR="00655DF8" w:rsidRDefault="00655DF8" w:rsidP="000120B4">
            <w:pPr>
              <w:jc w:val="center"/>
            </w:pPr>
            <w:r>
              <w:t>Validation Checks</w:t>
            </w:r>
          </w:p>
        </w:tc>
        <w:tc>
          <w:tcPr>
            <w:tcW w:w="2265" w:type="dxa"/>
          </w:tcPr>
          <w:p w14:paraId="64833B2D" w14:textId="77777777" w:rsidR="00655DF8" w:rsidRDefault="00655DF8" w:rsidP="000120B4">
            <w:pPr>
              <w:jc w:val="center"/>
            </w:pPr>
            <w:r>
              <w:t>0</w:t>
            </w:r>
          </w:p>
        </w:tc>
        <w:tc>
          <w:tcPr>
            <w:tcW w:w="2265" w:type="dxa"/>
          </w:tcPr>
          <w:p w14:paraId="19821952" w14:textId="77777777" w:rsidR="00655DF8" w:rsidRDefault="00655DF8" w:rsidP="000120B4">
            <w:pPr>
              <w:jc w:val="center"/>
            </w:pPr>
            <w:r>
              <w:t>6</w:t>
            </w:r>
          </w:p>
        </w:tc>
        <w:tc>
          <w:tcPr>
            <w:tcW w:w="2266" w:type="dxa"/>
          </w:tcPr>
          <w:p w14:paraId="2F122ED0" w14:textId="77777777" w:rsidR="00655DF8" w:rsidRDefault="00655DF8" w:rsidP="000120B4">
            <w:pPr>
              <w:jc w:val="center"/>
            </w:pPr>
            <w:r>
              <w:t>6</w:t>
            </w:r>
          </w:p>
        </w:tc>
      </w:tr>
    </w:tbl>
    <w:p w14:paraId="54AAC054" w14:textId="5A4C4A14" w:rsidR="00655DF8" w:rsidRDefault="00655DF8" w:rsidP="00655DF8">
      <w:pPr>
        <w:pStyle w:val="BodyText"/>
      </w:pPr>
      <w:r>
        <w:br/>
      </w:r>
      <w:r w:rsidR="00485B1F">
        <w:rPr>
          <w:noProof/>
          <w:lang w:eastAsia="en-NZ"/>
        </w:rPr>
        <w:drawing>
          <wp:inline distT="0" distB="0" distL="0" distR="0" wp14:anchorId="3BC2CC90" wp14:editId="69E43D98">
            <wp:extent cx="4510389" cy="3814762"/>
            <wp:effectExtent l="0" t="0" r="5080" b="0"/>
            <wp:docPr id="25837657"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37657" name="Picture 5" descr="A screenshot of a graph&#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4513405" cy="3817313"/>
                    </a:xfrm>
                    <a:prstGeom prst="rect">
                      <a:avLst/>
                    </a:prstGeom>
                  </pic:spPr>
                </pic:pic>
              </a:graphicData>
            </a:graphic>
          </wp:inline>
        </w:drawing>
      </w:r>
    </w:p>
    <w:p w14:paraId="6C58AA5E" w14:textId="03F958DF" w:rsidR="00F85F84" w:rsidRDefault="00F85F84" w:rsidP="00806D15">
      <w:pPr>
        <w:pStyle w:val="Caption"/>
      </w:pPr>
      <w:bookmarkStart w:id="282" w:name="_Toc14792127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8</w:t>
      </w:r>
      <w:r w:rsidR="00C507D1">
        <w:fldChar w:fldCharType="end"/>
      </w:r>
      <w:r>
        <w:t xml:space="preserve"> </w:t>
      </w:r>
      <w:r w:rsidR="00FD02A3">
        <w:t>Normalised MLP NN regression (CIMU) on rotational-motion with layer size of 10.</w:t>
      </w:r>
      <w:bookmarkEnd w:id="282"/>
    </w:p>
    <w:p w14:paraId="47441410" w14:textId="77777777" w:rsidR="00F85F84" w:rsidRDefault="00F85F84" w:rsidP="00655DF8">
      <w:pPr>
        <w:pStyle w:val="BodyText"/>
      </w:pPr>
    </w:p>
    <w:p w14:paraId="1FF8E753" w14:textId="54B81605" w:rsidR="00485B1F" w:rsidRDefault="00485B1F" w:rsidP="0047104E">
      <w:pPr>
        <w:pStyle w:val="BodyText"/>
      </w:pPr>
      <w:r>
        <w:rPr>
          <w:noProof/>
          <w:lang w:eastAsia="en-NZ"/>
        </w:rPr>
        <w:lastRenderedPageBreak/>
        <w:drawing>
          <wp:inline distT="0" distB="0" distL="0" distR="0" wp14:anchorId="3531AC90" wp14:editId="642953F1">
            <wp:extent cx="4945614" cy="3686175"/>
            <wp:effectExtent l="0" t="0" r="7620" b="0"/>
            <wp:docPr id="630045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04575" name="Picture 63004575"/>
                    <pic:cNvPicPr/>
                  </pic:nvPicPr>
                  <pic:blipFill>
                    <a:blip r:embed="rId108">
                      <a:extLst>
                        <a:ext uri="{28A0092B-C50C-407E-A947-70E740481C1C}">
                          <a14:useLocalDpi xmlns:a14="http://schemas.microsoft.com/office/drawing/2010/main" val="0"/>
                        </a:ext>
                      </a:extLst>
                    </a:blip>
                    <a:stretch>
                      <a:fillRect/>
                    </a:stretch>
                  </pic:blipFill>
                  <pic:spPr>
                    <a:xfrm>
                      <a:off x="0" y="0"/>
                      <a:ext cx="4948977" cy="3688682"/>
                    </a:xfrm>
                    <a:prstGeom prst="rect">
                      <a:avLst/>
                    </a:prstGeom>
                  </pic:spPr>
                </pic:pic>
              </a:graphicData>
            </a:graphic>
          </wp:inline>
        </w:drawing>
      </w:r>
    </w:p>
    <w:p w14:paraId="37D975DF" w14:textId="52EAF272" w:rsidR="00485B1F" w:rsidRDefault="00F85F84" w:rsidP="00806D15">
      <w:pPr>
        <w:pStyle w:val="Caption"/>
      </w:pPr>
      <w:bookmarkStart w:id="283" w:name="_Toc14792127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9</w:t>
      </w:r>
      <w:r w:rsidR="00C507D1">
        <w:fldChar w:fldCharType="end"/>
      </w:r>
      <w:r>
        <w:t xml:space="preserve"> </w:t>
      </w:r>
      <w:r w:rsidR="00FD02A3">
        <w:t>Normalised MLP NN training state (CIMU) on rotational-motion with layer size of 10.</w:t>
      </w:r>
      <w:bookmarkEnd w:id="283"/>
    </w:p>
    <w:p w14:paraId="7087B21E" w14:textId="629A7FC6" w:rsidR="00485B1F" w:rsidRDefault="00485B1F" w:rsidP="00485B1F">
      <w:pPr>
        <w:pStyle w:val="BodyText"/>
      </w:pPr>
      <w:r>
        <w:rPr>
          <w:noProof/>
          <w:lang w:eastAsia="en-NZ"/>
        </w:rPr>
        <w:drawing>
          <wp:inline distT="0" distB="0" distL="0" distR="0" wp14:anchorId="5C24BB59" wp14:editId="09C43F12">
            <wp:extent cx="4881562" cy="3621752"/>
            <wp:effectExtent l="0" t="0" r="0" b="0"/>
            <wp:docPr id="1158296389" name="Picture 7" descr="A graph showing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296389" name="Picture 7" descr="A graph showing a number of data&#10;&#10;Description automatically generated with medium confidenc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887745" cy="3626339"/>
                    </a:xfrm>
                    <a:prstGeom prst="rect">
                      <a:avLst/>
                    </a:prstGeom>
                  </pic:spPr>
                </pic:pic>
              </a:graphicData>
            </a:graphic>
          </wp:inline>
        </w:drawing>
      </w:r>
    </w:p>
    <w:p w14:paraId="7D5D79ED" w14:textId="06659F0E" w:rsidR="00485B1F" w:rsidRDefault="00485B1F" w:rsidP="00806D15">
      <w:pPr>
        <w:pStyle w:val="Caption"/>
      </w:pPr>
      <w:bookmarkStart w:id="284" w:name="_Toc14792128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70</w:t>
      </w:r>
      <w:r w:rsidR="00C507D1">
        <w:fldChar w:fldCharType="end"/>
      </w:r>
      <w:r>
        <w:t xml:space="preserve"> </w:t>
      </w:r>
      <w:r w:rsidR="00F85F84">
        <w:t>Normalised MLP NN performance (CIMU) on rotational-motion with layer size of 10.</w:t>
      </w:r>
      <w:bookmarkEnd w:id="284"/>
    </w:p>
    <w:p w14:paraId="0C76291B" w14:textId="569C1361" w:rsidR="00485B1F" w:rsidRDefault="00485B1F" w:rsidP="00485B1F">
      <w:pPr>
        <w:pStyle w:val="BodyText"/>
      </w:pPr>
      <w:r>
        <w:rPr>
          <w:noProof/>
          <w:lang w:eastAsia="en-NZ"/>
        </w:rPr>
        <w:lastRenderedPageBreak/>
        <w:drawing>
          <wp:inline distT="0" distB="0" distL="0" distR="0" wp14:anchorId="3CA04FD9" wp14:editId="112843DF">
            <wp:extent cx="4457700" cy="3282707"/>
            <wp:effectExtent l="0" t="0" r="0" b="0"/>
            <wp:docPr id="1917090445" name="Picture 8"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90445" name="Picture 8" descr="A graph with different colored squares&#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464514" cy="3287725"/>
                    </a:xfrm>
                    <a:prstGeom prst="rect">
                      <a:avLst/>
                    </a:prstGeom>
                  </pic:spPr>
                </pic:pic>
              </a:graphicData>
            </a:graphic>
          </wp:inline>
        </w:drawing>
      </w:r>
    </w:p>
    <w:p w14:paraId="20BD0726" w14:textId="6222F400" w:rsidR="00485B1F" w:rsidRPr="00485B1F" w:rsidRDefault="00485B1F" w:rsidP="00806D15">
      <w:pPr>
        <w:pStyle w:val="Caption"/>
      </w:pPr>
      <w:bookmarkStart w:id="285" w:name="_Toc14792128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71</w:t>
      </w:r>
      <w:r w:rsidR="00C507D1">
        <w:fldChar w:fldCharType="end"/>
      </w:r>
      <w:r>
        <w:t xml:space="preserve"> </w:t>
      </w:r>
      <w:r w:rsidRPr="003113B4">
        <w:t xml:space="preserve"> </w:t>
      </w:r>
      <w:r w:rsidR="00F85F84">
        <w:t>Normalised MLP NN error histogram (CIMU) on rotational-motion with layer size of 10.</w:t>
      </w:r>
      <w:bookmarkEnd w:id="285"/>
    </w:p>
    <w:p w14:paraId="48B885C3" w14:textId="462DA3A9" w:rsidR="00350EBB" w:rsidRDefault="00485B1F" w:rsidP="0047104E">
      <w:pPr>
        <w:pStyle w:val="BodyText"/>
      </w:pPr>
      <w:r>
        <w:t>These</w:t>
      </w:r>
      <w:r w:rsidR="00D1215C">
        <w:t xml:space="preserve"> training</w:t>
      </w:r>
      <w:r>
        <w:t xml:space="preserve"> results are excellent. </w:t>
      </w:r>
      <w:r w:rsidR="00CF1727">
        <w:t>Analysing the front IMUs gives training results as per Tables 4.</w:t>
      </w:r>
      <w:r w:rsidR="003B3A02">
        <w:t>53</w:t>
      </w:r>
      <w:r w:rsidR="00CF1727">
        <w:t xml:space="preserve"> and 4.</w:t>
      </w:r>
      <w:r w:rsidR="003B3A02">
        <w:t>54</w:t>
      </w:r>
      <w:r w:rsidR="00CF1727">
        <w:t xml:space="preserve">. </w:t>
      </w:r>
      <w:r w:rsidR="00526583">
        <w:t xml:space="preserve">Processing time was similar (resolution of </w:t>
      </w:r>
      <w:proofErr w:type="gramStart"/>
      <w:r w:rsidR="00526583">
        <w:t>1</w:t>
      </w:r>
      <w:proofErr w:type="gramEnd"/>
      <w:r w:rsidR="00526583">
        <w:t xml:space="preserve"> second) but increased the R value by an average of 0.013. Using all IMUs increased the R value again by an average of 0.005.</w:t>
      </w:r>
    </w:p>
    <w:p w14:paraId="657BB0EF" w14:textId="5FEC759E" w:rsidR="00350EBB" w:rsidRDefault="00350EBB" w:rsidP="00806D15">
      <w:pPr>
        <w:pStyle w:val="Caption"/>
      </w:pPr>
      <w:bookmarkStart w:id="286" w:name="_Toc14792106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3</w:t>
      </w:r>
      <w:r w:rsidR="00C5580D">
        <w:fldChar w:fldCharType="end"/>
      </w:r>
      <w:r>
        <w:t xml:space="preserve"> </w:t>
      </w:r>
      <w:r w:rsidR="002E2632" w:rsidRPr="00CA1663">
        <w:t>Normalised</w:t>
      </w:r>
      <w:r w:rsidR="002E2632">
        <w:t xml:space="preserve"> Front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results </w:t>
      </w:r>
      <w:r w:rsidR="002E2632" w:rsidRPr="00CA1663">
        <w:t xml:space="preserve">from </w:t>
      </w:r>
      <w:r w:rsidR="002E2632">
        <w:t xml:space="preserve">rotational </w:t>
      </w:r>
      <w:r w:rsidR="002E2632" w:rsidRPr="00CA1663">
        <w:t>motion.</w:t>
      </w:r>
      <w:bookmarkEnd w:id="286"/>
    </w:p>
    <w:tbl>
      <w:tblPr>
        <w:tblStyle w:val="TableGrid"/>
        <w:tblW w:w="0" w:type="auto"/>
        <w:tblLook w:val="04A0" w:firstRow="1" w:lastRow="0" w:firstColumn="1" w:lastColumn="0" w:noHBand="0" w:noVBand="1"/>
      </w:tblPr>
      <w:tblGrid>
        <w:gridCol w:w="2265"/>
        <w:gridCol w:w="2265"/>
        <w:gridCol w:w="2265"/>
        <w:gridCol w:w="2266"/>
      </w:tblGrid>
      <w:tr w:rsidR="00350EBB" w14:paraId="150BEC30" w14:textId="77777777" w:rsidTr="000120B4">
        <w:tc>
          <w:tcPr>
            <w:tcW w:w="2265" w:type="dxa"/>
          </w:tcPr>
          <w:p w14:paraId="15739842" w14:textId="77777777" w:rsidR="00350EBB" w:rsidRDefault="00350EBB" w:rsidP="00350EBB">
            <w:pPr>
              <w:jc w:val="center"/>
            </w:pPr>
          </w:p>
        </w:tc>
        <w:tc>
          <w:tcPr>
            <w:tcW w:w="2265" w:type="dxa"/>
          </w:tcPr>
          <w:p w14:paraId="0EA4E855" w14:textId="77777777" w:rsidR="00350EBB" w:rsidRDefault="00350EBB" w:rsidP="00350EBB">
            <w:pPr>
              <w:jc w:val="center"/>
            </w:pPr>
            <w:r>
              <w:t>Observations</w:t>
            </w:r>
          </w:p>
        </w:tc>
        <w:tc>
          <w:tcPr>
            <w:tcW w:w="2265" w:type="dxa"/>
          </w:tcPr>
          <w:p w14:paraId="6771BBE0" w14:textId="77777777" w:rsidR="00350EBB" w:rsidRDefault="00350EBB" w:rsidP="00350EBB">
            <w:pPr>
              <w:jc w:val="center"/>
            </w:pPr>
            <w:r>
              <w:t>MSE</w:t>
            </w:r>
          </w:p>
        </w:tc>
        <w:tc>
          <w:tcPr>
            <w:tcW w:w="2266" w:type="dxa"/>
          </w:tcPr>
          <w:p w14:paraId="114166A8" w14:textId="77777777" w:rsidR="00350EBB" w:rsidRDefault="00350EBB" w:rsidP="00350EBB">
            <w:pPr>
              <w:jc w:val="center"/>
            </w:pPr>
            <w:r>
              <w:t>R</w:t>
            </w:r>
          </w:p>
        </w:tc>
      </w:tr>
      <w:tr w:rsidR="00350EBB" w14:paraId="76892141" w14:textId="77777777" w:rsidTr="000120B4">
        <w:tc>
          <w:tcPr>
            <w:tcW w:w="2265" w:type="dxa"/>
          </w:tcPr>
          <w:p w14:paraId="0570A6E9" w14:textId="77777777" w:rsidR="00350EBB" w:rsidRDefault="00350EBB" w:rsidP="00350EBB">
            <w:pPr>
              <w:jc w:val="center"/>
            </w:pPr>
            <w:r>
              <w:t>Training</w:t>
            </w:r>
          </w:p>
        </w:tc>
        <w:tc>
          <w:tcPr>
            <w:tcW w:w="2265" w:type="dxa"/>
          </w:tcPr>
          <w:p w14:paraId="4DBFF855" w14:textId="77777777" w:rsidR="00350EBB" w:rsidRDefault="00350EBB" w:rsidP="00350EBB">
            <w:pPr>
              <w:jc w:val="center"/>
            </w:pPr>
            <w:r>
              <w:t>4137</w:t>
            </w:r>
          </w:p>
        </w:tc>
        <w:tc>
          <w:tcPr>
            <w:tcW w:w="2265" w:type="dxa"/>
          </w:tcPr>
          <w:p w14:paraId="58A6BDDA" w14:textId="39E94558" w:rsidR="00350EBB" w:rsidRDefault="00350EBB" w:rsidP="00350EBB">
            <w:pPr>
              <w:jc w:val="center"/>
            </w:pPr>
            <w:r>
              <w:t>0.0015</w:t>
            </w:r>
          </w:p>
        </w:tc>
        <w:tc>
          <w:tcPr>
            <w:tcW w:w="2266" w:type="dxa"/>
          </w:tcPr>
          <w:p w14:paraId="0FCE4065" w14:textId="3C449179" w:rsidR="00350EBB" w:rsidRDefault="00350EBB" w:rsidP="00350EBB">
            <w:pPr>
              <w:jc w:val="center"/>
            </w:pPr>
            <w:r>
              <w:t>0.9844</w:t>
            </w:r>
          </w:p>
        </w:tc>
      </w:tr>
      <w:tr w:rsidR="00350EBB" w14:paraId="247E5D73" w14:textId="77777777" w:rsidTr="000120B4">
        <w:tc>
          <w:tcPr>
            <w:tcW w:w="2265" w:type="dxa"/>
          </w:tcPr>
          <w:p w14:paraId="05CDAE28" w14:textId="77777777" w:rsidR="00350EBB" w:rsidRDefault="00350EBB" w:rsidP="00350EBB">
            <w:pPr>
              <w:jc w:val="center"/>
            </w:pPr>
            <w:r>
              <w:t>Validation</w:t>
            </w:r>
          </w:p>
        </w:tc>
        <w:tc>
          <w:tcPr>
            <w:tcW w:w="2265" w:type="dxa"/>
          </w:tcPr>
          <w:p w14:paraId="3E9EEB9B" w14:textId="77777777" w:rsidR="00350EBB" w:rsidRDefault="00350EBB" w:rsidP="00350EBB">
            <w:pPr>
              <w:jc w:val="center"/>
            </w:pPr>
            <w:r>
              <w:t>887</w:t>
            </w:r>
          </w:p>
        </w:tc>
        <w:tc>
          <w:tcPr>
            <w:tcW w:w="2265" w:type="dxa"/>
          </w:tcPr>
          <w:p w14:paraId="71C16030" w14:textId="778C9022" w:rsidR="00350EBB" w:rsidRDefault="00350EBB" w:rsidP="00350EBB">
            <w:pPr>
              <w:jc w:val="center"/>
            </w:pPr>
            <w:r>
              <w:t>0.0015</w:t>
            </w:r>
          </w:p>
        </w:tc>
        <w:tc>
          <w:tcPr>
            <w:tcW w:w="2266" w:type="dxa"/>
          </w:tcPr>
          <w:p w14:paraId="22940B33" w14:textId="057A5808" w:rsidR="00350EBB" w:rsidRDefault="00350EBB" w:rsidP="00350EBB">
            <w:pPr>
              <w:jc w:val="center"/>
            </w:pPr>
            <w:r>
              <w:t>0.9842</w:t>
            </w:r>
          </w:p>
        </w:tc>
      </w:tr>
      <w:tr w:rsidR="00350EBB" w14:paraId="243FB6E3" w14:textId="77777777" w:rsidTr="000120B4">
        <w:tc>
          <w:tcPr>
            <w:tcW w:w="2265" w:type="dxa"/>
          </w:tcPr>
          <w:p w14:paraId="1ED3C7EA" w14:textId="77777777" w:rsidR="00350EBB" w:rsidRDefault="00350EBB" w:rsidP="00350EBB">
            <w:pPr>
              <w:jc w:val="center"/>
            </w:pPr>
            <w:r>
              <w:t>Test</w:t>
            </w:r>
          </w:p>
        </w:tc>
        <w:tc>
          <w:tcPr>
            <w:tcW w:w="2265" w:type="dxa"/>
          </w:tcPr>
          <w:p w14:paraId="3DA92C42" w14:textId="77777777" w:rsidR="00350EBB" w:rsidRDefault="00350EBB" w:rsidP="00350EBB">
            <w:pPr>
              <w:jc w:val="center"/>
            </w:pPr>
            <w:r>
              <w:t>887</w:t>
            </w:r>
          </w:p>
        </w:tc>
        <w:tc>
          <w:tcPr>
            <w:tcW w:w="2265" w:type="dxa"/>
          </w:tcPr>
          <w:p w14:paraId="1E13A80F" w14:textId="2C90B2E6" w:rsidR="00350EBB" w:rsidRDefault="00350EBB" w:rsidP="00350EBB">
            <w:pPr>
              <w:jc w:val="center"/>
            </w:pPr>
            <w:r>
              <w:t>0.0015</w:t>
            </w:r>
          </w:p>
        </w:tc>
        <w:tc>
          <w:tcPr>
            <w:tcW w:w="2266" w:type="dxa"/>
          </w:tcPr>
          <w:p w14:paraId="7323173F" w14:textId="7C0F2B97" w:rsidR="00350EBB" w:rsidRDefault="00350EBB" w:rsidP="00350EBB">
            <w:pPr>
              <w:jc w:val="center"/>
            </w:pPr>
            <w:r>
              <w:t>0.9845</w:t>
            </w:r>
          </w:p>
        </w:tc>
      </w:tr>
    </w:tbl>
    <w:p w14:paraId="3B57E4A1" w14:textId="77777777" w:rsidR="00350EBB" w:rsidRDefault="00350EBB" w:rsidP="00350EBB"/>
    <w:p w14:paraId="66866227" w14:textId="0D690578" w:rsidR="00350EBB" w:rsidRDefault="00350EBB" w:rsidP="00806D15">
      <w:pPr>
        <w:pStyle w:val="Caption"/>
      </w:pPr>
      <w:bookmarkStart w:id="287" w:name="_Toc147921063"/>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4</w:t>
      </w:r>
      <w:r w:rsidR="00C5580D">
        <w:fldChar w:fldCharType="end"/>
      </w:r>
      <w:r>
        <w:t xml:space="preserve"> </w:t>
      </w:r>
      <w:r w:rsidR="002E2632" w:rsidRPr="00CA1663">
        <w:t>Normalised</w:t>
      </w:r>
      <w:r w:rsidR="002E2632">
        <w:t xml:space="preserve"> Front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bookmarkEnd w:id="287"/>
    </w:p>
    <w:tbl>
      <w:tblPr>
        <w:tblStyle w:val="TableGrid"/>
        <w:tblW w:w="0" w:type="auto"/>
        <w:tblLook w:val="04A0" w:firstRow="1" w:lastRow="0" w:firstColumn="1" w:lastColumn="0" w:noHBand="0" w:noVBand="1"/>
      </w:tblPr>
      <w:tblGrid>
        <w:gridCol w:w="2265"/>
        <w:gridCol w:w="2265"/>
        <w:gridCol w:w="2265"/>
        <w:gridCol w:w="2266"/>
      </w:tblGrid>
      <w:tr w:rsidR="00350EBB" w14:paraId="3DB0C828" w14:textId="77777777" w:rsidTr="00350EBB">
        <w:tc>
          <w:tcPr>
            <w:tcW w:w="2265" w:type="dxa"/>
          </w:tcPr>
          <w:p w14:paraId="480F181D" w14:textId="15F392A2" w:rsidR="00350EBB" w:rsidRDefault="00350EBB" w:rsidP="00D90C25">
            <w:pPr>
              <w:jc w:val="center"/>
            </w:pPr>
            <w:r>
              <w:t>Unit</w:t>
            </w:r>
          </w:p>
        </w:tc>
        <w:tc>
          <w:tcPr>
            <w:tcW w:w="2265" w:type="dxa"/>
          </w:tcPr>
          <w:p w14:paraId="061CE1C3" w14:textId="4062FD88" w:rsidR="00350EBB" w:rsidRDefault="00350EBB" w:rsidP="00D90C25">
            <w:pPr>
              <w:jc w:val="center"/>
            </w:pPr>
            <w:r>
              <w:t>Initial Value</w:t>
            </w:r>
          </w:p>
        </w:tc>
        <w:tc>
          <w:tcPr>
            <w:tcW w:w="2265" w:type="dxa"/>
          </w:tcPr>
          <w:p w14:paraId="1D0DA56C" w14:textId="3FAD710D" w:rsidR="00350EBB" w:rsidRDefault="00350EBB" w:rsidP="00D90C25">
            <w:pPr>
              <w:jc w:val="center"/>
            </w:pPr>
            <w:r>
              <w:t>Stopped Value</w:t>
            </w:r>
          </w:p>
        </w:tc>
        <w:tc>
          <w:tcPr>
            <w:tcW w:w="2266" w:type="dxa"/>
          </w:tcPr>
          <w:p w14:paraId="2F8FE0D3" w14:textId="2E462D56" w:rsidR="00350EBB" w:rsidRDefault="00350EBB" w:rsidP="00D90C25">
            <w:pPr>
              <w:jc w:val="center"/>
            </w:pPr>
            <w:r>
              <w:t>Target Value</w:t>
            </w:r>
          </w:p>
        </w:tc>
      </w:tr>
      <w:tr w:rsidR="00350EBB" w14:paraId="559FF00C" w14:textId="77777777" w:rsidTr="00350EBB">
        <w:tc>
          <w:tcPr>
            <w:tcW w:w="2265" w:type="dxa"/>
          </w:tcPr>
          <w:p w14:paraId="41FB87A3" w14:textId="51BE1CFB" w:rsidR="00350EBB" w:rsidRDefault="00350EBB" w:rsidP="00D90C25">
            <w:pPr>
              <w:jc w:val="center"/>
            </w:pPr>
            <w:r>
              <w:t>Epoch</w:t>
            </w:r>
          </w:p>
        </w:tc>
        <w:tc>
          <w:tcPr>
            <w:tcW w:w="2265" w:type="dxa"/>
          </w:tcPr>
          <w:p w14:paraId="698F61A3" w14:textId="359B4385" w:rsidR="00350EBB" w:rsidRDefault="00350EBB" w:rsidP="00D90C25">
            <w:pPr>
              <w:jc w:val="center"/>
            </w:pPr>
            <w:r>
              <w:t>0</w:t>
            </w:r>
          </w:p>
        </w:tc>
        <w:tc>
          <w:tcPr>
            <w:tcW w:w="2265" w:type="dxa"/>
          </w:tcPr>
          <w:p w14:paraId="3CA199DC" w14:textId="5898467D" w:rsidR="00350EBB" w:rsidRDefault="00350EBB" w:rsidP="00D90C25">
            <w:pPr>
              <w:jc w:val="center"/>
            </w:pPr>
            <w:r>
              <w:t>53</w:t>
            </w:r>
          </w:p>
        </w:tc>
        <w:tc>
          <w:tcPr>
            <w:tcW w:w="2266" w:type="dxa"/>
          </w:tcPr>
          <w:p w14:paraId="1E985920" w14:textId="1C5D47FB" w:rsidR="00350EBB" w:rsidRDefault="00350EBB" w:rsidP="00D90C25">
            <w:pPr>
              <w:jc w:val="center"/>
            </w:pPr>
            <w:r>
              <w:t>1000</w:t>
            </w:r>
          </w:p>
        </w:tc>
      </w:tr>
      <w:tr w:rsidR="00350EBB" w14:paraId="3EC179C6" w14:textId="77777777" w:rsidTr="00350EBB">
        <w:tc>
          <w:tcPr>
            <w:tcW w:w="2265" w:type="dxa"/>
          </w:tcPr>
          <w:p w14:paraId="6613FBAF" w14:textId="3269BE63" w:rsidR="00350EBB" w:rsidRDefault="00350EBB" w:rsidP="00D90C25">
            <w:pPr>
              <w:jc w:val="center"/>
            </w:pPr>
            <w:r>
              <w:t>Elapsed Time</w:t>
            </w:r>
          </w:p>
        </w:tc>
        <w:tc>
          <w:tcPr>
            <w:tcW w:w="2265" w:type="dxa"/>
          </w:tcPr>
          <w:p w14:paraId="27AB432A" w14:textId="3EDACB88" w:rsidR="00350EBB" w:rsidRDefault="00350EBB" w:rsidP="00D90C25">
            <w:pPr>
              <w:jc w:val="center"/>
            </w:pPr>
            <w:r>
              <w:t>-</w:t>
            </w:r>
          </w:p>
        </w:tc>
        <w:tc>
          <w:tcPr>
            <w:tcW w:w="2265" w:type="dxa"/>
          </w:tcPr>
          <w:p w14:paraId="703C6CE2" w14:textId="7356ECDB" w:rsidR="00350EBB" w:rsidRDefault="00350EBB" w:rsidP="00D90C25">
            <w:pPr>
              <w:jc w:val="center"/>
            </w:pPr>
            <w:r>
              <w:t>00:00:0</w:t>
            </w:r>
            <w:r w:rsidR="00526583">
              <w:t>4</w:t>
            </w:r>
          </w:p>
        </w:tc>
        <w:tc>
          <w:tcPr>
            <w:tcW w:w="2266" w:type="dxa"/>
          </w:tcPr>
          <w:p w14:paraId="592A1701" w14:textId="64007AC4" w:rsidR="00350EBB" w:rsidRDefault="00350EBB" w:rsidP="00D90C25">
            <w:pPr>
              <w:jc w:val="center"/>
            </w:pPr>
            <w:r>
              <w:t>-</w:t>
            </w:r>
          </w:p>
        </w:tc>
      </w:tr>
      <w:tr w:rsidR="00350EBB" w14:paraId="707F0352" w14:textId="77777777" w:rsidTr="00350EBB">
        <w:tc>
          <w:tcPr>
            <w:tcW w:w="2265" w:type="dxa"/>
          </w:tcPr>
          <w:p w14:paraId="453F5A6E" w14:textId="5AF13378" w:rsidR="00350EBB" w:rsidRDefault="00350EBB" w:rsidP="00D90C25">
            <w:pPr>
              <w:jc w:val="center"/>
            </w:pPr>
            <w:r>
              <w:t>Performance</w:t>
            </w:r>
          </w:p>
        </w:tc>
        <w:tc>
          <w:tcPr>
            <w:tcW w:w="2265" w:type="dxa"/>
          </w:tcPr>
          <w:p w14:paraId="2A7D0B06" w14:textId="671A4538" w:rsidR="00350EBB" w:rsidRDefault="00350EBB" w:rsidP="00D90C25">
            <w:pPr>
              <w:jc w:val="center"/>
            </w:pPr>
            <w:r>
              <w:t>0.518</w:t>
            </w:r>
          </w:p>
        </w:tc>
        <w:tc>
          <w:tcPr>
            <w:tcW w:w="2265" w:type="dxa"/>
          </w:tcPr>
          <w:p w14:paraId="1A1CAF96" w14:textId="2F25229C" w:rsidR="00350EBB" w:rsidRDefault="00350EBB" w:rsidP="00D90C25">
            <w:pPr>
              <w:jc w:val="center"/>
            </w:pPr>
            <w:r>
              <w:t>0.00147</w:t>
            </w:r>
          </w:p>
        </w:tc>
        <w:tc>
          <w:tcPr>
            <w:tcW w:w="2266" w:type="dxa"/>
          </w:tcPr>
          <w:p w14:paraId="5988CF21" w14:textId="76D3AA0C" w:rsidR="00350EBB" w:rsidRDefault="00350EBB" w:rsidP="00D90C25">
            <w:pPr>
              <w:jc w:val="center"/>
            </w:pPr>
            <w:r>
              <w:t>0</w:t>
            </w:r>
          </w:p>
        </w:tc>
      </w:tr>
      <w:tr w:rsidR="00350EBB" w14:paraId="31D22C34" w14:textId="77777777" w:rsidTr="00350EBB">
        <w:tc>
          <w:tcPr>
            <w:tcW w:w="2265" w:type="dxa"/>
          </w:tcPr>
          <w:p w14:paraId="03D1808A" w14:textId="76B72F85" w:rsidR="00350EBB" w:rsidRDefault="00350EBB" w:rsidP="00D90C25">
            <w:pPr>
              <w:jc w:val="center"/>
            </w:pPr>
            <w:r>
              <w:t>Gradient</w:t>
            </w:r>
          </w:p>
        </w:tc>
        <w:tc>
          <w:tcPr>
            <w:tcW w:w="2265" w:type="dxa"/>
          </w:tcPr>
          <w:p w14:paraId="173CF099" w14:textId="363232D0" w:rsidR="00350EBB" w:rsidRDefault="00350EBB" w:rsidP="00D90C25">
            <w:pPr>
              <w:jc w:val="center"/>
            </w:pPr>
            <w:r>
              <w:t>0.924</w:t>
            </w:r>
          </w:p>
        </w:tc>
        <w:tc>
          <w:tcPr>
            <w:tcW w:w="2265" w:type="dxa"/>
          </w:tcPr>
          <w:p w14:paraId="17E6D57B" w14:textId="62AC54D1" w:rsidR="00350EBB" w:rsidRDefault="00350EBB" w:rsidP="00D90C25">
            <w:pPr>
              <w:jc w:val="center"/>
            </w:pPr>
            <w:r>
              <w:t>3.39e-05</w:t>
            </w:r>
          </w:p>
        </w:tc>
        <w:tc>
          <w:tcPr>
            <w:tcW w:w="2266" w:type="dxa"/>
          </w:tcPr>
          <w:p w14:paraId="0D98967F" w14:textId="39C1776E" w:rsidR="00350EBB" w:rsidRDefault="00350EBB" w:rsidP="00D90C25">
            <w:pPr>
              <w:jc w:val="center"/>
            </w:pPr>
            <w:r>
              <w:t>1e-07</w:t>
            </w:r>
          </w:p>
        </w:tc>
      </w:tr>
      <w:tr w:rsidR="00350EBB" w14:paraId="24EC3893" w14:textId="77777777" w:rsidTr="00350EBB">
        <w:tc>
          <w:tcPr>
            <w:tcW w:w="2265" w:type="dxa"/>
          </w:tcPr>
          <w:p w14:paraId="04B099ED" w14:textId="679324B6" w:rsidR="00350EBB" w:rsidRDefault="00350EBB" w:rsidP="00D90C25">
            <w:pPr>
              <w:jc w:val="center"/>
            </w:pPr>
            <w:r>
              <w:t>Mu</w:t>
            </w:r>
          </w:p>
        </w:tc>
        <w:tc>
          <w:tcPr>
            <w:tcW w:w="2265" w:type="dxa"/>
          </w:tcPr>
          <w:p w14:paraId="060DD4BF" w14:textId="6C534A0F" w:rsidR="00350EBB" w:rsidRDefault="00350EBB" w:rsidP="00D90C25">
            <w:pPr>
              <w:jc w:val="center"/>
            </w:pPr>
            <w:r>
              <w:t>0.001</w:t>
            </w:r>
          </w:p>
        </w:tc>
        <w:tc>
          <w:tcPr>
            <w:tcW w:w="2265" w:type="dxa"/>
          </w:tcPr>
          <w:p w14:paraId="5BA746FA" w14:textId="0CD2089C" w:rsidR="00350EBB" w:rsidRDefault="00350EBB" w:rsidP="00D90C25">
            <w:pPr>
              <w:jc w:val="center"/>
            </w:pPr>
            <w:r>
              <w:t>1e-06</w:t>
            </w:r>
          </w:p>
        </w:tc>
        <w:tc>
          <w:tcPr>
            <w:tcW w:w="2266" w:type="dxa"/>
          </w:tcPr>
          <w:p w14:paraId="3B5AC960" w14:textId="6308E310" w:rsidR="00350EBB" w:rsidRDefault="00350EBB" w:rsidP="00D90C25">
            <w:pPr>
              <w:jc w:val="center"/>
            </w:pPr>
            <w:r>
              <w:t>1e</w:t>
            </w:r>
            <w:r w:rsidR="00526583">
              <w:t>+10</w:t>
            </w:r>
          </w:p>
        </w:tc>
      </w:tr>
      <w:tr w:rsidR="00350EBB" w14:paraId="4EE80EAA" w14:textId="77777777" w:rsidTr="00350EBB">
        <w:tc>
          <w:tcPr>
            <w:tcW w:w="2265" w:type="dxa"/>
          </w:tcPr>
          <w:p w14:paraId="2432F7BC" w14:textId="50E7189E" w:rsidR="00350EBB" w:rsidRDefault="00350EBB" w:rsidP="00D90C25">
            <w:pPr>
              <w:jc w:val="center"/>
            </w:pPr>
            <w:r>
              <w:t>Validation Checks</w:t>
            </w:r>
          </w:p>
        </w:tc>
        <w:tc>
          <w:tcPr>
            <w:tcW w:w="2265" w:type="dxa"/>
          </w:tcPr>
          <w:p w14:paraId="5256A590" w14:textId="3CEC6C8F" w:rsidR="00350EBB" w:rsidRDefault="00350EBB" w:rsidP="00D90C25">
            <w:pPr>
              <w:jc w:val="center"/>
            </w:pPr>
            <w:r>
              <w:t>0</w:t>
            </w:r>
          </w:p>
        </w:tc>
        <w:tc>
          <w:tcPr>
            <w:tcW w:w="2265" w:type="dxa"/>
          </w:tcPr>
          <w:p w14:paraId="611A5CFA" w14:textId="13448895" w:rsidR="00350EBB" w:rsidRDefault="00350EBB" w:rsidP="00D90C25">
            <w:pPr>
              <w:jc w:val="center"/>
            </w:pPr>
            <w:r>
              <w:t>6</w:t>
            </w:r>
          </w:p>
        </w:tc>
        <w:tc>
          <w:tcPr>
            <w:tcW w:w="2266" w:type="dxa"/>
          </w:tcPr>
          <w:p w14:paraId="4B6DD097" w14:textId="5F5E0F0B" w:rsidR="00350EBB" w:rsidRDefault="00350EBB" w:rsidP="00D90C25">
            <w:pPr>
              <w:jc w:val="center"/>
            </w:pPr>
            <w:r>
              <w:t>6</w:t>
            </w:r>
          </w:p>
        </w:tc>
      </w:tr>
    </w:tbl>
    <w:p w14:paraId="1686F2C9" w14:textId="53E9754A" w:rsidR="00CF1727" w:rsidRDefault="00350EBB" w:rsidP="0047104E">
      <w:pPr>
        <w:pStyle w:val="BodyText"/>
      </w:pPr>
      <w:r>
        <w:br/>
      </w:r>
      <w:r w:rsidR="00CF1727">
        <w:t>Analysing all IMUs gives training results as per Tables 4.</w:t>
      </w:r>
      <w:r w:rsidR="003B3A02">
        <w:t>55</w:t>
      </w:r>
      <w:r w:rsidR="00CF1727">
        <w:t xml:space="preserve"> and 4.</w:t>
      </w:r>
      <w:r w:rsidR="003B3A02">
        <w:t>56</w:t>
      </w:r>
      <w:r w:rsidR="00526583">
        <w:t>.</w:t>
      </w:r>
    </w:p>
    <w:p w14:paraId="04517EC0" w14:textId="77777777" w:rsidR="002E2632" w:rsidRDefault="002E2632">
      <w:pPr>
        <w:rPr>
          <w:rFonts w:ascii="Calibri" w:hAnsi="Calibri"/>
          <w:noProof/>
          <w:szCs w:val="20"/>
        </w:rPr>
      </w:pPr>
      <w:r>
        <w:br w:type="page"/>
      </w:r>
    </w:p>
    <w:p w14:paraId="2571DC2A" w14:textId="3E4572D9" w:rsidR="00526583" w:rsidRDefault="00526583" w:rsidP="00806D15">
      <w:pPr>
        <w:pStyle w:val="Caption"/>
      </w:pPr>
      <w:bookmarkStart w:id="288" w:name="_Toc147921064"/>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5</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results </w:t>
      </w:r>
      <w:r w:rsidR="002E2632" w:rsidRPr="00CA1663">
        <w:t xml:space="preserve">from </w:t>
      </w:r>
      <w:r w:rsidR="002E2632">
        <w:t xml:space="preserve">rotational </w:t>
      </w:r>
      <w:r w:rsidR="002E2632" w:rsidRPr="00CA1663">
        <w:t>motion.</w:t>
      </w:r>
      <w:bookmarkEnd w:id="288"/>
    </w:p>
    <w:tbl>
      <w:tblPr>
        <w:tblStyle w:val="TableGrid"/>
        <w:tblW w:w="0" w:type="auto"/>
        <w:tblLook w:val="04A0" w:firstRow="1" w:lastRow="0" w:firstColumn="1" w:lastColumn="0" w:noHBand="0" w:noVBand="1"/>
      </w:tblPr>
      <w:tblGrid>
        <w:gridCol w:w="2265"/>
        <w:gridCol w:w="2265"/>
        <w:gridCol w:w="2265"/>
        <w:gridCol w:w="2266"/>
      </w:tblGrid>
      <w:tr w:rsidR="00350EBB" w14:paraId="0ED727BE" w14:textId="77777777" w:rsidTr="000120B4">
        <w:tc>
          <w:tcPr>
            <w:tcW w:w="2265" w:type="dxa"/>
          </w:tcPr>
          <w:p w14:paraId="0CF3883D" w14:textId="77777777" w:rsidR="00350EBB" w:rsidRDefault="00350EBB" w:rsidP="000120B4">
            <w:pPr>
              <w:jc w:val="center"/>
            </w:pPr>
          </w:p>
        </w:tc>
        <w:tc>
          <w:tcPr>
            <w:tcW w:w="2265" w:type="dxa"/>
          </w:tcPr>
          <w:p w14:paraId="75BE5699" w14:textId="77777777" w:rsidR="00350EBB" w:rsidRDefault="00350EBB" w:rsidP="000120B4">
            <w:pPr>
              <w:jc w:val="center"/>
            </w:pPr>
            <w:r>
              <w:t>Observations</w:t>
            </w:r>
          </w:p>
        </w:tc>
        <w:tc>
          <w:tcPr>
            <w:tcW w:w="2265" w:type="dxa"/>
          </w:tcPr>
          <w:p w14:paraId="220D2A40" w14:textId="77777777" w:rsidR="00350EBB" w:rsidRDefault="00350EBB" w:rsidP="000120B4">
            <w:pPr>
              <w:jc w:val="center"/>
            </w:pPr>
            <w:r>
              <w:t>MSE</w:t>
            </w:r>
          </w:p>
        </w:tc>
        <w:tc>
          <w:tcPr>
            <w:tcW w:w="2266" w:type="dxa"/>
          </w:tcPr>
          <w:p w14:paraId="6E1AA274" w14:textId="77777777" w:rsidR="00350EBB" w:rsidRDefault="00350EBB" w:rsidP="000120B4">
            <w:pPr>
              <w:jc w:val="center"/>
            </w:pPr>
            <w:r>
              <w:t>R</w:t>
            </w:r>
          </w:p>
        </w:tc>
      </w:tr>
      <w:tr w:rsidR="00350EBB" w14:paraId="1D7266FC" w14:textId="77777777" w:rsidTr="000120B4">
        <w:tc>
          <w:tcPr>
            <w:tcW w:w="2265" w:type="dxa"/>
          </w:tcPr>
          <w:p w14:paraId="6F1C5134" w14:textId="77777777" w:rsidR="00350EBB" w:rsidRDefault="00350EBB" w:rsidP="000120B4">
            <w:pPr>
              <w:jc w:val="center"/>
            </w:pPr>
            <w:r>
              <w:t>Training</w:t>
            </w:r>
          </w:p>
        </w:tc>
        <w:tc>
          <w:tcPr>
            <w:tcW w:w="2265" w:type="dxa"/>
          </w:tcPr>
          <w:p w14:paraId="2C642609" w14:textId="77777777" w:rsidR="00350EBB" w:rsidRDefault="00350EBB" w:rsidP="000120B4">
            <w:pPr>
              <w:jc w:val="center"/>
            </w:pPr>
            <w:r>
              <w:t>4137</w:t>
            </w:r>
          </w:p>
        </w:tc>
        <w:tc>
          <w:tcPr>
            <w:tcW w:w="2265" w:type="dxa"/>
          </w:tcPr>
          <w:p w14:paraId="191401B6" w14:textId="118E1FF9" w:rsidR="00350EBB" w:rsidRDefault="00350EBB" w:rsidP="000120B4">
            <w:pPr>
              <w:jc w:val="center"/>
            </w:pPr>
            <w:r>
              <w:t>0.0010</w:t>
            </w:r>
          </w:p>
        </w:tc>
        <w:tc>
          <w:tcPr>
            <w:tcW w:w="2266" w:type="dxa"/>
          </w:tcPr>
          <w:p w14:paraId="2F925FCF" w14:textId="698BD80E" w:rsidR="00350EBB" w:rsidRDefault="00350EBB" w:rsidP="000120B4">
            <w:pPr>
              <w:jc w:val="center"/>
            </w:pPr>
            <w:r>
              <w:t>0.9894</w:t>
            </w:r>
          </w:p>
        </w:tc>
      </w:tr>
      <w:tr w:rsidR="00350EBB" w14:paraId="77695016" w14:textId="77777777" w:rsidTr="000120B4">
        <w:tc>
          <w:tcPr>
            <w:tcW w:w="2265" w:type="dxa"/>
          </w:tcPr>
          <w:p w14:paraId="48E5A2C5" w14:textId="77777777" w:rsidR="00350EBB" w:rsidRDefault="00350EBB" w:rsidP="000120B4">
            <w:pPr>
              <w:jc w:val="center"/>
            </w:pPr>
            <w:r>
              <w:t>Validation</w:t>
            </w:r>
          </w:p>
        </w:tc>
        <w:tc>
          <w:tcPr>
            <w:tcW w:w="2265" w:type="dxa"/>
          </w:tcPr>
          <w:p w14:paraId="2CA23583" w14:textId="77777777" w:rsidR="00350EBB" w:rsidRDefault="00350EBB" w:rsidP="000120B4">
            <w:pPr>
              <w:jc w:val="center"/>
            </w:pPr>
            <w:r>
              <w:t>887</w:t>
            </w:r>
          </w:p>
        </w:tc>
        <w:tc>
          <w:tcPr>
            <w:tcW w:w="2265" w:type="dxa"/>
          </w:tcPr>
          <w:p w14:paraId="65EBA32D" w14:textId="175FB895" w:rsidR="00350EBB" w:rsidRDefault="00350EBB" w:rsidP="000120B4">
            <w:pPr>
              <w:jc w:val="center"/>
            </w:pPr>
            <w:r>
              <w:t>0.0011</w:t>
            </w:r>
          </w:p>
        </w:tc>
        <w:tc>
          <w:tcPr>
            <w:tcW w:w="2266" w:type="dxa"/>
          </w:tcPr>
          <w:p w14:paraId="1BDFE538" w14:textId="7C1CF1CE" w:rsidR="00350EBB" w:rsidRDefault="00350EBB" w:rsidP="000120B4">
            <w:pPr>
              <w:jc w:val="center"/>
            </w:pPr>
            <w:r>
              <w:t>0.9882</w:t>
            </w:r>
          </w:p>
        </w:tc>
      </w:tr>
      <w:tr w:rsidR="00350EBB" w14:paraId="7E16418B" w14:textId="77777777" w:rsidTr="000120B4">
        <w:tc>
          <w:tcPr>
            <w:tcW w:w="2265" w:type="dxa"/>
          </w:tcPr>
          <w:p w14:paraId="1E32456B" w14:textId="77777777" w:rsidR="00350EBB" w:rsidRDefault="00350EBB" w:rsidP="000120B4">
            <w:pPr>
              <w:jc w:val="center"/>
            </w:pPr>
            <w:r>
              <w:t>Test</w:t>
            </w:r>
          </w:p>
        </w:tc>
        <w:tc>
          <w:tcPr>
            <w:tcW w:w="2265" w:type="dxa"/>
          </w:tcPr>
          <w:p w14:paraId="099DE33B" w14:textId="77777777" w:rsidR="00350EBB" w:rsidRDefault="00350EBB" w:rsidP="000120B4">
            <w:pPr>
              <w:jc w:val="center"/>
            </w:pPr>
            <w:r>
              <w:t>887</w:t>
            </w:r>
          </w:p>
        </w:tc>
        <w:tc>
          <w:tcPr>
            <w:tcW w:w="2265" w:type="dxa"/>
          </w:tcPr>
          <w:p w14:paraId="0922FB3F" w14:textId="435C5DDB" w:rsidR="00350EBB" w:rsidRDefault="00350EBB" w:rsidP="000120B4">
            <w:pPr>
              <w:jc w:val="center"/>
            </w:pPr>
            <w:r>
              <w:t>0.0011</w:t>
            </w:r>
          </w:p>
        </w:tc>
        <w:tc>
          <w:tcPr>
            <w:tcW w:w="2266" w:type="dxa"/>
          </w:tcPr>
          <w:p w14:paraId="1E0D44D4" w14:textId="75F42CDE" w:rsidR="00350EBB" w:rsidRDefault="00350EBB" w:rsidP="000120B4">
            <w:pPr>
              <w:jc w:val="center"/>
            </w:pPr>
            <w:r>
              <w:t>0.9885</w:t>
            </w:r>
          </w:p>
        </w:tc>
      </w:tr>
    </w:tbl>
    <w:p w14:paraId="52E51163" w14:textId="0953B5F1" w:rsidR="00350EBB" w:rsidRDefault="00526583" w:rsidP="00806D15">
      <w:pPr>
        <w:pStyle w:val="Caption"/>
      </w:pPr>
      <w:bookmarkStart w:id="289" w:name="_Toc147921065"/>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6</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bookmarkEnd w:id="289"/>
    </w:p>
    <w:tbl>
      <w:tblPr>
        <w:tblStyle w:val="TableGrid"/>
        <w:tblW w:w="0" w:type="auto"/>
        <w:tblLook w:val="04A0" w:firstRow="1" w:lastRow="0" w:firstColumn="1" w:lastColumn="0" w:noHBand="0" w:noVBand="1"/>
      </w:tblPr>
      <w:tblGrid>
        <w:gridCol w:w="2265"/>
        <w:gridCol w:w="2265"/>
        <w:gridCol w:w="2265"/>
        <w:gridCol w:w="2266"/>
      </w:tblGrid>
      <w:tr w:rsidR="00526583" w14:paraId="1EF1AF55" w14:textId="77777777" w:rsidTr="000120B4">
        <w:tc>
          <w:tcPr>
            <w:tcW w:w="2265" w:type="dxa"/>
          </w:tcPr>
          <w:p w14:paraId="51C22564" w14:textId="77777777" w:rsidR="00526583" w:rsidRDefault="00526583" w:rsidP="000120B4">
            <w:pPr>
              <w:jc w:val="center"/>
            </w:pPr>
            <w:r>
              <w:t>Unit</w:t>
            </w:r>
          </w:p>
        </w:tc>
        <w:tc>
          <w:tcPr>
            <w:tcW w:w="2265" w:type="dxa"/>
          </w:tcPr>
          <w:p w14:paraId="2021442C" w14:textId="77777777" w:rsidR="00526583" w:rsidRDefault="00526583" w:rsidP="000120B4">
            <w:pPr>
              <w:jc w:val="center"/>
            </w:pPr>
            <w:r>
              <w:t>Initial Value</w:t>
            </w:r>
          </w:p>
        </w:tc>
        <w:tc>
          <w:tcPr>
            <w:tcW w:w="2265" w:type="dxa"/>
          </w:tcPr>
          <w:p w14:paraId="37411378" w14:textId="77777777" w:rsidR="00526583" w:rsidRDefault="00526583" w:rsidP="000120B4">
            <w:pPr>
              <w:jc w:val="center"/>
            </w:pPr>
            <w:r>
              <w:t>Stopped Value</w:t>
            </w:r>
          </w:p>
        </w:tc>
        <w:tc>
          <w:tcPr>
            <w:tcW w:w="2266" w:type="dxa"/>
          </w:tcPr>
          <w:p w14:paraId="5694A102" w14:textId="77777777" w:rsidR="00526583" w:rsidRDefault="00526583" w:rsidP="000120B4">
            <w:pPr>
              <w:jc w:val="center"/>
            </w:pPr>
            <w:r>
              <w:t>Target Value</w:t>
            </w:r>
          </w:p>
        </w:tc>
      </w:tr>
      <w:tr w:rsidR="00526583" w14:paraId="5B73E68E" w14:textId="77777777" w:rsidTr="000120B4">
        <w:tc>
          <w:tcPr>
            <w:tcW w:w="2265" w:type="dxa"/>
          </w:tcPr>
          <w:p w14:paraId="38E00F0B" w14:textId="77777777" w:rsidR="00526583" w:rsidRDefault="00526583" w:rsidP="000120B4">
            <w:pPr>
              <w:jc w:val="center"/>
            </w:pPr>
            <w:r>
              <w:t>Epoch</w:t>
            </w:r>
          </w:p>
        </w:tc>
        <w:tc>
          <w:tcPr>
            <w:tcW w:w="2265" w:type="dxa"/>
          </w:tcPr>
          <w:p w14:paraId="06ADF78F" w14:textId="77777777" w:rsidR="00526583" w:rsidRDefault="00526583" w:rsidP="000120B4">
            <w:pPr>
              <w:jc w:val="center"/>
            </w:pPr>
            <w:r>
              <w:t>0</w:t>
            </w:r>
          </w:p>
        </w:tc>
        <w:tc>
          <w:tcPr>
            <w:tcW w:w="2265" w:type="dxa"/>
          </w:tcPr>
          <w:p w14:paraId="5AFEE544" w14:textId="7DC20A9A" w:rsidR="00526583" w:rsidRDefault="00526583" w:rsidP="000120B4">
            <w:pPr>
              <w:jc w:val="center"/>
            </w:pPr>
            <w:r>
              <w:t>35</w:t>
            </w:r>
          </w:p>
        </w:tc>
        <w:tc>
          <w:tcPr>
            <w:tcW w:w="2266" w:type="dxa"/>
          </w:tcPr>
          <w:p w14:paraId="7FAE4401" w14:textId="77777777" w:rsidR="00526583" w:rsidRDefault="00526583" w:rsidP="000120B4">
            <w:pPr>
              <w:jc w:val="center"/>
            </w:pPr>
            <w:r>
              <w:t>1000</w:t>
            </w:r>
          </w:p>
        </w:tc>
      </w:tr>
      <w:tr w:rsidR="00526583" w14:paraId="423B5183" w14:textId="77777777" w:rsidTr="000120B4">
        <w:tc>
          <w:tcPr>
            <w:tcW w:w="2265" w:type="dxa"/>
          </w:tcPr>
          <w:p w14:paraId="0860A9BC" w14:textId="77777777" w:rsidR="00526583" w:rsidRDefault="00526583" w:rsidP="000120B4">
            <w:pPr>
              <w:jc w:val="center"/>
            </w:pPr>
            <w:r>
              <w:t>Elapsed Time</w:t>
            </w:r>
          </w:p>
        </w:tc>
        <w:tc>
          <w:tcPr>
            <w:tcW w:w="2265" w:type="dxa"/>
          </w:tcPr>
          <w:p w14:paraId="7F5C4418" w14:textId="77777777" w:rsidR="00526583" w:rsidRDefault="00526583" w:rsidP="000120B4">
            <w:pPr>
              <w:jc w:val="center"/>
            </w:pPr>
            <w:r>
              <w:t>-</w:t>
            </w:r>
          </w:p>
        </w:tc>
        <w:tc>
          <w:tcPr>
            <w:tcW w:w="2265" w:type="dxa"/>
          </w:tcPr>
          <w:p w14:paraId="11AD52C5" w14:textId="31935C24" w:rsidR="00526583" w:rsidRDefault="00526583" w:rsidP="000120B4">
            <w:pPr>
              <w:jc w:val="center"/>
            </w:pPr>
            <w:r>
              <w:t>00:00:04</w:t>
            </w:r>
          </w:p>
        </w:tc>
        <w:tc>
          <w:tcPr>
            <w:tcW w:w="2266" w:type="dxa"/>
          </w:tcPr>
          <w:p w14:paraId="414D0165" w14:textId="77777777" w:rsidR="00526583" w:rsidRDefault="00526583" w:rsidP="000120B4">
            <w:pPr>
              <w:jc w:val="center"/>
            </w:pPr>
            <w:r>
              <w:t>-</w:t>
            </w:r>
          </w:p>
        </w:tc>
      </w:tr>
      <w:tr w:rsidR="00526583" w14:paraId="404C94B4" w14:textId="77777777" w:rsidTr="000120B4">
        <w:tc>
          <w:tcPr>
            <w:tcW w:w="2265" w:type="dxa"/>
          </w:tcPr>
          <w:p w14:paraId="78B2F5EA" w14:textId="77777777" w:rsidR="00526583" w:rsidRDefault="00526583" w:rsidP="000120B4">
            <w:pPr>
              <w:jc w:val="center"/>
            </w:pPr>
            <w:r>
              <w:t>Performance</w:t>
            </w:r>
          </w:p>
        </w:tc>
        <w:tc>
          <w:tcPr>
            <w:tcW w:w="2265" w:type="dxa"/>
          </w:tcPr>
          <w:p w14:paraId="0490FE5C" w14:textId="77777777" w:rsidR="00526583" w:rsidRDefault="00526583" w:rsidP="000120B4">
            <w:pPr>
              <w:jc w:val="center"/>
            </w:pPr>
            <w:r>
              <w:t>0.518</w:t>
            </w:r>
          </w:p>
        </w:tc>
        <w:tc>
          <w:tcPr>
            <w:tcW w:w="2265" w:type="dxa"/>
          </w:tcPr>
          <w:p w14:paraId="497AB5B6" w14:textId="7DE14970" w:rsidR="00526583" w:rsidRDefault="00526583" w:rsidP="000120B4">
            <w:pPr>
              <w:jc w:val="center"/>
            </w:pPr>
            <w:r>
              <w:t>0.00101</w:t>
            </w:r>
          </w:p>
        </w:tc>
        <w:tc>
          <w:tcPr>
            <w:tcW w:w="2266" w:type="dxa"/>
          </w:tcPr>
          <w:p w14:paraId="0399D9FE" w14:textId="77777777" w:rsidR="00526583" w:rsidRDefault="00526583" w:rsidP="000120B4">
            <w:pPr>
              <w:jc w:val="center"/>
            </w:pPr>
            <w:r>
              <w:t>0</w:t>
            </w:r>
          </w:p>
        </w:tc>
      </w:tr>
      <w:tr w:rsidR="00526583" w14:paraId="716041CE" w14:textId="77777777" w:rsidTr="000120B4">
        <w:tc>
          <w:tcPr>
            <w:tcW w:w="2265" w:type="dxa"/>
          </w:tcPr>
          <w:p w14:paraId="54F19668" w14:textId="77777777" w:rsidR="00526583" w:rsidRDefault="00526583" w:rsidP="000120B4">
            <w:pPr>
              <w:jc w:val="center"/>
            </w:pPr>
            <w:r>
              <w:t>Gradient</w:t>
            </w:r>
          </w:p>
        </w:tc>
        <w:tc>
          <w:tcPr>
            <w:tcW w:w="2265" w:type="dxa"/>
          </w:tcPr>
          <w:p w14:paraId="5323E587" w14:textId="77777777" w:rsidR="00526583" w:rsidRDefault="00526583" w:rsidP="000120B4">
            <w:pPr>
              <w:jc w:val="center"/>
            </w:pPr>
            <w:r>
              <w:t>0.924</w:t>
            </w:r>
          </w:p>
        </w:tc>
        <w:tc>
          <w:tcPr>
            <w:tcW w:w="2265" w:type="dxa"/>
          </w:tcPr>
          <w:p w14:paraId="23294C67" w14:textId="7DF7D368" w:rsidR="00526583" w:rsidRDefault="00526583" w:rsidP="00526583">
            <w:pPr>
              <w:jc w:val="center"/>
            </w:pPr>
            <w:r>
              <w:t>0.000451</w:t>
            </w:r>
          </w:p>
        </w:tc>
        <w:tc>
          <w:tcPr>
            <w:tcW w:w="2266" w:type="dxa"/>
          </w:tcPr>
          <w:p w14:paraId="0264D587" w14:textId="77777777" w:rsidR="00526583" w:rsidRDefault="00526583" w:rsidP="000120B4">
            <w:pPr>
              <w:jc w:val="center"/>
            </w:pPr>
            <w:r>
              <w:t>1e-07</w:t>
            </w:r>
          </w:p>
        </w:tc>
      </w:tr>
      <w:tr w:rsidR="00526583" w14:paraId="12BB9982" w14:textId="77777777" w:rsidTr="000120B4">
        <w:tc>
          <w:tcPr>
            <w:tcW w:w="2265" w:type="dxa"/>
          </w:tcPr>
          <w:p w14:paraId="14C96AA9" w14:textId="77777777" w:rsidR="00526583" w:rsidRDefault="00526583" w:rsidP="000120B4">
            <w:pPr>
              <w:jc w:val="center"/>
            </w:pPr>
            <w:r>
              <w:t>Mu</w:t>
            </w:r>
          </w:p>
        </w:tc>
        <w:tc>
          <w:tcPr>
            <w:tcW w:w="2265" w:type="dxa"/>
          </w:tcPr>
          <w:p w14:paraId="0E0D9251" w14:textId="77777777" w:rsidR="00526583" w:rsidRDefault="00526583" w:rsidP="000120B4">
            <w:pPr>
              <w:jc w:val="center"/>
            </w:pPr>
            <w:r>
              <w:t>0.001</w:t>
            </w:r>
          </w:p>
        </w:tc>
        <w:tc>
          <w:tcPr>
            <w:tcW w:w="2265" w:type="dxa"/>
          </w:tcPr>
          <w:p w14:paraId="39B2D464" w14:textId="34F9018E" w:rsidR="00526583" w:rsidRDefault="00526583" w:rsidP="000120B4">
            <w:pPr>
              <w:jc w:val="center"/>
            </w:pPr>
            <w:r>
              <w:t>1e-08</w:t>
            </w:r>
          </w:p>
        </w:tc>
        <w:tc>
          <w:tcPr>
            <w:tcW w:w="2266" w:type="dxa"/>
          </w:tcPr>
          <w:p w14:paraId="1C8AC531" w14:textId="47C22809" w:rsidR="00526583" w:rsidRDefault="00526583" w:rsidP="000120B4">
            <w:pPr>
              <w:jc w:val="center"/>
            </w:pPr>
            <w:r>
              <w:t>1e+10</w:t>
            </w:r>
          </w:p>
        </w:tc>
      </w:tr>
      <w:tr w:rsidR="00526583" w14:paraId="444A1B59" w14:textId="77777777" w:rsidTr="000120B4">
        <w:tc>
          <w:tcPr>
            <w:tcW w:w="2265" w:type="dxa"/>
          </w:tcPr>
          <w:p w14:paraId="41FCC640" w14:textId="77777777" w:rsidR="00526583" w:rsidRDefault="00526583" w:rsidP="000120B4">
            <w:pPr>
              <w:jc w:val="center"/>
            </w:pPr>
            <w:r>
              <w:t>Validation Checks</w:t>
            </w:r>
          </w:p>
        </w:tc>
        <w:tc>
          <w:tcPr>
            <w:tcW w:w="2265" w:type="dxa"/>
          </w:tcPr>
          <w:p w14:paraId="194E5DAB" w14:textId="77777777" w:rsidR="00526583" w:rsidRDefault="00526583" w:rsidP="000120B4">
            <w:pPr>
              <w:jc w:val="center"/>
            </w:pPr>
            <w:r>
              <w:t>0</w:t>
            </w:r>
          </w:p>
        </w:tc>
        <w:tc>
          <w:tcPr>
            <w:tcW w:w="2265" w:type="dxa"/>
          </w:tcPr>
          <w:p w14:paraId="6E6C297B" w14:textId="77777777" w:rsidR="00526583" w:rsidRDefault="00526583" w:rsidP="000120B4">
            <w:pPr>
              <w:jc w:val="center"/>
            </w:pPr>
            <w:r>
              <w:t>6</w:t>
            </w:r>
          </w:p>
        </w:tc>
        <w:tc>
          <w:tcPr>
            <w:tcW w:w="2266" w:type="dxa"/>
          </w:tcPr>
          <w:p w14:paraId="46805502" w14:textId="77777777" w:rsidR="00526583" w:rsidRDefault="00526583" w:rsidP="000120B4">
            <w:pPr>
              <w:jc w:val="center"/>
            </w:pPr>
            <w:r>
              <w:t>6</w:t>
            </w:r>
          </w:p>
        </w:tc>
      </w:tr>
    </w:tbl>
    <w:p w14:paraId="2A3C26FD" w14:textId="6754AF41" w:rsidR="00485B1F" w:rsidRDefault="00526583" w:rsidP="0047104E">
      <w:pPr>
        <w:pStyle w:val="BodyText"/>
      </w:pPr>
      <w:r>
        <w:br/>
      </w:r>
      <w:r w:rsidR="00485B1F">
        <w:t>Adding more layers (taking the total to 20) produced the results displayed in Tables 4.</w:t>
      </w:r>
      <w:r w:rsidR="003B3A02">
        <w:t>57</w:t>
      </w:r>
      <w:r w:rsidR="00485B1F">
        <w:t xml:space="preserve"> and 4.</w:t>
      </w:r>
      <w:r w:rsidR="003B3A02">
        <w:t>58</w:t>
      </w:r>
      <w:r w:rsidR="00CF1727">
        <w:t>.</w:t>
      </w:r>
      <w:r w:rsidR="00485B1F">
        <w:t xml:space="preserve"> </w:t>
      </w:r>
      <w:r>
        <w:t xml:space="preserve">The extra second of processing merited a 0.0093 increase in the test R score, which could </w:t>
      </w:r>
      <w:proofErr w:type="gramStart"/>
      <w:r>
        <w:t>be argued</w:t>
      </w:r>
      <w:proofErr w:type="gramEnd"/>
      <w:r>
        <w:t xml:space="preserve"> is not worth the extra processing time.</w:t>
      </w:r>
    </w:p>
    <w:p w14:paraId="78F56655" w14:textId="36D43458" w:rsidR="00724318" w:rsidRDefault="00724318" w:rsidP="00806D15">
      <w:pPr>
        <w:pStyle w:val="Caption"/>
      </w:pPr>
      <w:bookmarkStart w:id="290" w:name="_Toc147921066"/>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7</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20-</w:t>
      </w:r>
      <w:r w:rsidR="002E2632" w:rsidRPr="00CA1663">
        <w:t xml:space="preserve">layer </w:t>
      </w:r>
      <w:r w:rsidR="002E2632">
        <w:t>MLP</w:t>
      </w:r>
      <w:r w:rsidR="002E2632" w:rsidRPr="00CA1663">
        <w:t xml:space="preserve"> NN </w:t>
      </w:r>
      <w:r w:rsidR="002E2632">
        <w:t xml:space="preserve">training results </w:t>
      </w:r>
      <w:r w:rsidR="002E2632" w:rsidRPr="00CA1663">
        <w:t xml:space="preserve">from </w:t>
      </w:r>
      <w:r w:rsidR="002E2632">
        <w:t xml:space="preserve">rotational </w:t>
      </w:r>
      <w:r w:rsidR="002E2632" w:rsidRPr="00CA1663">
        <w:t>motion.</w:t>
      </w:r>
      <w:bookmarkEnd w:id="290"/>
    </w:p>
    <w:tbl>
      <w:tblPr>
        <w:tblStyle w:val="TableGrid"/>
        <w:tblW w:w="0" w:type="auto"/>
        <w:tblLook w:val="04A0" w:firstRow="1" w:lastRow="0" w:firstColumn="1" w:lastColumn="0" w:noHBand="0" w:noVBand="1"/>
      </w:tblPr>
      <w:tblGrid>
        <w:gridCol w:w="2265"/>
        <w:gridCol w:w="2265"/>
        <w:gridCol w:w="2265"/>
        <w:gridCol w:w="2266"/>
      </w:tblGrid>
      <w:tr w:rsidR="00724318" w14:paraId="2690A2FF" w14:textId="77777777" w:rsidTr="000120B4">
        <w:tc>
          <w:tcPr>
            <w:tcW w:w="2265" w:type="dxa"/>
          </w:tcPr>
          <w:p w14:paraId="0AA4A720" w14:textId="77777777" w:rsidR="00724318" w:rsidRDefault="00724318" w:rsidP="000120B4">
            <w:pPr>
              <w:jc w:val="center"/>
            </w:pPr>
          </w:p>
        </w:tc>
        <w:tc>
          <w:tcPr>
            <w:tcW w:w="2265" w:type="dxa"/>
          </w:tcPr>
          <w:p w14:paraId="69AC31D1" w14:textId="77777777" w:rsidR="00724318" w:rsidRDefault="00724318" w:rsidP="000120B4">
            <w:pPr>
              <w:jc w:val="center"/>
            </w:pPr>
            <w:r>
              <w:t>Observations</w:t>
            </w:r>
          </w:p>
        </w:tc>
        <w:tc>
          <w:tcPr>
            <w:tcW w:w="2265" w:type="dxa"/>
          </w:tcPr>
          <w:p w14:paraId="0E000BCD" w14:textId="77777777" w:rsidR="00724318" w:rsidRDefault="00724318" w:rsidP="000120B4">
            <w:pPr>
              <w:jc w:val="center"/>
            </w:pPr>
            <w:r>
              <w:t>MSE</w:t>
            </w:r>
          </w:p>
        </w:tc>
        <w:tc>
          <w:tcPr>
            <w:tcW w:w="2266" w:type="dxa"/>
          </w:tcPr>
          <w:p w14:paraId="32D16807" w14:textId="77777777" w:rsidR="00724318" w:rsidRDefault="00724318" w:rsidP="000120B4">
            <w:pPr>
              <w:jc w:val="center"/>
            </w:pPr>
            <w:r>
              <w:t>R</w:t>
            </w:r>
          </w:p>
        </w:tc>
      </w:tr>
      <w:tr w:rsidR="00724318" w14:paraId="3D41A407" w14:textId="77777777" w:rsidTr="000120B4">
        <w:tc>
          <w:tcPr>
            <w:tcW w:w="2265" w:type="dxa"/>
          </w:tcPr>
          <w:p w14:paraId="15C9CAEF" w14:textId="77777777" w:rsidR="00724318" w:rsidRDefault="00724318" w:rsidP="000120B4">
            <w:pPr>
              <w:jc w:val="center"/>
            </w:pPr>
            <w:r>
              <w:t>Training</w:t>
            </w:r>
          </w:p>
        </w:tc>
        <w:tc>
          <w:tcPr>
            <w:tcW w:w="2265" w:type="dxa"/>
          </w:tcPr>
          <w:p w14:paraId="797AF26F" w14:textId="77777777" w:rsidR="00724318" w:rsidRDefault="00724318" w:rsidP="000120B4">
            <w:pPr>
              <w:jc w:val="center"/>
            </w:pPr>
            <w:r>
              <w:t>4137</w:t>
            </w:r>
          </w:p>
        </w:tc>
        <w:tc>
          <w:tcPr>
            <w:tcW w:w="2265" w:type="dxa"/>
          </w:tcPr>
          <w:p w14:paraId="7CB394B1" w14:textId="5D851295" w:rsidR="00724318" w:rsidRDefault="00724318" w:rsidP="000120B4">
            <w:pPr>
              <w:jc w:val="center"/>
            </w:pPr>
            <w:r>
              <w:t>0.001</w:t>
            </w:r>
            <w:r w:rsidR="00CF1727">
              <w:t>9</w:t>
            </w:r>
          </w:p>
        </w:tc>
        <w:tc>
          <w:tcPr>
            <w:tcW w:w="2266" w:type="dxa"/>
          </w:tcPr>
          <w:p w14:paraId="105C3A9F" w14:textId="313D73F1" w:rsidR="00724318" w:rsidRDefault="00724318" w:rsidP="000120B4">
            <w:pPr>
              <w:jc w:val="center"/>
            </w:pPr>
            <w:r>
              <w:t>0.</w:t>
            </w:r>
            <w:r w:rsidR="00CF1727">
              <w:t>9802</w:t>
            </w:r>
          </w:p>
        </w:tc>
      </w:tr>
      <w:tr w:rsidR="00724318" w14:paraId="1D9B4102" w14:textId="77777777" w:rsidTr="000120B4">
        <w:tc>
          <w:tcPr>
            <w:tcW w:w="2265" w:type="dxa"/>
          </w:tcPr>
          <w:p w14:paraId="1A3E7836" w14:textId="77777777" w:rsidR="00724318" w:rsidRDefault="00724318" w:rsidP="000120B4">
            <w:pPr>
              <w:jc w:val="center"/>
            </w:pPr>
            <w:r>
              <w:t>Validation</w:t>
            </w:r>
          </w:p>
        </w:tc>
        <w:tc>
          <w:tcPr>
            <w:tcW w:w="2265" w:type="dxa"/>
          </w:tcPr>
          <w:p w14:paraId="69967706" w14:textId="77777777" w:rsidR="00724318" w:rsidRDefault="00724318" w:rsidP="000120B4">
            <w:pPr>
              <w:jc w:val="center"/>
            </w:pPr>
            <w:r>
              <w:t>887</w:t>
            </w:r>
          </w:p>
        </w:tc>
        <w:tc>
          <w:tcPr>
            <w:tcW w:w="2265" w:type="dxa"/>
          </w:tcPr>
          <w:p w14:paraId="4C60FEFD" w14:textId="243F73A5" w:rsidR="00724318" w:rsidRDefault="00724318" w:rsidP="000120B4">
            <w:pPr>
              <w:jc w:val="center"/>
            </w:pPr>
            <w:r>
              <w:t>0.00</w:t>
            </w:r>
            <w:r w:rsidR="00CF1727">
              <w:t>21</w:t>
            </w:r>
          </w:p>
        </w:tc>
        <w:tc>
          <w:tcPr>
            <w:tcW w:w="2266" w:type="dxa"/>
          </w:tcPr>
          <w:p w14:paraId="402319A2" w14:textId="63968377" w:rsidR="00724318" w:rsidRDefault="00724318" w:rsidP="000120B4">
            <w:pPr>
              <w:jc w:val="center"/>
            </w:pPr>
            <w:r>
              <w:t>0.</w:t>
            </w:r>
            <w:r w:rsidR="00CF1727">
              <w:t>9776</w:t>
            </w:r>
          </w:p>
        </w:tc>
      </w:tr>
      <w:tr w:rsidR="00724318" w14:paraId="651A1CBD" w14:textId="77777777" w:rsidTr="000120B4">
        <w:tc>
          <w:tcPr>
            <w:tcW w:w="2265" w:type="dxa"/>
          </w:tcPr>
          <w:p w14:paraId="6819A571" w14:textId="77777777" w:rsidR="00724318" w:rsidRDefault="00724318" w:rsidP="000120B4">
            <w:pPr>
              <w:jc w:val="center"/>
            </w:pPr>
            <w:r>
              <w:t>Test</w:t>
            </w:r>
          </w:p>
        </w:tc>
        <w:tc>
          <w:tcPr>
            <w:tcW w:w="2265" w:type="dxa"/>
          </w:tcPr>
          <w:p w14:paraId="3AECD756" w14:textId="77777777" w:rsidR="00724318" w:rsidRDefault="00724318" w:rsidP="000120B4">
            <w:pPr>
              <w:jc w:val="center"/>
            </w:pPr>
            <w:r>
              <w:t>887</w:t>
            </w:r>
          </w:p>
        </w:tc>
        <w:tc>
          <w:tcPr>
            <w:tcW w:w="2265" w:type="dxa"/>
          </w:tcPr>
          <w:p w14:paraId="2B0DDEAD" w14:textId="24AE382D" w:rsidR="00724318" w:rsidRDefault="00724318" w:rsidP="000120B4">
            <w:pPr>
              <w:jc w:val="center"/>
            </w:pPr>
            <w:r>
              <w:t>0.00</w:t>
            </w:r>
            <w:r w:rsidR="00CF1727">
              <w:t>19</w:t>
            </w:r>
          </w:p>
        </w:tc>
        <w:tc>
          <w:tcPr>
            <w:tcW w:w="2266" w:type="dxa"/>
          </w:tcPr>
          <w:p w14:paraId="4E2463EB" w14:textId="2BB18FB0" w:rsidR="00724318" w:rsidRDefault="00724318" w:rsidP="000120B4">
            <w:pPr>
              <w:jc w:val="center"/>
            </w:pPr>
            <w:r>
              <w:t>0.</w:t>
            </w:r>
            <w:r w:rsidR="00CF1727">
              <w:t>9801</w:t>
            </w:r>
          </w:p>
        </w:tc>
      </w:tr>
    </w:tbl>
    <w:p w14:paraId="5567A282" w14:textId="140EB01D" w:rsidR="00CF1727" w:rsidRDefault="00CF1727" w:rsidP="00806D15">
      <w:pPr>
        <w:pStyle w:val="Caption"/>
      </w:pPr>
      <w:bookmarkStart w:id="291" w:name="_Toc147921067"/>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8</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20-</w:t>
      </w:r>
      <w:r w:rsidR="002E2632" w:rsidRPr="00CA1663">
        <w:t xml:space="preserve">layer </w:t>
      </w:r>
      <w:r w:rsidR="002E2632">
        <w:t>MLP</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bookmarkEnd w:id="291"/>
    </w:p>
    <w:tbl>
      <w:tblPr>
        <w:tblStyle w:val="TableGrid"/>
        <w:tblW w:w="0" w:type="auto"/>
        <w:tblLook w:val="04A0" w:firstRow="1" w:lastRow="0" w:firstColumn="1" w:lastColumn="0" w:noHBand="0" w:noVBand="1"/>
      </w:tblPr>
      <w:tblGrid>
        <w:gridCol w:w="2265"/>
        <w:gridCol w:w="2265"/>
        <w:gridCol w:w="2265"/>
        <w:gridCol w:w="2266"/>
      </w:tblGrid>
      <w:tr w:rsidR="00CF1727" w14:paraId="78827005" w14:textId="77777777" w:rsidTr="00CF1727">
        <w:tc>
          <w:tcPr>
            <w:tcW w:w="2265" w:type="dxa"/>
          </w:tcPr>
          <w:p w14:paraId="7B1AD989" w14:textId="07191DC2" w:rsidR="00CF1727" w:rsidRDefault="00CF1727" w:rsidP="00D90C25">
            <w:pPr>
              <w:jc w:val="center"/>
            </w:pPr>
            <w:r>
              <w:t>Unit</w:t>
            </w:r>
          </w:p>
        </w:tc>
        <w:tc>
          <w:tcPr>
            <w:tcW w:w="2265" w:type="dxa"/>
          </w:tcPr>
          <w:p w14:paraId="5018613E" w14:textId="10CDAAAE" w:rsidR="00CF1727" w:rsidRDefault="00CF1727" w:rsidP="00D90C25">
            <w:pPr>
              <w:jc w:val="center"/>
            </w:pPr>
            <w:r>
              <w:t>Initial Value</w:t>
            </w:r>
          </w:p>
        </w:tc>
        <w:tc>
          <w:tcPr>
            <w:tcW w:w="2265" w:type="dxa"/>
          </w:tcPr>
          <w:p w14:paraId="525766C2" w14:textId="12039F01" w:rsidR="00CF1727" w:rsidRDefault="00CF1727" w:rsidP="00D90C25">
            <w:pPr>
              <w:jc w:val="center"/>
            </w:pPr>
            <w:r>
              <w:t>Stopped Value</w:t>
            </w:r>
          </w:p>
        </w:tc>
        <w:tc>
          <w:tcPr>
            <w:tcW w:w="2266" w:type="dxa"/>
          </w:tcPr>
          <w:p w14:paraId="7E0DF524" w14:textId="079FD474" w:rsidR="00CF1727" w:rsidRDefault="00CF1727" w:rsidP="00D90C25">
            <w:pPr>
              <w:jc w:val="center"/>
            </w:pPr>
            <w:r>
              <w:t>Target Value</w:t>
            </w:r>
          </w:p>
        </w:tc>
      </w:tr>
      <w:tr w:rsidR="00CF1727" w14:paraId="4BFCA712" w14:textId="77777777" w:rsidTr="00CF1727">
        <w:tc>
          <w:tcPr>
            <w:tcW w:w="2265" w:type="dxa"/>
          </w:tcPr>
          <w:p w14:paraId="3F105917" w14:textId="63D992BA" w:rsidR="00CF1727" w:rsidRDefault="00CF1727" w:rsidP="00D90C25">
            <w:pPr>
              <w:jc w:val="center"/>
            </w:pPr>
            <w:r>
              <w:t>Epochs</w:t>
            </w:r>
          </w:p>
        </w:tc>
        <w:tc>
          <w:tcPr>
            <w:tcW w:w="2265" w:type="dxa"/>
          </w:tcPr>
          <w:p w14:paraId="7136A922" w14:textId="7A979FD0" w:rsidR="00CF1727" w:rsidRDefault="00CF1727" w:rsidP="00D90C25">
            <w:pPr>
              <w:jc w:val="center"/>
            </w:pPr>
            <w:r>
              <w:t>0</w:t>
            </w:r>
          </w:p>
        </w:tc>
        <w:tc>
          <w:tcPr>
            <w:tcW w:w="2265" w:type="dxa"/>
          </w:tcPr>
          <w:p w14:paraId="59037F20" w14:textId="0DFCF7AB" w:rsidR="00CF1727" w:rsidRDefault="00CF1727" w:rsidP="00D90C25">
            <w:pPr>
              <w:jc w:val="center"/>
            </w:pPr>
            <w:r>
              <w:t>222</w:t>
            </w:r>
          </w:p>
        </w:tc>
        <w:tc>
          <w:tcPr>
            <w:tcW w:w="2266" w:type="dxa"/>
          </w:tcPr>
          <w:p w14:paraId="7630DF8A" w14:textId="66976592" w:rsidR="00CF1727" w:rsidRDefault="00CF1727" w:rsidP="00D90C25">
            <w:pPr>
              <w:jc w:val="center"/>
            </w:pPr>
            <w:r>
              <w:t>1000</w:t>
            </w:r>
          </w:p>
        </w:tc>
      </w:tr>
      <w:tr w:rsidR="00CF1727" w14:paraId="2696D21D" w14:textId="77777777" w:rsidTr="00CF1727">
        <w:tc>
          <w:tcPr>
            <w:tcW w:w="2265" w:type="dxa"/>
          </w:tcPr>
          <w:p w14:paraId="5EC2F518" w14:textId="4C990989" w:rsidR="00CF1727" w:rsidRDefault="00CF1727" w:rsidP="00D90C25">
            <w:pPr>
              <w:jc w:val="center"/>
            </w:pPr>
            <w:r>
              <w:t>Elapsed Time</w:t>
            </w:r>
          </w:p>
        </w:tc>
        <w:tc>
          <w:tcPr>
            <w:tcW w:w="2265" w:type="dxa"/>
          </w:tcPr>
          <w:p w14:paraId="78418FF4" w14:textId="3EB633BF" w:rsidR="00CF1727" w:rsidRDefault="00CF1727" w:rsidP="00D90C25">
            <w:pPr>
              <w:jc w:val="center"/>
            </w:pPr>
            <w:r>
              <w:t>-</w:t>
            </w:r>
          </w:p>
        </w:tc>
        <w:tc>
          <w:tcPr>
            <w:tcW w:w="2265" w:type="dxa"/>
          </w:tcPr>
          <w:p w14:paraId="063C759C" w14:textId="357E9438" w:rsidR="00CF1727" w:rsidRDefault="00CF1727" w:rsidP="00D90C25">
            <w:pPr>
              <w:jc w:val="center"/>
            </w:pPr>
            <w:r>
              <w:t>00:00:05</w:t>
            </w:r>
          </w:p>
        </w:tc>
        <w:tc>
          <w:tcPr>
            <w:tcW w:w="2266" w:type="dxa"/>
          </w:tcPr>
          <w:p w14:paraId="58789FC9" w14:textId="50084832" w:rsidR="00CF1727" w:rsidRDefault="00CF1727" w:rsidP="00D90C25">
            <w:pPr>
              <w:jc w:val="center"/>
            </w:pPr>
            <w:r>
              <w:t>-</w:t>
            </w:r>
          </w:p>
        </w:tc>
      </w:tr>
      <w:tr w:rsidR="00CF1727" w14:paraId="5EB5C60F" w14:textId="77777777" w:rsidTr="00CF1727">
        <w:tc>
          <w:tcPr>
            <w:tcW w:w="2265" w:type="dxa"/>
          </w:tcPr>
          <w:p w14:paraId="2A627F0F" w14:textId="1C716322" w:rsidR="00CF1727" w:rsidRDefault="00CF1727" w:rsidP="00D90C25">
            <w:pPr>
              <w:jc w:val="center"/>
            </w:pPr>
            <w:r>
              <w:t>Performance</w:t>
            </w:r>
          </w:p>
        </w:tc>
        <w:tc>
          <w:tcPr>
            <w:tcW w:w="2265" w:type="dxa"/>
          </w:tcPr>
          <w:p w14:paraId="1FB1353F" w14:textId="6E05FB72" w:rsidR="00CF1727" w:rsidRDefault="00CF1727" w:rsidP="00D90C25">
            <w:pPr>
              <w:jc w:val="center"/>
            </w:pPr>
            <w:r>
              <w:t>2.22</w:t>
            </w:r>
          </w:p>
        </w:tc>
        <w:tc>
          <w:tcPr>
            <w:tcW w:w="2265" w:type="dxa"/>
          </w:tcPr>
          <w:p w14:paraId="6C5480B5" w14:textId="2EEE88AE" w:rsidR="00CF1727" w:rsidRDefault="00CF1727" w:rsidP="00D90C25">
            <w:pPr>
              <w:jc w:val="center"/>
            </w:pPr>
            <w:r>
              <w:t>0.00187</w:t>
            </w:r>
          </w:p>
        </w:tc>
        <w:tc>
          <w:tcPr>
            <w:tcW w:w="2266" w:type="dxa"/>
          </w:tcPr>
          <w:p w14:paraId="00DAA342" w14:textId="2B823984" w:rsidR="00CF1727" w:rsidRDefault="00CF1727" w:rsidP="00D90C25">
            <w:pPr>
              <w:jc w:val="center"/>
            </w:pPr>
            <w:r>
              <w:t>0</w:t>
            </w:r>
          </w:p>
        </w:tc>
      </w:tr>
      <w:tr w:rsidR="00CF1727" w14:paraId="4884AB77" w14:textId="77777777" w:rsidTr="00CF1727">
        <w:tc>
          <w:tcPr>
            <w:tcW w:w="2265" w:type="dxa"/>
          </w:tcPr>
          <w:p w14:paraId="51CB43DF" w14:textId="32E35553" w:rsidR="00CF1727" w:rsidRDefault="00CF1727" w:rsidP="00D90C25">
            <w:pPr>
              <w:jc w:val="center"/>
            </w:pPr>
            <w:r>
              <w:t>Gradient</w:t>
            </w:r>
          </w:p>
        </w:tc>
        <w:tc>
          <w:tcPr>
            <w:tcW w:w="2265" w:type="dxa"/>
          </w:tcPr>
          <w:p w14:paraId="7DF7B53F" w14:textId="6ECA7B42" w:rsidR="00CF1727" w:rsidRDefault="00CF1727" w:rsidP="00D90C25">
            <w:pPr>
              <w:jc w:val="center"/>
            </w:pPr>
            <w:r>
              <w:t>3.18</w:t>
            </w:r>
          </w:p>
        </w:tc>
        <w:tc>
          <w:tcPr>
            <w:tcW w:w="2265" w:type="dxa"/>
          </w:tcPr>
          <w:p w14:paraId="22F14007" w14:textId="7B1207FF" w:rsidR="00CF1727" w:rsidRDefault="00CF1727" w:rsidP="00D90C25">
            <w:pPr>
              <w:jc w:val="center"/>
            </w:pPr>
            <w:r>
              <w:t>0.000806</w:t>
            </w:r>
          </w:p>
        </w:tc>
        <w:tc>
          <w:tcPr>
            <w:tcW w:w="2266" w:type="dxa"/>
          </w:tcPr>
          <w:p w14:paraId="1C32160D" w14:textId="68BB165A" w:rsidR="00CF1727" w:rsidRDefault="00CF1727" w:rsidP="00D90C25">
            <w:pPr>
              <w:jc w:val="center"/>
            </w:pPr>
            <w:r>
              <w:t>1e-07</w:t>
            </w:r>
          </w:p>
        </w:tc>
      </w:tr>
      <w:tr w:rsidR="00CF1727" w14:paraId="355F0C6C" w14:textId="77777777" w:rsidTr="00CF1727">
        <w:tc>
          <w:tcPr>
            <w:tcW w:w="2265" w:type="dxa"/>
          </w:tcPr>
          <w:p w14:paraId="00CBFC21" w14:textId="751A6FD5" w:rsidR="00CF1727" w:rsidRDefault="00CF1727" w:rsidP="00D90C25">
            <w:pPr>
              <w:jc w:val="center"/>
            </w:pPr>
            <w:r>
              <w:t>Mu</w:t>
            </w:r>
          </w:p>
        </w:tc>
        <w:tc>
          <w:tcPr>
            <w:tcW w:w="2265" w:type="dxa"/>
          </w:tcPr>
          <w:p w14:paraId="2C943F41" w14:textId="5A11BCDD" w:rsidR="00CF1727" w:rsidRDefault="00CF1727" w:rsidP="00D90C25">
            <w:pPr>
              <w:jc w:val="center"/>
            </w:pPr>
            <w:r>
              <w:t>0.001</w:t>
            </w:r>
          </w:p>
        </w:tc>
        <w:tc>
          <w:tcPr>
            <w:tcW w:w="2265" w:type="dxa"/>
          </w:tcPr>
          <w:p w14:paraId="4E4B5C1B" w14:textId="27F5C659" w:rsidR="00CF1727" w:rsidRDefault="00CF1727" w:rsidP="00D90C25">
            <w:pPr>
              <w:jc w:val="center"/>
            </w:pPr>
            <w:r>
              <w:t>1e-07</w:t>
            </w:r>
          </w:p>
        </w:tc>
        <w:tc>
          <w:tcPr>
            <w:tcW w:w="2266" w:type="dxa"/>
          </w:tcPr>
          <w:p w14:paraId="3C1965B1" w14:textId="15FE9131" w:rsidR="00CF1727" w:rsidRDefault="00CF1727" w:rsidP="00D90C25">
            <w:pPr>
              <w:jc w:val="center"/>
            </w:pPr>
            <w:r>
              <w:t>1e+10</w:t>
            </w:r>
          </w:p>
        </w:tc>
      </w:tr>
      <w:tr w:rsidR="00CF1727" w14:paraId="74E79AB7" w14:textId="77777777" w:rsidTr="00CF1727">
        <w:tc>
          <w:tcPr>
            <w:tcW w:w="2265" w:type="dxa"/>
          </w:tcPr>
          <w:p w14:paraId="53ECE382" w14:textId="525BD554" w:rsidR="00CF1727" w:rsidRDefault="00CF1727" w:rsidP="00D90C25">
            <w:pPr>
              <w:jc w:val="center"/>
            </w:pPr>
            <w:r>
              <w:t>Validation Checks</w:t>
            </w:r>
          </w:p>
        </w:tc>
        <w:tc>
          <w:tcPr>
            <w:tcW w:w="2265" w:type="dxa"/>
          </w:tcPr>
          <w:p w14:paraId="41E0DBE0" w14:textId="6F06CFD9" w:rsidR="00CF1727" w:rsidRDefault="00CF1727" w:rsidP="00D90C25">
            <w:pPr>
              <w:jc w:val="center"/>
            </w:pPr>
            <w:r>
              <w:t>0</w:t>
            </w:r>
          </w:p>
        </w:tc>
        <w:tc>
          <w:tcPr>
            <w:tcW w:w="2265" w:type="dxa"/>
          </w:tcPr>
          <w:p w14:paraId="6A5FFE8F" w14:textId="295245F2" w:rsidR="00CF1727" w:rsidRDefault="00CF1727" w:rsidP="00D90C25">
            <w:pPr>
              <w:jc w:val="center"/>
            </w:pPr>
            <w:r>
              <w:t>6</w:t>
            </w:r>
          </w:p>
        </w:tc>
        <w:tc>
          <w:tcPr>
            <w:tcW w:w="2266" w:type="dxa"/>
          </w:tcPr>
          <w:p w14:paraId="7FB59A26" w14:textId="0D3B67E6" w:rsidR="00CF1727" w:rsidRDefault="00CF1727" w:rsidP="00D90C25">
            <w:pPr>
              <w:jc w:val="center"/>
            </w:pPr>
            <w:r>
              <w:t>6</w:t>
            </w:r>
          </w:p>
        </w:tc>
      </w:tr>
    </w:tbl>
    <w:p w14:paraId="1F009487" w14:textId="4B85D4B1" w:rsidR="00CF1727" w:rsidRDefault="00CF1727" w:rsidP="00CF1727">
      <w:pPr>
        <w:pStyle w:val="BodyText"/>
      </w:pPr>
      <w:r>
        <w:br/>
      </w:r>
      <w:r w:rsidR="00CC5133">
        <w:t xml:space="preserve">To analyse the effects of complex movements on data not used for neural network training, the </w:t>
      </w:r>
      <w:r w:rsidR="00A10D06">
        <w:t xml:space="preserve">MLP </w:t>
      </w:r>
      <w:r w:rsidR="00526583">
        <w:t xml:space="preserve">10-layer NN model </w:t>
      </w:r>
      <w:proofErr w:type="gramStart"/>
      <w:r w:rsidR="00CC5133">
        <w:t>was fed</w:t>
      </w:r>
      <w:proofErr w:type="gramEnd"/>
      <w:r w:rsidR="00CC5133">
        <w:t xml:space="preserve"> data from </w:t>
      </w:r>
      <w:r w:rsidR="00526583">
        <w:t xml:space="preserve">the untrained movement patterns. Results of this </w:t>
      </w:r>
      <w:proofErr w:type="gramStart"/>
      <w:r w:rsidR="00526583">
        <w:t>are demonstrated</w:t>
      </w:r>
      <w:proofErr w:type="gramEnd"/>
      <w:r w:rsidR="00526583">
        <w:t xml:space="preserve"> in Table </w:t>
      </w:r>
      <w:r w:rsidR="002E2632">
        <w:t>4.</w:t>
      </w:r>
      <w:r w:rsidR="003B3A02">
        <w:t>59</w:t>
      </w:r>
      <w:r w:rsidR="00526583">
        <w:t>.</w:t>
      </w:r>
      <w:r w:rsidR="00F4273E">
        <w:t xml:space="preserve"> These results show a</w:t>
      </w:r>
      <w:r w:rsidR="00D1215C">
        <w:t xml:space="preserve"> large </w:t>
      </w:r>
      <w:r w:rsidR="00F4273E">
        <w:t>reduction in accuracy compared to the training results above</w:t>
      </w:r>
      <w:r w:rsidR="00CC19C1">
        <w:t xml:space="preserve"> </w:t>
      </w:r>
      <w:r w:rsidR="00D1215C">
        <w:t>and</w:t>
      </w:r>
      <w:r w:rsidR="00CC19C1">
        <w:t xml:space="preserve"> are </w:t>
      </w:r>
      <w:r w:rsidR="00D1215C">
        <w:t xml:space="preserve">so </w:t>
      </w:r>
      <w:r w:rsidR="00CC19C1">
        <w:t xml:space="preserve">different </w:t>
      </w:r>
      <w:r w:rsidR="00D1215C">
        <w:t xml:space="preserve">that it is clear </w:t>
      </w:r>
      <w:r w:rsidR="00CC19C1">
        <w:t xml:space="preserve">the model is “overfitting” or, in other words, that the model has </w:t>
      </w:r>
      <w:r w:rsidR="00D21A1F">
        <w:t>learnt the specifics of the training data but has not generalised these findings so that untrained data is also recognised</w:t>
      </w:r>
      <w:r w:rsidR="00CC19C1">
        <w:t>.</w:t>
      </w:r>
    </w:p>
    <w:p w14:paraId="5E4D8E46" w14:textId="77777777" w:rsidR="002E2632" w:rsidRDefault="002E2632">
      <w:pPr>
        <w:rPr>
          <w:rFonts w:ascii="Calibri" w:hAnsi="Calibri"/>
          <w:noProof/>
          <w:szCs w:val="20"/>
        </w:rPr>
      </w:pPr>
      <w:r>
        <w:br w:type="page"/>
      </w:r>
    </w:p>
    <w:p w14:paraId="192F578D" w14:textId="683D5E12" w:rsidR="00B311E8" w:rsidRDefault="00B311E8" w:rsidP="00806D15">
      <w:pPr>
        <w:pStyle w:val="Caption"/>
      </w:pPr>
      <w:bookmarkStart w:id="292" w:name="_Toc147921068"/>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9</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results from untrained rotational </w:t>
      </w:r>
      <w:r w:rsidR="002E2632" w:rsidRPr="00CA1663">
        <w:t>motion.</w:t>
      </w:r>
      <w:bookmarkEnd w:id="292"/>
    </w:p>
    <w:tbl>
      <w:tblPr>
        <w:tblStyle w:val="TableGrid"/>
        <w:tblW w:w="0" w:type="auto"/>
        <w:tblLook w:val="04A0" w:firstRow="1" w:lastRow="0" w:firstColumn="1" w:lastColumn="0" w:noHBand="0" w:noVBand="1"/>
      </w:tblPr>
      <w:tblGrid>
        <w:gridCol w:w="2265"/>
        <w:gridCol w:w="2265"/>
        <w:gridCol w:w="2265"/>
        <w:gridCol w:w="2266"/>
      </w:tblGrid>
      <w:tr w:rsidR="00F4273E" w14:paraId="53BB07A7" w14:textId="77777777" w:rsidTr="000120B4">
        <w:tc>
          <w:tcPr>
            <w:tcW w:w="2265" w:type="dxa"/>
          </w:tcPr>
          <w:p w14:paraId="290FF288" w14:textId="77777777" w:rsidR="00F4273E" w:rsidRDefault="00F4273E" w:rsidP="000120B4">
            <w:pPr>
              <w:jc w:val="center"/>
            </w:pPr>
          </w:p>
        </w:tc>
        <w:tc>
          <w:tcPr>
            <w:tcW w:w="2265" w:type="dxa"/>
          </w:tcPr>
          <w:p w14:paraId="63D80566" w14:textId="77777777" w:rsidR="00F4273E" w:rsidRDefault="00F4273E" w:rsidP="000120B4">
            <w:pPr>
              <w:jc w:val="center"/>
            </w:pPr>
            <w:r>
              <w:t>Observations</w:t>
            </w:r>
          </w:p>
        </w:tc>
        <w:tc>
          <w:tcPr>
            <w:tcW w:w="2265" w:type="dxa"/>
          </w:tcPr>
          <w:p w14:paraId="71540A85" w14:textId="77777777" w:rsidR="00F4273E" w:rsidRDefault="00F4273E" w:rsidP="000120B4">
            <w:pPr>
              <w:jc w:val="center"/>
            </w:pPr>
            <w:r>
              <w:t>MSE</w:t>
            </w:r>
          </w:p>
        </w:tc>
        <w:tc>
          <w:tcPr>
            <w:tcW w:w="2266" w:type="dxa"/>
          </w:tcPr>
          <w:p w14:paraId="402482CF" w14:textId="77777777" w:rsidR="00F4273E" w:rsidRDefault="00F4273E" w:rsidP="000120B4">
            <w:pPr>
              <w:jc w:val="center"/>
            </w:pPr>
            <w:r>
              <w:t>R</w:t>
            </w:r>
          </w:p>
        </w:tc>
      </w:tr>
      <w:tr w:rsidR="00F4273E" w14:paraId="3A14D8F8" w14:textId="77777777" w:rsidTr="000120B4">
        <w:tc>
          <w:tcPr>
            <w:tcW w:w="2265" w:type="dxa"/>
          </w:tcPr>
          <w:p w14:paraId="4921844F" w14:textId="14D05D40" w:rsidR="00F4273E" w:rsidRDefault="00F4273E" w:rsidP="000120B4">
            <w:pPr>
              <w:jc w:val="center"/>
            </w:pPr>
            <w:r>
              <w:t>Additional Test</w:t>
            </w:r>
          </w:p>
        </w:tc>
        <w:tc>
          <w:tcPr>
            <w:tcW w:w="2265" w:type="dxa"/>
          </w:tcPr>
          <w:p w14:paraId="25DDA118" w14:textId="0E905F7C" w:rsidR="00F4273E" w:rsidRDefault="00BD328B" w:rsidP="000120B4">
            <w:pPr>
              <w:jc w:val="center"/>
            </w:pPr>
            <w:r>
              <w:t>6426</w:t>
            </w:r>
          </w:p>
        </w:tc>
        <w:tc>
          <w:tcPr>
            <w:tcW w:w="2265" w:type="dxa"/>
          </w:tcPr>
          <w:p w14:paraId="4279D9C1" w14:textId="71652BBE" w:rsidR="00F4273E" w:rsidRDefault="00F4273E" w:rsidP="000120B4">
            <w:pPr>
              <w:jc w:val="center"/>
            </w:pPr>
            <w:r>
              <w:t>0.</w:t>
            </w:r>
            <w:r w:rsidR="00BD328B">
              <w:t>1360</w:t>
            </w:r>
          </w:p>
        </w:tc>
        <w:tc>
          <w:tcPr>
            <w:tcW w:w="2266" w:type="dxa"/>
          </w:tcPr>
          <w:p w14:paraId="57A39841" w14:textId="634E47CA" w:rsidR="00F4273E" w:rsidRDefault="00F4273E" w:rsidP="000120B4">
            <w:pPr>
              <w:jc w:val="center"/>
            </w:pPr>
            <w:r>
              <w:t>0.</w:t>
            </w:r>
            <w:r w:rsidR="00270BA8">
              <w:t>4015</w:t>
            </w:r>
          </w:p>
        </w:tc>
      </w:tr>
    </w:tbl>
    <w:p w14:paraId="1629BFEC" w14:textId="49F2DC58" w:rsidR="00B311E8" w:rsidRDefault="00CC2482" w:rsidP="00B311E8">
      <w:pPr>
        <w:pStyle w:val="BodyText"/>
      </w:pPr>
      <w:r>
        <w:br/>
      </w:r>
      <w:r w:rsidR="00D1215C">
        <w:t xml:space="preserve">As the data is normalised, and has trained well, it is likely that the </w:t>
      </w:r>
      <w:r w:rsidR="00A10D06">
        <w:t xml:space="preserve">MLP NN </w:t>
      </w:r>
      <w:r w:rsidR="00D1215C">
        <w:t>model type is incapable of recognising the relationships.</w:t>
      </w:r>
      <w:r w:rsidR="008C7F98">
        <w:t xml:space="preserve"> The rotational movement MLP NN R value of 0.4015 </w:t>
      </w:r>
      <w:proofErr w:type="gramStart"/>
      <w:r w:rsidR="008C7F98">
        <w:t>is significantly improved</w:t>
      </w:r>
      <w:proofErr w:type="gramEnd"/>
      <w:r w:rsidR="008C7F98">
        <w:t xml:space="preserve"> over the varied movement results (-0.8</w:t>
      </w:r>
      <w:r w:rsidR="00F118B9">
        <w:t xml:space="preserve">768) but is still </w:t>
      </w:r>
      <w:r w:rsidR="00F57603">
        <w:t>extremely low</w:t>
      </w:r>
      <w:r w:rsidR="00F118B9">
        <w:t>.</w:t>
      </w:r>
      <w:r w:rsidR="00D1215C">
        <w:br/>
      </w:r>
      <w:r>
        <w:t>Utilising the NARXNET NN, the results present</w:t>
      </w:r>
      <w:r w:rsidR="002E2632">
        <w:t>ed in Table</w:t>
      </w:r>
      <w:r w:rsidR="00A10D06">
        <w:t>s</w:t>
      </w:r>
      <w:r w:rsidR="002E2632">
        <w:t xml:space="preserve"> 4.</w:t>
      </w:r>
      <w:r w:rsidR="003B3A02">
        <w:t>60</w:t>
      </w:r>
      <w:r w:rsidR="002E2632">
        <w:t xml:space="preserve"> </w:t>
      </w:r>
      <w:r w:rsidR="00A10D06">
        <w:t xml:space="preserve">to 4.62 </w:t>
      </w:r>
      <w:r>
        <w:t>and Figure</w:t>
      </w:r>
      <w:r w:rsidR="00C507D1">
        <w:t>s</w:t>
      </w:r>
      <w:r>
        <w:t xml:space="preserve"> </w:t>
      </w:r>
      <w:r w:rsidR="002E2632">
        <w:t>4.</w:t>
      </w:r>
      <w:r w:rsidR="00C507D1">
        <w:t>72 to 4.75</w:t>
      </w:r>
      <w:r>
        <w:t xml:space="preserve"> were obtained. The training time took 4.4235 seconds.</w:t>
      </w:r>
    </w:p>
    <w:p w14:paraId="26915C7C" w14:textId="00524341" w:rsidR="00CC2482" w:rsidRDefault="00CC2482" w:rsidP="00806D15">
      <w:pPr>
        <w:pStyle w:val="Caption"/>
      </w:pPr>
      <w:bookmarkStart w:id="293" w:name="_Toc147921069"/>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60</w:t>
      </w:r>
      <w:r w:rsidR="00C5580D">
        <w:fldChar w:fldCharType="end"/>
      </w:r>
      <w:r>
        <w:t xml:space="preserve"> </w:t>
      </w:r>
      <w:r w:rsidR="002E2632" w:rsidRPr="00CA1663">
        <w:t>Normalised</w:t>
      </w:r>
      <w:r w:rsidR="002E2632">
        <w:t xml:space="preserve"> </w:t>
      </w:r>
      <w:r w:rsidR="00A10D06">
        <w:t>C</w:t>
      </w:r>
      <w:r w:rsidR="002E2632" w:rsidRPr="00CA1663">
        <w:t>IMU</w:t>
      </w:r>
      <w:r w:rsidR="00A10D06">
        <w:t xml:space="preserve"> </w:t>
      </w:r>
      <w:r w:rsidR="002E2632">
        <w:t>10-</w:t>
      </w:r>
      <w:r w:rsidR="002E2632" w:rsidRPr="00CA1663">
        <w:t xml:space="preserve">layer </w:t>
      </w:r>
      <w:r w:rsidR="002E2632">
        <w:t>NARXNET</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bookmarkEnd w:id="293"/>
    </w:p>
    <w:tbl>
      <w:tblPr>
        <w:tblStyle w:val="TableGrid"/>
        <w:tblW w:w="0" w:type="auto"/>
        <w:tblLook w:val="04A0" w:firstRow="1" w:lastRow="0" w:firstColumn="1" w:lastColumn="0" w:noHBand="0" w:noVBand="1"/>
      </w:tblPr>
      <w:tblGrid>
        <w:gridCol w:w="2265"/>
        <w:gridCol w:w="2265"/>
        <w:gridCol w:w="2265"/>
        <w:gridCol w:w="2266"/>
      </w:tblGrid>
      <w:tr w:rsidR="00CC2482" w14:paraId="24938CD5" w14:textId="77777777" w:rsidTr="000120B4">
        <w:tc>
          <w:tcPr>
            <w:tcW w:w="2265" w:type="dxa"/>
          </w:tcPr>
          <w:p w14:paraId="33DE450A" w14:textId="77777777" w:rsidR="00CC2482" w:rsidRDefault="00CC2482" w:rsidP="000120B4">
            <w:pPr>
              <w:jc w:val="center"/>
            </w:pPr>
            <w:r>
              <w:t>Unit</w:t>
            </w:r>
          </w:p>
        </w:tc>
        <w:tc>
          <w:tcPr>
            <w:tcW w:w="2265" w:type="dxa"/>
          </w:tcPr>
          <w:p w14:paraId="710B54AA" w14:textId="77777777" w:rsidR="00CC2482" w:rsidRDefault="00CC2482" w:rsidP="000120B4">
            <w:pPr>
              <w:jc w:val="center"/>
            </w:pPr>
            <w:r>
              <w:t>Initial Value</w:t>
            </w:r>
          </w:p>
        </w:tc>
        <w:tc>
          <w:tcPr>
            <w:tcW w:w="2265" w:type="dxa"/>
          </w:tcPr>
          <w:p w14:paraId="5ABBFB43" w14:textId="77777777" w:rsidR="00CC2482" w:rsidRDefault="00CC2482" w:rsidP="000120B4">
            <w:pPr>
              <w:jc w:val="center"/>
            </w:pPr>
            <w:r>
              <w:t>Stopped Value</w:t>
            </w:r>
          </w:p>
        </w:tc>
        <w:tc>
          <w:tcPr>
            <w:tcW w:w="2266" w:type="dxa"/>
          </w:tcPr>
          <w:p w14:paraId="78A31CC4" w14:textId="77777777" w:rsidR="00CC2482" w:rsidRDefault="00CC2482" w:rsidP="000120B4">
            <w:pPr>
              <w:jc w:val="center"/>
            </w:pPr>
            <w:r>
              <w:t>Target Value</w:t>
            </w:r>
          </w:p>
        </w:tc>
      </w:tr>
      <w:tr w:rsidR="00CC2482" w14:paraId="29DD0A3F" w14:textId="77777777" w:rsidTr="000120B4">
        <w:tc>
          <w:tcPr>
            <w:tcW w:w="2265" w:type="dxa"/>
          </w:tcPr>
          <w:p w14:paraId="4B8E8425" w14:textId="77777777" w:rsidR="00CC2482" w:rsidRDefault="00CC2482" w:rsidP="000120B4">
            <w:pPr>
              <w:jc w:val="center"/>
            </w:pPr>
            <w:r>
              <w:t>Epochs</w:t>
            </w:r>
          </w:p>
        </w:tc>
        <w:tc>
          <w:tcPr>
            <w:tcW w:w="2265" w:type="dxa"/>
          </w:tcPr>
          <w:p w14:paraId="35706532" w14:textId="77777777" w:rsidR="00CC2482" w:rsidRDefault="00CC2482" w:rsidP="000120B4">
            <w:pPr>
              <w:jc w:val="center"/>
            </w:pPr>
            <w:r>
              <w:t>0</w:t>
            </w:r>
          </w:p>
        </w:tc>
        <w:tc>
          <w:tcPr>
            <w:tcW w:w="2265" w:type="dxa"/>
          </w:tcPr>
          <w:p w14:paraId="33E6FC44" w14:textId="6EEAC996" w:rsidR="00CC2482" w:rsidRDefault="00A10D06" w:rsidP="000120B4">
            <w:pPr>
              <w:jc w:val="center"/>
            </w:pPr>
            <w:r>
              <w:t>25</w:t>
            </w:r>
          </w:p>
        </w:tc>
        <w:tc>
          <w:tcPr>
            <w:tcW w:w="2266" w:type="dxa"/>
          </w:tcPr>
          <w:p w14:paraId="3F689305" w14:textId="77777777" w:rsidR="00CC2482" w:rsidRDefault="00CC2482" w:rsidP="000120B4">
            <w:pPr>
              <w:jc w:val="center"/>
            </w:pPr>
            <w:r>
              <w:t>1000</w:t>
            </w:r>
          </w:p>
        </w:tc>
      </w:tr>
      <w:tr w:rsidR="00CC2482" w14:paraId="38C26490" w14:textId="77777777" w:rsidTr="000120B4">
        <w:tc>
          <w:tcPr>
            <w:tcW w:w="2265" w:type="dxa"/>
          </w:tcPr>
          <w:p w14:paraId="1FDEEE27" w14:textId="77777777" w:rsidR="00CC2482" w:rsidRDefault="00CC2482" w:rsidP="000120B4">
            <w:pPr>
              <w:jc w:val="center"/>
            </w:pPr>
            <w:r>
              <w:t>Elapsed Time</w:t>
            </w:r>
          </w:p>
        </w:tc>
        <w:tc>
          <w:tcPr>
            <w:tcW w:w="2265" w:type="dxa"/>
          </w:tcPr>
          <w:p w14:paraId="46630AC9" w14:textId="77777777" w:rsidR="00CC2482" w:rsidRDefault="00CC2482" w:rsidP="000120B4">
            <w:pPr>
              <w:jc w:val="center"/>
            </w:pPr>
            <w:r>
              <w:t>-</w:t>
            </w:r>
          </w:p>
        </w:tc>
        <w:tc>
          <w:tcPr>
            <w:tcW w:w="2265" w:type="dxa"/>
          </w:tcPr>
          <w:p w14:paraId="60A198D5" w14:textId="51731C0C" w:rsidR="00CC2482" w:rsidRDefault="00CC2482" w:rsidP="000120B4">
            <w:pPr>
              <w:jc w:val="center"/>
            </w:pPr>
            <w:r>
              <w:t>00:00:0</w:t>
            </w:r>
            <w:r w:rsidR="00C507D1">
              <w:t>4</w:t>
            </w:r>
          </w:p>
        </w:tc>
        <w:tc>
          <w:tcPr>
            <w:tcW w:w="2266" w:type="dxa"/>
          </w:tcPr>
          <w:p w14:paraId="32711F16" w14:textId="77777777" w:rsidR="00CC2482" w:rsidRDefault="00CC2482" w:rsidP="000120B4">
            <w:pPr>
              <w:jc w:val="center"/>
            </w:pPr>
            <w:r>
              <w:t>-</w:t>
            </w:r>
          </w:p>
        </w:tc>
      </w:tr>
      <w:tr w:rsidR="00CC2482" w14:paraId="655488AD" w14:textId="77777777" w:rsidTr="000120B4">
        <w:tc>
          <w:tcPr>
            <w:tcW w:w="2265" w:type="dxa"/>
          </w:tcPr>
          <w:p w14:paraId="1498AC6D" w14:textId="77777777" w:rsidR="00CC2482" w:rsidRDefault="00CC2482" w:rsidP="000120B4">
            <w:pPr>
              <w:jc w:val="center"/>
            </w:pPr>
            <w:r>
              <w:t>Performance</w:t>
            </w:r>
          </w:p>
        </w:tc>
        <w:tc>
          <w:tcPr>
            <w:tcW w:w="2265" w:type="dxa"/>
          </w:tcPr>
          <w:p w14:paraId="401B8958" w14:textId="30284747" w:rsidR="00CC2482" w:rsidRDefault="00CC2482" w:rsidP="000120B4">
            <w:pPr>
              <w:jc w:val="center"/>
            </w:pPr>
            <w:r>
              <w:t>0.00</w:t>
            </w:r>
            <w:r w:rsidR="00A10D06">
              <w:t>347</w:t>
            </w:r>
          </w:p>
        </w:tc>
        <w:tc>
          <w:tcPr>
            <w:tcW w:w="2265" w:type="dxa"/>
          </w:tcPr>
          <w:p w14:paraId="7B70D433" w14:textId="144328DE" w:rsidR="00CC2482" w:rsidRDefault="00A10D06" w:rsidP="000120B4">
            <w:pPr>
              <w:jc w:val="center"/>
            </w:pPr>
            <w:r>
              <w:t>7.74</w:t>
            </w:r>
            <w:r w:rsidR="00CC2482">
              <w:t>e-08</w:t>
            </w:r>
          </w:p>
        </w:tc>
        <w:tc>
          <w:tcPr>
            <w:tcW w:w="2266" w:type="dxa"/>
          </w:tcPr>
          <w:p w14:paraId="3289A390" w14:textId="77777777" w:rsidR="00CC2482" w:rsidRDefault="00CC2482" w:rsidP="000120B4">
            <w:pPr>
              <w:jc w:val="center"/>
            </w:pPr>
            <w:r>
              <w:t>0</w:t>
            </w:r>
          </w:p>
        </w:tc>
      </w:tr>
      <w:tr w:rsidR="00CC2482" w14:paraId="73FE978D" w14:textId="77777777" w:rsidTr="000120B4">
        <w:tc>
          <w:tcPr>
            <w:tcW w:w="2265" w:type="dxa"/>
          </w:tcPr>
          <w:p w14:paraId="770C4BFB" w14:textId="77777777" w:rsidR="00CC2482" w:rsidRDefault="00CC2482" w:rsidP="000120B4">
            <w:pPr>
              <w:jc w:val="center"/>
            </w:pPr>
            <w:r>
              <w:t>Gradient</w:t>
            </w:r>
          </w:p>
        </w:tc>
        <w:tc>
          <w:tcPr>
            <w:tcW w:w="2265" w:type="dxa"/>
          </w:tcPr>
          <w:p w14:paraId="2DCBD50B" w14:textId="6F83775B" w:rsidR="00CC2482" w:rsidRDefault="00CC2482" w:rsidP="000120B4">
            <w:pPr>
              <w:jc w:val="center"/>
            </w:pPr>
            <w:r>
              <w:t>0.00</w:t>
            </w:r>
            <w:r w:rsidR="00A10D06">
              <w:t>477</w:t>
            </w:r>
          </w:p>
        </w:tc>
        <w:tc>
          <w:tcPr>
            <w:tcW w:w="2265" w:type="dxa"/>
          </w:tcPr>
          <w:p w14:paraId="7FB8E062" w14:textId="2186CC6E" w:rsidR="00CC2482" w:rsidRDefault="00A10D06" w:rsidP="000120B4">
            <w:pPr>
              <w:jc w:val="center"/>
            </w:pPr>
            <w:r>
              <w:t>9.95</w:t>
            </w:r>
            <w:r w:rsidR="00CC2482">
              <w:t>e-08</w:t>
            </w:r>
          </w:p>
        </w:tc>
        <w:tc>
          <w:tcPr>
            <w:tcW w:w="2266" w:type="dxa"/>
          </w:tcPr>
          <w:p w14:paraId="72850430" w14:textId="77777777" w:rsidR="00CC2482" w:rsidRDefault="00CC2482" w:rsidP="000120B4">
            <w:pPr>
              <w:jc w:val="center"/>
            </w:pPr>
            <w:r>
              <w:t>1e-07</w:t>
            </w:r>
          </w:p>
        </w:tc>
      </w:tr>
      <w:tr w:rsidR="00CC2482" w14:paraId="5A0BC2FE" w14:textId="77777777" w:rsidTr="000120B4">
        <w:tc>
          <w:tcPr>
            <w:tcW w:w="2265" w:type="dxa"/>
          </w:tcPr>
          <w:p w14:paraId="0908EEA4" w14:textId="77777777" w:rsidR="00CC2482" w:rsidRDefault="00CC2482" w:rsidP="000120B4">
            <w:pPr>
              <w:jc w:val="center"/>
            </w:pPr>
            <w:r>
              <w:t>Mu</w:t>
            </w:r>
          </w:p>
        </w:tc>
        <w:tc>
          <w:tcPr>
            <w:tcW w:w="2265" w:type="dxa"/>
          </w:tcPr>
          <w:p w14:paraId="36B7CB24" w14:textId="77777777" w:rsidR="00CC2482" w:rsidRDefault="00CC2482" w:rsidP="000120B4">
            <w:pPr>
              <w:jc w:val="center"/>
            </w:pPr>
            <w:r>
              <w:t>0.001</w:t>
            </w:r>
          </w:p>
        </w:tc>
        <w:tc>
          <w:tcPr>
            <w:tcW w:w="2265" w:type="dxa"/>
          </w:tcPr>
          <w:p w14:paraId="43F8FB72" w14:textId="4B5D60DE" w:rsidR="00CC2482" w:rsidRDefault="00CC2482" w:rsidP="000120B4">
            <w:pPr>
              <w:jc w:val="center"/>
            </w:pPr>
            <w:r>
              <w:t>1e-0</w:t>
            </w:r>
            <w:r w:rsidR="00A10D06">
              <w:t>8</w:t>
            </w:r>
          </w:p>
        </w:tc>
        <w:tc>
          <w:tcPr>
            <w:tcW w:w="2266" w:type="dxa"/>
          </w:tcPr>
          <w:p w14:paraId="41D31650" w14:textId="77777777" w:rsidR="00CC2482" w:rsidRDefault="00CC2482" w:rsidP="000120B4">
            <w:pPr>
              <w:jc w:val="center"/>
            </w:pPr>
            <w:r>
              <w:t>1e+10</w:t>
            </w:r>
          </w:p>
        </w:tc>
      </w:tr>
      <w:tr w:rsidR="00CC2482" w14:paraId="2F333C39" w14:textId="77777777" w:rsidTr="000120B4">
        <w:tc>
          <w:tcPr>
            <w:tcW w:w="2265" w:type="dxa"/>
          </w:tcPr>
          <w:p w14:paraId="10447280" w14:textId="77777777" w:rsidR="00CC2482" w:rsidRDefault="00CC2482" w:rsidP="000120B4">
            <w:pPr>
              <w:jc w:val="center"/>
            </w:pPr>
            <w:r>
              <w:t>Validation Checks</w:t>
            </w:r>
          </w:p>
        </w:tc>
        <w:tc>
          <w:tcPr>
            <w:tcW w:w="2265" w:type="dxa"/>
          </w:tcPr>
          <w:p w14:paraId="2CE96561" w14:textId="77777777" w:rsidR="00CC2482" w:rsidRDefault="00CC2482" w:rsidP="000120B4">
            <w:pPr>
              <w:jc w:val="center"/>
            </w:pPr>
            <w:r>
              <w:t>0</w:t>
            </w:r>
          </w:p>
        </w:tc>
        <w:tc>
          <w:tcPr>
            <w:tcW w:w="2265" w:type="dxa"/>
          </w:tcPr>
          <w:p w14:paraId="10E2FBA7" w14:textId="031AA8FA" w:rsidR="00CC2482" w:rsidRDefault="00CC2482" w:rsidP="000120B4">
            <w:pPr>
              <w:jc w:val="center"/>
            </w:pPr>
            <w:r>
              <w:t>0</w:t>
            </w:r>
          </w:p>
        </w:tc>
        <w:tc>
          <w:tcPr>
            <w:tcW w:w="2266" w:type="dxa"/>
          </w:tcPr>
          <w:p w14:paraId="6EDCFF18" w14:textId="77777777" w:rsidR="00CC2482" w:rsidRDefault="00CC2482" w:rsidP="000120B4">
            <w:pPr>
              <w:jc w:val="center"/>
            </w:pPr>
            <w:r>
              <w:t>6</w:t>
            </w:r>
          </w:p>
        </w:tc>
      </w:tr>
    </w:tbl>
    <w:p w14:paraId="172F91F9" w14:textId="7F86EC0A" w:rsidR="00A10D06" w:rsidRDefault="00A10D06" w:rsidP="00806D15">
      <w:pPr>
        <w:pStyle w:val="Caption"/>
      </w:pPr>
      <w:bookmarkStart w:id="294" w:name="_Toc147921070"/>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61</w:t>
      </w:r>
      <w:r>
        <w:fldChar w:fldCharType="end"/>
      </w:r>
      <w:r>
        <w:t xml:space="preserve"> </w:t>
      </w:r>
      <w:r w:rsidRPr="00CA1663">
        <w:t>Normalised</w:t>
      </w:r>
      <w:r>
        <w:t xml:space="preserve"> C</w:t>
      </w:r>
      <w:r w:rsidRPr="00CA1663">
        <w:t>IMU</w:t>
      </w:r>
      <w:r>
        <w:t xml:space="preserve"> 1</w:t>
      </w:r>
      <w:r>
        <w:t>0-</w:t>
      </w:r>
      <w:r w:rsidRPr="00CA1663">
        <w:t xml:space="preserve">layer </w:t>
      </w:r>
      <w:r>
        <w:t>NARXNET</w:t>
      </w:r>
      <w:r w:rsidRPr="00CA1663">
        <w:t xml:space="preserve"> NN </w:t>
      </w:r>
      <w:r>
        <w:t xml:space="preserve">training results </w:t>
      </w:r>
      <w:r w:rsidRPr="00CA1663">
        <w:t xml:space="preserve">from </w:t>
      </w:r>
      <w:r>
        <w:t xml:space="preserve">rotational </w:t>
      </w:r>
      <w:r w:rsidRPr="00CA1663">
        <w:t>motion.</w:t>
      </w:r>
      <w:bookmarkEnd w:id="294"/>
    </w:p>
    <w:tbl>
      <w:tblPr>
        <w:tblStyle w:val="TableGrid"/>
        <w:tblW w:w="0" w:type="auto"/>
        <w:tblLook w:val="04A0" w:firstRow="1" w:lastRow="0" w:firstColumn="1" w:lastColumn="0" w:noHBand="0" w:noVBand="1"/>
      </w:tblPr>
      <w:tblGrid>
        <w:gridCol w:w="2265"/>
        <w:gridCol w:w="2265"/>
        <w:gridCol w:w="2265"/>
        <w:gridCol w:w="2266"/>
      </w:tblGrid>
      <w:tr w:rsidR="00A10D06" w14:paraId="45179617" w14:textId="77777777" w:rsidTr="00F926A4">
        <w:tc>
          <w:tcPr>
            <w:tcW w:w="2265" w:type="dxa"/>
          </w:tcPr>
          <w:p w14:paraId="16FFB548" w14:textId="77777777" w:rsidR="00A10D06" w:rsidRDefault="00A10D06" w:rsidP="00F926A4">
            <w:pPr>
              <w:jc w:val="center"/>
            </w:pPr>
          </w:p>
        </w:tc>
        <w:tc>
          <w:tcPr>
            <w:tcW w:w="2265" w:type="dxa"/>
          </w:tcPr>
          <w:p w14:paraId="6ADA4AFE" w14:textId="77777777" w:rsidR="00A10D06" w:rsidRDefault="00A10D06" w:rsidP="00F926A4">
            <w:pPr>
              <w:jc w:val="center"/>
            </w:pPr>
            <w:r>
              <w:t>Observations</w:t>
            </w:r>
          </w:p>
        </w:tc>
        <w:tc>
          <w:tcPr>
            <w:tcW w:w="2265" w:type="dxa"/>
          </w:tcPr>
          <w:p w14:paraId="537BE92F" w14:textId="77777777" w:rsidR="00A10D06" w:rsidRDefault="00A10D06" w:rsidP="00F926A4">
            <w:pPr>
              <w:jc w:val="center"/>
            </w:pPr>
            <w:r>
              <w:t>MSE</w:t>
            </w:r>
          </w:p>
        </w:tc>
        <w:tc>
          <w:tcPr>
            <w:tcW w:w="2266" w:type="dxa"/>
          </w:tcPr>
          <w:p w14:paraId="53AD941A" w14:textId="77777777" w:rsidR="00A10D06" w:rsidRDefault="00A10D06" w:rsidP="00F926A4">
            <w:pPr>
              <w:jc w:val="center"/>
            </w:pPr>
            <w:r>
              <w:t>R</w:t>
            </w:r>
          </w:p>
        </w:tc>
      </w:tr>
      <w:tr w:rsidR="00A10D06" w14:paraId="596E950C" w14:textId="77777777" w:rsidTr="00F926A4">
        <w:tc>
          <w:tcPr>
            <w:tcW w:w="2265" w:type="dxa"/>
          </w:tcPr>
          <w:p w14:paraId="34E5D8BB" w14:textId="77777777" w:rsidR="00A10D06" w:rsidRDefault="00A10D06" w:rsidP="00F926A4">
            <w:pPr>
              <w:jc w:val="center"/>
            </w:pPr>
            <w:r>
              <w:t>Training</w:t>
            </w:r>
          </w:p>
        </w:tc>
        <w:tc>
          <w:tcPr>
            <w:tcW w:w="2265" w:type="dxa"/>
          </w:tcPr>
          <w:p w14:paraId="70B858BE" w14:textId="77777777" w:rsidR="00A10D06" w:rsidRDefault="00A10D06" w:rsidP="00F926A4">
            <w:pPr>
              <w:jc w:val="center"/>
            </w:pPr>
            <w:r>
              <w:t>4137</w:t>
            </w:r>
          </w:p>
        </w:tc>
        <w:tc>
          <w:tcPr>
            <w:tcW w:w="2265" w:type="dxa"/>
          </w:tcPr>
          <w:p w14:paraId="6B3176EB" w14:textId="3E8990AB" w:rsidR="00A10D06" w:rsidRDefault="00A10D06" w:rsidP="00F926A4">
            <w:pPr>
              <w:jc w:val="center"/>
            </w:pPr>
            <w:r>
              <w:t>7.7421e-08</w:t>
            </w:r>
          </w:p>
        </w:tc>
        <w:tc>
          <w:tcPr>
            <w:tcW w:w="2266" w:type="dxa"/>
          </w:tcPr>
          <w:p w14:paraId="63AC05FD" w14:textId="3E7FCAEF" w:rsidR="00A10D06" w:rsidRDefault="00A10D06" w:rsidP="00F926A4">
            <w:pPr>
              <w:jc w:val="center"/>
            </w:pPr>
            <w:r>
              <w:t>0.9</w:t>
            </w:r>
            <w:r>
              <w:t>998</w:t>
            </w:r>
          </w:p>
        </w:tc>
      </w:tr>
      <w:tr w:rsidR="00A10D06" w14:paraId="5D842EAD" w14:textId="77777777" w:rsidTr="00F926A4">
        <w:tc>
          <w:tcPr>
            <w:tcW w:w="2265" w:type="dxa"/>
          </w:tcPr>
          <w:p w14:paraId="0258DAE9" w14:textId="77777777" w:rsidR="00A10D06" w:rsidRDefault="00A10D06" w:rsidP="00F926A4">
            <w:pPr>
              <w:jc w:val="center"/>
            </w:pPr>
            <w:r>
              <w:t>Validation</w:t>
            </w:r>
          </w:p>
        </w:tc>
        <w:tc>
          <w:tcPr>
            <w:tcW w:w="2265" w:type="dxa"/>
          </w:tcPr>
          <w:p w14:paraId="25D2BF30" w14:textId="77777777" w:rsidR="00A10D06" w:rsidRDefault="00A10D06" w:rsidP="00F926A4">
            <w:pPr>
              <w:jc w:val="center"/>
            </w:pPr>
            <w:r>
              <w:t>887</w:t>
            </w:r>
          </w:p>
        </w:tc>
        <w:tc>
          <w:tcPr>
            <w:tcW w:w="2265" w:type="dxa"/>
          </w:tcPr>
          <w:p w14:paraId="20FD642A" w14:textId="56621D9A" w:rsidR="00A10D06" w:rsidRDefault="00A10D06" w:rsidP="00F926A4">
            <w:pPr>
              <w:jc w:val="center"/>
            </w:pPr>
            <w:r>
              <w:t>8.4386e-08</w:t>
            </w:r>
          </w:p>
        </w:tc>
        <w:tc>
          <w:tcPr>
            <w:tcW w:w="2266" w:type="dxa"/>
          </w:tcPr>
          <w:p w14:paraId="33F873EE" w14:textId="30D51A55" w:rsidR="00A10D06" w:rsidRDefault="00A10D06" w:rsidP="00F926A4">
            <w:pPr>
              <w:jc w:val="center"/>
            </w:pPr>
            <w:r>
              <w:t>0.9998</w:t>
            </w:r>
          </w:p>
        </w:tc>
      </w:tr>
      <w:tr w:rsidR="00A10D06" w14:paraId="4AE06107" w14:textId="77777777" w:rsidTr="00F926A4">
        <w:tc>
          <w:tcPr>
            <w:tcW w:w="2265" w:type="dxa"/>
          </w:tcPr>
          <w:p w14:paraId="32FF8C0C" w14:textId="77777777" w:rsidR="00A10D06" w:rsidRDefault="00A10D06" w:rsidP="00F926A4">
            <w:pPr>
              <w:jc w:val="center"/>
            </w:pPr>
            <w:r>
              <w:t>Test</w:t>
            </w:r>
          </w:p>
        </w:tc>
        <w:tc>
          <w:tcPr>
            <w:tcW w:w="2265" w:type="dxa"/>
          </w:tcPr>
          <w:p w14:paraId="10AC831A" w14:textId="77777777" w:rsidR="00A10D06" w:rsidRDefault="00A10D06" w:rsidP="00F926A4">
            <w:pPr>
              <w:jc w:val="center"/>
            </w:pPr>
            <w:r>
              <w:t>887</w:t>
            </w:r>
          </w:p>
        </w:tc>
        <w:tc>
          <w:tcPr>
            <w:tcW w:w="2265" w:type="dxa"/>
          </w:tcPr>
          <w:p w14:paraId="452E2EA6" w14:textId="4F416347" w:rsidR="00A10D06" w:rsidRDefault="00A10D06" w:rsidP="00F926A4">
            <w:pPr>
              <w:jc w:val="center"/>
            </w:pPr>
            <w:r>
              <w:t>6.7285e-08</w:t>
            </w:r>
          </w:p>
        </w:tc>
        <w:tc>
          <w:tcPr>
            <w:tcW w:w="2266" w:type="dxa"/>
          </w:tcPr>
          <w:p w14:paraId="17C0649C" w14:textId="4C13C33F" w:rsidR="00A10D06" w:rsidRDefault="00A10D06" w:rsidP="00F926A4">
            <w:pPr>
              <w:jc w:val="center"/>
            </w:pPr>
            <w:r>
              <w:t>0.9998</w:t>
            </w:r>
          </w:p>
        </w:tc>
      </w:tr>
    </w:tbl>
    <w:p w14:paraId="70B16EDB" w14:textId="1CF737C4" w:rsidR="00CC2482" w:rsidRDefault="00CC2482" w:rsidP="00B311E8">
      <w:pPr>
        <w:pStyle w:val="BodyText"/>
      </w:pPr>
    </w:p>
    <w:p w14:paraId="2E53C98E" w14:textId="6E3E2414" w:rsidR="00A10D06" w:rsidRDefault="00A10D06" w:rsidP="00806D15">
      <w:pPr>
        <w:pStyle w:val="Caption"/>
      </w:pPr>
      <w:bookmarkStart w:id="295" w:name="_Toc147921071"/>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62</w:t>
      </w:r>
      <w:r>
        <w:fldChar w:fldCharType="end"/>
      </w:r>
      <w:r>
        <w:t xml:space="preserve"> </w:t>
      </w:r>
      <w:r w:rsidRPr="00CA1663">
        <w:t>Normalised</w:t>
      </w:r>
      <w:r>
        <w:t xml:space="preserve"> </w:t>
      </w:r>
      <w:r>
        <w:t>CIMU</w:t>
      </w:r>
      <w:r w:rsidRPr="00CA1663">
        <w:t xml:space="preserve"> </w:t>
      </w:r>
      <w:r>
        <w:t>10-</w:t>
      </w:r>
      <w:r w:rsidRPr="00CA1663">
        <w:t xml:space="preserve">layer </w:t>
      </w:r>
      <w:r>
        <w:t>NARXNET</w:t>
      </w:r>
      <w:r w:rsidRPr="00CA1663">
        <w:t xml:space="preserve"> NN </w:t>
      </w:r>
      <w:r>
        <w:t xml:space="preserve">results from untrained rotational </w:t>
      </w:r>
      <w:r w:rsidRPr="00CA1663">
        <w:t>motion.</w:t>
      </w:r>
      <w:bookmarkEnd w:id="295"/>
    </w:p>
    <w:tbl>
      <w:tblPr>
        <w:tblStyle w:val="TableGrid"/>
        <w:tblW w:w="0" w:type="auto"/>
        <w:tblLook w:val="04A0" w:firstRow="1" w:lastRow="0" w:firstColumn="1" w:lastColumn="0" w:noHBand="0" w:noVBand="1"/>
      </w:tblPr>
      <w:tblGrid>
        <w:gridCol w:w="2265"/>
        <w:gridCol w:w="2265"/>
        <w:gridCol w:w="2265"/>
        <w:gridCol w:w="2266"/>
      </w:tblGrid>
      <w:tr w:rsidR="00A10D06" w14:paraId="57F6A4DB" w14:textId="77777777" w:rsidTr="00F926A4">
        <w:tc>
          <w:tcPr>
            <w:tcW w:w="2265" w:type="dxa"/>
          </w:tcPr>
          <w:p w14:paraId="5F68212E" w14:textId="77777777" w:rsidR="00A10D06" w:rsidRDefault="00A10D06" w:rsidP="00F926A4">
            <w:pPr>
              <w:jc w:val="center"/>
            </w:pPr>
          </w:p>
        </w:tc>
        <w:tc>
          <w:tcPr>
            <w:tcW w:w="2265" w:type="dxa"/>
          </w:tcPr>
          <w:p w14:paraId="38CDBE53" w14:textId="77777777" w:rsidR="00A10D06" w:rsidRDefault="00A10D06" w:rsidP="00F926A4">
            <w:pPr>
              <w:jc w:val="center"/>
            </w:pPr>
            <w:r>
              <w:t>Observations</w:t>
            </w:r>
          </w:p>
        </w:tc>
        <w:tc>
          <w:tcPr>
            <w:tcW w:w="2265" w:type="dxa"/>
          </w:tcPr>
          <w:p w14:paraId="480B3D1C" w14:textId="77777777" w:rsidR="00A10D06" w:rsidRDefault="00A10D06" w:rsidP="00F926A4">
            <w:pPr>
              <w:jc w:val="center"/>
            </w:pPr>
            <w:r>
              <w:t>MSE</w:t>
            </w:r>
          </w:p>
        </w:tc>
        <w:tc>
          <w:tcPr>
            <w:tcW w:w="2266" w:type="dxa"/>
          </w:tcPr>
          <w:p w14:paraId="72343588" w14:textId="77777777" w:rsidR="00A10D06" w:rsidRDefault="00A10D06" w:rsidP="00F926A4">
            <w:pPr>
              <w:jc w:val="center"/>
            </w:pPr>
            <w:r>
              <w:t>R</w:t>
            </w:r>
          </w:p>
        </w:tc>
      </w:tr>
      <w:tr w:rsidR="00A10D06" w14:paraId="10BFBDFE" w14:textId="77777777" w:rsidTr="00F926A4">
        <w:tc>
          <w:tcPr>
            <w:tcW w:w="2265" w:type="dxa"/>
          </w:tcPr>
          <w:p w14:paraId="2C1F488A" w14:textId="77777777" w:rsidR="00A10D06" w:rsidRDefault="00A10D06" w:rsidP="00F926A4">
            <w:pPr>
              <w:jc w:val="center"/>
            </w:pPr>
            <w:r>
              <w:t>Additional Test</w:t>
            </w:r>
          </w:p>
        </w:tc>
        <w:tc>
          <w:tcPr>
            <w:tcW w:w="2265" w:type="dxa"/>
          </w:tcPr>
          <w:p w14:paraId="472EADF3" w14:textId="77777777" w:rsidR="00A10D06" w:rsidRDefault="00A10D06" w:rsidP="00F926A4">
            <w:pPr>
              <w:jc w:val="center"/>
            </w:pPr>
            <w:r>
              <w:t>6426</w:t>
            </w:r>
          </w:p>
        </w:tc>
        <w:tc>
          <w:tcPr>
            <w:tcW w:w="2265" w:type="dxa"/>
          </w:tcPr>
          <w:p w14:paraId="64D4189E" w14:textId="28FA20D2" w:rsidR="00A10D06" w:rsidRDefault="00A10D06" w:rsidP="00F926A4">
            <w:pPr>
              <w:jc w:val="center"/>
            </w:pPr>
            <w:r>
              <w:t>1.8488e-06</w:t>
            </w:r>
          </w:p>
        </w:tc>
        <w:tc>
          <w:tcPr>
            <w:tcW w:w="2266" w:type="dxa"/>
          </w:tcPr>
          <w:p w14:paraId="37C16155" w14:textId="43E4D2F6" w:rsidR="00A10D06" w:rsidRDefault="00A10D06" w:rsidP="00F926A4">
            <w:pPr>
              <w:jc w:val="center"/>
            </w:pPr>
            <w:r>
              <w:t>0.9937</w:t>
            </w:r>
          </w:p>
        </w:tc>
      </w:tr>
    </w:tbl>
    <w:p w14:paraId="7D3D3D5F" w14:textId="253A2C95" w:rsidR="00C507D1" w:rsidRDefault="00A10D06" w:rsidP="00806D15">
      <w:pPr>
        <w:pStyle w:val="Caption"/>
      </w:pPr>
      <w:r>
        <w:lastRenderedPageBreak/>
        <w:br/>
      </w:r>
      <w:r w:rsidR="00C507D1">
        <w:drawing>
          <wp:inline distT="0" distB="0" distL="0" distR="0" wp14:anchorId="57A4C0C9" wp14:editId="68C47F4D">
            <wp:extent cx="5760085" cy="3167380"/>
            <wp:effectExtent l="0" t="0" r="0" b="0"/>
            <wp:docPr id="7132211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221196" name="Picture 713221196"/>
                    <pic:cNvPicPr/>
                  </pic:nvPicPr>
                  <pic:blipFill>
                    <a:blip r:embed="rId111">
                      <a:extLst>
                        <a:ext uri="{28A0092B-C50C-407E-A947-70E740481C1C}">
                          <a14:useLocalDpi xmlns:a14="http://schemas.microsoft.com/office/drawing/2010/main" val="0"/>
                        </a:ext>
                      </a:extLst>
                    </a:blip>
                    <a:stretch>
                      <a:fillRect/>
                    </a:stretch>
                  </pic:blipFill>
                  <pic:spPr>
                    <a:xfrm>
                      <a:off x="0" y="0"/>
                      <a:ext cx="5760085" cy="3167380"/>
                    </a:xfrm>
                    <a:prstGeom prst="rect">
                      <a:avLst/>
                    </a:prstGeom>
                  </pic:spPr>
                </pic:pic>
              </a:graphicData>
            </a:graphic>
          </wp:inline>
        </w:drawing>
      </w:r>
    </w:p>
    <w:p w14:paraId="0DE32341" w14:textId="56BF4520" w:rsidR="00C507D1" w:rsidRDefault="00C507D1" w:rsidP="00806D15">
      <w:pPr>
        <w:pStyle w:val="Caption"/>
      </w:pPr>
      <w:bookmarkStart w:id="296" w:name="_Toc147921282"/>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2</w:t>
      </w:r>
      <w:r>
        <w:fldChar w:fldCharType="end"/>
      </w:r>
      <w:r>
        <w:t xml:space="preserve"> </w:t>
      </w:r>
      <w:r w:rsidRPr="00C365A6">
        <w:t xml:space="preserve">Normalised NARXNET NN </w:t>
      </w:r>
      <w:r>
        <w:t xml:space="preserve">reponse </w:t>
      </w:r>
      <w:r w:rsidRPr="00C365A6">
        <w:t xml:space="preserve">(CIMU) on </w:t>
      </w:r>
      <w:r>
        <w:t>rotational</w:t>
      </w:r>
      <w:r w:rsidRPr="00C365A6">
        <w:t>-motion with layer size of 10.</w:t>
      </w:r>
      <w:bookmarkEnd w:id="296"/>
    </w:p>
    <w:p w14:paraId="639EBCC6" w14:textId="0B074447" w:rsidR="00C507D1" w:rsidRDefault="00C507D1" w:rsidP="00806D15">
      <w:pPr>
        <w:pStyle w:val="Caption"/>
      </w:pPr>
      <w:r>
        <w:drawing>
          <wp:inline distT="0" distB="0" distL="0" distR="0" wp14:anchorId="30D30D71" wp14:editId="2981AABB">
            <wp:extent cx="5760085" cy="4221480"/>
            <wp:effectExtent l="0" t="0" r="0" b="7620"/>
            <wp:docPr id="2143588858"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588858" name="Picture 6" descr="A graph of a graph&#10;&#10;Description automatically generated with medium confidence"/>
                    <pic:cNvPicPr/>
                  </pic:nvPicPr>
                  <pic:blipFill>
                    <a:blip r:embed="rId112">
                      <a:extLst>
                        <a:ext uri="{28A0092B-C50C-407E-A947-70E740481C1C}">
                          <a14:useLocalDpi xmlns:a14="http://schemas.microsoft.com/office/drawing/2010/main" val="0"/>
                        </a:ext>
                      </a:extLst>
                    </a:blip>
                    <a:stretch>
                      <a:fillRect/>
                    </a:stretch>
                  </pic:blipFill>
                  <pic:spPr>
                    <a:xfrm>
                      <a:off x="0" y="0"/>
                      <a:ext cx="5760085" cy="4221480"/>
                    </a:xfrm>
                    <a:prstGeom prst="rect">
                      <a:avLst/>
                    </a:prstGeom>
                  </pic:spPr>
                </pic:pic>
              </a:graphicData>
            </a:graphic>
          </wp:inline>
        </w:drawing>
      </w:r>
    </w:p>
    <w:p w14:paraId="7813F563" w14:textId="02CBD39D" w:rsidR="00C507D1" w:rsidRDefault="00C507D1" w:rsidP="00806D15">
      <w:pPr>
        <w:pStyle w:val="Caption"/>
      </w:pPr>
      <w:bookmarkStart w:id="297" w:name="_Toc147921283"/>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3</w:t>
      </w:r>
      <w:r>
        <w:fldChar w:fldCharType="end"/>
      </w:r>
      <w:r>
        <w:t xml:space="preserve"> </w:t>
      </w:r>
      <w:r w:rsidRPr="00C365A6">
        <w:t xml:space="preserve">Normalised NARXNET NN </w:t>
      </w:r>
      <w:r>
        <w:t xml:space="preserve">training </w:t>
      </w:r>
      <w:r w:rsidRPr="00C365A6">
        <w:t xml:space="preserve">state (CIMU) on </w:t>
      </w:r>
      <w:r>
        <w:t>rotational</w:t>
      </w:r>
      <w:r w:rsidRPr="00C365A6">
        <w:t>-motion with layer size of 10.</w:t>
      </w:r>
      <w:bookmarkEnd w:id="297"/>
    </w:p>
    <w:p w14:paraId="11873E9C" w14:textId="5FC5A91B" w:rsidR="00C507D1" w:rsidRDefault="00C507D1" w:rsidP="00C507D1">
      <w:pPr>
        <w:pStyle w:val="BodyText"/>
      </w:pPr>
      <w:r>
        <w:rPr>
          <w:noProof/>
        </w:rPr>
        <w:lastRenderedPageBreak/>
        <w:drawing>
          <wp:inline distT="0" distB="0" distL="0" distR="0" wp14:anchorId="3CF5695E" wp14:editId="6E4309C4">
            <wp:extent cx="5209804" cy="3822782"/>
            <wp:effectExtent l="0" t="0" r="0" b="6350"/>
            <wp:docPr id="1490136214" name="Picture 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136214" name="Picture 7" descr="A graph of a graph&#10;&#10;Description automatically generated with medium confidenc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222289" cy="3831943"/>
                    </a:xfrm>
                    <a:prstGeom prst="rect">
                      <a:avLst/>
                    </a:prstGeom>
                  </pic:spPr>
                </pic:pic>
              </a:graphicData>
            </a:graphic>
          </wp:inline>
        </w:drawing>
      </w:r>
    </w:p>
    <w:p w14:paraId="6C3C2F44" w14:textId="6081F298" w:rsidR="00C507D1" w:rsidRDefault="00C507D1" w:rsidP="00806D15">
      <w:pPr>
        <w:pStyle w:val="Caption"/>
      </w:pPr>
      <w:bookmarkStart w:id="298" w:name="_Toc147921284"/>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4</w:t>
      </w:r>
      <w:r>
        <w:fldChar w:fldCharType="end"/>
      </w:r>
      <w:r>
        <w:t xml:space="preserve"> </w:t>
      </w:r>
      <w:r w:rsidRPr="0065113C">
        <w:t xml:space="preserve">Normalised NARXNET NN </w:t>
      </w:r>
      <w:r>
        <w:t xml:space="preserve">Performance </w:t>
      </w:r>
      <w:r w:rsidRPr="0065113C">
        <w:t>(CIMU) on rotational-motion with layer size of 10.</w:t>
      </w:r>
      <w:bookmarkEnd w:id="298"/>
    </w:p>
    <w:p w14:paraId="0A37A979" w14:textId="1336DEC0" w:rsidR="00C507D1" w:rsidRDefault="00C507D1" w:rsidP="00C507D1">
      <w:pPr>
        <w:pStyle w:val="BodyText"/>
      </w:pPr>
      <w:r>
        <w:rPr>
          <w:noProof/>
        </w:rPr>
        <w:drawing>
          <wp:inline distT="0" distB="0" distL="0" distR="0" wp14:anchorId="3B0C2FC9" wp14:editId="4807CCA7">
            <wp:extent cx="5126999" cy="3775587"/>
            <wp:effectExtent l="0" t="0" r="0" b="0"/>
            <wp:docPr id="1398112257" name="Picture 8"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112257" name="Picture 8" descr="A graph with different colored bars&#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6671" cy="3790074"/>
                    </a:xfrm>
                    <a:prstGeom prst="rect">
                      <a:avLst/>
                    </a:prstGeom>
                  </pic:spPr>
                </pic:pic>
              </a:graphicData>
            </a:graphic>
          </wp:inline>
        </w:drawing>
      </w:r>
    </w:p>
    <w:p w14:paraId="7465E72D" w14:textId="744492C6" w:rsidR="00C507D1" w:rsidRPr="00C507D1" w:rsidRDefault="00C507D1" w:rsidP="00806D15">
      <w:pPr>
        <w:pStyle w:val="Caption"/>
      </w:pPr>
      <w:bookmarkStart w:id="299" w:name="_Toc147921285"/>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5</w:t>
      </w:r>
      <w:r>
        <w:fldChar w:fldCharType="end"/>
      </w:r>
      <w:r>
        <w:t xml:space="preserve"> </w:t>
      </w:r>
      <w:r w:rsidRPr="00237481">
        <w:t xml:space="preserve">Normalised NARXNET NN </w:t>
      </w:r>
      <w:r>
        <w:t>Error histogram</w:t>
      </w:r>
      <w:r w:rsidRPr="00237481">
        <w:t xml:space="preserve"> (CIMU) on rotational-motion with layer size of 10.</w:t>
      </w:r>
      <w:bookmarkEnd w:id="299"/>
    </w:p>
    <w:p w14:paraId="67006337" w14:textId="77777777" w:rsidR="009725BA" w:rsidRDefault="00B41D6D" w:rsidP="009725BA">
      <w:pPr>
        <w:pStyle w:val="BodyText"/>
      </w:pPr>
      <w:r>
        <w:lastRenderedPageBreak/>
        <w:br/>
      </w:r>
    </w:p>
    <w:p w14:paraId="219086DB" w14:textId="411E33A6" w:rsidR="009725BA" w:rsidRDefault="009725BA" w:rsidP="009725BA">
      <w:pPr>
        <w:pStyle w:val="BodyText"/>
      </w:pPr>
      <w:r>
        <w:t xml:space="preserve">The RBF network </w:t>
      </w:r>
      <w:proofErr w:type="gramStart"/>
      <w:r>
        <w:t>was evaluated</w:t>
      </w:r>
      <w:proofErr w:type="gramEnd"/>
      <w:r>
        <w:t xml:space="preserve"> </w:t>
      </w:r>
      <w:r w:rsidR="00D36EFE">
        <w:t xml:space="preserve">on the CIMU </w:t>
      </w:r>
      <w:r>
        <w:t>by s</w:t>
      </w:r>
      <w:r w:rsidRPr="00D45AA8">
        <w:t xml:space="preserve">pecifying an MSE of </w:t>
      </w:r>
      <w:r>
        <w:t>2.5806</w:t>
      </w:r>
      <w:r w:rsidRPr="00D45AA8">
        <w:t>e-0</w:t>
      </w:r>
      <w:r>
        <w:t>5</w:t>
      </w:r>
      <w:r w:rsidRPr="00D45AA8">
        <w:t xml:space="preserve"> (derived from Figure 4.</w:t>
      </w:r>
      <w:r>
        <w:t>76</w:t>
      </w:r>
      <w:r>
        <w:t xml:space="preserve">, which </w:t>
      </w:r>
      <w:r w:rsidRPr="00D45AA8">
        <w:t xml:space="preserve">produced an RBF NN </w:t>
      </w:r>
      <w:r>
        <w:t xml:space="preserve">of </w:t>
      </w:r>
      <w:r>
        <w:t>47</w:t>
      </w:r>
      <w:r w:rsidRPr="00D45AA8">
        <w:t xml:space="preserve"> neurons. </w:t>
      </w:r>
    </w:p>
    <w:p w14:paraId="40924BE9" w14:textId="0FC3ACC5" w:rsidR="009725BA" w:rsidRDefault="009725BA" w:rsidP="009725BA">
      <w:pPr>
        <w:pStyle w:val="BodyText"/>
        <w:rPr>
          <w:color w:val="FF0000"/>
        </w:rPr>
      </w:pPr>
      <w:r>
        <w:rPr>
          <w:noProof/>
          <w:color w:val="FF0000"/>
        </w:rPr>
        <w:drawing>
          <wp:inline distT="0" distB="0" distL="0" distR="0" wp14:anchorId="1E99B361" wp14:editId="0FB7A7E4">
            <wp:extent cx="4915586" cy="1390844"/>
            <wp:effectExtent l="0" t="0" r="0" b="0"/>
            <wp:docPr id="23300401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004010" name="Picture 9" descr="A white paper with black text&#10;&#10;Description automatically generated"/>
                    <pic:cNvPicPr/>
                  </pic:nvPicPr>
                  <pic:blipFill>
                    <a:blip r:embed="rId115">
                      <a:extLst>
                        <a:ext uri="{28A0092B-C50C-407E-A947-70E740481C1C}">
                          <a14:useLocalDpi xmlns:a14="http://schemas.microsoft.com/office/drawing/2010/main" val="0"/>
                        </a:ext>
                      </a:extLst>
                    </a:blip>
                    <a:stretch>
                      <a:fillRect/>
                    </a:stretch>
                  </pic:blipFill>
                  <pic:spPr>
                    <a:xfrm>
                      <a:off x="0" y="0"/>
                      <a:ext cx="4915586" cy="1390844"/>
                    </a:xfrm>
                    <a:prstGeom prst="rect">
                      <a:avLst/>
                    </a:prstGeom>
                  </pic:spPr>
                </pic:pic>
              </a:graphicData>
            </a:graphic>
          </wp:inline>
        </w:drawing>
      </w:r>
    </w:p>
    <w:p w14:paraId="47770701" w14:textId="49CE94D2" w:rsidR="009725BA" w:rsidRDefault="009725BA" w:rsidP="00806D15">
      <w:pPr>
        <w:pStyle w:val="Caption"/>
      </w:pPr>
      <w:bookmarkStart w:id="300" w:name="_Toc147921286"/>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D36EFE">
        <w:t>76</w:t>
      </w:r>
      <w:r>
        <w:fldChar w:fldCharType="end"/>
      </w:r>
      <w:r>
        <w:t xml:space="preserve"> RBF MSE determination for </w:t>
      </w:r>
      <w:r>
        <w:t>CIMU under rotational movement.</w:t>
      </w:r>
      <w:bookmarkEnd w:id="300"/>
    </w:p>
    <w:p w14:paraId="3C5497A4" w14:textId="23990979" w:rsidR="009725BA" w:rsidRPr="00D45AA8" w:rsidRDefault="009725BA" w:rsidP="009725BA">
      <w:pPr>
        <w:pStyle w:val="BodyText"/>
      </w:pPr>
      <w:r w:rsidRPr="00D45AA8">
        <w:t xml:space="preserve">The results from this RBF network on untrained </w:t>
      </w:r>
      <w:r w:rsidR="00D36EFE">
        <w:t xml:space="preserve">CIMU </w:t>
      </w:r>
      <w:r w:rsidR="00E37604">
        <w:t>rotational motion measurements</w:t>
      </w:r>
      <w:r w:rsidRPr="00D45AA8">
        <w:t xml:space="preserve"> </w:t>
      </w:r>
      <w:r>
        <w:t xml:space="preserve">using the derived MSE from above and a default spread value (SF) of 1.0 </w:t>
      </w:r>
      <w:proofErr w:type="gramStart"/>
      <w:r w:rsidRPr="00D45AA8">
        <w:t>are shown</w:t>
      </w:r>
      <w:proofErr w:type="gramEnd"/>
      <w:r w:rsidRPr="00D45AA8">
        <w:t xml:space="preserve"> in Figures 4.</w:t>
      </w:r>
      <w:r w:rsidR="00D36EFE">
        <w:t>77</w:t>
      </w:r>
      <w:r w:rsidRPr="00D45AA8">
        <w:t xml:space="preserve"> to 4.</w:t>
      </w:r>
      <w:r w:rsidR="00D36EFE">
        <w:t>78</w:t>
      </w:r>
      <w:r w:rsidRPr="00D45AA8">
        <w:t>.</w:t>
      </w:r>
      <w:r>
        <w:t xml:space="preserve"> Training took </w:t>
      </w:r>
      <w:r>
        <w:t>15</w:t>
      </w:r>
      <w:r>
        <w:t>.</w:t>
      </w:r>
      <w:r>
        <w:t>5184</w:t>
      </w:r>
      <w:r>
        <w:t xml:space="preserve"> seconds.</w:t>
      </w:r>
    </w:p>
    <w:p w14:paraId="144A4619" w14:textId="77777777" w:rsidR="009725BA" w:rsidRPr="00922A28" w:rsidRDefault="009725BA" w:rsidP="009725BA">
      <w:pPr>
        <w:pStyle w:val="BodyText"/>
      </w:pPr>
    </w:p>
    <w:p w14:paraId="006FE68E" w14:textId="42A81AE2" w:rsidR="009725BA" w:rsidRDefault="009725BA" w:rsidP="009725BA">
      <w:pPr>
        <w:pStyle w:val="BodyText"/>
      </w:pPr>
      <w:r>
        <w:rPr>
          <w:noProof/>
        </w:rPr>
        <w:drawing>
          <wp:inline distT="0" distB="0" distL="0" distR="0" wp14:anchorId="367CCC67" wp14:editId="38B0AB40">
            <wp:extent cx="5760085" cy="3128645"/>
            <wp:effectExtent l="0" t="0" r="0" b="0"/>
            <wp:docPr id="802402380" name="Picture 10"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02380" name="Picture 10" descr="A graph with red and blue lines&#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5FEC9546" w14:textId="410D2B38" w:rsidR="009725BA" w:rsidRDefault="009725BA" w:rsidP="00806D15">
      <w:pPr>
        <w:pStyle w:val="Caption"/>
      </w:pPr>
      <w:bookmarkStart w:id="301" w:name="_Toc147921287"/>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D36EFE">
        <w:t>77</w:t>
      </w:r>
      <w:r>
        <w:fldChar w:fldCharType="end"/>
      </w:r>
      <w:r>
        <w:t xml:space="preserve"> </w:t>
      </w:r>
      <w:r w:rsidRPr="00F12E7B">
        <w:t xml:space="preserve">RBF </w:t>
      </w:r>
      <w:r>
        <w:t>Roll</w:t>
      </w:r>
      <w:r w:rsidRPr="00F12E7B">
        <w:t xml:space="preserve"> Plot using untrained </w:t>
      </w:r>
      <w:r w:rsidR="00E37604">
        <w:t>rotational</w:t>
      </w:r>
      <w:r w:rsidRPr="00F12E7B">
        <w:t xml:space="preserve"> motion (</w:t>
      </w:r>
      <w:r w:rsidR="00D36EFE">
        <w:t>CIMU</w:t>
      </w:r>
      <w:r w:rsidRPr="00F12E7B">
        <w:t>). MSE=</w:t>
      </w:r>
      <w:r>
        <w:t>2.5806</w:t>
      </w:r>
      <w:r w:rsidRPr="00D45AA8">
        <w:t>e-0</w:t>
      </w:r>
      <w:r>
        <w:t>5</w:t>
      </w:r>
      <w:r w:rsidRPr="00F12E7B">
        <w:t>, SF=</w:t>
      </w:r>
      <w:r>
        <w:t>1.0</w:t>
      </w:r>
      <w:bookmarkEnd w:id="301"/>
    </w:p>
    <w:p w14:paraId="4F8135C2" w14:textId="77777777" w:rsidR="00D36EFE" w:rsidRPr="00D36EFE" w:rsidRDefault="00D36EFE" w:rsidP="00E37604">
      <w:pPr>
        <w:pStyle w:val="BodyText"/>
      </w:pPr>
    </w:p>
    <w:p w14:paraId="12278769" w14:textId="6E27F366" w:rsidR="009725BA" w:rsidRDefault="009725BA" w:rsidP="00806D15">
      <w:pPr>
        <w:pStyle w:val="Caption"/>
      </w:pPr>
      <w:r>
        <w:lastRenderedPageBreak/>
        <w:drawing>
          <wp:inline distT="0" distB="0" distL="0" distR="0" wp14:anchorId="0AC7E0AC" wp14:editId="7DC63A1F">
            <wp:extent cx="5760085" cy="3128645"/>
            <wp:effectExtent l="0" t="0" r="0" b="0"/>
            <wp:docPr id="45180934" name="Picture 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80934" name="Picture 11" descr="A graph of a graph&#10;&#10;Description automatically generated with medium confidence"/>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10ECDF02" w14:textId="313FD76A" w:rsidR="00D36EFE" w:rsidRDefault="009725BA" w:rsidP="00806D15">
      <w:pPr>
        <w:pStyle w:val="Caption"/>
      </w:pPr>
      <w:bookmarkStart w:id="302" w:name="_Toc147921288"/>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D36EFE">
        <w:t>78</w:t>
      </w:r>
      <w:r>
        <w:fldChar w:fldCharType="end"/>
      </w:r>
      <w:r>
        <w:t xml:space="preserve"> </w:t>
      </w:r>
      <w:r w:rsidRPr="00A76B0D">
        <w:t xml:space="preserve">RBF </w:t>
      </w:r>
      <w:r>
        <w:t>Pitch</w:t>
      </w:r>
      <w:r w:rsidRPr="00A76B0D">
        <w:t xml:space="preserve"> Plot using untrained </w:t>
      </w:r>
      <w:r w:rsidR="00E37604">
        <w:t>rotational</w:t>
      </w:r>
      <w:r w:rsidRPr="00A76B0D">
        <w:t xml:space="preserve"> motion (</w:t>
      </w:r>
      <w:r w:rsidR="00D36EFE">
        <w:t>CIMU</w:t>
      </w:r>
      <w:r w:rsidRPr="00A76B0D">
        <w:t>). MSE=</w:t>
      </w:r>
      <w:r>
        <w:t>2.5806</w:t>
      </w:r>
      <w:r w:rsidRPr="00D45AA8">
        <w:t>e-0</w:t>
      </w:r>
      <w:r>
        <w:t>5</w:t>
      </w:r>
      <w:r w:rsidRPr="00A76B0D">
        <w:t>, SF=1.0</w:t>
      </w:r>
      <w:bookmarkEnd w:id="302"/>
    </w:p>
    <w:p w14:paraId="7CB3B760" w14:textId="23CFBD6D" w:rsidR="00D36EFE" w:rsidRDefault="00D36EFE" w:rsidP="00D36EFE">
      <w:pPr>
        <w:pStyle w:val="BodyText"/>
      </w:pPr>
      <w:r>
        <w:t xml:space="preserve">The RBF network </w:t>
      </w:r>
      <w:proofErr w:type="gramStart"/>
      <w:r>
        <w:t>was evaluated</w:t>
      </w:r>
      <w:proofErr w:type="gramEnd"/>
      <w:r>
        <w:t xml:space="preserve"> on the </w:t>
      </w:r>
      <w:r>
        <w:t xml:space="preserve">front </w:t>
      </w:r>
      <w:r>
        <w:t>IMU</w:t>
      </w:r>
      <w:r>
        <w:t>s</w:t>
      </w:r>
      <w:r>
        <w:t xml:space="preserve"> by s</w:t>
      </w:r>
      <w:r w:rsidRPr="00D45AA8">
        <w:t xml:space="preserve">pecifying an MSE of </w:t>
      </w:r>
      <w:r>
        <w:t>1.05961</w:t>
      </w:r>
      <w:r w:rsidRPr="00D45AA8">
        <w:t>e-0</w:t>
      </w:r>
      <w:r>
        <w:t>5</w:t>
      </w:r>
      <w:r w:rsidRPr="00D45AA8">
        <w:t xml:space="preserve"> (derived from Figure 4.</w:t>
      </w:r>
      <w:r>
        <w:t>7</w:t>
      </w:r>
      <w:r>
        <w:t>9</w:t>
      </w:r>
      <w:r>
        <w:t xml:space="preserve">, which </w:t>
      </w:r>
      <w:r w:rsidRPr="00D45AA8">
        <w:t xml:space="preserve">produced an RBF NN </w:t>
      </w:r>
      <w:r>
        <w:t xml:space="preserve">of </w:t>
      </w:r>
      <w:r>
        <w:t>166</w:t>
      </w:r>
      <w:r w:rsidRPr="00D45AA8">
        <w:t xml:space="preserve"> </w:t>
      </w:r>
      <w:r w:rsidRPr="00D45AA8">
        <w:t xml:space="preserve">neurons. </w:t>
      </w:r>
    </w:p>
    <w:p w14:paraId="158EEB45" w14:textId="0F29CD87" w:rsidR="00D36EFE" w:rsidRDefault="00D36EFE" w:rsidP="00D36EFE">
      <w:pPr>
        <w:pStyle w:val="BodyText"/>
        <w:rPr>
          <w:color w:val="FF0000"/>
        </w:rPr>
      </w:pPr>
      <w:r>
        <w:rPr>
          <w:noProof/>
          <w:color w:val="FF0000"/>
        </w:rPr>
        <w:drawing>
          <wp:inline distT="0" distB="0" distL="0" distR="0" wp14:anchorId="51BE6D10" wp14:editId="4C56A135">
            <wp:extent cx="5201376" cy="1219370"/>
            <wp:effectExtent l="0" t="0" r="0" b="0"/>
            <wp:docPr id="1725844902" name="Picture 12" descr="A white text with black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844902" name="Picture 12" descr="A white text with black numbers&#10;&#10;Description automatically generated with medium confidence"/>
                    <pic:cNvPicPr/>
                  </pic:nvPicPr>
                  <pic:blipFill>
                    <a:blip r:embed="rId118">
                      <a:extLst>
                        <a:ext uri="{28A0092B-C50C-407E-A947-70E740481C1C}">
                          <a14:useLocalDpi xmlns:a14="http://schemas.microsoft.com/office/drawing/2010/main" val="0"/>
                        </a:ext>
                      </a:extLst>
                    </a:blip>
                    <a:stretch>
                      <a:fillRect/>
                    </a:stretch>
                  </pic:blipFill>
                  <pic:spPr>
                    <a:xfrm>
                      <a:off x="0" y="0"/>
                      <a:ext cx="5201376" cy="1219370"/>
                    </a:xfrm>
                    <a:prstGeom prst="rect">
                      <a:avLst/>
                    </a:prstGeom>
                  </pic:spPr>
                </pic:pic>
              </a:graphicData>
            </a:graphic>
          </wp:inline>
        </w:drawing>
      </w:r>
    </w:p>
    <w:p w14:paraId="26E46041" w14:textId="73A2B644" w:rsidR="00D36EFE" w:rsidRDefault="00D36EFE" w:rsidP="00806D15">
      <w:pPr>
        <w:pStyle w:val="Caption"/>
      </w:pPr>
      <w:bookmarkStart w:id="303" w:name="_Toc147921289"/>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9</w:t>
      </w:r>
      <w:r>
        <w:fldChar w:fldCharType="end"/>
      </w:r>
      <w:r>
        <w:t xml:space="preserve"> RBF MSE determination for </w:t>
      </w:r>
      <w:r>
        <w:t xml:space="preserve">Front </w:t>
      </w:r>
      <w:r>
        <w:t>IMU</w:t>
      </w:r>
      <w:r>
        <w:t>s</w:t>
      </w:r>
      <w:r>
        <w:t xml:space="preserve"> under rotational movement.</w:t>
      </w:r>
      <w:bookmarkEnd w:id="303"/>
    </w:p>
    <w:p w14:paraId="224D5B35" w14:textId="7937CFB3" w:rsidR="00D36EFE" w:rsidRPr="00D45AA8" w:rsidRDefault="00D36EFE" w:rsidP="00D36EFE">
      <w:pPr>
        <w:pStyle w:val="BodyText"/>
      </w:pPr>
      <w:r w:rsidRPr="00D45AA8">
        <w:t xml:space="preserve">The results from this RBF network on untrained </w:t>
      </w:r>
      <w:r w:rsidR="00E37604">
        <w:t>Front IMU rotational motion measurements</w:t>
      </w:r>
      <w:r w:rsidRPr="00D45AA8">
        <w:t xml:space="preserve"> </w:t>
      </w:r>
      <w:r>
        <w:t xml:space="preserve">using the derived MSE from above and a default spread value (SF) of 1.0 </w:t>
      </w:r>
      <w:proofErr w:type="gramStart"/>
      <w:r w:rsidRPr="00D45AA8">
        <w:t>are shown</w:t>
      </w:r>
      <w:proofErr w:type="gramEnd"/>
      <w:r w:rsidRPr="00D45AA8">
        <w:t xml:space="preserve"> in Figures 4.</w:t>
      </w:r>
      <w:r w:rsidR="00E37604">
        <w:t>80and 4.81</w:t>
      </w:r>
      <w:r w:rsidRPr="00D45AA8">
        <w:t>.</w:t>
      </w:r>
      <w:r>
        <w:t xml:space="preserve"> Training took </w:t>
      </w:r>
      <w:r>
        <w:t>56</w:t>
      </w:r>
      <w:r>
        <w:t>.</w:t>
      </w:r>
      <w:r>
        <w:t>1377</w:t>
      </w:r>
      <w:r>
        <w:t xml:space="preserve"> seconds.</w:t>
      </w:r>
    </w:p>
    <w:p w14:paraId="0CB0BF92" w14:textId="77777777" w:rsidR="00D36EFE" w:rsidRPr="00922A28" w:rsidRDefault="00D36EFE" w:rsidP="00D36EFE">
      <w:pPr>
        <w:pStyle w:val="BodyText"/>
      </w:pPr>
    </w:p>
    <w:p w14:paraId="73B20A2B" w14:textId="15D9D912" w:rsidR="00D36EFE" w:rsidRDefault="00E37604" w:rsidP="00D36EFE">
      <w:pPr>
        <w:pStyle w:val="BodyText"/>
      </w:pPr>
      <w:r>
        <w:rPr>
          <w:noProof/>
        </w:rPr>
        <w:lastRenderedPageBreak/>
        <w:drawing>
          <wp:inline distT="0" distB="0" distL="0" distR="0" wp14:anchorId="4AB2E620" wp14:editId="734277A0">
            <wp:extent cx="5760085" cy="3128645"/>
            <wp:effectExtent l="0" t="0" r="0" b="0"/>
            <wp:docPr id="118763280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632805" name="Picture 1187632805"/>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1245565E" w14:textId="6D281031" w:rsidR="00D36EFE" w:rsidRPr="00D36EFE" w:rsidRDefault="00D36EFE" w:rsidP="00806D15">
      <w:pPr>
        <w:pStyle w:val="Caption"/>
      </w:pPr>
      <w:bookmarkStart w:id="304" w:name="_Toc147921290"/>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E37604">
        <w:t>80</w:t>
      </w:r>
      <w:r>
        <w:fldChar w:fldCharType="end"/>
      </w:r>
      <w:r>
        <w:t xml:space="preserve"> </w:t>
      </w:r>
      <w:r w:rsidRPr="00F12E7B">
        <w:t xml:space="preserve">RBF </w:t>
      </w:r>
      <w:r>
        <w:t>Roll</w:t>
      </w:r>
      <w:r w:rsidRPr="00F12E7B">
        <w:t xml:space="preserve"> Plot using untrained </w:t>
      </w:r>
      <w:r w:rsidR="00E37604">
        <w:t>rotational</w:t>
      </w:r>
      <w:r w:rsidRPr="00F12E7B">
        <w:t xml:space="preserve"> motion (</w:t>
      </w:r>
      <w:r w:rsidR="00E37604">
        <w:t>Front IMUs</w:t>
      </w:r>
      <w:r w:rsidRPr="00F12E7B">
        <w:t>). MSE=</w:t>
      </w:r>
      <w:r w:rsidR="00E37604">
        <w:t>1.05961</w:t>
      </w:r>
      <w:r w:rsidR="00E37604" w:rsidRPr="00D45AA8">
        <w:t>e</w:t>
      </w:r>
      <w:r w:rsidRPr="00D45AA8">
        <w:t>-0</w:t>
      </w:r>
      <w:r>
        <w:t>5</w:t>
      </w:r>
      <w:r w:rsidRPr="00F12E7B">
        <w:t>, SF=</w:t>
      </w:r>
      <w:r>
        <w:t>1.0</w:t>
      </w:r>
      <w:bookmarkEnd w:id="304"/>
    </w:p>
    <w:p w14:paraId="090F138B" w14:textId="1C8FA46D" w:rsidR="00D36EFE" w:rsidRDefault="00E37604" w:rsidP="00806D15">
      <w:pPr>
        <w:pStyle w:val="Caption"/>
      </w:pPr>
      <w:r>
        <w:drawing>
          <wp:inline distT="0" distB="0" distL="0" distR="0" wp14:anchorId="716D9EDE" wp14:editId="1C188211">
            <wp:extent cx="5760085" cy="3128645"/>
            <wp:effectExtent l="0" t="0" r="0" b="0"/>
            <wp:docPr id="1175900081"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900081" name="Picture 14" descr="A graph of a graph&#10;&#10;Description automatically generated with medium confidence"/>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226D623C" w14:textId="350225E8" w:rsidR="00D36EFE" w:rsidRDefault="00D36EFE" w:rsidP="00806D15">
      <w:pPr>
        <w:pStyle w:val="Caption"/>
      </w:pPr>
      <w:bookmarkStart w:id="305" w:name="_Toc147921291"/>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E37604">
        <w:t>81</w:t>
      </w:r>
      <w:r>
        <w:fldChar w:fldCharType="end"/>
      </w:r>
      <w:r>
        <w:t xml:space="preserve"> </w:t>
      </w:r>
      <w:r w:rsidRPr="00A76B0D">
        <w:t xml:space="preserve">RBF </w:t>
      </w:r>
      <w:r>
        <w:t>Pitch</w:t>
      </w:r>
      <w:r w:rsidRPr="00A76B0D">
        <w:t xml:space="preserve"> Plot using untrained </w:t>
      </w:r>
      <w:r w:rsidR="00E37604">
        <w:t>rotational</w:t>
      </w:r>
      <w:r w:rsidRPr="00A76B0D">
        <w:t xml:space="preserve"> motion (</w:t>
      </w:r>
      <w:r w:rsidR="00E37604">
        <w:t>Front IMUs</w:t>
      </w:r>
      <w:r w:rsidRPr="00A76B0D">
        <w:t>). MSE=</w:t>
      </w:r>
      <w:r w:rsidR="00E37604">
        <w:t>1.05961</w:t>
      </w:r>
      <w:r w:rsidR="00E37604" w:rsidRPr="00D45AA8">
        <w:t>e</w:t>
      </w:r>
      <w:r w:rsidRPr="00D45AA8">
        <w:t>-0</w:t>
      </w:r>
      <w:r>
        <w:t>5</w:t>
      </w:r>
      <w:r w:rsidRPr="00A76B0D">
        <w:t>, SF=1.0</w:t>
      </w:r>
      <w:bookmarkEnd w:id="305"/>
    </w:p>
    <w:p w14:paraId="172C56EA" w14:textId="0F25503B" w:rsidR="00D36EFE" w:rsidRDefault="00D36EFE" w:rsidP="00D36EFE">
      <w:pPr>
        <w:pStyle w:val="BodyText"/>
      </w:pPr>
      <w:r>
        <w:t xml:space="preserve">The RBF network </w:t>
      </w:r>
      <w:proofErr w:type="gramStart"/>
      <w:r>
        <w:t>was evaluated</w:t>
      </w:r>
      <w:proofErr w:type="gramEnd"/>
      <w:r>
        <w:t xml:space="preserve"> on </w:t>
      </w:r>
      <w:r w:rsidR="00E37604">
        <w:t xml:space="preserve">all IMUs </w:t>
      </w:r>
      <w:r>
        <w:t>by s</w:t>
      </w:r>
      <w:r w:rsidRPr="00D45AA8">
        <w:t xml:space="preserve">pecifying an MSE of </w:t>
      </w:r>
      <w:r w:rsidR="00004472">
        <w:t>5</w:t>
      </w:r>
      <w:r w:rsidR="00A955AC">
        <w:t>.</w:t>
      </w:r>
      <w:r w:rsidR="00004472">
        <w:t>76837</w:t>
      </w:r>
      <w:r w:rsidRPr="00D45AA8">
        <w:t>e-0</w:t>
      </w:r>
      <w:r w:rsidR="00A955AC">
        <w:t>6</w:t>
      </w:r>
      <w:r w:rsidRPr="00D45AA8">
        <w:t xml:space="preserve"> (derived from Figure 4.</w:t>
      </w:r>
      <w:r w:rsidR="00A955AC">
        <w:t>82</w:t>
      </w:r>
      <w:r>
        <w:t xml:space="preserve">, which </w:t>
      </w:r>
      <w:r w:rsidRPr="00D45AA8">
        <w:t xml:space="preserve">produced an RBF NN </w:t>
      </w:r>
      <w:r>
        <w:t xml:space="preserve">of </w:t>
      </w:r>
      <w:r w:rsidR="00004472">
        <w:t>325</w:t>
      </w:r>
      <w:r w:rsidR="00A955AC" w:rsidRPr="00D45AA8">
        <w:t xml:space="preserve"> </w:t>
      </w:r>
      <w:r w:rsidRPr="00D45AA8">
        <w:t xml:space="preserve">neurons. </w:t>
      </w:r>
    </w:p>
    <w:p w14:paraId="1B0F1ECF" w14:textId="38B956E9" w:rsidR="00D36EFE" w:rsidRDefault="00004472" w:rsidP="00D36EFE">
      <w:pPr>
        <w:pStyle w:val="BodyText"/>
        <w:rPr>
          <w:color w:val="FF0000"/>
        </w:rPr>
      </w:pPr>
      <w:r>
        <w:rPr>
          <w:noProof/>
        </w:rPr>
        <w:lastRenderedPageBreak/>
        <w:drawing>
          <wp:inline distT="0" distB="0" distL="0" distR="0" wp14:anchorId="04374C7B" wp14:editId="018E034F">
            <wp:extent cx="3132455" cy="1563370"/>
            <wp:effectExtent l="0" t="0" r="0" b="0"/>
            <wp:docPr id="14168806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132455" cy="1563370"/>
                    </a:xfrm>
                    <a:prstGeom prst="rect">
                      <a:avLst/>
                    </a:prstGeom>
                    <a:noFill/>
                    <a:ln>
                      <a:noFill/>
                    </a:ln>
                  </pic:spPr>
                </pic:pic>
              </a:graphicData>
            </a:graphic>
          </wp:inline>
        </w:drawing>
      </w:r>
      <w:r>
        <w:rPr>
          <w:color w:val="FF0000"/>
        </w:rPr>
        <w:t>c</w:t>
      </w:r>
    </w:p>
    <w:p w14:paraId="2E1DAFD6" w14:textId="7A7C9DB7" w:rsidR="00D36EFE" w:rsidRDefault="00D36EFE" w:rsidP="00806D15">
      <w:pPr>
        <w:pStyle w:val="Caption"/>
      </w:pPr>
      <w:bookmarkStart w:id="306" w:name="_Toc147921292"/>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E37604">
        <w:t>82</w:t>
      </w:r>
      <w:r>
        <w:fldChar w:fldCharType="end"/>
      </w:r>
      <w:r>
        <w:t xml:space="preserve"> RBF MSE determination for </w:t>
      </w:r>
      <w:r w:rsidR="00E37604">
        <w:t>All IMUs</w:t>
      </w:r>
      <w:r>
        <w:t xml:space="preserve"> under rotational movement.</w:t>
      </w:r>
      <w:bookmarkEnd w:id="306"/>
    </w:p>
    <w:p w14:paraId="43EF66E7" w14:textId="0BB6FA07" w:rsidR="00D36EFE" w:rsidRPr="00D45AA8" w:rsidRDefault="00D36EFE" w:rsidP="00D36EFE">
      <w:pPr>
        <w:pStyle w:val="BodyText"/>
      </w:pPr>
      <w:r w:rsidRPr="00D45AA8">
        <w:t xml:space="preserve">The results from this RBF network on untrained </w:t>
      </w:r>
      <w:r w:rsidR="00E37604">
        <w:t>rotational movement measurements</w:t>
      </w:r>
      <w:r w:rsidRPr="00D45AA8">
        <w:t xml:space="preserve"> </w:t>
      </w:r>
      <w:r>
        <w:t xml:space="preserve">using the derived MSE from above and a default spread value (SF) of 1.0 </w:t>
      </w:r>
      <w:proofErr w:type="gramStart"/>
      <w:r w:rsidRPr="00D45AA8">
        <w:t>are shown</w:t>
      </w:r>
      <w:proofErr w:type="gramEnd"/>
      <w:r w:rsidRPr="00D45AA8">
        <w:t xml:space="preserve"> in Figures 4.</w:t>
      </w:r>
      <w:r w:rsidR="00E37604">
        <w:t>83</w:t>
      </w:r>
      <w:r w:rsidRPr="00D45AA8">
        <w:t xml:space="preserve"> </w:t>
      </w:r>
      <w:r w:rsidR="00E37604">
        <w:t>and 4.84</w:t>
      </w:r>
      <w:r w:rsidRPr="00D45AA8">
        <w:t>.</w:t>
      </w:r>
      <w:r>
        <w:t xml:space="preserve"> Training took 1</w:t>
      </w:r>
      <w:r w:rsidR="00004472">
        <w:t>35</w:t>
      </w:r>
      <w:r w:rsidR="00A955AC">
        <w:t>.</w:t>
      </w:r>
      <w:r w:rsidR="00004472">
        <w:t>1606</w:t>
      </w:r>
      <w:r>
        <w:t xml:space="preserve"> seconds.</w:t>
      </w:r>
    </w:p>
    <w:p w14:paraId="524B94AB" w14:textId="5882E9D0" w:rsidR="00D36EFE" w:rsidRPr="00922A28" w:rsidRDefault="00004472" w:rsidP="00D36EFE">
      <w:pPr>
        <w:pStyle w:val="BodyText"/>
      </w:pPr>
      <w:r>
        <w:rPr>
          <w:noProof/>
        </w:rPr>
        <w:drawing>
          <wp:inline distT="0" distB="0" distL="0" distR="0" wp14:anchorId="3150C082" wp14:editId="71385E2D">
            <wp:extent cx="5760085" cy="3128645"/>
            <wp:effectExtent l="0" t="0" r="0" b="0"/>
            <wp:docPr id="161846393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463930" name="Picture 1618463930"/>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035B1C71" w14:textId="311758CE" w:rsidR="00D36EFE" w:rsidRDefault="00D36EFE" w:rsidP="00806D15">
      <w:pPr>
        <w:pStyle w:val="Caption"/>
      </w:pPr>
      <w:bookmarkStart w:id="307" w:name="_Toc147921293"/>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004472">
        <w:t>83</w:t>
      </w:r>
      <w:r>
        <w:fldChar w:fldCharType="end"/>
      </w:r>
      <w:r>
        <w:t xml:space="preserve"> </w:t>
      </w:r>
      <w:r w:rsidRPr="00F12E7B">
        <w:t xml:space="preserve">RBF </w:t>
      </w:r>
      <w:r>
        <w:t>Roll</w:t>
      </w:r>
      <w:r w:rsidRPr="00F12E7B">
        <w:t xml:space="preserve"> Plot using untrained </w:t>
      </w:r>
      <w:r w:rsidR="00E37604">
        <w:t>rotational</w:t>
      </w:r>
      <w:r w:rsidRPr="00F12E7B">
        <w:t xml:space="preserve"> motion (</w:t>
      </w:r>
      <w:r w:rsidR="00E37604">
        <w:t>All IMUs</w:t>
      </w:r>
      <w:r w:rsidRPr="00F12E7B">
        <w:t>). MSE=</w:t>
      </w:r>
      <w:r w:rsidR="00004472">
        <w:t>5.76837</w:t>
      </w:r>
      <w:r w:rsidRPr="00D45AA8">
        <w:t>e-0</w:t>
      </w:r>
      <w:r w:rsidR="00004472">
        <w:t>6</w:t>
      </w:r>
      <w:r w:rsidRPr="00F12E7B">
        <w:t>, SF=</w:t>
      </w:r>
      <w:r>
        <w:t>1.0</w:t>
      </w:r>
      <w:bookmarkEnd w:id="307"/>
    </w:p>
    <w:p w14:paraId="595EC0BD" w14:textId="4F745746" w:rsidR="00D36EFE" w:rsidRPr="00D36EFE" w:rsidRDefault="00004472" w:rsidP="00D36EFE">
      <w:pPr>
        <w:pStyle w:val="BodyText"/>
      </w:pPr>
      <w:r>
        <w:rPr>
          <w:noProof/>
        </w:rPr>
        <w:lastRenderedPageBreak/>
        <w:drawing>
          <wp:inline distT="0" distB="0" distL="0" distR="0" wp14:anchorId="3D44F9B0" wp14:editId="602B1E5A">
            <wp:extent cx="5760085" cy="3128645"/>
            <wp:effectExtent l="0" t="0" r="0" b="0"/>
            <wp:docPr id="1864004043" name="Picture 1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004043" name="Picture 19" descr="A graph of a graph&#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6DB43FC" w14:textId="1FA43B67" w:rsidR="00D36EFE" w:rsidRDefault="00D36EFE" w:rsidP="00806D15">
      <w:pPr>
        <w:pStyle w:val="Caption"/>
      </w:pPr>
      <w:bookmarkStart w:id="308" w:name="_Toc147921294"/>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004472">
        <w:t>84</w:t>
      </w:r>
      <w:r>
        <w:fldChar w:fldCharType="end"/>
      </w:r>
      <w:r>
        <w:t xml:space="preserve"> </w:t>
      </w:r>
      <w:r w:rsidRPr="00A76B0D">
        <w:t xml:space="preserve">RBF </w:t>
      </w:r>
      <w:r>
        <w:t>Pitch</w:t>
      </w:r>
      <w:r w:rsidRPr="00A76B0D">
        <w:t xml:space="preserve"> Plot using untrained </w:t>
      </w:r>
      <w:r w:rsidR="00A955AC">
        <w:t>rotational</w:t>
      </w:r>
      <w:r w:rsidRPr="00A76B0D">
        <w:t xml:space="preserve"> motion (</w:t>
      </w:r>
      <w:r w:rsidR="00A955AC">
        <w:t>All IMUs</w:t>
      </w:r>
      <w:r w:rsidRPr="00A76B0D">
        <w:t>). MSE=</w:t>
      </w:r>
      <w:r w:rsidR="00004472">
        <w:t>5.76837</w:t>
      </w:r>
      <w:r w:rsidRPr="00D45AA8">
        <w:t>e-0</w:t>
      </w:r>
      <w:r w:rsidR="00004472">
        <w:t>6</w:t>
      </w:r>
      <w:r w:rsidRPr="00A76B0D">
        <w:t>, SF=1.0</w:t>
      </w:r>
      <w:bookmarkEnd w:id="308"/>
    </w:p>
    <w:p w14:paraId="33B579C5" w14:textId="0199F453" w:rsidR="00724318" w:rsidRDefault="00004472" w:rsidP="00806D15">
      <w:pPr>
        <w:pStyle w:val="Caption"/>
      </w:pPr>
      <w:r>
        <w:t>The RBF NN model does not produce good results with any number of IMUs andis not recommended for use.</w:t>
      </w:r>
      <w:r w:rsidR="00806D15">
        <w:t xml:space="preserve"> The NARXNET NN model produces very good results with good process timings</w:t>
      </w:r>
      <w:r w:rsidR="008F2B5D">
        <w:t>, similar to the Kalman results</w:t>
      </w:r>
      <w:r w:rsidR="00806D15">
        <w:t xml:space="preserve">. </w:t>
      </w:r>
      <w:r w:rsidR="008F2B5D">
        <w:t>Utilising additional IMUs offers no statistical</w:t>
      </w:r>
      <w:r w:rsidR="00F118B9">
        <w:t>ly significant</w:t>
      </w:r>
      <w:r w:rsidR="008F2B5D">
        <w:t xml:space="preserve"> benefit compared to using a single IMU with varied pitch and roll movements occuring while under rotation. </w:t>
      </w:r>
      <w:r w:rsidR="009725BA">
        <w:br/>
      </w:r>
    </w:p>
    <w:p w14:paraId="4B8C0BA3" w14:textId="5844BBE2" w:rsidR="003D525A" w:rsidRDefault="003D525A" w:rsidP="008D0F81">
      <w:pPr>
        <w:pStyle w:val="Heading2"/>
      </w:pPr>
      <w:bookmarkStart w:id="309" w:name="_Toc147920267"/>
      <w:r>
        <w:t xml:space="preserve">Exploring </w:t>
      </w:r>
      <w:r w:rsidR="00CA0935">
        <w:t>Z-axis bias values.</w:t>
      </w:r>
      <w:bookmarkEnd w:id="309"/>
    </w:p>
    <w:p w14:paraId="540DD4D0" w14:textId="51B03EDE" w:rsidR="00A22EDB" w:rsidRDefault="00A22EDB" w:rsidP="0052461A">
      <w:pPr>
        <w:pStyle w:val="BodyText"/>
      </w:pPr>
      <w:r>
        <w:t xml:space="preserve">This experiment determines if there is any bias in the Z-axis of the IMU by </w:t>
      </w:r>
      <w:r w:rsidR="004130F5">
        <w:t>inverting the IMU to determine if Z-axis values are the same in both directions</w:t>
      </w:r>
      <w:r>
        <w:t>.</w:t>
      </w:r>
    </w:p>
    <w:p w14:paraId="4900816B" w14:textId="25CCDB7D" w:rsidR="00160417" w:rsidRDefault="00160417" w:rsidP="00160417">
      <w:pPr>
        <w:pStyle w:val="BodyText"/>
      </w:pPr>
      <w:r>
        <w:t xml:space="preserve">From Section 4.3, the experimental setup accidentally included an IMU mounted upside down which caused average values to </w:t>
      </w:r>
      <w:proofErr w:type="gramStart"/>
      <w:r>
        <w:t>be miscalculated</w:t>
      </w:r>
      <w:proofErr w:type="gramEnd"/>
      <w:r>
        <w:t xml:space="preserve">. In this experiment, a single IMU </w:t>
      </w:r>
      <w:proofErr w:type="gramStart"/>
      <w:r>
        <w:t>is investigated</w:t>
      </w:r>
      <w:proofErr w:type="gramEnd"/>
      <w:r>
        <w:t xml:space="preserve"> to explore if z-axis sensitivity is biased. The IMU selected was the front left IMU as it was the easiest to reposition.</w:t>
      </w:r>
      <w:r w:rsidR="00252EAD">
        <w:t xml:space="preserve"> Figure 4.</w:t>
      </w:r>
      <w:r w:rsidR="00004472">
        <w:t>8</w:t>
      </w:r>
      <w:r w:rsidR="00BB4A9D">
        <w:t>5</w:t>
      </w:r>
      <w:r w:rsidR="00252EAD">
        <w:t xml:space="preserve"> and Table 4.</w:t>
      </w:r>
      <w:r w:rsidR="00004472">
        <w:t>63</w:t>
      </w:r>
      <w:r w:rsidR="00252EAD">
        <w:t xml:space="preserve"> show the comparative </w:t>
      </w:r>
      <w:r w:rsidR="00BB4A9D">
        <w:t xml:space="preserve">accelerometer measurement </w:t>
      </w:r>
      <w:r w:rsidR="00252EAD">
        <w:t xml:space="preserve">values when re-orienting the FL IMU upside down. Ignoring the phasing issues (the timings between these two samples </w:t>
      </w:r>
      <w:proofErr w:type="gramStart"/>
      <w:r w:rsidR="00252EAD">
        <w:t>were not aligned</w:t>
      </w:r>
      <w:proofErr w:type="gramEnd"/>
      <w:r w:rsidR="00252EAD">
        <w:t>)</w:t>
      </w:r>
      <w:r w:rsidR="00BB4A9D">
        <w:t xml:space="preserve"> and the peak spike values</w:t>
      </w:r>
      <w:r w:rsidR="00252EAD">
        <w:t xml:space="preserve">, </w:t>
      </w:r>
      <w:r w:rsidR="00BB4A9D">
        <w:t>the mean values show an alignment discrepancy of 0.012m/s</w:t>
      </w:r>
      <w:r w:rsidR="00BB4A9D" w:rsidRPr="00BB4A9D">
        <w:rPr>
          <w:vertAlign w:val="superscript"/>
        </w:rPr>
        <w:t>2</w:t>
      </w:r>
      <w:r w:rsidR="00BB4A9D">
        <w:t xml:space="preserve">. It is interesting that the </w:t>
      </w:r>
      <w:r w:rsidR="00252EAD">
        <w:t xml:space="preserve">spikes in </w:t>
      </w:r>
      <w:r w:rsidR="00BB4A9D">
        <w:t xml:space="preserve">measurement </w:t>
      </w:r>
      <w:r w:rsidR="00252EAD">
        <w:t xml:space="preserve">values only appear when </w:t>
      </w:r>
      <w:r w:rsidR="00BB4A9D">
        <w:lastRenderedPageBreak/>
        <w:t>the</w:t>
      </w:r>
      <w:r w:rsidR="00252EAD">
        <w:t xml:space="preserve"> IMU </w:t>
      </w:r>
      <w:proofErr w:type="gramStart"/>
      <w:r w:rsidR="00252EAD">
        <w:t>is inverted</w:t>
      </w:r>
      <w:proofErr w:type="gramEnd"/>
      <w:r w:rsidR="00252EAD">
        <w:t xml:space="preserve">. </w:t>
      </w:r>
      <w:r w:rsidR="00BB4A9D">
        <w:t>It is not yet clear why these spikes occur.</w:t>
      </w:r>
      <w:r>
        <w:br/>
      </w:r>
      <w:r>
        <w:rPr>
          <w:noProof/>
          <w:lang w:eastAsia="en-NZ"/>
        </w:rPr>
        <w:drawing>
          <wp:inline distT="0" distB="0" distL="0" distR="0" wp14:anchorId="3BA4218E" wp14:editId="3C11966A">
            <wp:extent cx="5760085" cy="3150870"/>
            <wp:effectExtent l="0" t="0" r="0" b="0"/>
            <wp:docPr id="1943980130" name="Picture 8" descr="A graph of a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980130" name="Picture 8" descr="A graph of a graph"/>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760085" cy="3150870"/>
                    </a:xfrm>
                    <a:prstGeom prst="rect">
                      <a:avLst/>
                    </a:prstGeom>
                  </pic:spPr>
                </pic:pic>
              </a:graphicData>
            </a:graphic>
          </wp:inline>
        </w:drawing>
      </w:r>
    </w:p>
    <w:p w14:paraId="3371B273" w14:textId="3F0D0F7F" w:rsidR="00160417" w:rsidRDefault="00160417" w:rsidP="00806D15">
      <w:pPr>
        <w:pStyle w:val="Caption"/>
      </w:pPr>
      <w:bookmarkStart w:id="310" w:name="_Toc147921295"/>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004472">
        <w:t>85</w:t>
      </w:r>
      <w:r w:rsidR="00C507D1">
        <w:fldChar w:fldCharType="end"/>
      </w:r>
      <w:r>
        <w:t xml:space="preserve"> Front-Left IMU Zaxis Accelerometer values compared after inverting the IMU</w:t>
      </w:r>
      <w:r w:rsidR="00BB4A9D">
        <w:t>.</w:t>
      </w:r>
      <w:bookmarkEnd w:id="310"/>
    </w:p>
    <w:p w14:paraId="2BD7B1AE" w14:textId="731840BE" w:rsidR="00160417" w:rsidRDefault="00160417" w:rsidP="00806D15">
      <w:pPr>
        <w:pStyle w:val="Caption"/>
      </w:pPr>
      <w:bookmarkStart w:id="311" w:name="_Toc14792107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004472">
        <w:t>63</w:t>
      </w:r>
      <w:r w:rsidR="00C5580D">
        <w:fldChar w:fldCharType="end"/>
      </w:r>
      <w:r>
        <w:t xml:space="preserve"> Front-left IMU Accelerometer measurements after inverting the IMU</w:t>
      </w:r>
      <w:bookmarkEnd w:id="311"/>
    </w:p>
    <w:tbl>
      <w:tblPr>
        <w:tblStyle w:val="TableGrid"/>
        <w:tblW w:w="0" w:type="auto"/>
        <w:tblLook w:val="04A0" w:firstRow="1" w:lastRow="0" w:firstColumn="1" w:lastColumn="0" w:noHBand="0" w:noVBand="1"/>
      </w:tblPr>
      <w:tblGrid>
        <w:gridCol w:w="3020"/>
        <w:gridCol w:w="3020"/>
        <w:gridCol w:w="3021"/>
      </w:tblGrid>
      <w:tr w:rsidR="00160417" w14:paraId="7B73D634" w14:textId="77777777" w:rsidTr="000120B4">
        <w:tc>
          <w:tcPr>
            <w:tcW w:w="3020" w:type="dxa"/>
          </w:tcPr>
          <w:p w14:paraId="0CC83A21" w14:textId="77777777" w:rsidR="00160417" w:rsidRDefault="00160417" w:rsidP="000120B4">
            <w:pPr>
              <w:jc w:val="center"/>
            </w:pPr>
            <w:r>
              <w:t>Measurement</w:t>
            </w:r>
          </w:p>
        </w:tc>
        <w:tc>
          <w:tcPr>
            <w:tcW w:w="3020" w:type="dxa"/>
          </w:tcPr>
          <w:p w14:paraId="786AB643" w14:textId="77777777" w:rsidR="00160417" w:rsidRDefault="00160417" w:rsidP="000120B4">
            <w:pPr>
              <w:jc w:val="center"/>
            </w:pPr>
            <w:r>
              <w:t>Standard positioning</w:t>
            </w:r>
            <w:r>
              <w:br/>
              <w:t>(meters per second squared)</w:t>
            </w:r>
          </w:p>
        </w:tc>
        <w:tc>
          <w:tcPr>
            <w:tcW w:w="3021" w:type="dxa"/>
          </w:tcPr>
          <w:p w14:paraId="30DF23F9" w14:textId="77777777" w:rsidR="00160417" w:rsidRDefault="00160417" w:rsidP="000120B4">
            <w:pPr>
              <w:jc w:val="center"/>
            </w:pPr>
            <w:r>
              <w:t>IMU inverted</w:t>
            </w:r>
            <w:r>
              <w:br/>
              <w:t>(meters per second squared)</w:t>
            </w:r>
          </w:p>
        </w:tc>
      </w:tr>
      <w:tr w:rsidR="00160417" w14:paraId="00A522EB" w14:textId="77777777" w:rsidTr="000120B4">
        <w:tc>
          <w:tcPr>
            <w:tcW w:w="3020" w:type="dxa"/>
          </w:tcPr>
          <w:p w14:paraId="25ED856C" w14:textId="77777777" w:rsidR="00160417" w:rsidRDefault="00160417" w:rsidP="000120B4">
            <w:pPr>
              <w:jc w:val="center"/>
            </w:pPr>
            <w:r>
              <w:t>Minimum Acceleration</w:t>
            </w:r>
          </w:p>
        </w:tc>
        <w:tc>
          <w:tcPr>
            <w:tcW w:w="3020" w:type="dxa"/>
          </w:tcPr>
          <w:p w14:paraId="242455E1" w14:textId="77777777" w:rsidR="00160417" w:rsidRDefault="00160417" w:rsidP="000120B4">
            <w:pPr>
              <w:jc w:val="center"/>
            </w:pPr>
            <w:r>
              <w:t>-19.6133</w:t>
            </w:r>
          </w:p>
        </w:tc>
        <w:tc>
          <w:tcPr>
            <w:tcW w:w="3021" w:type="dxa"/>
          </w:tcPr>
          <w:p w14:paraId="20FF63D2" w14:textId="77777777" w:rsidR="00160417" w:rsidRDefault="00160417" w:rsidP="000120B4">
            <w:pPr>
              <w:jc w:val="center"/>
            </w:pPr>
            <w:r>
              <w:t>-0.2227</w:t>
            </w:r>
          </w:p>
        </w:tc>
      </w:tr>
      <w:tr w:rsidR="00160417" w14:paraId="419C07AA" w14:textId="77777777" w:rsidTr="000120B4">
        <w:tc>
          <w:tcPr>
            <w:tcW w:w="3020" w:type="dxa"/>
          </w:tcPr>
          <w:p w14:paraId="5A394A9D" w14:textId="77777777" w:rsidR="00160417" w:rsidRDefault="00160417" w:rsidP="000120B4">
            <w:pPr>
              <w:jc w:val="center"/>
            </w:pPr>
            <w:r>
              <w:t>Maximum Acceleration</w:t>
            </w:r>
          </w:p>
        </w:tc>
        <w:tc>
          <w:tcPr>
            <w:tcW w:w="3020" w:type="dxa"/>
          </w:tcPr>
          <w:p w14:paraId="62F0608C" w14:textId="77777777" w:rsidR="00160417" w:rsidRDefault="00160417" w:rsidP="000120B4">
            <w:pPr>
              <w:jc w:val="center"/>
            </w:pPr>
            <w:r>
              <w:t>19.6127</w:t>
            </w:r>
          </w:p>
        </w:tc>
        <w:tc>
          <w:tcPr>
            <w:tcW w:w="3021" w:type="dxa"/>
          </w:tcPr>
          <w:p w14:paraId="3AB4B54C" w14:textId="77777777" w:rsidR="00160417" w:rsidRDefault="00160417" w:rsidP="000120B4">
            <w:pPr>
              <w:jc w:val="center"/>
            </w:pPr>
            <w:r>
              <w:t>13.1633</w:t>
            </w:r>
          </w:p>
        </w:tc>
      </w:tr>
      <w:tr w:rsidR="00160417" w14:paraId="7336C9F8" w14:textId="77777777" w:rsidTr="000120B4">
        <w:tc>
          <w:tcPr>
            <w:tcW w:w="3020" w:type="dxa"/>
          </w:tcPr>
          <w:p w14:paraId="19DEE38B" w14:textId="77777777" w:rsidR="00160417" w:rsidRDefault="00160417" w:rsidP="000120B4">
            <w:pPr>
              <w:jc w:val="center"/>
            </w:pPr>
            <w:r>
              <w:t>Mean Acceleration</w:t>
            </w:r>
          </w:p>
        </w:tc>
        <w:tc>
          <w:tcPr>
            <w:tcW w:w="3020" w:type="dxa"/>
          </w:tcPr>
          <w:p w14:paraId="16CC1CB9" w14:textId="77777777" w:rsidR="00160417" w:rsidRDefault="00160417" w:rsidP="000120B4">
            <w:pPr>
              <w:jc w:val="center"/>
            </w:pPr>
            <w:r>
              <w:t>7.2518</w:t>
            </w:r>
          </w:p>
        </w:tc>
        <w:tc>
          <w:tcPr>
            <w:tcW w:w="3021" w:type="dxa"/>
          </w:tcPr>
          <w:p w14:paraId="2F7694CA" w14:textId="77777777" w:rsidR="00160417" w:rsidRDefault="00160417" w:rsidP="000120B4">
            <w:pPr>
              <w:jc w:val="center"/>
            </w:pPr>
            <w:r>
              <w:t>7.2438</w:t>
            </w:r>
          </w:p>
        </w:tc>
      </w:tr>
      <w:tr w:rsidR="00160417" w14:paraId="55BAA5C5" w14:textId="77777777" w:rsidTr="000120B4">
        <w:tc>
          <w:tcPr>
            <w:tcW w:w="3020" w:type="dxa"/>
          </w:tcPr>
          <w:p w14:paraId="17EF1EF7" w14:textId="77777777" w:rsidR="00160417" w:rsidRDefault="00160417" w:rsidP="000120B4">
            <w:pPr>
              <w:jc w:val="center"/>
            </w:pPr>
            <w:r>
              <w:t>Median Acceleration</w:t>
            </w:r>
          </w:p>
        </w:tc>
        <w:tc>
          <w:tcPr>
            <w:tcW w:w="3020" w:type="dxa"/>
          </w:tcPr>
          <w:p w14:paraId="4B83A48C" w14:textId="77777777" w:rsidR="00160417" w:rsidRDefault="00160417" w:rsidP="000120B4">
            <w:pPr>
              <w:jc w:val="center"/>
            </w:pPr>
            <w:r>
              <w:t>7.0150</w:t>
            </w:r>
          </w:p>
        </w:tc>
        <w:tc>
          <w:tcPr>
            <w:tcW w:w="3021" w:type="dxa"/>
          </w:tcPr>
          <w:p w14:paraId="144C7F41" w14:textId="77777777" w:rsidR="00160417" w:rsidRDefault="00160417" w:rsidP="000120B4">
            <w:pPr>
              <w:jc w:val="center"/>
            </w:pPr>
            <w:r>
              <w:t>7.1275</w:t>
            </w:r>
          </w:p>
        </w:tc>
      </w:tr>
    </w:tbl>
    <w:p w14:paraId="74766981" w14:textId="77777777" w:rsidR="00160417" w:rsidRDefault="00160417" w:rsidP="00160417">
      <w:pPr>
        <w:pStyle w:val="BodyText"/>
      </w:pPr>
    </w:p>
    <w:p w14:paraId="61D6AFC4" w14:textId="2E863BB6" w:rsidR="00BB4A9D" w:rsidRDefault="00BB4A9D" w:rsidP="00160417">
      <w:pPr>
        <w:pStyle w:val="BodyText"/>
      </w:pPr>
      <w:r>
        <w:t>Figure 4.8</w:t>
      </w:r>
      <w:r w:rsidR="00004472">
        <w:t>6</w:t>
      </w:r>
      <w:r>
        <w:t xml:space="preserve"> and Table 4.6</w:t>
      </w:r>
      <w:r w:rsidR="00004472">
        <w:t>4</w:t>
      </w:r>
      <w:r>
        <w:t xml:space="preserve"> show the comparative gyrometer measurement values when re-orienting the FL IMU upside down. Ignoring the phasing issues (the timings between these two samples </w:t>
      </w:r>
      <w:proofErr w:type="gramStart"/>
      <w:r>
        <w:t>were not aligned</w:t>
      </w:r>
      <w:proofErr w:type="gramEnd"/>
      <w:r>
        <w:t xml:space="preserve">), the mean values show an alignment discrepancy of 0.027rps. It is interesting to note that there are no spikes in gyrometer measurements when the IMU </w:t>
      </w:r>
      <w:proofErr w:type="gramStart"/>
      <w:r>
        <w:t>is inverted</w:t>
      </w:r>
      <w:proofErr w:type="gramEnd"/>
      <w:r>
        <w:t xml:space="preserve">, unlike the accelerometer measurements. </w:t>
      </w:r>
      <w:r w:rsidR="00F118B9">
        <w:t>It is not yet clear why these spikes occur.</w:t>
      </w:r>
      <w:r>
        <w:br/>
      </w:r>
    </w:p>
    <w:p w14:paraId="7DBA6C20" w14:textId="77777777" w:rsidR="00160417" w:rsidRDefault="00160417" w:rsidP="00160417">
      <w:pPr>
        <w:pStyle w:val="BodyText"/>
      </w:pPr>
      <w:r>
        <w:rPr>
          <w:noProof/>
          <w:lang w:eastAsia="en-NZ"/>
        </w:rPr>
        <w:lastRenderedPageBreak/>
        <w:drawing>
          <wp:inline distT="0" distB="0" distL="0" distR="0" wp14:anchorId="24316977" wp14:editId="36B44040">
            <wp:extent cx="5760085" cy="3143885"/>
            <wp:effectExtent l="0" t="0" r="0" b="0"/>
            <wp:docPr id="1459352934" name="Picture 9"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52934" name="Picture 9" descr="A screen shot of a graph&#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73D307F9" w14:textId="5F9B9DBC" w:rsidR="00160417" w:rsidRDefault="00160417" w:rsidP="00806D15">
      <w:pPr>
        <w:pStyle w:val="Caption"/>
      </w:pPr>
      <w:bookmarkStart w:id="312" w:name="_Toc14792129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004472">
        <w:t>86</w:t>
      </w:r>
      <w:r w:rsidR="00C507D1">
        <w:fldChar w:fldCharType="end"/>
      </w:r>
      <w:r>
        <w:t xml:space="preserve"> Front-left IMU Zaxis Gyrometer values compared after inverting the IMU</w:t>
      </w:r>
      <w:bookmarkEnd w:id="312"/>
    </w:p>
    <w:p w14:paraId="01E5E182" w14:textId="6FFF1F2B" w:rsidR="00160417" w:rsidRPr="00F300E8" w:rsidRDefault="00160417" w:rsidP="00806D15">
      <w:pPr>
        <w:pStyle w:val="Caption"/>
      </w:pPr>
      <w:bookmarkStart w:id="313" w:name="_Toc147921073"/>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004472">
        <w:t>64</w:t>
      </w:r>
      <w:r w:rsidR="00C5580D">
        <w:fldChar w:fldCharType="end"/>
      </w:r>
      <w:r>
        <w:t xml:space="preserve"> </w:t>
      </w:r>
      <w:r w:rsidRPr="00286F71">
        <w:t xml:space="preserve">Front-left IMU </w:t>
      </w:r>
      <w:r>
        <w:t>Gyrometer</w:t>
      </w:r>
      <w:r w:rsidRPr="00286F71">
        <w:t xml:space="preserve"> measurements after inverting the IMU</w:t>
      </w:r>
      <w:bookmarkEnd w:id="313"/>
    </w:p>
    <w:tbl>
      <w:tblPr>
        <w:tblStyle w:val="TableGrid"/>
        <w:tblW w:w="0" w:type="auto"/>
        <w:tblLook w:val="04A0" w:firstRow="1" w:lastRow="0" w:firstColumn="1" w:lastColumn="0" w:noHBand="0" w:noVBand="1"/>
      </w:tblPr>
      <w:tblGrid>
        <w:gridCol w:w="3020"/>
        <w:gridCol w:w="3020"/>
        <w:gridCol w:w="3021"/>
      </w:tblGrid>
      <w:tr w:rsidR="00160417" w14:paraId="64D70CDB" w14:textId="77777777" w:rsidTr="000120B4">
        <w:tc>
          <w:tcPr>
            <w:tcW w:w="3020" w:type="dxa"/>
          </w:tcPr>
          <w:p w14:paraId="6B08EA0D" w14:textId="77777777" w:rsidR="00160417" w:rsidRDefault="00160417" w:rsidP="000120B4">
            <w:pPr>
              <w:jc w:val="center"/>
            </w:pPr>
            <w:r>
              <w:t>Measurement</w:t>
            </w:r>
          </w:p>
        </w:tc>
        <w:tc>
          <w:tcPr>
            <w:tcW w:w="3020" w:type="dxa"/>
          </w:tcPr>
          <w:p w14:paraId="5007ECE9" w14:textId="77777777" w:rsidR="00160417" w:rsidRDefault="00160417" w:rsidP="000120B4">
            <w:pPr>
              <w:jc w:val="center"/>
            </w:pPr>
            <w:r>
              <w:t>Standard positioning</w:t>
            </w:r>
          </w:p>
          <w:p w14:paraId="5B187EAF" w14:textId="77777777" w:rsidR="00160417" w:rsidRDefault="00160417" w:rsidP="000120B4">
            <w:pPr>
              <w:jc w:val="center"/>
            </w:pPr>
            <w:r>
              <w:t>(Radians per second)</w:t>
            </w:r>
          </w:p>
        </w:tc>
        <w:tc>
          <w:tcPr>
            <w:tcW w:w="3021" w:type="dxa"/>
          </w:tcPr>
          <w:p w14:paraId="55C0E9D2" w14:textId="77777777" w:rsidR="00160417" w:rsidRDefault="00160417" w:rsidP="000120B4">
            <w:pPr>
              <w:jc w:val="center"/>
            </w:pPr>
            <w:r>
              <w:t>IMU inverted</w:t>
            </w:r>
            <w:r>
              <w:br/>
              <w:t>(Radians per second)</w:t>
            </w:r>
          </w:p>
        </w:tc>
      </w:tr>
      <w:tr w:rsidR="00160417" w14:paraId="001650A7" w14:textId="77777777" w:rsidTr="000120B4">
        <w:tc>
          <w:tcPr>
            <w:tcW w:w="3020" w:type="dxa"/>
          </w:tcPr>
          <w:p w14:paraId="29151928" w14:textId="77777777" w:rsidR="00160417" w:rsidRDefault="00160417" w:rsidP="000120B4">
            <w:pPr>
              <w:jc w:val="center"/>
            </w:pPr>
            <w:r>
              <w:t>Minimum Rotation rate</w:t>
            </w:r>
          </w:p>
        </w:tc>
        <w:tc>
          <w:tcPr>
            <w:tcW w:w="3020" w:type="dxa"/>
          </w:tcPr>
          <w:p w14:paraId="2972E714" w14:textId="77777777" w:rsidR="00160417" w:rsidRDefault="00160417" w:rsidP="000120B4">
            <w:pPr>
              <w:jc w:val="center"/>
            </w:pPr>
            <w:r>
              <w:t>-0.3769</w:t>
            </w:r>
          </w:p>
        </w:tc>
        <w:tc>
          <w:tcPr>
            <w:tcW w:w="3021" w:type="dxa"/>
          </w:tcPr>
          <w:p w14:paraId="3817B20C" w14:textId="77777777" w:rsidR="00160417" w:rsidRDefault="00160417" w:rsidP="000120B4">
            <w:pPr>
              <w:jc w:val="center"/>
            </w:pPr>
            <w:r>
              <w:t>-0.3612</w:t>
            </w:r>
          </w:p>
        </w:tc>
      </w:tr>
      <w:tr w:rsidR="00160417" w14:paraId="3E8361E2" w14:textId="77777777" w:rsidTr="000120B4">
        <w:tc>
          <w:tcPr>
            <w:tcW w:w="3020" w:type="dxa"/>
          </w:tcPr>
          <w:p w14:paraId="7320C56C" w14:textId="77777777" w:rsidR="00160417" w:rsidRDefault="00160417" w:rsidP="000120B4">
            <w:pPr>
              <w:jc w:val="center"/>
            </w:pPr>
            <w:r>
              <w:t>Maximum Rotation rate</w:t>
            </w:r>
          </w:p>
        </w:tc>
        <w:tc>
          <w:tcPr>
            <w:tcW w:w="3020" w:type="dxa"/>
          </w:tcPr>
          <w:p w14:paraId="4B42A743" w14:textId="77777777" w:rsidR="00160417" w:rsidRDefault="00160417" w:rsidP="000120B4">
            <w:pPr>
              <w:jc w:val="center"/>
            </w:pPr>
            <w:r>
              <w:t>0.3984</w:t>
            </w:r>
          </w:p>
        </w:tc>
        <w:tc>
          <w:tcPr>
            <w:tcW w:w="3021" w:type="dxa"/>
          </w:tcPr>
          <w:p w14:paraId="57179386" w14:textId="77777777" w:rsidR="00160417" w:rsidRDefault="00160417" w:rsidP="000120B4">
            <w:pPr>
              <w:jc w:val="center"/>
            </w:pPr>
            <w:r>
              <w:t>0.3949</w:t>
            </w:r>
          </w:p>
        </w:tc>
      </w:tr>
      <w:tr w:rsidR="00160417" w14:paraId="31C0732A" w14:textId="77777777" w:rsidTr="000120B4">
        <w:tc>
          <w:tcPr>
            <w:tcW w:w="3020" w:type="dxa"/>
          </w:tcPr>
          <w:p w14:paraId="514EEBA6" w14:textId="77777777" w:rsidR="00160417" w:rsidRDefault="00160417" w:rsidP="000120B4">
            <w:pPr>
              <w:jc w:val="center"/>
            </w:pPr>
            <w:r>
              <w:t>Mean Rotation rate</w:t>
            </w:r>
          </w:p>
        </w:tc>
        <w:tc>
          <w:tcPr>
            <w:tcW w:w="3020" w:type="dxa"/>
          </w:tcPr>
          <w:p w14:paraId="5BB32342" w14:textId="77777777" w:rsidR="00160417" w:rsidRDefault="00160417" w:rsidP="000120B4">
            <w:pPr>
              <w:jc w:val="center"/>
            </w:pPr>
            <w:r>
              <w:t>0.0190</w:t>
            </w:r>
          </w:p>
        </w:tc>
        <w:tc>
          <w:tcPr>
            <w:tcW w:w="3021" w:type="dxa"/>
          </w:tcPr>
          <w:p w14:paraId="025C80A9" w14:textId="77777777" w:rsidR="00160417" w:rsidRDefault="00160417" w:rsidP="000120B4">
            <w:pPr>
              <w:jc w:val="center"/>
            </w:pPr>
            <w:r>
              <w:t>0.0177</w:t>
            </w:r>
          </w:p>
        </w:tc>
      </w:tr>
      <w:tr w:rsidR="00160417" w14:paraId="5759DE25" w14:textId="77777777" w:rsidTr="000120B4">
        <w:tc>
          <w:tcPr>
            <w:tcW w:w="3020" w:type="dxa"/>
          </w:tcPr>
          <w:p w14:paraId="3F0EECB3" w14:textId="77777777" w:rsidR="00160417" w:rsidRDefault="00160417" w:rsidP="000120B4">
            <w:pPr>
              <w:jc w:val="center"/>
            </w:pPr>
            <w:r>
              <w:t>Median Rotation rate</w:t>
            </w:r>
          </w:p>
        </w:tc>
        <w:tc>
          <w:tcPr>
            <w:tcW w:w="3020" w:type="dxa"/>
          </w:tcPr>
          <w:p w14:paraId="3A9B62B9" w14:textId="77777777" w:rsidR="00160417" w:rsidRDefault="00160417" w:rsidP="000120B4">
            <w:pPr>
              <w:jc w:val="center"/>
            </w:pPr>
            <w:r>
              <w:t>-0.0033</w:t>
            </w:r>
          </w:p>
        </w:tc>
        <w:tc>
          <w:tcPr>
            <w:tcW w:w="3021" w:type="dxa"/>
          </w:tcPr>
          <w:p w14:paraId="762728EC" w14:textId="77777777" w:rsidR="00160417" w:rsidRDefault="00160417" w:rsidP="000120B4">
            <w:pPr>
              <w:jc w:val="center"/>
            </w:pPr>
            <w:r>
              <w:t>0.0028</w:t>
            </w:r>
          </w:p>
        </w:tc>
      </w:tr>
    </w:tbl>
    <w:p w14:paraId="2DAC0763" w14:textId="295BA7B6" w:rsidR="00160417" w:rsidRDefault="00160417" w:rsidP="00160417">
      <w:pPr>
        <w:pStyle w:val="BodyText"/>
      </w:pPr>
    </w:p>
    <w:p w14:paraId="27739117" w14:textId="34927E7A" w:rsidR="008F2B5D" w:rsidRPr="00F300E8" w:rsidRDefault="008F2B5D" w:rsidP="00160417">
      <w:pPr>
        <w:pStyle w:val="BodyText"/>
      </w:pPr>
      <w:r>
        <w:t>This experiment found there is direct</w:t>
      </w:r>
      <w:r w:rsidR="00464DCF">
        <w:t>i</w:t>
      </w:r>
      <w:r>
        <w:t xml:space="preserve">onal bias in the Z-axis of </w:t>
      </w:r>
      <w:r w:rsidR="00464DCF">
        <w:t>0.0027rps for the front left IMU gyrometer measurements and 0.012m/s</w:t>
      </w:r>
      <w:r w:rsidR="00464DCF" w:rsidRPr="00353A51">
        <w:rPr>
          <w:vertAlign w:val="superscript"/>
        </w:rPr>
        <w:t>2</w:t>
      </w:r>
      <w:r w:rsidR="00464DCF">
        <w:t xml:space="preserve"> for front left IMU accelerometer measurements.</w:t>
      </w:r>
    </w:p>
    <w:p w14:paraId="530C8EC4" w14:textId="6FFABA42" w:rsidR="003D525A" w:rsidRDefault="003D525A" w:rsidP="008D0F81">
      <w:pPr>
        <w:pStyle w:val="Heading2"/>
      </w:pPr>
      <w:bookmarkStart w:id="314" w:name="_Toc147920268"/>
      <w:r>
        <w:t xml:space="preserve">Exploring </w:t>
      </w:r>
      <w:r w:rsidR="00CA0935">
        <w:t>X and Y axis bias values</w:t>
      </w:r>
      <w:r>
        <w:t>.</w:t>
      </w:r>
      <w:bookmarkEnd w:id="314"/>
    </w:p>
    <w:p w14:paraId="061E4D29" w14:textId="1E3E6FC9" w:rsidR="004130F5" w:rsidRDefault="004130F5" w:rsidP="004130F5">
      <w:pPr>
        <w:pStyle w:val="BodyText"/>
      </w:pPr>
      <w:r>
        <w:t xml:space="preserve">This experiment determines if there is any bias in the X and Y axes of the IMU by rotating two IMUs by 90 degrees </w:t>
      </w:r>
      <w:r w:rsidR="00004472">
        <w:t>(</w:t>
      </w:r>
      <w:r w:rsidR="00004472">
        <w:rPr>
          <w:rFonts w:cs="Calibri"/>
        </w:rPr>
        <w:t>π</w:t>
      </w:r>
      <w:r w:rsidR="00004472">
        <w:t xml:space="preserve">/2 radians) </w:t>
      </w:r>
      <w:r>
        <w:t>to determine if data readings alter after the rotations.</w:t>
      </w:r>
    </w:p>
    <w:p w14:paraId="4FC6612D" w14:textId="02CA4622" w:rsidR="0052461A" w:rsidRPr="00E729BB" w:rsidRDefault="0052461A" w:rsidP="0052461A">
      <w:pPr>
        <w:pStyle w:val="BodyText"/>
      </w:pPr>
      <w:r>
        <w:t xml:space="preserve">Keeping the front-left IMU upside down, the left-rear IMU </w:t>
      </w:r>
      <w:proofErr w:type="gramStart"/>
      <w:r>
        <w:t>was turned</w:t>
      </w:r>
      <w:proofErr w:type="gramEnd"/>
      <w:r>
        <w:t xml:space="preserve"> 90 degrees to the left </w:t>
      </w:r>
      <w:r w:rsidR="00F118B9">
        <w:t>(</w:t>
      </w:r>
      <w:r w:rsidR="00F118B9">
        <w:t>-</w:t>
      </w:r>
      <w:r w:rsidR="00F118B9">
        <w:rPr>
          <w:rFonts w:cs="Calibri"/>
        </w:rPr>
        <w:t>π</w:t>
      </w:r>
      <w:r w:rsidR="00F118B9">
        <w:t>/2 radians)</w:t>
      </w:r>
      <w:r w:rsidR="00F118B9">
        <w:t xml:space="preserve"> </w:t>
      </w:r>
      <w:r>
        <w:t xml:space="preserve">and right-rear IMU was turned 90 degrees to the right </w:t>
      </w:r>
      <w:r w:rsidR="00F118B9">
        <w:t>(</w:t>
      </w:r>
      <w:r w:rsidR="00F118B9">
        <w:rPr>
          <w:rFonts w:cs="Calibri"/>
        </w:rPr>
        <w:t>π</w:t>
      </w:r>
      <w:r w:rsidR="00F118B9">
        <w:t>/2 radians)</w:t>
      </w:r>
      <w:r w:rsidR="00F118B9">
        <w:t xml:space="preserve"> </w:t>
      </w:r>
      <w:r>
        <w:t xml:space="preserve">and the experiment repeated. </w:t>
      </w:r>
      <w:r w:rsidR="00E05061">
        <w:t>The accelerometer r</w:t>
      </w:r>
      <w:r>
        <w:t xml:space="preserve">esults </w:t>
      </w:r>
      <w:proofErr w:type="gramStart"/>
      <w:r>
        <w:t>are shown</w:t>
      </w:r>
      <w:proofErr w:type="gramEnd"/>
      <w:r>
        <w:t xml:space="preserve"> </w:t>
      </w:r>
      <w:r w:rsidR="00E05061">
        <w:t>in Figure 4.87 and Table 4.65.</w:t>
      </w:r>
    </w:p>
    <w:p w14:paraId="550F874C" w14:textId="0CCA02A4" w:rsidR="0052461A" w:rsidRDefault="007A6B45" w:rsidP="0052461A">
      <w:pPr>
        <w:pStyle w:val="BodyText"/>
      </w:pPr>
      <w:r>
        <w:rPr>
          <w:noProof/>
          <w:lang w:eastAsia="en-NZ"/>
        </w:rPr>
        <w:lastRenderedPageBreak/>
        <w:drawing>
          <wp:inline distT="0" distB="0" distL="0" distR="0" wp14:anchorId="3CD40F97" wp14:editId="1A6F30EA">
            <wp:extent cx="5760085" cy="3150870"/>
            <wp:effectExtent l="0" t="0" r="0" b="0"/>
            <wp:docPr id="134976720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767207" name="Picture 1349767207"/>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760085" cy="3150870"/>
                    </a:xfrm>
                    <a:prstGeom prst="rect">
                      <a:avLst/>
                    </a:prstGeom>
                  </pic:spPr>
                </pic:pic>
              </a:graphicData>
            </a:graphic>
          </wp:inline>
        </w:drawing>
      </w:r>
    </w:p>
    <w:p w14:paraId="5E8E7FA0" w14:textId="1329F40F" w:rsidR="007A6B45" w:rsidRDefault="007A6B45" w:rsidP="00806D15">
      <w:pPr>
        <w:pStyle w:val="Caption"/>
      </w:pPr>
      <w:bookmarkStart w:id="315" w:name="_Toc14792129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004472">
        <w:t>87</w:t>
      </w:r>
      <w:r w:rsidR="00C507D1">
        <w:fldChar w:fldCharType="end"/>
      </w:r>
      <w:r>
        <w:t xml:space="preserve"> Accelerometer values after rotating rear IMUs by pi/2 (90 degrees)</w:t>
      </w:r>
      <w:bookmarkEnd w:id="315"/>
    </w:p>
    <w:p w14:paraId="3338EDFA" w14:textId="4B84A9BB" w:rsidR="002B46F3" w:rsidRDefault="002B46F3" w:rsidP="00806D15">
      <w:pPr>
        <w:pStyle w:val="Caption"/>
      </w:pPr>
      <w:bookmarkStart w:id="316" w:name="_Toc147921074"/>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004472">
        <w:t>65</w:t>
      </w:r>
      <w:r w:rsidR="00C5580D">
        <w:fldChar w:fldCharType="end"/>
      </w:r>
      <w:r>
        <w:t xml:space="preserve"> Accelerometer measurements from rotating rear IMUs by pi/2(90 degrees)</w:t>
      </w:r>
      <w:bookmarkEnd w:id="316"/>
    </w:p>
    <w:tbl>
      <w:tblPr>
        <w:tblStyle w:val="TableGrid"/>
        <w:tblW w:w="0" w:type="auto"/>
        <w:tblLook w:val="04A0" w:firstRow="1" w:lastRow="0" w:firstColumn="1" w:lastColumn="0" w:noHBand="0" w:noVBand="1"/>
      </w:tblPr>
      <w:tblGrid>
        <w:gridCol w:w="6232"/>
        <w:gridCol w:w="2552"/>
      </w:tblGrid>
      <w:tr w:rsidR="002B46F3" w14:paraId="1BD11474" w14:textId="77777777" w:rsidTr="000120B4">
        <w:tc>
          <w:tcPr>
            <w:tcW w:w="6232" w:type="dxa"/>
          </w:tcPr>
          <w:p w14:paraId="578AF697" w14:textId="77777777" w:rsidR="002B46F3" w:rsidRDefault="002B46F3" w:rsidP="000120B4">
            <w:pPr>
              <w:jc w:val="center"/>
            </w:pPr>
            <w:r>
              <w:t>Measurement</w:t>
            </w:r>
          </w:p>
        </w:tc>
        <w:tc>
          <w:tcPr>
            <w:tcW w:w="2552" w:type="dxa"/>
          </w:tcPr>
          <w:p w14:paraId="0922EC54" w14:textId="1C7683DE" w:rsidR="002B46F3" w:rsidRDefault="002B46F3" w:rsidP="000120B4">
            <w:pPr>
              <w:jc w:val="center"/>
            </w:pPr>
            <w:r>
              <w:t>IMU inverted</w:t>
            </w:r>
            <w:r>
              <w:br/>
              <w:t>(m/s squared)</w:t>
            </w:r>
          </w:p>
        </w:tc>
      </w:tr>
      <w:tr w:rsidR="002B46F3" w14:paraId="02D340B3" w14:textId="77777777" w:rsidTr="000120B4">
        <w:tc>
          <w:tcPr>
            <w:tcW w:w="6232" w:type="dxa"/>
          </w:tcPr>
          <w:p w14:paraId="3F0A79FC" w14:textId="2404F595" w:rsidR="002B46F3" w:rsidRDefault="002B46F3" w:rsidP="000120B4">
            <w:pPr>
              <w:jc w:val="center"/>
            </w:pPr>
            <w:r>
              <w:t>CIMU X-axis Minimum Acceleration (Standard orientation)</w:t>
            </w:r>
          </w:p>
        </w:tc>
        <w:tc>
          <w:tcPr>
            <w:tcW w:w="2552" w:type="dxa"/>
          </w:tcPr>
          <w:p w14:paraId="0FF69C34" w14:textId="220AEFC1" w:rsidR="002B46F3" w:rsidRDefault="002B46F3" w:rsidP="000120B4">
            <w:pPr>
              <w:jc w:val="center"/>
            </w:pPr>
            <w:r>
              <w:t>-7.0868</w:t>
            </w:r>
          </w:p>
        </w:tc>
      </w:tr>
      <w:tr w:rsidR="002B46F3" w14:paraId="07B5F2DE" w14:textId="77777777" w:rsidTr="000120B4">
        <w:tc>
          <w:tcPr>
            <w:tcW w:w="6232" w:type="dxa"/>
          </w:tcPr>
          <w:p w14:paraId="7D65C347" w14:textId="0A53E9ED" w:rsidR="002B46F3" w:rsidRDefault="002B46F3" w:rsidP="000120B4">
            <w:pPr>
              <w:jc w:val="center"/>
            </w:pPr>
            <w:r>
              <w:t>CIMU X-axis Maximum Acceleration (Standard orientation)</w:t>
            </w:r>
          </w:p>
        </w:tc>
        <w:tc>
          <w:tcPr>
            <w:tcW w:w="2552" w:type="dxa"/>
          </w:tcPr>
          <w:p w14:paraId="44017A19" w14:textId="5726DA93" w:rsidR="002B46F3" w:rsidRDefault="002B46F3" w:rsidP="000120B4">
            <w:pPr>
              <w:jc w:val="center"/>
            </w:pPr>
            <w:r>
              <w:t>4.7166</w:t>
            </w:r>
          </w:p>
        </w:tc>
      </w:tr>
      <w:tr w:rsidR="002B46F3" w14:paraId="2A6067B4" w14:textId="77777777" w:rsidTr="000120B4">
        <w:tc>
          <w:tcPr>
            <w:tcW w:w="6232" w:type="dxa"/>
          </w:tcPr>
          <w:p w14:paraId="6A32E3B2" w14:textId="089FB4D5" w:rsidR="002B46F3" w:rsidRDefault="002B46F3" w:rsidP="000120B4">
            <w:pPr>
              <w:jc w:val="center"/>
            </w:pPr>
            <w:r>
              <w:t>CIMU Y-axis Minimum Acceleration (Standard orientation)</w:t>
            </w:r>
          </w:p>
        </w:tc>
        <w:tc>
          <w:tcPr>
            <w:tcW w:w="2552" w:type="dxa"/>
          </w:tcPr>
          <w:p w14:paraId="3D561495" w14:textId="18F39ABB" w:rsidR="002B46F3" w:rsidRDefault="00CA0935" w:rsidP="000120B4">
            <w:pPr>
              <w:jc w:val="center"/>
            </w:pPr>
            <w:r>
              <w:t>-9.88557</w:t>
            </w:r>
          </w:p>
        </w:tc>
      </w:tr>
      <w:tr w:rsidR="002B46F3" w14:paraId="4EAA49AA" w14:textId="77777777" w:rsidTr="000120B4">
        <w:tc>
          <w:tcPr>
            <w:tcW w:w="6232" w:type="dxa"/>
          </w:tcPr>
          <w:p w14:paraId="4F773A7C" w14:textId="716BB268" w:rsidR="002B46F3" w:rsidRDefault="002B46F3" w:rsidP="000120B4">
            <w:pPr>
              <w:jc w:val="center"/>
            </w:pPr>
            <w:r>
              <w:t>CIMU Y-axis Maximum Acceleration (Standard orientation)</w:t>
            </w:r>
          </w:p>
        </w:tc>
        <w:tc>
          <w:tcPr>
            <w:tcW w:w="2552" w:type="dxa"/>
          </w:tcPr>
          <w:p w14:paraId="2C0B7593" w14:textId="1B196CA8" w:rsidR="002B46F3" w:rsidRDefault="002B46F3" w:rsidP="00CA0935">
            <w:r>
              <w:t>10.4722</w:t>
            </w:r>
          </w:p>
        </w:tc>
      </w:tr>
      <w:tr w:rsidR="002B46F3" w14:paraId="2394D461" w14:textId="77777777" w:rsidTr="000120B4">
        <w:tc>
          <w:tcPr>
            <w:tcW w:w="6232" w:type="dxa"/>
          </w:tcPr>
          <w:p w14:paraId="75D8E09C" w14:textId="7A866897" w:rsidR="002B46F3" w:rsidRDefault="002B46F3" w:rsidP="000120B4">
            <w:pPr>
              <w:jc w:val="center"/>
            </w:pPr>
            <w:r>
              <w:t>RL IMU X-axis Minimum Acceleration (Rotated Left)</w:t>
            </w:r>
          </w:p>
        </w:tc>
        <w:tc>
          <w:tcPr>
            <w:tcW w:w="2552" w:type="dxa"/>
          </w:tcPr>
          <w:p w14:paraId="1C2DC96B" w14:textId="3422B45D" w:rsidR="002B46F3" w:rsidRDefault="00CA0935" w:rsidP="000120B4">
            <w:pPr>
              <w:jc w:val="center"/>
            </w:pPr>
            <w:r>
              <w:t>-8.9423</w:t>
            </w:r>
          </w:p>
        </w:tc>
      </w:tr>
      <w:tr w:rsidR="002B46F3" w14:paraId="0D351DD8" w14:textId="77777777" w:rsidTr="000120B4">
        <w:tc>
          <w:tcPr>
            <w:tcW w:w="6232" w:type="dxa"/>
          </w:tcPr>
          <w:p w14:paraId="1FA46428" w14:textId="075E07EA" w:rsidR="002B46F3" w:rsidRDefault="002B46F3" w:rsidP="000120B4">
            <w:pPr>
              <w:jc w:val="center"/>
            </w:pPr>
            <w:r>
              <w:t>RL IMU X-axis Maximum Acceleration (Rotated Left)</w:t>
            </w:r>
          </w:p>
        </w:tc>
        <w:tc>
          <w:tcPr>
            <w:tcW w:w="2552" w:type="dxa"/>
          </w:tcPr>
          <w:p w14:paraId="00A320FC" w14:textId="0D9F6303" w:rsidR="002B46F3" w:rsidRDefault="00CA0935" w:rsidP="000120B4">
            <w:pPr>
              <w:jc w:val="center"/>
            </w:pPr>
            <w:r>
              <w:t>10.2161</w:t>
            </w:r>
          </w:p>
        </w:tc>
      </w:tr>
      <w:tr w:rsidR="002B46F3" w14:paraId="01FF1D49" w14:textId="77777777" w:rsidTr="000120B4">
        <w:tc>
          <w:tcPr>
            <w:tcW w:w="6232" w:type="dxa"/>
          </w:tcPr>
          <w:p w14:paraId="49C6A715" w14:textId="55DF9309" w:rsidR="002B46F3" w:rsidRDefault="002B46F3" w:rsidP="000120B4">
            <w:pPr>
              <w:jc w:val="center"/>
            </w:pPr>
            <w:r>
              <w:t>RL IMU Y-axis Minimum Acceleration (Rotated Left)</w:t>
            </w:r>
          </w:p>
        </w:tc>
        <w:tc>
          <w:tcPr>
            <w:tcW w:w="2552" w:type="dxa"/>
          </w:tcPr>
          <w:p w14:paraId="6504BE22" w14:textId="65E8328C" w:rsidR="002B46F3" w:rsidRDefault="00CA0935" w:rsidP="000120B4">
            <w:pPr>
              <w:jc w:val="center"/>
            </w:pPr>
            <w:r>
              <w:t>-7.4555</w:t>
            </w:r>
          </w:p>
        </w:tc>
      </w:tr>
      <w:tr w:rsidR="002B46F3" w14:paraId="4F0087EE" w14:textId="77777777" w:rsidTr="000120B4">
        <w:tc>
          <w:tcPr>
            <w:tcW w:w="6232" w:type="dxa"/>
          </w:tcPr>
          <w:p w14:paraId="33132175" w14:textId="08579EC3" w:rsidR="002B46F3" w:rsidRDefault="002B46F3" w:rsidP="000120B4">
            <w:pPr>
              <w:jc w:val="center"/>
            </w:pPr>
            <w:r>
              <w:t>RL IMU Y-axis Maximum Acceleration (Rotated Left)</w:t>
            </w:r>
          </w:p>
        </w:tc>
        <w:tc>
          <w:tcPr>
            <w:tcW w:w="2552" w:type="dxa"/>
          </w:tcPr>
          <w:p w14:paraId="7FF75839" w14:textId="02AAD8EE" w:rsidR="002B46F3" w:rsidRDefault="00CA0935" w:rsidP="000120B4">
            <w:pPr>
              <w:jc w:val="center"/>
            </w:pPr>
            <w:r>
              <w:t>4.9608</w:t>
            </w:r>
          </w:p>
        </w:tc>
      </w:tr>
      <w:tr w:rsidR="002B46F3" w14:paraId="5306A384" w14:textId="77777777" w:rsidTr="000120B4">
        <w:tc>
          <w:tcPr>
            <w:tcW w:w="6232" w:type="dxa"/>
          </w:tcPr>
          <w:p w14:paraId="626B8DCD" w14:textId="5AA2BB61" w:rsidR="002B46F3" w:rsidRDefault="002B46F3" w:rsidP="000120B4">
            <w:pPr>
              <w:jc w:val="center"/>
            </w:pPr>
            <w:r>
              <w:t>RR IMU X-axis Minimum Acceleration (Rotated Right)</w:t>
            </w:r>
          </w:p>
        </w:tc>
        <w:tc>
          <w:tcPr>
            <w:tcW w:w="2552" w:type="dxa"/>
          </w:tcPr>
          <w:p w14:paraId="532BD13B" w14:textId="6B73E454" w:rsidR="002B46F3" w:rsidRDefault="00CA0935" w:rsidP="000120B4">
            <w:pPr>
              <w:jc w:val="center"/>
            </w:pPr>
            <w:r>
              <w:t>-10.3190</w:t>
            </w:r>
          </w:p>
        </w:tc>
      </w:tr>
      <w:tr w:rsidR="002B46F3" w14:paraId="4384F129" w14:textId="77777777" w:rsidTr="000120B4">
        <w:tc>
          <w:tcPr>
            <w:tcW w:w="6232" w:type="dxa"/>
          </w:tcPr>
          <w:p w14:paraId="40BBEC0D" w14:textId="0ED576FB" w:rsidR="002B46F3" w:rsidRDefault="002B46F3" w:rsidP="000120B4">
            <w:pPr>
              <w:jc w:val="center"/>
            </w:pPr>
            <w:r>
              <w:t>RR IMU X-axis Maximum Acceleration (Rotated Right)</w:t>
            </w:r>
          </w:p>
        </w:tc>
        <w:tc>
          <w:tcPr>
            <w:tcW w:w="2552" w:type="dxa"/>
          </w:tcPr>
          <w:p w14:paraId="045B742F" w14:textId="0DA0FCAD" w:rsidR="002B46F3" w:rsidRDefault="00CA0935" w:rsidP="000120B4">
            <w:pPr>
              <w:jc w:val="center"/>
            </w:pPr>
            <w:r>
              <w:t>8.9854</w:t>
            </w:r>
          </w:p>
        </w:tc>
      </w:tr>
      <w:tr w:rsidR="002B46F3" w14:paraId="521BE7E5" w14:textId="77777777" w:rsidTr="000120B4">
        <w:tc>
          <w:tcPr>
            <w:tcW w:w="6232" w:type="dxa"/>
          </w:tcPr>
          <w:p w14:paraId="5E2493AD" w14:textId="699251C2" w:rsidR="002B46F3" w:rsidRDefault="002B46F3" w:rsidP="000120B4">
            <w:pPr>
              <w:jc w:val="center"/>
            </w:pPr>
            <w:r>
              <w:t>RR IMU Y-axis Minimum Acceleration (Rotated Right)</w:t>
            </w:r>
          </w:p>
        </w:tc>
        <w:tc>
          <w:tcPr>
            <w:tcW w:w="2552" w:type="dxa"/>
          </w:tcPr>
          <w:p w14:paraId="3C422F43" w14:textId="4057FC8D" w:rsidR="002B46F3" w:rsidRDefault="00CA0935" w:rsidP="000120B4">
            <w:pPr>
              <w:jc w:val="center"/>
            </w:pPr>
            <w:r>
              <w:t>-4.9153</w:t>
            </w:r>
          </w:p>
        </w:tc>
      </w:tr>
      <w:tr w:rsidR="002B46F3" w14:paraId="0BEF1623" w14:textId="77777777" w:rsidTr="000120B4">
        <w:tc>
          <w:tcPr>
            <w:tcW w:w="6232" w:type="dxa"/>
          </w:tcPr>
          <w:p w14:paraId="139C0BC5" w14:textId="18A37E9E" w:rsidR="002B46F3" w:rsidRDefault="002B46F3" w:rsidP="000120B4">
            <w:pPr>
              <w:jc w:val="center"/>
            </w:pPr>
            <w:r>
              <w:t>RR IMU Y-axis Maximum Acceleration (Rotated Right)</w:t>
            </w:r>
          </w:p>
        </w:tc>
        <w:tc>
          <w:tcPr>
            <w:tcW w:w="2552" w:type="dxa"/>
          </w:tcPr>
          <w:p w14:paraId="647C344B" w14:textId="104C6DFA" w:rsidR="002B46F3" w:rsidRDefault="00CA0935" w:rsidP="000120B4">
            <w:pPr>
              <w:jc w:val="center"/>
            </w:pPr>
            <w:r>
              <w:t>7.5944</w:t>
            </w:r>
          </w:p>
        </w:tc>
      </w:tr>
    </w:tbl>
    <w:p w14:paraId="06264800" w14:textId="77777777" w:rsidR="002B46F3" w:rsidRDefault="002B46F3" w:rsidP="007A6B45">
      <w:pPr>
        <w:pStyle w:val="BodyText"/>
      </w:pPr>
    </w:p>
    <w:p w14:paraId="4CB6E192" w14:textId="5F38D883" w:rsidR="00CA0935" w:rsidRDefault="00CA0935" w:rsidP="00CA0935">
      <w:pPr>
        <w:pStyle w:val="BodyText"/>
      </w:pPr>
      <w:r>
        <w:t>The CIMU Y-axis accelerometer measurements track closely (within 0.2 m/s</w:t>
      </w:r>
      <w:r w:rsidRPr="00CA0935">
        <w:rPr>
          <w:vertAlign w:val="superscript"/>
        </w:rPr>
        <w:t>2</w:t>
      </w:r>
      <w:r>
        <w:t xml:space="preserve">) with the rear IMUs if the IMU rotations </w:t>
      </w:r>
      <w:proofErr w:type="gramStart"/>
      <w:r>
        <w:t xml:space="preserve">are </w:t>
      </w:r>
      <w:r w:rsidR="00E05061">
        <w:t>considered</w:t>
      </w:r>
      <w:proofErr w:type="gramEnd"/>
      <w:r>
        <w:t xml:space="preserve"> (Y axis on CIMU measures in the same plane as the X axis on the rear IMUs and vici versa). The CIMU X-axis accelerometer measurements do not track as closely (within 1.9 m/s</w:t>
      </w:r>
      <w:r w:rsidRPr="00827CEF">
        <w:rPr>
          <w:vertAlign w:val="superscript"/>
        </w:rPr>
        <w:t>2</w:t>
      </w:r>
      <w:r>
        <w:t xml:space="preserve">) with the rear IMUs if the IMU rotations </w:t>
      </w:r>
      <w:proofErr w:type="gramStart"/>
      <w:r>
        <w:t xml:space="preserve">are </w:t>
      </w:r>
      <w:r w:rsidR="00E05061">
        <w:t>considered</w:t>
      </w:r>
      <w:proofErr w:type="gramEnd"/>
      <w:r>
        <w:t xml:space="preserve"> (X axis on CIMU measures in the same plane as the Y axis on the central IMU and vici versa). </w:t>
      </w:r>
    </w:p>
    <w:p w14:paraId="449ED0E3" w14:textId="625EC4FF" w:rsidR="00E05061" w:rsidRDefault="00E05061" w:rsidP="00CA0935">
      <w:pPr>
        <w:pStyle w:val="BodyText"/>
      </w:pPr>
      <w:r>
        <w:t xml:space="preserve">The gyroscope readings after rotating the rear IMUs </w:t>
      </w:r>
      <w:proofErr w:type="gramStart"/>
      <w:r>
        <w:t>are displayed</w:t>
      </w:r>
      <w:proofErr w:type="gramEnd"/>
      <w:r>
        <w:t xml:space="preserve"> in Figure 4.88 and Table 4.66.</w:t>
      </w:r>
    </w:p>
    <w:p w14:paraId="1C69D4A6" w14:textId="2A0E6ADC" w:rsidR="007A6B45" w:rsidRDefault="007A6B45" w:rsidP="007A6B45">
      <w:pPr>
        <w:pStyle w:val="BodyText"/>
      </w:pPr>
      <w:r>
        <w:rPr>
          <w:noProof/>
          <w:lang w:eastAsia="en-NZ"/>
        </w:rPr>
        <w:lastRenderedPageBreak/>
        <w:drawing>
          <wp:inline distT="0" distB="0" distL="0" distR="0" wp14:anchorId="1043490E" wp14:editId="34AE368B">
            <wp:extent cx="5760085" cy="3143885"/>
            <wp:effectExtent l="0" t="0" r="0" b="0"/>
            <wp:docPr id="1668566483" name="Picture 11" descr="A colorful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566483" name="Picture 11" descr="A colorful lines on a white background&#10;&#10;Description automatically generated"/>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53CEE01F" w14:textId="22D6F920" w:rsidR="007A6B45" w:rsidRDefault="007A6B45" w:rsidP="00806D15">
      <w:pPr>
        <w:pStyle w:val="Caption"/>
      </w:pPr>
      <w:bookmarkStart w:id="317" w:name="_Toc14792129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E05061">
        <w:t>88</w:t>
      </w:r>
      <w:r w:rsidR="00C507D1">
        <w:fldChar w:fldCharType="end"/>
      </w:r>
      <w:r>
        <w:t xml:space="preserve"> Gyroscope values </w:t>
      </w:r>
      <w:r w:rsidRPr="00C1698C">
        <w:t>after rotating rear IMUs by pi/2 (90 degrees)</w:t>
      </w:r>
      <w:bookmarkEnd w:id="317"/>
    </w:p>
    <w:p w14:paraId="313BAE0C" w14:textId="2C200ACE" w:rsidR="007A6B45" w:rsidRPr="007A6B45" w:rsidRDefault="007A6B45" w:rsidP="00806D15">
      <w:pPr>
        <w:pStyle w:val="Caption"/>
      </w:pPr>
      <w:bookmarkStart w:id="318" w:name="_Toc147921075"/>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E05061">
        <w:t>66</w:t>
      </w:r>
      <w:r w:rsidR="00C5580D">
        <w:fldChar w:fldCharType="end"/>
      </w:r>
      <w:r>
        <w:t xml:space="preserve"> Gyrometer measurements from rotating rear IMUs by pi/2(90 degrees)</w:t>
      </w:r>
      <w:bookmarkEnd w:id="318"/>
    </w:p>
    <w:tbl>
      <w:tblPr>
        <w:tblStyle w:val="TableGrid"/>
        <w:tblW w:w="0" w:type="auto"/>
        <w:tblLook w:val="04A0" w:firstRow="1" w:lastRow="0" w:firstColumn="1" w:lastColumn="0" w:noHBand="0" w:noVBand="1"/>
      </w:tblPr>
      <w:tblGrid>
        <w:gridCol w:w="6232"/>
        <w:gridCol w:w="2552"/>
      </w:tblGrid>
      <w:tr w:rsidR="008E0C9F" w14:paraId="08EEF757" w14:textId="77777777" w:rsidTr="00CA0935">
        <w:tc>
          <w:tcPr>
            <w:tcW w:w="6232" w:type="dxa"/>
          </w:tcPr>
          <w:p w14:paraId="7F148A01" w14:textId="77777777" w:rsidR="008E0C9F" w:rsidRDefault="008E0C9F" w:rsidP="000120B4">
            <w:pPr>
              <w:jc w:val="center"/>
            </w:pPr>
            <w:r>
              <w:t>Measurement</w:t>
            </w:r>
          </w:p>
        </w:tc>
        <w:tc>
          <w:tcPr>
            <w:tcW w:w="2552" w:type="dxa"/>
          </w:tcPr>
          <w:p w14:paraId="1566198D" w14:textId="77777777" w:rsidR="008E0C9F" w:rsidRDefault="008E0C9F" w:rsidP="000120B4">
            <w:pPr>
              <w:jc w:val="center"/>
            </w:pPr>
            <w:r>
              <w:t>IMU inverted</w:t>
            </w:r>
            <w:r>
              <w:br/>
              <w:t>(Radians per second)</w:t>
            </w:r>
          </w:p>
        </w:tc>
      </w:tr>
      <w:tr w:rsidR="008E0C9F" w14:paraId="19A13C25" w14:textId="77777777" w:rsidTr="00CA0935">
        <w:tc>
          <w:tcPr>
            <w:tcW w:w="6232" w:type="dxa"/>
          </w:tcPr>
          <w:p w14:paraId="52937229" w14:textId="48D4CED0" w:rsidR="008E0C9F" w:rsidRDefault="008E0C9F" w:rsidP="000120B4">
            <w:pPr>
              <w:jc w:val="center"/>
            </w:pPr>
            <w:r>
              <w:t>CIMU X-axis Minimum Rotation rate (Standard orientation)</w:t>
            </w:r>
          </w:p>
        </w:tc>
        <w:tc>
          <w:tcPr>
            <w:tcW w:w="2552" w:type="dxa"/>
          </w:tcPr>
          <w:p w14:paraId="0435A901" w14:textId="70856ED3" w:rsidR="008E0C9F" w:rsidRDefault="008E0C9F" w:rsidP="000120B4">
            <w:pPr>
              <w:jc w:val="center"/>
            </w:pPr>
            <w:r>
              <w:t>-1.1013</w:t>
            </w:r>
          </w:p>
        </w:tc>
      </w:tr>
      <w:tr w:rsidR="008E0C9F" w14:paraId="6D02D3F0" w14:textId="77777777" w:rsidTr="00CA0935">
        <w:tc>
          <w:tcPr>
            <w:tcW w:w="6232" w:type="dxa"/>
          </w:tcPr>
          <w:p w14:paraId="598D146F" w14:textId="01C7134C" w:rsidR="008E0C9F" w:rsidRDefault="008E0C9F" w:rsidP="000120B4">
            <w:pPr>
              <w:jc w:val="center"/>
            </w:pPr>
            <w:r>
              <w:t>CIMU X-axis Maximum Rotation rate (Standard orientation)</w:t>
            </w:r>
          </w:p>
        </w:tc>
        <w:tc>
          <w:tcPr>
            <w:tcW w:w="2552" w:type="dxa"/>
          </w:tcPr>
          <w:p w14:paraId="37E52680" w14:textId="486F3F59" w:rsidR="008E0C9F" w:rsidRDefault="008E0C9F" w:rsidP="000120B4">
            <w:pPr>
              <w:jc w:val="center"/>
            </w:pPr>
            <w:r>
              <w:t>1.1731</w:t>
            </w:r>
          </w:p>
        </w:tc>
      </w:tr>
      <w:tr w:rsidR="008E0C9F" w14:paraId="6AB434B2" w14:textId="77777777" w:rsidTr="00CA0935">
        <w:tc>
          <w:tcPr>
            <w:tcW w:w="6232" w:type="dxa"/>
          </w:tcPr>
          <w:p w14:paraId="20899D6B" w14:textId="1E576C5A" w:rsidR="008E0C9F" w:rsidRDefault="008E0C9F" w:rsidP="008E0C9F">
            <w:pPr>
              <w:jc w:val="center"/>
            </w:pPr>
            <w:r>
              <w:t>CIMU Y-axis Minimum Rotation rate (Standard orientation)</w:t>
            </w:r>
          </w:p>
        </w:tc>
        <w:tc>
          <w:tcPr>
            <w:tcW w:w="2552" w:type="dxa"/>
          </w:tcPr>
          <w:p w14:paraId="02E01C8E" w14:textId="4080CE22" w:rsidR="008E0C9F" w:rsidRDefault="008E0C9F" w:rsidP="008E0C9F">
            <w:pPr>
              <w:jc w:val="center"/>
            </w:pPr>
            <w:r>
              <w:t>-0.9486</w:t>
            </w:r>
          </w:p>
        </w:tc>
      </w:tr>
      <w:tr w:rsidR="008E0C9F" w14:paraId="17E9BC6E" w14:textId="77777777" w:rsidTr="00CA0935">
        <w:tc>
          <w:tcPr>
            <w:tcW w:w="6232" w:type="dxa"/>
          </w:tcPr>
          <w:p w14:paraId="1E568AF4" w14:textId="6A0B8C72" w:rsidR="008E0C9F" w:rsidRDefault="008E0C9F" w:rsidP="008E0C9F">
            <w:pPr>
              <w:jc w:val="center"/>
            </w:pPr>
            <w:r>
              <w:t>CIMU Y-axis Maximum Rotation rate (Standard orientation)</w:t>
            </w:r>
          </w:p>
        </w:tc>
        <w:tc>
          <w:tcPr>
            <w:tcW w:w="2552" w:type="dxa"/>
          </w:tcPr>
          <w:p w14:paraId="7819FC1C" w14:textId="0CFDABC0" w:rsidR="008E0C9F" w:rsidRDefault="008E0C9F" w:rsidP="008E0C9F">
            <w:pPr>
              <w:jc w:val="center"/>
            </w:pPr>
            <w:r>
              <w:t>1.1744</w:t>
            </w:r>
          </w:p>
        </w:tc>
      </w:tr>
      <w:tr w:rsidR="008E0C9F" w14:paraId="7176925A" w14:textId="77777777" w:rsidTr="00CA0935">
        <w:tc>
          <w:tcPr>
            <w:tcW w:w="6232" w:type="dxa"/>
          </w:tcPr>
          <w:p w14:paraId="6B06E7C5" w14:textId="5306610C" w:rsidR="008E0C9F" w:rsidRDefault="008E0C9F" w:rsidP="008E0C9F">
            <w:pPr>
              <w:jc w:val="center"/>
            </w:pPr>
            <w:r>
              <w:t>RL IMU X-axis Minimum Rotation rate (Rotated Left)</w:t>
            </w:r>
          </w:p>
        </w:tc>
        <w:tc>
          <w:tcPr>
            <w:tcW w:w="2552" w:type="dxa"/>
          </w:tcPr>
          <w:p w14:paraId="41799C86" w14:textId="4582B510" w:rsidR="008E0C9F" w:rsidRDefault="008E0C9F" w:rsidP="008E0C9F">
            <w:pPr>
              <w:jc w:val="center"/>
            </w:pPr>
            <w:r>
              <w:t>-0.9659</w:t>
            </w:r>
          </w:p>
        </w:tc>
      </w:tr>
      <w:tr w:rsidR="008E0C9F" w14:paraId="1A55D397" w14:textId="77777777" w:rsidTr="00CA0935">
        <w:tc>
          <w:tcPr>
            <w:tcW w:w="6232" w:type="dxa"/>
          </w:tcPr>
          <w:p w14:paraId="552DCEBD" w14:textId="78553818" w:rsidR="008E0C9F" w:rsidRDefault="008E0C9F" w:rsidP="008E0C9F">
            <w:pPr>
              <w:jc w:val="center"/>
            </w:pPr>
            <w:r>
              <w:t>RL IMU X-axis Maximum Rotation rate (Rotated Left)</w:t>
            </w:r>
          </w:p>
        </w:tc>
        <w:tc>
          <w:tcPr>
            <w:tcW w:w="2552" w:type="dxa"/>
          </w:tcPr>
          <w:p w14:paraId="7D21F235" w14:textId="5756E95E" w:rsidR="008E0C9F" w:rsidRDefault="008E0C9F" w:rsidP="008E0C9F">
            <w:pPr>
              <w:jc w:val="center"/>
            </w:pPr>
            <w:r>
              <w:t>1.0846</w:t>
            </w:r>
          </w:p>
        </w:tc>
      </w:tr>
      <w:tr w:rsidR="008E0C9F" w14:paraId="5BA3F6CE" w14:textId="77777777" w:rsidTr="00CA0935">
        <w:tc>
          <w:tcPr>
            <w:tcW w:w="6232" w:type="dxa"/>
          </w:tcPr>
          <w:p w14:paraId="20D35298" w14:textId="4E232C9F" w:rsidR="008E0C9F" w:rsidRDefault="008E0C9F" w:rsidP="008E0C9F">
            <w:pPr>
              <w:jc w:val="center"/>
            </w:pPr>
            <w:r>
              <w:t>RL IMU Y-axis Minimum Rotation rate (Rotated Left)</w:t>
            </w:r>
          </w:p>
        </w:tc>
        <w:tc>
          <w:tcPr>
            <w:tcW w:w="2552" w:type="dxa"/>
          </w:tcPr>
          <w:p w14:paraId="37EEB509" w14:textId="6761A198" w:rsidR="008E0C9F" w:rsidRDefault="004D1589" w:rsidP="008E0C9F">
            <w:pPr>
              <w:jc w:val="center"/>
            </w:pPr>
            <w:r>
              <w:t>-1.1073</w:t>
            </w:r>
          </w:p>
        </w:tc>
      </w:tr>
      <w:tr w:rsidR="008E0C9F" w14:paraId="0EEC28F0" w14:textId="77777777" w:rsidTr="00CA0935">
        <w:tc>
          <w:tcPr>
            <w:tcW w:w="6232" w:type="dxa"/>
          </w:tcPr>
          <w:p w14:paraId="088426D8" w14:textId="434780A5" w:rsidR="008E0C9F" w:rsidRDefault="008E0C9F" w:rsidP="008E0C9F">
            <w:pPr>
              <w:jc w:val="center"/>
            </w:pPr>
            <w:r>
              <w:t>RL IMU Y-axis Maximum Rotation rate (Rotated Left)</w:t>
            </w:r>
          </w:p>
        </w:tc>
        <w:tc>
          <w:tcPr>
            <w:tcW w:w="2552" w:type="dxa"/>
          </w:tcPr>
          <w:p w14:paraId="46A3A48A" w14:textId="5BEFF93B" w:rsidR="008E0C9F" w:rsidRDefault="004D1589" w:rsidP="008E0C9F">
            <w:pPr>
              <w:jc w:val="center"/>
            </w:pPr>
            <w:r>
              <w:t>1.1021</w:t>
            </w:r>
          </w:p>
        </w:tc>
      </w:tr>
      <w:tr w:rsidR="008E0C9F" w14:paraId="4112F65A" w14:textId="77777777" w:rsidTr="00CA0935">
        <w:tc>
          <w:tcPr>
            <w:tcW w:w="6232" w:type="dxa"/>
          </w:tcPr>
          <w:p w14:paraId="30E4C73D" w14:textId="2BDA6687" w:rsidR="008E0C9F" w:rsidRDefault="008E0C9F" w:rsidP="008E0C9F">
            <w:pPr>
              <w:jc w:val="center"/>
            </w:pPr>
            <w:r>
              <w:t>RR IMU X-axis Minimum Rotation rate (Rotated Right)</w:t>
            </w:r>
          </w:p>
        </w:tc>
        <w:tc>
          <w:tcPr>
            <w:tcW w:w="2552" w:type="dxa"/>
          </w:tcPr>
          <w:p w14:paraId="77638C86" w14:textId="4C02F0B7" w:rsidR="008E0C9F" w:rsidRDefault="004D1589" w:rsidP="008E0C9F">
            <w:pPr>
              <w:jc w:val="center"/>
            </w:pPr>
            <w:r>
              <w:t>-1.1720</w:t>
            </w:r>
          </w:p>
        </w:tc>
      </w:tr>
      <w:tr w:rsidR="008E0C9F" w14:paraId="04DEC2E5" w14:textId="77777777" w:rsidTr="00CA0935">
        <w:tc>
          <w:tcPr>
            <w:tcW w:w="6232" w:type="dxa"/>
          </w:tcPr>
          <w:p w14:paraId="00D34F39" w14:textId="3D42477D" w:rsidR="008E0C9F" w:rsidRDefault="008E0C9F" w:rsidP="008E0C9F">
            <w:pPr>
              <w:jc w:val="center"/>
            </w:pPr>
            <w:r>
              <w:t>RR IMU X-axis Maximum Rotation rate (Rotated Right)</w:t>
            </w:r>
          </w:p>
        </w:tc>
        <w:tc>
          <w:tcPr>
            <w:tcW w:w="2552" w:type="dxa"/>
          </w:tcPr>
          <w:p w14:paraId="2F02435B" w14:textId="631C6EAA" w:rsidR="008E0C9F" w:rsidRDefault="004D1589" w:rsidP="008E0C9F">
            <w:pPr>
              <w:jc w:val="center"/>
            </w:pPr>
            <w:r>
              <w:t>0.8675</w:t>
            </w:r>
          </w:p>
        </w:tc>
      </w:tr>
      <w:tr w:rsidR="008E0C9F" w14:paraId="4E4332AB" w14:textId="77777777" w:rsidTr="00CA0935">
        <w:tc>
          <w:tcPr>
            <w:tcW w:w="6232" w:type="dxa"/>
          </w:tcPr>
          <w:p w14:paraId="60A79E86" w14:textId="3CBDD403" w:rsidR="008E0C9F" w:rsidRDefault="008E0C9F" w:rsidP="008E0C9F">
            <w:pPr>
              <w:jc w:val="center"/>
            </w:pPr>
            <w:r>
              <w:t>RR IMU Y-axis Minimum Rotation rate (Rotated Right)</w:t>
            </w:r>
          </w:p>
        </w:tc>
        <w:tc>
          <w:tcPr>
            <w:tcW w:w="2552" w:type="dxa"/>
          </w:tcPr>
          <w:p w14:paraId="61B740F0" w14:textId="13F0014A" w:rsidR="008E0C9F" w:rsidRDefault="004D1589" w:rsidP="008E0C9F">
            <w:pPr>
              <w:jc w:val="center"/>
            </w:pPr>
            <w:r>
              <w:t>-1.0961</w:t>
            </w:r>
          </w:p>
        </w:tc>
      </w:tr>
      <w:tr w:rsidR="008E0C9F" w14:paraId="3B7602B6" w14:textId="77777777" w:rsidTr="00CA0935">
        <w:tc>
          <w:tcPr>
            <w:tcW w:w="6232" w:type="dxa"/>
          </w:tcPr>
          <w:p w14:paraId="6D68DA15" w14:textId="597B59B2" w:rsidR="008E0C9F" w:rsidRDefault="008E0C9F" w:rsidP="008E0C9F">
            <w:pPr>
              <w:jc w:val="center"/>
            </w:pPr>
            <w:r>
              <w:t>RR IMU Y-axis Maximum Rotation rate (Rotated Right)</w:t>
            </w:r>
          </w:p>
        </w:tc>
        <w:tc>
          <w:tcPr>
            <w:tcW w:w="2552" w:type="dxa"/>
          </w:tcPr>
          <w:p w14:paraId="4AE482AD" w14:textId="23A9AB50" w:rsidR="008E0C9F" w:rsidRDefault="004D1589" w:rsidP="008E0C9F">
            <w:pPr>
              <w:jc w:val="center"/>
            </w:pPr>
            <w:r>
              <w:t>1.1088</w:t>
            </w:r>
          </w:p>
        </w:tc>
      </w:tr>
    </w:tbl>
    <w:p w14:paraId="1914473B" w14:textId="0EE82797" w:rsidR="00C538E1" w:rsidRDefault="00E05061" w:rsidP="007A6B45">
      <w:pPr>
        <w:pStyle w:val="BodyText"/>
      </w:pPr>
      <w:r>
        <w:br/>
      </w:r>
      <w:r w:rsidR="00CA0935">
        <w:t xml:space="preserve">Both X and Y axis </w:t>
      </w:r>
      <w:r w:rsidR="002B46F3">
        <w:t xml:space="preserve">gyroscope </w:t>
      </w:r>
      <w:r w:rsidR="00F6202D">
        <w:t xml:space="preserve">measurements </w:t>
      </w:r>
      <w:r w:rsidR="00CA0935">
        <w:t xml:space="preserve">of the CIMU </w:t>
      </w:r>
      <w:r w:rsidR="00F6202D">
        <w:t xml:space="preserve">track closely </w:t>
      </w:r>
      <w:r w:rsidR="00CA0935">
        <w:t xml:space="preserve">to the rear IMUs </w:t>
      </w:r>
      <w:r w:rsidR="002B46F3">
        <w:t xml:space="preserve">(within 0.002 radians per second) </w:t>
      </w:r>
      <w:r w:rsidR="00F6202D">
        <w:t xml:space="preserve">if the </w:t>
      </w:r>
      <w:r w:rsidR="002B46F3">
        <w:t xml:space="preserve">IMU </w:t>
      </w:r>
      <w:r w:rsidR="00F6202D">
        <w:t>rotation</w:t>
      </w:r>
      <w:r w:rsidR="002B46F3">
        <w:t>s</w:t>
      </w:r>
      <w:r w:rsidR="00F6202D">
        <w:t xml:space="preserve"> </w:t>
      </w:r>
      <w:proofErr w:type="gramStart"/>
      <w:r w:rsidR="00F6202D">
        <w:t xml:space="preserve">are </w:t>
      </w:r>
      <w:r w:rsidR="00891D90">
        <w:t>considered</w:t>
      </w:r>
      <w:proofErr w:type="gramEnd"/>
      <w:r w:rsidR="00891D90">
        <w:t xml:space="preserve"> </w:t>
      </w:r>
      <w:r w:rsidR="00F6202D">
        <w:t>(</w:t>
      </w:r>
      <w:r w:rsidR="00CA0935">
        <w:t xml:space="preserve">X axis on the CIMU measures in the same </w:t>
      </w:r>
      <w:r w:rsidR="00F6202D">
        <w:t xml:space="preserve">plane as the </w:t>
      </w:r>
      <w:r w:rsidR="00CA0935">
        <w:t>Y</w:t>
      </w:r>
      <w:r w:rsidR="00F6202D">
        <w:t xml:space="preserve"> axis on the </w:t>
      </w:r>
      <w:r w:rsidR="00CA0935">
        <w:t xml:space="preserve">rear IMUs </w:t>
      </w:r>
      <w:r w:rsidR="00F6202D">
        <w:t xml:space="preserve">and vici versa). </w:t>
      </w:r>
    </w:p>
    <w:p w14:paraId="3B83A48B" w14:textId="69DC2163" w:rsidR="002B46F3" w:rsidRPr="007A6B45" w:rsidRDefault="00464DCF" w:rsidP="007A6B45">
      <w:pPr>
        <w:pStyle w:val="BodyText"/>
      </w:pPr>
      <w:r>
        <w:t>This experiment has ascertained that the IMU Y-axis has directional biases of 0.2m/s</w:t>
      </w:r>
      <w:r w:rsidRPr="00353A51">
        <w:rPr>
          <w:vertAlign w:val="superscript"/>
        </w:rPr>
        <w:t>2</w:t>
      </w:r>
      <w:r>
        <w:t xml:space="preserve"> in accelerometer measurements and the IMU X-axis had a directional acceleromet</w:t>
      </w:r>
      <w:r w:rsidR="00F118B9">
        <w:t>e</w:t>
      </w:r>
      <w:r>
        <w:t>r bias of 1.9m/s</w:t>
      </w:r>
      <w:r w:rsidRPr="00353A51">
        <w:rPr>
          <w:vertAlign w:val="superscript"/>
        </w:rPr>
        <w:t>2</w:t>
      </w:r>
      <w:r>
        <w:t>. The gyrometer bias was 0.002 rps for both axes on both IMUs.</w:t>
      </w:r>
    </w:p>
    <w:p w14:paraId="440D2B92" w14:textId="77777777" w:rsidR="00145835" w:rsidRDefault="00145835" w:rsidP="00A46BDE">
      <w:pPr>
        <w:pStyle w:val="BodyText"/>
      </w:pPr>
      <w:bookmarkStart w:id="319" w:name="_Toc146547350"/>
    </w:p>
    <w:p w14:paraId="6AFB6654" w14:textId="14CBE6FE" w:rsidR="00145835" w:rsidRDefault="00145835" w:rsidP="00353A51">
      <w:pPr>
        <w:pStyle w:val="Heading2"/>
      </w:pPr>
      <w:r>
        <w:lastRenderedPageBreak/>
        <w:t>Summary of results.</w:t>
      </w:r>
    </w:p>
    <w:p w14:paraId="06405157" w14:textId="5978B4CA" w:rsidR="00145835" w:rsidRDefault="00145835" w:rsidP="00A46BDE">
      <w:pPr>
        <w:pStyle w:val="BodyText"/>
      </w:pPr>
      <w:r>
        <w:t>This section provides a summary of the examined results.</w:t>
      </w:r>
    </w:p>
    <w:p w14:paraId="381403AF" w14:textId="50120361" w:rsidR="00145835" w:rsidRDefault="00145835" w:rsidP="00A46BDE">
      <w:pPr>
        <w:pStyle w:val="BodyText"/>
      </w:pPr>
      <w:r>
        <w:t xml:space="preserve">The Kalman filter is more accurate than the Madgwick filter as </w:t>
      </w:r>
      <w:r w:rsidR="009B3C4E">
        <w:t>the Madgwick filter has a lower</w:t>
      </w:r>
      <w:r w:rsidR="00F118B9">
        <w:t xml:space="preserve"> </w:t>
      </w:r>
      <w:r w:rsidR="009B3C4E">
        <w:t xml:space="preserve">limit of a 10Hz sampling frequency and the IMUs </w:t>
      </w:r>
      <w:proofErr w:type="gramStart"/>
      <w:r w:rsidR="009B3C4E">
        <w:t>were polled</w:t>
      </w:r>
      <w:proofErr w:type="gramEnd"/>
      <w:r w:rsidR="009B3C4E">
        <w:t xml:space="preserve"> at an average of 8.33Hz, but the Kalman filter takes </w:t>
      </w:r>
      <w:r w:rsidR="00F118B9">
        <w:t>6.9</w:t>
      </w:r>
      <w:r w:rsidR="009B3C4E">
        <w:t xml:space="preserve"> times longer to process the same measurements. The Madgwick filter is very sensitive to beta (weighting of accelerometer data) and the sample length, which should be set to a multiple of the number of samples comprising a sequence of movements being converted by the filter.</w:t>
      </w:r>
      <w:r w:rsidR="009B3C4E">
        <w:br/>
        <w:t>After calibration, an IMU at rest may still exhibit up to 0.03208 degrees of roll variation and 0.0257 of pitch variation, an indication of sensor noise. The Kalman filter calculated the actual resting position of 1.047 (</w:t>
      </w:r>
      <w:r w:rsidR="009B3C4E">
        <w:rPr>
          <w:rFonts w:cs="Calibri"/>
        </w:rPr>
        <w:t>π</w:t>
      </w:r>
      <w:r w:rsidR="009B3C4E">
        <w:t xml:space="preserve">/3) radians as 1.0297 radians. These measurements are within the noise floor of both the robot arm and IMU but </w:t>
      </w:r>
      <w:r w:rsidR="00ED775E">
        <w:t>only just</w:t>
      </w:r>
      <w:r w:rsidR="009B3C4E">
        <w:t>. (0.02 radians is 1.14 degrees).</w:t>
      </w:r>
      <w:r w:rsidR="00ED775E">
        <w:t xml:space="preserve"> IMU </w:t>
      </w:r>
      <w:r w:rsidR="009B3C4E">
        <w:t xml:space="preserve">Pitch movement accuracy is within </w:t>
      </w:r>
      <w:r w:rsidR="009B3C4E">
        <w:rPr>
          <w:rFonts w:cs="Calibri"/>
        </w:rPr>
        <w:t>π</w:t>
      </w:r>
      <w:r w:rsidR="009B3C4E">
        <w:t>/</w:t>
      </w:r>
      <w:r w:rsidR="009B3C4E">
        <w:t xml:space="preserve">90 radians </w:t>
      </w:r>
      <w:r w:rsidR="00ED775E">
        <w:t xml:space="preserve">(2 degrees) and roll sensitivity is </w:t>
      </w:r>
      <w:r w:rsidR="00ED775E">
        <w:rPr>
          <w:rFonts w:cs="Calibri"/>
        </w:rPr>
        <w:t>π</w:t>
      </w:r>
      <w:r w:rsidR="00ED775E">
        <w:t>/</w:t>
      </w:r>
      <w:r w:rsidR="00ED775E">
        <w:t>180 (1 degree).</w:t>
      </w:r>
      <w:r w:rsidR="00353A51">
        <w:t xml:space="preserve"> Z-axis directional bias </w:t>
      </w:r>
      <w:proofErr w:type="gramStart"/>
      <w:r w:rsidR="00353A51">
        <w:t>was measured</w:t>
      </w:r>
      <w:proofErr w:type="gramEnd"/>
      <w:r w:rsidR="00353A51">
        <w:t xml:space="preserve"> as 0.012m/s</w:t>
      </w:r>
      <w:r w:rsidR="00353A51" w:rsidRPr="00353A51">
        <w:rPr>
          <w:vertAlign w:val="superscript"/>
        </w:rPr>
        <w:t>2</w:t>
      </w:r>
      <w:r w:rsidR="00353A51">
        <w:t xml:space="preserve"> for the accelerometer and 0.027rps for the gyroscope. Directional biases were measured as 0.002rps for both gyroscope axes (X and Y) and 0.2m/s</w:t>
      </w:r>
      <w:r w:rsidR="00353A51" w:rsidRPr="00353A51">
        <w:rPr>
          <w:vertAlign w:val="superscript"/>
        </w:rPr>
        <w:t>2</w:t>
      </w:r>
      <w:r w:rsidR="00353A51">
        <w:t xml:space="preserve"> for the Y-axis accelerometer measurements and 1.9m/s2 for the X-axis accelerometer measurements.</w:t>
      </w:r>
      <w:r w:rsidR="00ED775E">
        <w:br/>
      </w:r>
      <w:r w:rsidR="00ED775E">
        <w:br/>
        <w:t xml:space="preserve">The MLP NN was not able to understand the data relationships with either the varied-movement or rotational movements (although interesting the MLKP NN performed better on the more complex </w:t>
      </w:r>
      <w:r w:rsidR="00353A51">
        <w:t xml:space="preserve">rotational </w:t>
      </w:r>
      <w:r w:rsidR="00ED775E">
        <w:t>movement</w:t>
      </w:r>
      <w:r w:rsidR="00353A51">
        <w:t>s</w:t>
      </w:r>
      <w:r w:rsidR="00ED775E">
        <w:t xml:space="preserve"> (-0.8881 on varied movements with 10 layers and 0.4015 on rotational movements with 10 layers for the single CIMU device)</w:t>
      </w:r>
      <w:r w:rsidR="00353A51">
        <w:t>. T</w:t>
      </w:r>
      <w:r w:rsidR="00ED775E">
        <w:t xml:space="preserve">he RBF NN performed adequately but was </w:t>
      </w:r>
      <w:r w:rsidR="00F57603">
        <w:t>terribly slow</w:t>
      </w:r>
      <w:r w:rsidR="00ED775E">
        <w:t xml:space="preserve"> (at least four times longer than the MLP NN</w:t>
      </w:r>
      <w:r w:rsidR="00353A51">
        <w:t xml:space="preserve"> for the fastest recoded time</w:t>
      </w:r>
      <w:r w:rsidR="00ED775E">
        <w:t xml:space="preserve">). The NARXNET NN results were excellent (untrained R values were a minimum of 0.99) and (with </w:t>
      </w:r>
      <w:r w:rsidR="00F118B9">
        <w:t>three</w:t>
      </w:r>
      <w:r w:rsidR="00ED775E">
        <w:t xml:space="preserve"> layers used) performed in a similar period to the Kalman filter.</w:t>
      </w:r>
    </w:p>
    <w:p w14:paraId="096DE2C9" w14:textId="75F24985" w:rsidR="00A46BDE" w:rsidRPr="00280F56" w:rsidRDefault="00325301" w:rsidP="00A46BDE">
      <w:pPr>
        <w:pStyle w:val="BodyText"/>
      </w:pPr>
      <w:r w:rsidRPr="00280F56">
        <w:t xml:space="preserve">In Chapter 5, analysis of the results </w:t>
      </w:r>
      <w:proofErr w:type="gramStart"/>
      <w:r w:rsidR="00062030">
        <w:t>is</w:t>
      </w:r>
      <w:r w:rsidRPr="00280F56">
        <w:t xml:space="preserve"> undertaken</w:t>
      </w:r>
      <w:proofErr w:type="gramEnd"/>
      <w:r w:rsidRPr="00280F56">
        <w:t xml:space="preserve"> with conclusions reached in Chapter 6.</w:t>
      </w:r>
      <w:bookmarkEnd w:id="319"/>
      <w:r w:rsidRPr="00280F56">
        <w:br/>
      </w:r>
    </w:p>
    <w:p w14:paraId="2A23E1C7" w14:textId="0B5DCF2F" w:rsidR="00EC7ED1" w:rsidRPr="00280F56" w:rsidRDefault="00EC7ED1" w:rsidP="000120B4">
      <w:pPr>
        <w:pStyle w:val="Heading1"/>
      </w:pPr>
      <w:r w:rsidRPr="00280F56">
        <w:lastRenderedPageBreak/>
        <w:br/>
      </w:r>
      <w:bookmarkStart w:id="320" w:name="_Toc147920269"/>
      <w:r w:rsidRPr="00280F56">
        <w:t xml:space="preserve">Discussion and </w:t>
      </w:r>
      <w:r w:rsidR="00866BAC" w:rsidRPr="00280F56">
        <w:t>Analysis</w:t>
      </w:r>
      <w:bookmarkEnd w:id="320"/>
    </w:p>
    <w:p w14:paraId="3B1AEA41" w14:textId="5E331EB6" w:rsidR="007B4591" w:rsidRDefault="007B4591" w:rsidP="007A2638">
      <w:pPr>
        <w:pStyle w:val="Heading2"/>
        <w:rPr>
          <w:noProof w:val="0"/>
        </w:rPr>
      </w:pPr>
      <w:bookmarkStart w:id="321" w:name="_Toc147920270"/>
      <w:r>
        <w:rPr>
          <w:noProof w:val="0"/>
        </w:rPr>
        <w:t>Introduction</w:t>
      </w:r>
      <w:bookmarkEnd w:id="321"/>
    </w:p>
    <w:p w14:paraId="7CF769C2" w14:textId="116E5447" w:rsidR="007B4591" w:rsidRPr="007B4591" w:rsidRDefault="007B4591" w:rsidP="00C5580D">
      <w:pPr>
        <w:pStyle w:val="BodyText"/>
      </w:pPr>
      <w:r>
        <w:t>This chapter discusses the results of the experiments shown in Chapter 4. It begins with a reflection on the performance of the experimental design in Section 5.2</w:t>
      </w:r>
      <w:r w:rsidR="00353A51">
        <w:t>,</w:t>
      </w:r>
      <w:r>
        <w:t xml:space="preserve"> and then goes on to discuss the results of individual experiments </w:t>
      </w:r>
      <w:r w:rsidR="00353A51">
        <w:t>in S</w:t>
      </w:r>
      <w:r>
        <w:t>ection 5.3</w:t>
      </w:r>
      <w:r w:rsidR="00353A51">
        <w:t>,</w:t>
      </w:r>
      <w:r>
        <w:t xml:space="preserve"> </w:t>
      </w:r>
      <w:r w:rsidR="009644ED">
        <w:t xml:space="preserve">discusses the research objective in Section 5.5, </w:t>
      </w:r>
      <w:r>
        <w:t>before concluding with a summary in</w:t>
      </w:r>
      <w:r w:rsidR="00E5316A">
        <w:t xml:space="preserve"> Section 5.</w:t>
      </w:r>
      <w:r w:rsidR="009644ED">
        <w:t>6</w:t>
      </w:r>
      <w:r w:rsidR="00E5316A">
        <w:t>.</w:t>
      </w:r>
    </w:p>
    <w:p w14:paraId="6B458D65" w14:textId="1F8136AA" w:rsidR="005111D2" w:rsidRPr="00280F56" w:rsidRDefault="005111D2" w:rsidP="007A2638">
      <w:pPr>
        <w:pStyle w:val="Heading2"/>
        <w:rPr>
          <w:noProof w:val="0"/>
        </w:rPr>
      </w:pPr>
      <w:bookmarkStart w:id="322" w:name="_Toc147920271"/>
      <w:r w:rsidRPr="00280F56">
        <w:rPr>
          <w:noProof w:val="0"/>
        </w:rPr>
        <w:t>Experimental Design</w:t>
      </w:r>
      <w:r w:rsidR="002F218C">
        <w:rPr>
          <w:noProof w:val="0"/>
        </w:rPr>
        <w:t xml:space="preserve"> Analysis</w:t>
      </w:r>
      <w:bookmarkEnd w:id="322"/>
    </w:p>
    <w:p w14:paraId="446BB692" w14:textId="7B8E781B" w:rsidR="007B4591" w:rsidRDefault="007B4591" w:rsidP="00441BC3">
      <w:pPr>
        <w:pStyle w:val="BodyText"/>
      </w:pPr>
      <w:r>
        <w:t xml:space="preserve">The execution of the experimental design provided the data required for analysis but several areas for improvement </w:t>
      </w:r>
      <w:proofErr w:type="gramStart"/>
      <w:r>
        <w:t>were noted</w:t>
      </w:r>
      <w:proofErr w:type="gramEnd"/>
      <w:r>
        <w:t xml:space="preserve">. </w:t>
      </w:r>
      <w:r w:rsidR="00E5316A">
        <w:t>These include improving the sampling rate of the IMUs, reducing the sampling rate of the robot arm, improving robot arm and IMU data alignment</w:t>
      </w:r>
      <w:r w:rsidR="00897C91">
        <w:t>, reducing magnetic interference and implementing a multiple IMU process to measure yaw.</w:t>
      </w:r>
    </w:p>
    <w:p w14:paraId="1813CF8E" w14:textId="7BFC5B8A" w:rsidR="00441BC3" w:rsidRDefault="00897C91" w:rsidP="00441BC3">
      <w:pPr>
        <w:pStyle w:val="BodyText"/>
      </w:pPr>
      <w:r>
        <w:t xml:space="preserve">The low IMU sampling rate of 8.33 Hz could </w:t>
      </w:r>
      <w:proofErr w:type="gramStart"/>
      <w:r>
        <w:t>be improved</w:t>
      </w:r>
      <w:proofErr w:type="gramEnd"/>
      <w:r>
        <w:t xml:space="preserve"> </w:t>
      </w:r>
      <w:r w:rsidR="009C0AEC">
        <w:t>b</w:t>
      </w:r>
      <w:r>
        <w:t>y r</w:t>
      </w:r>
      <w:r w:rsidR="00126841" w:rsidRPr="00280F56">
        <w:t>emoving the requirement for an I</w:t>
      </w:r>
      <w:r w:rsidR="00126841" w:rsidRPr="00280F56">
        <w:rPr>
          <w:vertAlign w:val="superscript"/>
        </w:rPr>
        <w:t>2</w:t>
      </w:r>
      <w:r w:rsidR="00126841" w:rsidRPr="00280F56">
        <w:t xml:space="preserve">C multiplexor, and ideally, utilising individual </w:t>
      </w:r>
      <w:r w:rsidRPr="004445E2">
        <w:rPr>
          <w:rFonts w:asciiTheme="minorHAnsi" w:hAnsiTheme="minorHAnsi" w:cstheme="minorHAnsi"/>
          <w:color w:val="202122"/>
          <w:szCs w:val="22"/>
          <w:shd w:val="clear" w:color="auto" w:fill="FFFFFF"/>
        </w:rPr>
        <w:t>Universal Asynchronous Receiver-Transmitter</w:t>
      </w:r>
      <w:r w:rsidRPr="004445E2">
        <w:rPr>
          <w:rFonts w:ascii="Arial" w:hAnsi="Arial" w:cs="Arial"/>
          <w:color w:val="202122"/>
          <w:sz w:val="21"/>
          <w:szCs w:val="21"/>
          <w:shd w:val="clear" w:color="auto" w:fill="FFFFFF"/>
        </w:rPr>
        <w:t xml:space="preserve"> (</w:t>
      </w:r>
      <w:r>
        <w:t xml:space="preserve">UART) interfaces for each IMU. If the selected IMUs do not support UART interfacing, then individual </w:t>
      </w:r>
      <w:r w:rsidR="00126841" w:rsidRPr="00280F56">
        <w:t xml:space="preserve">SPI connections </w:t>
      </w:r>
      <w:r>
        <w:t xml:space="preserve">should </w:t>
      </w:r>
      <w:proofErr w:type="gramStart"/>
      <w:r>
        <w:t>be used</w:t>
      </w:r>
      <w:proofErr w:type="gramEnd"/>
      <w:r>
        <w:t>, with individual I</w:t>
      </w:r>
      <w:r w:rsidRPr="00C5580D">
        <w:rPr>
          <w:vertAlign w:val="superscript"/>
        </w:rPr>
        <w:t>2</w:t>
      </w:r>
      <w:r>
        <w:t xml:space="preserve">C connections as a last resort. </w:t>
      </w:r>
      <w:r w:rsidR="00582108">
        <w:br/>
      </w:r>
      <w:r w:rsidR="00441BC3">
        <w:br/>
        <w:t xml:space="preserve">The robot arm polling program </w:t>
      </w:r>
      <w:proofErr w:type="gramStart"/>
      <w:r w:rsidR="00353A51">
        <w:t>is limited</w:t>
      </w:r>
      <w:proofErr w:type="gramEnd"/>
      <w:r w:rsidR="00353A51">
        <w:t xml:space="preserve"> </w:t>
      </w:r>
      <w:r w:rsidR="00441BC3">
        <w:t>(</w:t>
      </w:r>
      <w:r w:rsidR="00353A51">
        <w:t xml:space="preserve">discovered </w:t>
      </w:r>
      <w:r w:rsidR="00441BC3">
        <w:t xml:space="preserve">by experimentation) to 500Hz sample rates to obtain predictable timing periods. The maximum sampling rate of the computer was utilised for all these experiments (approximately 4603Hz) and is likely to have heavily influenced the timing phase differences between the computer timings and the robot arm timings. Future experiments should restrict robot arm polling to a rate that </w:t>
      </w:r>
      <w:proofErr w:type="gramStart"/>
      <w:r w:rsidR="00441BC3">
        <w:t>is officially supported</w:t>
      </w:r>
      <w:proofErr w:type="gramEnd"/>
      <w:r w:rsidR="00441BC3">
        <w:t xml:space="preserve"> by the robot arm and/or switch to a direct connection such as Universal Serial Bus (USB) or a serial port.</w:t>
      </w:r>
    </w:p>
    <w:p w14:paraId="082D75F8" w14:textId="343BDC1C" w:rsidR="00BD2783" w:rsidRDefault="00441BC3" w:rsidP="008B7345">
      <w:pPr>
        <w:pStyle w:val="BodyText"/>
      </w:pPr>
      <w:r>
        <w:t xml:space="preserve">Data alignment is a manual process, relying on the experimenter manually aligning the start of movement between the robotic arm measurements and the IMU measurements. </w:t>
      </w:r>
      <w:r>
        <w:br/>
      </w:r>
      <w:r w:rsidR="00582108">
        <w:t xml:space="preserve">One possibility to increase the accuracy of timing alignments is to provision </w:t>
      </w:r>
      <w:r w:rsidR="00582108" w:rsidRPr="00280F56">
        <w:t>two time-synchronised computers</w:t>
      </w:r>
      <w:r w:rsidR="00582108">
        <w:t xml:space="preserve">, one </w:t>
      </w:r>
      <w:r w:rsidR="00582108" w:rsidRPr="00280F56">
        <w:t xml:space="preserve">directly connected to the vehicle-processor and the </w:t>
      </w:r>
      <w:r w:rsidR="00582108">
        <w:t xml:space="preserve">other directly to the </w:t>
      </w:r>
      <w:r w:rsidR="00582108" w:rsidRPr="00280F56">
        <w:t>robot arm. Using reliable and consistent time-stamped data would decrease the time necessary to manually align readings and it is possible that this can be automated.</w:t>
      </w:r>
      <w:r w:rsidR="00582108">
        <w:t xml:space="preserve"> </w:t>
      </w:r>
      <w:r w:rsidR="00872C7C">
        <w:t>This would also permit automated timing alignments of the other IMUs to the robotic arm movements.</w:t>
      </w:r>
      <w:r w:rsidR="006765C3">
        <w:br/>
      </w:r>
      <w:r w:rsidR="00582108">
        <w:t xml:space="preserve">It is to </w:t>
      </w:r>
      <w:proofErr w:type="gramStart"/>
      <w:r w:rsidR="00582108">
        <w:t>be noted</w:t>
      </w:r>
      <w:proofErr w:type="gramEnd"/>
      <w:r w:rsidR="00582108">
        <w:t xml:space="preserve"> that this timing concern is only of importance for verification that the system is </w:t>
      </w:r>
      <w:r w:rsidR="00582108">
        <w:lastRenderedPageBreak/>
        <w:t xml:space="preserve">performing well and is not required in operation. It </w:t>
      </w:r>
      <w:proofErr w:type="gramStart"/>
      <w:r w:rsidR="00582108">
        <w:t>is expected</w:t>
      </w:r>
      <w:proofErr w:type="gramEnd"/>
      <w:r w:rsidR="00582108">
        <w:t xml:space="preserve"> that, in production, the processor will be running other tasks such as vehicle control and route-planning, etc, meaning truly </w:t>
      </w:r>
      <w:r w:rsidR="009343B4">
        <w:t xml:space="preserve">predictable </w:t>
      </w:r>
      <w:r w:rsidR="00582108">
        <w:t>timing is not possible without the use of a real-time operating system.</w:t>
      </w:r>
    </w:p>
    <w:p w14:paraId="777504BF" w14:textId="7795BE6C" w:rsidR="000978AF" w:rsidRPr="00280F56" w:rsidRDefault="00582108" w:rsidP="000978AF">
      <w:pPr>
        <w:pStyle w:val="BodyText"/>
      </w:pPr>
      <w:r>
        <w:t xml:space="preserve">The experiments did not attempt to measure yaw due to </w:t>
      </w:r>
      <w:r w:rsidR="00872C7C">
        <w:t xml:space="preserve">two assumptions. The first is that </w:t>
      </w:r>
      <w:r w:rsidR="0053122D">
        <w:t>roll,</w:t>
      </w:r>
      <w:r w:rsidR="00872C7C">
        <w:t xml:space="preserve"> and pitch </w:t>
      </w:r>
      <w:r w:rsidR="00353A51">
        <w:t xml:space="preserve">movements </w:t>
      </w:r>
      <w:r w:rsidR="00872C7C">
        <w:t xml:space="preserve">more accurately reflect a bumpy topology than yaw movements (yaw would indicate the vehicle is sliding in </w:t>
      </w:r>
      <w:proofErr w:type="gramStart"/>
      <w:r w:rsidR="00872C7C">
        <w:t>some</w:t>
      </w:r>
      <w:proofErr w:type="gramEnd"/>
      <w:r w:rsidR="00872C7C">
        <w:t xml:space="preserve"> manner, which should be </w:t>
      </w:r>
      <w:r w:rsidR="00742E8C">
        <w:t>managed</w:t>
      </w:r>
      <w:r w:rsidR="00872C7C">
        <w:t xml:space="preserve"> by the vehicle guidance system). The other assumption is </w:t>
      </w:r>
      <w:r>
        <w:t xml:space="preserve">that magnetometer data would be invalid when in </w:t>
      </w:r>
      <w:r w:rsidR="00353A51">
        <w:t xml:space="preserve">the IMUs </w:t>
      </w:r>
      <w:proofErr w:type="gramStart"/>
      <w:r w:rsidR="00353A51">
        <w:t>were positioned</w:t>
      </w:r>
      <w:proofErr w:type="gramEnd"/>
      <w:r w:rsidR="00353A51">
        <w:t xml:space="preserve"> close </w:t>
      </w:r>
      <w:r>
        <w:t xml:space="preserve">to motors and the aluminium chassis and the results of the experiments of Section </w:t>
      </w:r>
      <w:commentRangeStart w:id="323"/>
      <w:r>
        <w:t xml:space="preserve">4.5.3 </w:t>
      </w:r>
      <w:commentRangeEnd w:id="323"/>
      <w:r w:rsidR="007B4591">
        <w:rPr>
          <w:rStyle w:val="CommentReference"/>
          <w:rFonts w:asciiTheme="minorHAnsi" w:hAnsiTheme="minorHAnsi"/>
        </w:rPr>
        <w:commentReference w:id="323"/>
      </w:r>
      <w:r>
        <w:t xml:space="preserve">agree with that assumption. </w:t>
      </w:r>
      <w:r w:rsidR="00872C7C">
        <w:t>Future i</w:t>
      </w:r>
      <w:r w:rsidR="001C3C58">
        <w:t xml:space="preserve">nvestigation </w:t>
      </w:r>
      <w:proofErr w:type="gramStart"/>
      <w:r w:rsidR="001C3C58">
        <w:t>is required</w:t>
      </w:r>
      <w:proofErr w:type="gramEnd"/>
      <w:r w:rsidR="001C3C58">
        <w:t xml:space="preserve"> to determine how close the IMUs need to be to a (usually steel) UGV (rover) chassis </w:t>
      </w:r>
      <w:r w:rsidR="00872C7C">
        <w:t xml:space="preserve">and/or robotic arm motors </w:t>
      </w:r>
      <w:r w:rsidR="001C3C58">
        <w:t xml:space="preserve">without magnetic effects </w:t>
      </w:r>
      <w:r w:rsidR="00872C7C">
        <w:t>af</w:t>
      </w:r>
      <w:r w:rsidR="001C3C58">
        <w:t xml:space="preserve">fecting </w:t>
      </w:r>
      <w:r w:rsidR="00872C7C">
        <w:t>accurate measurements</w:t>
      </w:r>
      <w:r w:rsidR="001C3C58">
        <w:t>.</w:t>
      </w:r>
      <w:r w:rsidR="000978AF">
        <w:t xml:space="preserve"> To support this investigation, the baseboard should be changed to an all-plastic construction such as a</w:t>
      </w:r>
      <w:r w:rsidR="000978AF" w:rsidRPr="00140B92">
        <w:t>crylonitrile butadiene styrene</w:t>
      </w:r>
      <w:r w:rsidR="000978AF">
        <w:rPr>
          <w:rFonts w:ascii="Arial" w:hAnsi="Arial" w:cs="Arial"/>
          <w:b/>
          <w:bCs/>
          <w:color w:val="202122"/>
          <w:sz w:val="21"/>
          <w:szCs w:val="21"/>
          <w:shd w:val="clear" w:color="auto" w:fill="FFFFFF"/>
        </w:rPr>
        <w:t xml:space="preserve"> (</w:t>
      </w:r>
      <w:r w:rsidR="000978AF">
        <w:t>ABS)</w:t>
      </w:r>
      <w:r w:rsidR="000978AF" w:rsidRPr="00280F56">
        <w:t xml:space="preserve"> plastic</w:t>
      </w:r>
      <w:r w:rsidR="000978AF">
        <w:t>, and mounting equipment (including brackets) should be nylon.</w:t>
      </w:r>
      <w:r w:rsidR="00897C91">
        <w:br/>
      </w:r>
      <w:r w:rsidR="009343B4">
        <w:br/>
      </w:r>
      <w:r w:rsidR="000978AF">
        <w:t>The bias experiments of Sections 4.</w:t>
      </w:r>
      <w:r w:rsidR="00353A51">
        <w:t>7</w:t>
      </w:r>
      <w:r w:rsidR="000978AF">
        <w:t xml:space="preserve"> and 4.</w:t>
      </w:r>
      <w:r w:rsidR="00353A51">
        <w:t>8</w:t>
      </w:r>
      <w:r w:rsidR="000978AF">
        <w:t xml:space="preserve"> and the calibration results Section </w:t>
      </w:r>
      <w:r w:rsidR="00353A51">
        <w:t>4</w:t>
      </w:r>
      <w:r w:rsidR="000978AF">
        <w:t>.</w:t>
      </w:r>
      <w:r w:rsidR="00353A51">
        <w:t>1.1</w:t>
      </w:r>
      <w:r w:rsidR="000978AF">
        <w:t xml:space="preserve"> show that there are small bias differences between positive and negative directions on all calibrated axes and large uncalibrated biases and noise levels amongst the IMUs. The </w:t>
      </w:r>
      <w:r w:rsidR="00353A51">
        <w:t>X</w:t>
      </w:r>
      <w:r w:rsidR="000978AF">
        <w:t>-axis has the highest uncalibrated accelerometer discrepancies (</w:t>
      </w:r>
      <w:r w:rsidR="00353A51">
        <w:t>1.9</w:t>
      </w:r>
      <w:r w:rsidR="000978AF">
        <w:t xml:space="preserve"> m/s</w:t>
      </w:r>
      <w:r w:rsidR="000978AF" w:rsidRPr="00C857F3">
        <w:rPr>
          <w:vertAlign w:val="superscript"/>
        </w:rPr>
        <w:t>2</w:t>
      </w:r>
      <w:r w:rsidR="000978AF">
        <w:t xml:space="preserve"> accelerometer offset for the FR IMU). The </w:t>
      </w:r>
      <w:r w:rsidR="00353A51">
        <w:t>Y</w:t>
      </w:r>
      <w:r w:rsidR="000978AF">
        <w:t>-axis has the highest gyrometer uncalibrated discrepancies (0.0</w:t>
      </w:r>
      <w:r w:rsidR="00353A51">
        <w:t>2</w:t>
      </w:r>
      <w:r w:rsidR="000978AF">
        <w:t xml:space="preserve"> rps for the CIMU). When calibrated, the results from Sections 4.</w:t>
      </w:r>
      <w:r w:rsidR="00353A51">
        <w:t>7</w:t>
      </w:r>
      <w:r w:rsidR="000978AF">
        <w:t xml:space="preserve"> show that the FL IMU Z-axis gyroscope bias is 0.027rps and the Z-axis accelerometer bias is 0.012m/s</w:t>
      </w:r>
      <w:r w:rsidR="000978AF" w:rsidRPr="00BB4A9D">
        <w:rPr>
          <w:vertAlign w:val="superscript"/>
        </w:rPr>
        <w:t>2</w:t>
      </w:r>
      <w:r w:rsidR="000978AF">
        <w:t>, depending on orientation. The results from Section 4.</w:t>
      </w:r>
      <w:r w:rsidR="00742E8C">
        <w:t>8</w:t>
      </w:r>
      <w:r w:rsidR="000978AF">
        <w:t xml:space="preserve"> show that the RR X-axis gyroscope bias is </w:t>
      </w:r>
      <w:proofErr w:type="gramStart"/>
      <w:r w:rsidR="000978AF">
        <w:t>considerably different</w:t>
      </w:r>
      <w:proofErr w:type="gramEnd"/>
      <w:r w:rsidR="000978AF">
        <w:t xml:space="preserve"> (0.1 rps</w:t>
      </w:r>
      <w:r w:rsidR="0053122D">
        <w:t>),</w:t>
      </w:r>
      <w:r w:rsidR="000978AF">
        <w:t xml:space="preserve"> and that the RR accelerometer bias is also large (</w:t>
      </w:r>
      <w:r w:rsidR="00C5240D">
        <w:t>1</w:t>
      </w:r>
      <w:r w:rsidR="000978AF">
        <w:t>.9m/s</w:t>
      </w:r>
      <w:r w:rsidR="000978AF" w:rsidRPr="00956B7B">
        <w:rPr>
          <w:vertAlign w:val="superscript"/>
        </w:rPr>
        <w:t>2</w:t>
      </w:r>
      <w:r w:rsidR="000978AF">
        <w:t>) depending on orientation. These values are statistically significant when considering the accuracy of Euler conversions</w:t>
      </w:r>
      <w:r w:rsidR="00C5240D">
        <w:t>.</w:t>
      </w:r>
      <w:r w:rsidR="00F118B9">
        <w:t xml:space="preserve"> Long term gyrometer drift </w:t>
      </w:r>
      <w:proofErr w:type="gramStart"/>
      <w:r w:rsidR="00F118B9">
        <w:t>was not considered</w:t>
      </w:r>
      <w:proofErr w:type="gramEnd"/>
      <w:r w:rsidR="00F118B9">
        <w:t xml:space="preserve"> in this experiment due to time constraints.</w:t>
      </w:r>
    </w:p>
    <w:p w14:paraId="14D537A4" w14:textId="3E802B75" w:rsidR="007E150E" w:rsidRDefault="00872C7C" w:rsidP="008B7345">
      <w:pPr>
        <w:pStyle w:val="BodyText"/>
      </w:pPr>
      <w:r>
        <w:t>A</w:t>
      </w:r>
      <w:r w:rsidR="00897C91">
        <w:t xml:space="preserve"> suggested method to obtain yaw values is to use 4 IMUs in two pairs of two. One pair should </w:t>
      </w:r>
      <w:proofErr w:type="gramStart"/>
      <w:r w:rsidR="00897C91">
        <w:t>be mounted</w:t>
      </w:r>
      <w:proofErr w:type="gramEnd"/>
      <w:r w:rsidR="00897C91">
        <w:t xml:space="preserve"> horizontally and the other vertically, with each member of the pair mounted in the opposite direction of the other, both vertically and laterally. The purpose of this approach is </w:t>
      </w:r>
      <w:r w:rsidR="000978AF">
        <w:t>t</w:t>
      </w:r>
      <w:r w:rsidR="00897C91">
        <w:t>o</w:t>
      </w:r>
      <w:r w:rsidR="000978AF">
        <w:t xml:space="preserve"> also observe if</w:t>
      </w:r>
      <w:r w:rsidR="00897C91">
        <w:t xml:space="preserve"> </w:t>
      </w:r>
      <w:r w:rsidR="000978AF">
        <w:t xml:space="preserve">averaging </w:t>
      </w:r>
      <w:r w:rsidR="00897C91">
        <w:t xml:space="preserve">the IMU </w:t>
      </w:r>
      <w:r w:rsidR="000978AF">
        <w:t xml:space="preserve">results will result in </w:t>
      </w:r>
      <w:r w:rsidR="00897C91">
        <w:t>directional biases and drift biases cancel</w:t>
      </w:r>
      <w:r w:rsidR="000978AF">
        <w:t>ling</w:t>
      </w:r>
      <w:r w:rsidR="00897C91">
        <w:t xml:space="preserve"> each other</w:t>
      </w:r>
      <w:r w:rsidR="000978AF">
        <w:t>.</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w:t>
      </w:r>
      <w:r w:rsidR="00F57603">
        <w:t>exceedingly small</w:t>
      </w:r>
      <w:r w:rsidR="007A2638" w:rsidRPr="00280F56">
        <w:t xml:space="preserve">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w:t>
      </w:r>
      <w:r w:rsidR="007E150E">
        <w:lastRenderedPageBreak/>
        <w:t xml:space="preserve">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and this is not reflective of the higher accelerations that a production vehicle is likely to experience</w:t>
      </w:r>
      <w:r w:rsidR="006765C3">
        <w:t xml:space="preserve"> at speed</w:t>
      </w:r>
      <w:r w:rsidR="00DB57A0">
        <w:t xml:space="preserve">. </w:t>
      </w:r>
      <w:r>
        <w:br/>
      </w:r>
      <w:r w:rsidR="007E150E">
        <w:t>Ideally, a</w:t>
      </w:r>
      <w:r w:rsidR="001A1B6F">
        <w:t xml:space="preserve"> track should </w:t>
      </w:r>
      <w:proofErr w:type="gramStart"/>
      <w:r w:rsidR="001A1B6F">
        <w:t>be designed</w:t>
      </w:r>
      <w:proofErr w:type="gramEnd"/>
      <w:r w:rsidR="001A1B6F">
        <w:t xml:space="preserve"> with accurate angles so that the effects of </w:t>
      </w:r>
      <w:r>
        <w:t xml:space="preserve">normal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 xml:space="preserve">means to verify vehicle angles (strobe-camera/pressure sensors, etc) </w:t>
      </w:r>
      <w:r w:rsidR="00676273">
        <w:t xml:space="preserve">because the </w:t>
      </w:r>
      <w:r w:rsidR="00582108">
        <w:t xml:space="preserve">RC </w:t>
      </w:r>
      <w:r w:rsidR="00676273">
        <w:t xml:space="preserve">vehicle contains oil-filled suspension and </w:t>
      </w:r>
      <w:r w:rsidR="00582108">
        <w:t>w</w:t>
      </w:r>
      <w:r w:rsidR="00140B92">
        <w:t xml:space="preserve">ishbone </w:t>
      </w:r>
      <w:r w:rsidR="00676273">
        <w:t xml:space="preserve">suspension springs so determining the actual </w:t>
      </w:r>
      <w:r w:rsidR="007E150E">
        <w:t xml:space="preserve">position and </w:t>
      </w:r>
      <w:r w:rsidR="00676273">
        <w:t xml:space="preserve">rotation of the vehicle </w:t>
      </w:r>
      <w:r w:rsidR="007E150E">
        <w:t xml:space="preserve">chassis </w:t>
      </w:r>
      <w:r w:rsidR="00676273">
        <w:t>will be challenging</w:t>
      </w:r>
      <w:r w:rsidR="007E150E">
        <w:t xml:space="preserve"> as it </w:t>
      </w:r>
      <w:proofErr w:type="gramStart"/>
      <w:r w:rsidR="007E150E">
        <w:t>can’t</w:t>
      </w:r>
      <w:proofErr w:type="gramEnd"/>
      <w:r w:rsidR="007E150E">
        <w:t xml:space="preserve"> be based upon ground-angles alone.</w:t>
      </w:r>
      <w:r w:rsidR="00140B92">
        <w:t xml:space="preserve"> A track design of this configuration was not in scope, however future projects should investigate this style of experiment to verify vehicle chassis movement under pitch and roll conditions while travelling forwards</w:t>
      </w:r>
      <w:r w:rsidR="00582108">
        <w:t>, or at least, use a robotic arm that is capable of simultaneous roll, pitch, yaw and forward motions (the forward motion should contain both static and accelerating speeds)</w:t>
      </w:r>
      <w:r w:rsidR="00140B92">
        <w:t xml:space="preserve">. </w:t>
      </w:r>
    </w:p>
    <w:p w14:paraId="1B06681B" w14:textId="5823CD48" w:rsidR="005111D2" w:rsidRPr="00280F56" w:rsidRDefault="005111D2" w:rsidP="005111D2">
      <w:pPr>
        <w:pStyle w:val="Heading2"/>
        <w:rPr>
          <w:noProof w:val="0"/>
        </w:rPr>
      </w:pPr>
      <w:bookmarkStart w:id="324" w:name="_Toc147920272"/>
      <w:r w:rsidRPr="00280F56">
        <w:rPr>
          <w:noProof w:val="0"/>
        </w:rPr>
        <w:t>Filter results</w:t>
      </w:r>
      <w:r w:rsidR="002F218C">
        <w:rPr>
          <w:noProof w:val="0"/>
        </w:rPr>
        <w:t xml:space="preserve"> analysis</w:t>
      </w:r>
      <w:r w:rsidRPr="00280F56">
        <w:rPr>
          <w:noProof w:val="0"/>
        </w:rPr>
        <w:t>.</w:t>
      </w:r>
      <w:bookmarkEnd w:id="324"/>
    </w:p>
    <w:p w14:paraId="3F4B9E8D" w14:textId="7B3F303B" w:rsidR="00336156" w:rsidRDefault="00336156" w:rsidP="008B7345">
      <w:pPr>
        <w:pStyle w:val="BodyText"/>
      </w:pPr>
      <w:r>
        <w:t xml:space="preserve">Caruso </w:t>
      </w:r>
      <w:r w:rsidR="003B6104">
        <w:t xml:space="preserve">et al. </w:t>
      </w:r>
      <w:r>
        <w:t xml:space="preserve">stated in </w:t>
      </w:r>
      <w:r w:rsidR="003B6104">
        <w:t>their</w:t>
      </w:r>
      <w:r>
        <w:t xml:space="preserve"> work that there is no perfect filter for Euler conversion and these results certainly indicate the truth of </w:t>
      </w:r>
      <w:r w:rsidR="003B6104">
        <w:t>this</w:t>
      </w:r>
      <w:r>
        <w:t xml:space="preserve"> </w:t>
      </w:r>
      <w:r>
        <w:fldChar w:fldCharType="begin" w:fldLock="1"/>
      </w:r>
      <w:r w:rsidR="009C0AEC">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eviouslyFormattedCitation":"(Caruso et al., 2021)"},"properties":{"noteIndex":0},"schema":"https://github.com/citation-style-language/schema/raw/master/csl-citation.json"}</w:instrText>
      </w:r>
      <w:r>
        <w:fldChar w:fldCharType="separate"/>
      </w:r>
      <w:r w:rsidRPr="00336156">
        <w:rPr>
          <w:noProof/>
        </w:rPr>
        <w:t>(Caruso et al., 2021)</w:t>
      </w:r>
      <w:r>
        <w:fldChar w:fldCharType="end"/>
      </w:r>
      <w:r>
        <w:t>.</w:t>
      </w:r>
    </w:p>
    <w:p w14:paraId="1B5B50C1" w14:textId="0AFC3A74" w:rsidR="00AD6DF1" w:rsidRDefault="008B7345" w:rsidP="008B7345">
      <w:pPr>
        <w:pStyle w:val="BodyText"/>
      </w:pPr>
      <w:r w:rsidRPr="00280F56">
        <w:t>The results section</w:t>
      </w:r>
      <w:r w:rsidR="00872C7C">
        <w:t>s</w:t>
      </w:r>
      <w:r w:rsidRPr="00280F56">
        <w:t xml:space="preserve"> show that using a Madgwick complimentary filter with gradient-descent optimisation to fuse gyroscope and accelerometer data to predict roll, pitch and yaw values is </w:t>
      </w:r>
      <w:r w:rsidR="00047BC7">
        <w:t xml:space="preserve">95.3% </w:t>
      </w:r>
      <w:commentRangeStart w:id="325"/>
      <w:commentRangeStart w:id="326"/>
      <w:r w:rsidRPr="00280F56">
        <w:t xml:space="preserve">accurate </w:t>
      </w:r>
      <w:commentRangeEnd w:id="325"/>
      <w:r w:rsidR="003A52B0">
        <w:rPr>
          <w:rStyle w:val="CommentReference"/>
          <w:rFonts w:asciiTheme="minorHAnsi" w:hAnsiTheme="minorHAnsi"/>
        </w:rPr>
        <w:commentReference w:id="325"/>
      </w:r>
      <w:commentRangeEnd w:id="326"/>
      <w:r w:rsidR="00782007">
        <w:rPr>
          <w:rStyle w:val="CommentReference"/>
          <w:rFonts w:asciiTheme="minorHAnsi" w:hAnsiTheme="minorHAnsi"/>
        </w:rPr>
        <w:commentReference w:id="326"/>
      </w:r>
      <w:r w:rsidR="00047BC7">
        <w:t xml:space="preserve"> (0.9948 measured against 1.047 actual and 0.7487 measured against 0.7854 actual)</w:t>
      </w:r>
      <w:r w:rsidR="00D601EC">
        <w:t xml:space="preserve"> </w:t>
      </w:r>
      <w:r w:rsidRPr="00280F56">
        <w:t xml:space="preserve">when the timing of the datasets are predictable </w:t>
      </w:r>
      <w:r w:rsidR="00667DE4">
        <w:t xml:space="preserve">(simple rolling and pitching movements) </w:t>
      </w:r>
      <w:r w:rsidRPr="00280F56">
        <w:t xml:space="preserve">but, </w:t>
      </w:r>
      <w:r w:rsidR="00667DE4">
        <w:t>on varied movements</w:t>
      </w:r>
      <w:r w:rsidRPr="00280F56">
        <w:t>, th</w:t>
      </w:r>
      <w:r w:rsidR="00667DE4">
        <w:t>e</w:t>
      </w:r>
      <w:r w:rsidRPr="00280F56">
        <w:t xml:space="preserve"> </w:t>
      </w:r>
      <w:r w:rsidR="00667DE4">
        <w:t xml:space="preserve">filter </w:t>
      </w:r>
      <w:r w:rsidRPr="00280F56">
        <w:t xml:space="preserve">would need to be “reset” every so often to </w:t>
      </w:r>
      <w:r w:rsidR="00872C7C">
        <w:t xml:space="preserve">match the pattern of the data to </w:t>
      </w:r>
      <w:r w:rsidRPr="00280F56">
        <w:t xml:space="preserve">prevent </w:t>
      </w:r>
      <w:r w:rsidR="00126841" w:rsidRPr="00280F56">
        <w:t>the accumulation of errors</w:t>
      </w:r>
      <w:r w:rsidR="00336156">
        <w:t xml:space="preserve">. This is </w:t>
      </w:r>
      <w:r w:rsidR="005111D2" w:rsidRPr="00280F56">
        <w:t xml:space="preserve">especially </w:t>
      </w:r>
      <w:r w:rsidR="00336156">
        <w:t xml:space="preserve">significant </w:t>
      </w:r>
      <w:r w:rsidR="005111D2" w:rsidRPr="00280F56">
        <w:t xml:space="preserve">when the vehicle </w:t>
      </w:r>
      <w:proofErr w:type="gramStart"/>
      <w:r w:rsidR="00336156">
        <w:t>is required</w:t>
      </w:r>
      <w:proofErr w:type="gramEnd"/>
      <w:r w:rsidR="00336156">
        <w:t xml:space="preserve"> to </w:t>
      </w:r>
      <w:r w:rsidR="005111D2" w:rsidRPr="00280F56">
        <w:t>change its speed</w:t>
      </w:r>
      <w:r w:rsidR="007A2638" w:rsidRPr="00280F56">
        <w:t xml:space="preserve"> when responding </w:t>
      </w:r>
      <w:r w:rsidR="005111D2" w:rsidRPr="00280F56">
        <w:t>to local conditions.</w:t>
      </w:r>
      <w:r w:rsidR="00676273">
        <w:t xml:space="preserve"> While this issue can </w:t>
      </w:r>
      <w:proofErr w:type="gramStart"/>
      <w:r w:rsidR="00676273">
        <w:t>be</w:t>
      </w:r>
      <w:r w:rsidR="00C52BA8">
        <w:t xml:space="preserve"> partially</w:t>
      </w:r>
      <w:r w:rsidR="00676273">
        <w:t xml:space="preserve"> explained</w:t>
      </w:r>
      <w:proofErr w:type="gramEnd"/>
      <w:r w:rsidR="00676273">
        <w:t xml:space="preserve"> by the inconsistencies of the alignment of the </w:t>
      </w:r>
      <w:r w:rsidR="000978AF">
        <w:t>IMU</w:t>
      </w:r>
      <w:r w:rsidR="00D601EC">
        <w:t xml:space="preserve"> </w:t>
      </w:r>
      <w:r w:rsidR="00676273">
        <w:t>and robot arm data, in operation, these timing inconsistencies are likely to be present</w:t>
      </w:r>
      <w:r w:rsidR="00C52BA8">
        <w:t xml:space="preserve"> due to processor scheduling. </w:t>
      </w:r>
      <w:r w:rsidR="00AD6DF1">
        <w:t xml:space="preserve">It </w:t>
      </w:r>
      <w:proofErr w:type="gramStart"/>
      <w:r w:rsidR="00AD6DF1">
        <w:t>is recommended</w:t>
      </w:r>
      <w:proofErr w:type="gramEnd"/>
      <w:r w:rsidR="00AD6DF1">
        <w:t xml:space="preserve"> that a </w:t>
      </w:r>
      <w:r w:rsidR="00C52BA8">
        <w:t xml:space="preserve">Madgwick filter </w:t>
      </w:r>
      <w:r w:rsidR="00AD6DF1">
        <w:t>be implemented only if the sets of movements can be predicted/determined so the gradient descent algorithm does not over or under fit.</w:t>
      </w:r>
      <w:r w:rsidR="00442DDF">
        <w:t xml:space="preserve"> This finding matches the results of Caruso </w:t>
      </w:r>
      <w:r w:rsidR="00442DDF">
        <w:fldChar w:fldCharType="begin" w:fldLock="1"/>
      </w:r>
      <w:r w:rsidR="005372B1">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eviouslyFormattedCitation":"(Caruso et al., 2021)"},"properties":{"noteIndex":0},"schema":"https://github.com/citation-style-language/schema/raw/master/csl-citation.json"}</w:instrText>
      </w:r>
      <w:r w:rsidR="00442DDF">
        <w:fldChar w:fldCharType="separate"/>
      </w:r>
      <w:r w:rsidR="00442DDF" w:rsidRPr="00442DDF">
        <w:rPr>
          <w:noProof/>
        </w:rPr>
        <w:t>(Caruso et al., 2021)</w:t>
      </w:r>
      <w:r w:rsidR="00442DDF">
        <w:fldChar w:fldCharType="end"/>
      </w:r>
      <w:r w:rsidR="00442DDF">
        <w:t xml:space="preserve"> where they outline that parameter selection is critical for filter-based sensor fusion approaches.</w:t>
      </w:r>
      <w:r w:rsidR="00336156">
        <w:t xml:space="preserve"> </w:t>
      </w:r>
      <w:r w:rsidR="00336156">
        <w:br/>
        <w:t xml:space="preserve">As such, based on these results, it </w:t>
      </w:r>
      <w:proofErr w:type="gramStart"/>
      <w:r w:rsidR="00336156">
        <w:t>is not recommended</w:t>
      </w:r>
      <w:proofErr w:type="gramEnd"/>
      <w:r w:rsidR="00336156">
        <w:t xml:space="preserve"> that a Madgwick implementation be used for Euler angle conversion for a rural rover implementation. </w:t>
      </w:r>
      <w:r w:rsidR="00667DE4">
        <w:t>T</w:t>
      </w:r>
      <w:r w:rsidR="00336156">
        <w:t xml:space="preserve">he sample rate of the IMUs is lower than the recommended parameters for this filter, </w:t>
      </w:r>
      <w:r w:rsidR="000978AF">
        <w:t xml:space="preserve">so </w:t>
      </w:r>
      <w:r w:rsidR="00815B82">
        <w:t>if</w:t>
      </w:r>
      <w:r w:rsidR="00336156">
        <w:t xml:space="preserve"> the IMU sample rate </w:t>
      </w:r>
      <w:r w:rsidR="00D601EC">
        <w:t xml:space="preserve">can </w:t>
      </w:r>
      <w:proofErr w:type="gramStart"/>
      <w:r w:rsidR="00815B82">
        <w:t>be increased</w:t>
      </w:r>
      <w:proofErr w:type="gramEnd"/>
      <w:r w:rsidR="00815B82">
        <w:t xml:space="preserve"> </w:t>
      </w:r>
      <w:r w:rsidR="00336156">
        <w:t xml:space="preserve">to at least 15 Hz, it is recommended that this filter be evaluated again before </w:t>
      </w:r>
      <w:r w:rsidR="00742E8C">
        <w:t>implementation</w:t>
      </w:r>
      <w:r w:rsidR="00336156">
        <w:t>.</w:t>
      </w:r>
    </w:p>
    <w:p w14:paraId="641F650C" w14:textId="11540D1B" w:rsidR="00336156" w:rsidRDefault="00336156" w:rsidP="008B7345">
      <w:pPr>
        <w:pStyle w:val="BodyText"/>
      </w:pPr>
      <w:r>
        <w:lastRenderedPageBreak/>
        <w:t xml:space="preserve">Because of the low performance of this filter, it </w:t>
      </w:r>
      <w:proofErr w:type="gramStart"/>
      <w:r>
        <w:t>is not used</w:t>
      </w:r>
      <w:proofErr w:type="gramEnd"/>
      <w:r>
        <w:t xml:space="preserve"> as a </w:t>
      </w:r>
      <w:r w:rsidR="00667DE4">
        <w:t xml:space="preserve">comparison with </w:t>
      </w:r>
      <w:r>
        <w:t xml:space="preserve">the NN </w:t>
      </w:r>
      <w:r w:rsidR="00667DE4">
        <w:t>models</w:t>
      </w:r>
      <w:r>
        <w:t xml:space="preserve">. </w:t>
      </w:r>
    </w:p>
    <w:p w14:paraId="5FE440C1" w14:textId="09CF2148" w:rsidR="008B7345" w:rsidRPr="00280F56" w:rsidRDefault="00126841" w:rsidP="008B7345">
      <w:pPr>
        <w:pStyle w:val="BodyText"/>
      </w:pPr>
      <w:r w:rsidRPr="00280F56">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Pr="00280F56">
        <w:t>but overshoot</w:t>
      </w:r>
      <w:r w:rsidR="00DB7F79">
        <w:t>s</w:t>
      </w:r>
      <w:r w:rsidRPr="00280F56">
        <w:t xml:space="preserve"> </w:t>
      </w:r>
      <w:r w:rsidR="00A90347">
        <w:t xml:space="preserve">considerably </w:t>
      </w:r>
      <w:r w:rsidR="00667DE4">
        <w:t>(up to 0.4 radians</w:t>
      </w:r>
      <w:r w:rsidR="001019D1">
        <w:t xml:space="preserve"> (4 degrees)</w:t>
      </w:r>
      <w:r w:rsidR="00667DE4">
        <w:t xml:space="preserve">, ignoring random spikes) </w:t>
      </w:r>
      <w:r w:rsidRPr="00280F56">
        <w:t>on changes of angle</w:t>
      </w:r>
      <w:r w:rsidR="00505D0C" w:rsidRPr="00280F56">
        <w:t xml:space="preserve"> </w:t>
      </w:r>
      <w:r w:rsidR="00336156">
        <w:t xml:space="preserve">(Figure 4.19) </w:t>
      </w:r>
      <w:r w:rsidR="00505D0C" w:rsidRPr="00280F56">
        <w:t xml:space="preserve">and takes at least </w:t>
      </w:r>
      <w:r w:rsidR="00667DE4">
        <w:t>6.9</w:t>
      </w:r>
      <w:r w:rsidR="00815B82" w:rsidRPr="00280F56">
        <w:t xml:space="preserve"> </w:t>
      </w:r>
      <w:r w:rsidR="00505D0C" w:rsidRPr="00280F56">
        <w:t xml:space="preserve">times the </w:t>
      </w:r>
      <w:commentRangeStart w:id="327"/>
      <w:commentRangeStart w:id="328"/>
      <w:r w:rsidR="00505D0C" w:rsidRPr="00280F56">
        <w:t xml:space="preserve">processing </w:t>
      </w:r>
      <w:r w:rsidR="004130F5">
        <w:t xml:space="preserve">time compared to the Madgwick filter </w:t>
      </w:r>
      <w:commentRangeEnd w:id="327"/>
      <w:r w:rsidR="003A52B0">
        <w:rPr>
          <w:rStyle w:val="CommentReference"/>
          <w:rFonts w:asciiTheme="minorHAnsi" w:hAnsiTheme="minorHAnsi"/>
        </w:rPr>
        <w:commentReference w:id="327"/>
      </w:r>
      <w:commentRangeEnd w:id="328"/>
      <w:r w:rsidR="00782007">
        <w:rPr>
          <w:rStyle w:val="CommentReference"/>
          <w:rFonts w:asciiTheme="minorHAnsi" w:hAnsiTheme="minorHAnsi"/>
        </w:rPr>
        <w:commentReference w:id="328"/>
      </w:r>
      <w:r w:rsidR="00505D0C" w:rsidRPr="00280F56">
        <w:t>(</w:t>
      </w:r>
      <w:r w:rsidR="00667DE4">
        <w:t>1.8195 seconds versus 0.2626 seconds on varied movements</w:t>
      </w:r>
      <w:r w:rsidR="00336156">
        <w:t xml:space="preserve">) but </w:t>
      </w:r>
      <w:r w:rsidR="00505D0C" w:rsidRPr="00280F56">
        <w:t xml:space="preserve">this </w:t>
      </w:r>
      <w:r w:rsidR="00336156">
        <w:t xml:space="preserve">timing </w:t>
      </w:r>
      <w:r w:rsidR="00505D0C" w:rsidRPr="00280F56">
        <w:t xml:space="preserve">will vary depending on the processor </w:t>
      </w:r>
      <w:r w:rsidR="00815B82">
        <w:t>used</w:t>
      </w:r>
      <w:r w:rsidRPr="00280F56">
        <w:t>. Reducing th</w:t>
      </w:r>
      <w:r w:rsidR="00C52BA8">
        <w:t xml:space="preserve">e overshooting </w:t>
      </w:r>
      <w:r w:rsidRPr="00280F56">
        <w:t xml:space="preserve">behaviour will </w:t>
      </w:r>
      <w:r w:rsidR="00742E8C" w:rsidRPr="00280F56">
        <w:t>certainly</w:t>
      </w:r>
      <w:r w:rsidRPr="00280F56">
        <w:t xml:space="preserve"> alter </w:t>
      </w:r>
      <w:r w:rsidR="00DB7F79">
        <w:t>r</w:t>
      </w:r>
      <w:r w:rsidRPr="00280F56">
        <w:t xml:space="preserve">esponsiveness to change </w:t>
      </w:r>
      <w:r w:rsidR="00C52BA8">
        <w:t xml:space="preserve">(this is a classic filter dynamic) </w:t>
      </w:r>
      <w:r w:rsidRPr="00280F56">
        <w:t xml:space="preserve">and </w:t>
      </w:r>
      <w:r w:rsidR="00582108">
        <w:t xml:space="preserve">optimal values </w:t>
      </w:r>
      <w:r w:rsidRPr="00280F56">
        <w:t xml:space="preserve">would </w:t>
      </w:r>
      <w:r w:rsidR="00742E8C">
        <w:t>need</w:t>
      </w:r>
      <w:r w:rsidR="00DB7F79">
        <w:t xml:space="preserve"> to </w:t>
      </w:r>
      <w:proofErr w:type="gramStart"/>
      <w:r w:rsidRPr="00280F56">
        <w:t xml:space="preserve">be </w:t>
      </w:r>
      <w:r w:rsidR="00DB7F79">
        <w:t>adjusted</w:t>
      </w:r>
      <w:proofErr w:type="gramEnd"/>
      <w:r w:rsidR="00DB7F79">
        <w:t xml:space="preserve"> </w:t>
      </w:r>
      <w:r w:rsidRPr="00280F56">
        <w:t>to the vehicle’s speed</w:t>
      </w:r>
      <w:r w:rsidR="00505D0C" w:rsidRPr="00280F56">
        <w:t>.</w:t>
      </w:r>
      <w:r w:rsidR="005111D2" w:rsidRPr="00280F56">
        <w:t xml:space="preserve"> </w:t>
      </w:r>
    </w:p>
    <w:p w14:paraId="647E7DAB" w14:textId="5CA7D12F"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782007">
        <w:t xml:space="preserve"> These findings explain the popularity of the filter, despite its additional processing time compared to the simpler Madgwick filter.</w:t>
      </w:r>
      <w:r w:rsidR="008348D6">
        <w:t xml:space="preserve"> As such, the Kalman filter values </w:t>
      </w:r>
      <w:proofErr w:type="gramStart"/>
      <w:r w:rsidR="008348D6">
        <w:t>are used</w:t>
      </w:r>
      <w:proofErr w:type="gramEnd"/>
      <w:r w:rsidR="008348D6">
        <w:t xml:space="preserve"> for comparison with the results from the neural network experiments.</w:t>
      </w:r>
      <w:r w:rsidR="001019D1">
        <w:t xml:space="preserve"> In production, the output of the Kalan filter will require smoothing with a digital low-pas filter.</w:t>
      </w:r>
      <w:r w:rsidR="00065557">
        <w:br/>
      </w:r>
      <w:r w:rsidR="00065557">
        <w:br/>
        <w:t xml:space="preserve">Both the Madgwick and MATLAB Kalman-based filters use magnetometer data for heading correction only, and as yaw was not a desired output, the invalid magnetometer data discovered when analysing the poor neural network results (Section 4.5.3) did not affect the filter Euler </w:t>
      </w:r>
      <w:r w:rsidR="0098196E">
        <w:t xml:space="preserve">roll and pitch </w:t>
      </w:r>
      <w:r w:rsidR="00065557">
        <w:t>output values.</w:t>
      </w:r>
      <w:r w:rsidR="00667DE4">
        <w:t xml:space="preserve"> The magnetometer readings indicate that the IMUs are registering the stronger robot arm motor magnetic fields instead of the earth’s magnetic field. Other researchers have noted that the use of magnetometer data is limited in the real world to specific use cases </w:t>
      </w:r>
      <w:r w:rsidR="00667DE4">
        <w:fldChar w:fldCharType="begin" w:fldLock="1"/>
      </w:r>
      <w:r w:rsidR="00CC3BFF">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id":"ITEM-2","itemData":{"DOI":"10.1109/ICNEWS.2018.8904029","ISBN":"9781538679494","abstract":"Accurate and precise estimation of orientation from low cost inertial measurement units (IMUs) is a challenge due to the influence of noises from the accelerometer, gyroscope and magnetometer. For practical applications, it would be useful to first quantify the expected error in estimated orientation for a known noise associated with a sensor so as to make an optimal selection of a sensor and fusion algorithm based on application requirement. There are a wide range of sensor fusion algorithms in literature to make these angular measurements from MEMS based IMUs. This paper proposes use of a simulation platform for comparative performance assessment of orientation algorithms for 9 axis IMUs in presence of internal noises and demonstrates with examples the benefits of the same. The simulated accelerometer, gyroscope and magnetometer signals in the IMU are perturbed with white Gaussian noise and bias instability. The effects of these noisy inputs on the orientation output of algorithms are calculated using MATLAB, under static as well as three types of dynamic motion profiles. The best choice of algorithm is determined by comparing the mean value and standard deviation of the shortest angle measure between the true orientation and estimated orientation from multiple simulations for each of the algorithms under evaluation. Among the four orientation algorithms compared here, the Mahony orientation algorithm produced good results for all simulations of static and dynamic motion profiles with an error less than 8° for the sensor modeled in simulation platform over the duration of the simulation.","author":[{"dropping-particle":"","family":"Harindranath","given":"Aparna","non-dropping-particle":"","parse-names":false,"suffix":""},{"dropping-particle":"","family":"Arora","given":"Manish","non-dropping-particle":"","parse-names":false,"suffix":""}],"container-title":"2018 International Conference on Networking, Embedded and Wireless Systems, ICNEWS 2018 - Proceedings","id":"ITEM-2","issued":{"date-parts":[["2018","12","1"]]},"publisher":"Institute of Electrical and Electronics Engineers Inc.","title":"MEMS IMU sensor orientation algorithms-comparison in a simulation environment","type":"article-journal"},"uris":["http://www.mendeley.com/documents/?uuid=d5d69c00-6003-315f-988e-ab0ebe514feb"]},{"id":"ITEM-3","itemData":{"DOI":"10.1016/J.GAITPOST.2017.05.026","ISSN":"0966-6362","PMID":"28578138","abstract":"Optical motion capture systems are used to assess human motion. While these systems provide a reliable analysis, they limit collection to a laboratory based setting. Devices such as Inertial Measurement Units (IMUs) have been developed as alternative tools. Commercially available IMUs are utilized for a variety of applications; however limited work has been done to determine the reliability of these devices. The objective of this study was to assess the accuracy and precision of a commercially available IMU, containing tri-axial accelerometers, gyroscopes, and magnetometers, under controlled static and dynamic conditions. The sensor output was validated against the gold standard measures of custom made mechanical testing apparatuses. The IMUs provide an accurate (within 0.6°) and precise (within 0.1°) measurement of static sensor orientation and an accurate (within 4.4° per second) and precise (within 0.2° per second) representation of angular velocity. The sensors are more accurate at lower velocities, but the percent error remains relatively constant across all angular velocities. Inclusion of IMUs as an appropriate measurement tool should be based on the application, specific demands and necessary reliability.","author":[{"dropping-particle":"","family":"Taylor","given":"Leah","non-dropping-particle":"","parse-names":false,"suffix":""},{"dropping-particle":"","family":"Miller","given":"Emily","non-dropping-particle":"","parse-names":false,"suffix":""},{"dropping-particle":"","family":"Kaufman","given":"Kenton R.","non-dropping-particle":"","parse-names":false,"suffix":""}],"container-title":"Gait &amp; Posture","id":"ITEM-3","issued":{"date-parts":[["2017","9","1"]]},"page":"80-84","publisher":"Elsevier","title":"Static and dynamic validation of inertial measurement units","type":"article-journal","volume":"57"},"uris":["http://www.mendeley.com/documents/?uuid=08270e1c-4cd7-3263-ab2e-d9d073477aa6"]}],"mendeley":{"formattedCitation":"(Caruso et al., 2021; Harindranath &amp; Arora, 2018; Taylor et al., 2017)","plainTextFormattedCitation":"(Caruso et al., 2021; Harindranath &amp; Arora, 2018; Taylor et al., 2017)","previouslyFormattedCitation":"(Caruso et al., 2021; Harindranath &amp; Arora, 2018; Taylor et al., 2017)"},"properties":{"noteIndex":0},"schema":"https://github.com/citation-style-language/schema/raw/master/csl-citation.json"}</w:instrText>
      </w:r>
      <w:r w:rsidR="00667DE4">
        <w:fldChar w:fldCharType="separate"/>
      </w:r>
      <w:r w:rsidR="00667DE4" w:rsidRPr="00667DE4">
        <w:rPr>
          <w:noProof/>
        </w:rPr>
        <w:t>(Caruso et al., 2021; Harindranath &amp; Arora, 2018; Taylor et al., 2017)</w:t>
      </w:r>
      <w:r w:rsidR="00667DE4">
        <w:fldChar w:fldCharType="end"/>
      </w:r>
      <w:r w:rsidR="00667DE4">
        <w:t>.</w:t>
      </w:r>
    </w:p>
    <w:p w14:paraId="2C8F78B0" w14:textId="16629D29" w:rsidR="002F218C" w:rsidRPr="00280F56" w:rsidRDefault="002F218C" w:rsidP="00C5580D">
      <w:pPr>
        <w:pStyle w:val="Heading2"/>
      </w:pPr>
      <w:bookmarkStart w:id="329" w:name="_Toc147920273"/>
      <w:r w:rsidRPr="00C5580D">
        <w:rPr>
          <w:rStyle w:val="Heading2Char"/>
        </w:rPr>
        <w:t>Neural Network results analysis.</w:t>
      </w:r>
      <w:bookmarkEnd w:id="329"/>
    </w:p>
    <w:p w14:paraId="29143D3D" w14:textId="63081608" w:rsidR="007264FC" w:rsidRDefault="007264FC" w:rsidP="007A2638">
      <w:pPr>
        <w:pStyle w:val="BodyText"/>
      </w:pPr>
      <w:r>
        <w:t xml:space="preserve">With more complex movements, the differences between the Madgwick and Kalman filters and the NNs becomes noticeable. While the Madgwick and Kalman filters can determine the Euler angles in a broad sense, the MLP NN (with any reasonable number of layers) struggled to understand the relationships. As the MSE values were good, this usually indicates overtraining, which is where the NN specialises in fitting the training data to the detriment of understanding the overall relationships and is normally indicative of a model’s incompatibility with the data. </w:t>
      </w:r>
    </w:p>
    <w:p w14:paraId="65739324" w14:textId="3088270E" w:rsidR="007264FC" w:rsidRDefault="007548C3" w:rsidP="007A2638">
      <w:pPr>
        <w:pStyle w:val="BodyText"/>
      </w:pPr>
      <w:r>
        <w:t xml:space="preserve">A radial basis filter (RBF) neural network with a spread of one used </w:t>
      </w:r>
      <w:proofErr w:type="gramStart"/>
      <w:r>
        <w:t>400</w:t>
      </w:r>
      <w:proofErr w:type="gramEnd"/>
      <w:r>
        <w:t xml:space="preserve"> neurons to provide </w:t>
      </w:r>
      <w:r w:rsidR="007264FC">
        <w:t xml:space="preserve">slightly worse </w:t>
      </w:r>
      <w:r>
        <w:t xml:space="preserve">results </w:t>
      </w:r>
      <w:r w:rsidR="007264FC">
        <w:t xml:space="preserve">compared </w:t>
      </w:r>
      <w:r>
        <w:t xml:space="preserve">to the Kalman filter, but </w:t>
      </w:r>
      <w:r w:rsidR="007264FC">
        <w:t xml:space="preserve">also with </w:t>
      </w:r>
      <w:r>
        <w:t>a significant time penalty of 8.6869 seconds</w:t>
      </w:r>
      <w:r w:rsidR="007264FC">
        <w:t>, four times longer than the Kalman filter or five-layer NARX NN model</w:t>
      </w:r>
      <w:r>
        <w:t xml:space="preserve"> </w:t>
      </w:r>
      <w:r w:rsidR="00D601EC">
        <w:t>(Section 4.5.4)</w:t>
      </w:r>
      <w:r w:rsidR="0098196E">
        <w:t xml:space="preserve">. </w:t>
      </w:r>
      <w:r w:rsidR="007264FC">
        <w:t xml:space="preserve">As such, the RBF NN model </w:t>
      </w:r>
      <w:proofErr w:type="gramStart"/>
      <w:r w:rsidR="007264FC">
        <w:t>is not advised</w:t>
      </w:r>
      <w:proofErr w:type="gramEnd"/>
      <w:r w:rsidR="007264FC">
        <w:t xml:space="preserve"> for this workload.</w:t>
      </w:r>
    </w:p>
    <w:p w14:paraId="62E9559C" w14:textId="7844FF22" w:rsidR="007264FC" w:rsidRDefault="007264FC" w:rsidP="007264FC">
      <w:pPr>
        <w:pStyle w:val="BodyText"/>
      </w:pPr>
      <w:r>
        <w:lastRenderedPageBreak/>
        <w:t xml:space="preserve">Selecting the MATLAB NARXNET NARX RNN model gave excellent training and test results but incurred a higher processor timing </w:t>
      </w:r>
      <w:r>
        <w:t xml:space="preserve">period </w:t>
      </w:r>
      <w:r>
        <w:t xml:space="preserve">compared to the Kalman filter with the default setting of </w:t>
      </w:r>
      <w:proofErr w:type="gramStart"/>
      <w:r>
        <w:t>10</w:t>
      </w:r>
      <w:proofErr w:type="gramEnd"/>
      <w:r>
        <w:t xml:space="preserve"> layers. (3.137 seconds vs 2.1066 seconds for the Kalman filter). With </w:t>
      </w:r>
      <w:proofErr w:type="gramStart"/>
      <w:r>
        <w:t>5</w:t>
      </w:r>
      <w:proofErr w:type="gramEnd"/>
      <w:r>
        <w:t xml:space="preserve"> layers, the NARXNET results took 2.4845 seconds against the Kalman filter’s 2.1066 seconds which is well within experimental error </w:t>
      </w:r>
      <w:r>
        <w:t>tolerances</w:t>
      </w:r>
      <w:r>
        <w:t xml:space="preserve">. </w:t>
      </w:r>
      <w:r w:rsidR="001019D1">
        <w:t>With a three-layer NARXNET model, the NN took 1.5774 seconds compared to the Kalman filter’s 1.8195 seconds.</w:t>
      </w:r>
    </w:p>
    <w:p w14:paraId="0A90E685" w14:textId="30825A2F" w:rsidR="009644ED" w:rsidRDefault="007264FC" w:rsidP="009644ED">
      <w:pPr>
        <w:pStyle w:val="BodyText"/>
      </w:pPr>
      <w:r>
        <w:t xml:space="preserve">The NARX RNN is the best choice of NN model for Euler </w:t>
      </w:r>
      <w:r w:rsidR="0053122D">
        <w:t>conversion,</w:t>
      </w:r>
      <w:r>
        <w:t xml:space="preserve"> but computing resources need to </w:t>
      </w:r>
      <w:proofErr w:type="gramStart"/>
      <w:r>
        <w:t>be considered</w:t>
      </w:r>
      <w:proofErr w:type="gramEnd"/>
      <w:r>
        <w:t xml:space="preserve">. The Raspberry Pi </w:t>
      </w:r>
      <w:r w:rsidR="00061399">
        <w:t xml:space="preserve">may </w:t>
      </w:r>
      <w:r>
        <w:t xml:space="preserve">need </w:t>
      </w:r>
      <w:r w:rsidR="00061399">
        <w:t xml:space="preserve">to </w:t>
      </w:r>
      <w:proofErr w:type="gramStart"/>
      <w:r>
        <w:t>be upgraded</w:t>
      </w:r>
      <w:proofErr w:type="gramEnd"/>
      <w:r>
        <w:t xml:space="preserve"> to a more powerful processor that support</w:t>
      </w:r>
      <w:r w:rsidR="00061399">
        <w:t>s</w:t>
      </w:r>
      <w:r>
        <w:t xml:space="preserve"> Tensorflow operations</w:t>
      </w:r>
      <w:r w:rsidR="00061399">
        <w:t xml:space="preserve"> or another NN toolset</w:t>
      </w:r>
      <w:r>
        <w:t>, which is a significant cost in both dollars and power usage.</w:t>
      </w:r>
      <w:r w:rsidR="009644ED">
        <w:t xml:space="preserve"> </w:t>
      </w:r>
      <w:r w:rsidR="009644ED">
        <w:t xml:space="preserve">An evaluation of a NARX implementation on an </w:t>
      </w:r>
      <w:r w:rsidR="00061399">
        <w:t>Internet of Things (</w:t>
      </w:r>
      <w:r w:rsidR="009644ED">
        <w:t>IoT</w:t>
      </w:r>
      <w:r w:rsidR="00061399">
        <w:t>)</w:t>
      </w:r>
      <w:r w:rsidR="009644ED">
        <w:t xml:space="preserve"> level processor should </w:t>
      </w:r>
      <w:proofErr w:type="gramStart"/>
      <w:r w:rsidR="009644ED">
        <w:t>be undertaken</w:t>
      </w:r>
      <w:proofErr w:type="gramEnd"/>
      <w:r w:rsidR="009644ED">
        <w:t xml:space="preserve"> in a future work.</w:t>
      </w:r>
    </w:p>
    <w:p w14:paraId="57DABF95" w14:textId="280A5F9D" w:rsidR="009644ED" w:rsidRPr="00280F56" w:rsidRDefault="009644ED" w:rsidP="009644ED">
      <w:pPr>
        <w:pStyle w:val="Heading2"/>
      </w:pPr>
      <w:r>
        <w:rPr>
          <w:rStyle w:val="Heading2Char"/>
        </w:rPr>
        <w:t xml:space="preserve">Research Objectives </w:t>
      </w:r>
      <w:r w:rsidRPr="00C5580D">
        <w:rPr>
          <w:rStyle w:val="Heading2Char"/>
        </w:rPr>
        <w:t>analysis.</w:t>
      </w:r>
    </w:p>
    <w:p w14:paraId="2B3352C2" w14:textId="2B67BF7A" w:rsidR="007E150E" w:rsidRDefault="007E150E" w:rsidP="007A2638">
      <w:pPr>
        <w:pStyle w:val="BodyText"/>
      </w:pPr>
      <w:r>
        <w:t xml:space="preserve">The addition of </w:t>
      </w:r>
      <w:r w:rsidR="00BD2783">
        <w:t>extra layers and</w:t>
      </w:r>
      <w:r w:rsidR="007548C3">
        <w:t xml:space="preserve">/or </w:t>
      </w:r>
      <w:r w:rsidR="00BD2783">
        <w:t xml:space="preserve">adding </w:t>
      </w:r>
      <w:r w:rsidR="00082159">
        <w:t xml:space="preserve">two </w:t>
      </w:r>
      <w:r>
        <w:t xml:space="preserve">and then </w:t>
      </w:r>
      <w:r w:rsidR="00082159">
        <w:t xml:space="preserve">four </w:t>
      </w:r>
      <w:r>
        <w:t xml:space="preserve">IMU units to the </w:t>
      </w:r>
      <w:r w:rsidR="00BD2783">
        <w:t xml:space="preserve">neural network inputs </w:t>
      </w:r>
      <w:r>
        <w:t>did give slight improvements but these are not statistically significant. Th</w:t>
      </w:r>
      <w:r w:rsidR="008348D6">
        <w:t xml:space="preserve">ere are several </w:t>
      </w:r>
      <w:r w:rsidR="00742E8C">
        <w:t>reasons</w:t>
      </w:r>
      <w:r w:rsidR="008348D6">
        <w:t xml:space="preserve"> for this result. </w:t>
      </w:r>
      <w:r w:rsidR="008348D6">
        <w:br/>
        <w:t xml:space="preserve">1. The </w:t>
      </w:r>
      <w:r>
        <w:t xml:space="preserve">additional IMU data is not adding much more information than the </w:t>
      </w:r>
      <w:r w:rsidR="00DB7715">
        <w:t>central</w:t>
      </w:r>
      <w:r>
        <w:t xml:space="preserve"> IMU, as the neural network will already have determined the relationship of the </w:t>
      </w:r>
      <w:r w:rsidR="00DB7715">
        <w:t>central</w:t>
      </w:r>
      <w:r>
        <w:t xml:space="preserve"> IMU position to the desired results (including noise and drift measurements)</w:t>
      </w:r>
      <w:r w:rsidR="0098196E">
        <w:t xml:space="preserve">, and any additional IMU data is confusing the system with extraneous </w:t>
      </w:r>
      <w:r w:rsidR="00782007">
        <w:t xml:space="preserve">data and </w:t>
      </w:r>
      <w:r w:rsidR="0098196E">
        <w:t>noise</w:t>
      </w:r>
      <w:r>
        <w:t xml:space="preserve">. </w:t>
      </w:r>
      <w:r w:rsidR="008348D6">
        <w:t>I</w:t>
      </w:r>
      <w:r>
        <w:t xml:space="preserve">f the IMUs </w:t>
      </w:r>
      <w:proofErr w:type="gramStart"/>
      <w:r>
        <w:t>were mounted</w:t>
      </w:r>
      <w:proofErr w:type="gramEnd"/>
      <w:r>
        <w:t xml:space="preserve"> </w:t>
      </w:r>
      <w:r w:rsidR="007264FC">
        <w:t>i</w:t>
      </w:r>
      <w:r>
        <w:t xml:space="preserve">n different </w:t>
      </w:r>
      <w:r w:rsidR="007264FC">
        <w:t xml:space="preserve">reference </w:t>
      </w:r>
      <w:r>
        <w:t>frames, or if the frame was not completely rigid, then it is likely that additional IMUs would give useful information</w:t>
      </w:r>
      <w:r w:rsidR="00AD6DF1">
        <w:t>, but these approaches were not explored.</w:t>
      </w:r>
      <w:r w:rsidR="0098196E">
        <w:t xml:space="preserve"> </w:t>
      </w:r>
      <w:r w:rsidR="008348D6">
        <w:br/>
        <w:t xml:space="preserve">2. </w:t>
      </w:r>
      <w:r w:rsidR="006149AC">
        <w:t xml:space="preserve">Despite comparing the rear IMU set to the front IMU sets, the spacing between them may be too small to obtain measurable differences in performance. </w:t>
      </w:r>
    </w:p>
    <w:p w14:paraId="2402B21E" w14:textId="022627C9" w:rsidR="00390E01" w:rsidRDefault="00875A5C" w:rsidP="00390E01">
      <w:pPr>
        <w:pStyle w:val="BodyText"/>
        <w:rPr>
          <w:rFonts w:cs="Calibri"/>
          <w:b/>
          <w:bCs/>
          <w:iCs/>
          <w:noProof/>
          <w:sz w:val="28"/>
          <w:szCs w:val="28"/>
        </w:rPr>
      </w:pPr>
      <w:r>
        <w:t>If u</w:t>
      </w:r>
      <w:r w:rsidR="009644ED">
        <w:t xml:space="preserve">sing a NARX NN model, it </w:t>
      </w:r>
      <w:proofErr w:type="gramStart"/>
      <w:r w:rsidR="009644ED">
        <w:t>is recommended</w:t>
      </w:r>
      <w:proofErr w:type="gramEnd"/>
      <w:r w:rsidR="009644ED">
        <w:t xml:space="preserve"> to set the number of layers to </w:t>
      </w:r>
      <w:r w:rsidR="001019D1">
        <w:t>three</w:t>
      </w:r>
      <w:r w:rsidR="009644ED">
        <w:t xml:space="preserve"> to obtain an effective balance between low processing time and conversion accuracy. To use such an NN, the processor would need to </w:t>
      </w:r>
      <w:proofErr w:type="gramStart"/>
      <w:r w:rsidR="009644ED">
        <w:t>be upgraded</w:t>
      </w:r>
      <w:proofErr w:type="gramEnd"/>
      <w:r w:rsidR="009644ED">
        <w:t xml:space="preserve"> to support Tensorflow, which is both a financial and power consumption cost. It </w:t>
      </w:r>
      <w:proofErr w:type="gramStart"/>
      <w:r w:rsidR="009644ED">
        <w:t>is recommended</w:t>
      </w:r>
      <w:proofErr w:type="gramEnd"/>
      <w:r w:rsidR="009644ED">
        <w:t xml:space="preserve"> that such processors be evaluated for effectiveness in future research.</w:t>
      </w:r>
    </w:p>
    <w:p w14:paraId="22500E89" w14:textId="60B89395" w:rsidR="007B4591" w:rsidRPr="007B4591" w:rsidRDefault="007B4591" w:rsidP="00390E01">
      <w:pPr>
        <w:pStyle w:val="Heading2"/>
      </w:pPr>
      <w:bookmarkStart w:id="330" w:name="_Toc147920274"/>
      <w:r w:rsidRPr="007B4591">
        <w:t>Summary</w:t>
      </w:r>
      <w:bookmarkEnd w:id="330"/>
    </w:p>
    <w:p w14:paraId="009A2B0D" w14:textId="4A996BCA" w:rsidR="00875A5C" w:rsidRDefault="00875A5C" w:rsidP="007A2638">
      <w:pPr>
        <w:pStyle w:val="BodyText"/>
      </w:pPr>
      <w:r>
        <w:t>This thesis has answered the research objectives and found that adding additional IMUs to a neural network offers no statistically significant advantages to using a single IMU, however, also outlined the significant biases and offsets that IMUs possess</w:t>
      </w:r>
      <w:r w:rsidR="001019D1">
        <w:t>, and recommends not utilising the magnetometer measurements for yaw assistance when processing the Euler angles</w:t>
      </w:r>
      <w:r w:rsidR="001D6FC8">
        <w:t xml:space="preserve"> from an IMU</w:t>
      </w:r>
      <w:r w:rsidR="001019D1">
        <w:t>.</w:t>
      </w:r>
      <w:r w:rsidR="003B6104">
        <w:br/>
      </w:r>
      <w:r>
        <w:lastRenderedPageBreak/>
        <w:t xml:space="preserve">The thesis also outlines that the Madgwick filter and the MLP and RBF neural network models are not adequate for Euler conversion of a rural rover and suggest the use of a </w:t>
      </w:r>
      <w:r w:rsidR="003B6104">
        <w:t>three</w:t>
      </w:r>
      <w:r>
        <w:t>-layer NARX NN model.</w:t>
      </w:r>
    </w:p>
    <w:p w14:paraId="2DAFEFA0" w14:textId="153ED7C5" w:rsidR="001C0A32" w:rsidRPr="00280F56" w:rsidRDefault="00C91F69" w:rsidP="00C5580D">
      <w:pPr>
        <w:pStyle w:val="BodyText"/>
      </w:pPr>
      <w:r w:rsidRPr="00280F56">
        <w:t xml:space="preserve">In Chapter 6, conclusions and future recommendations </w:t>
      </w:r>
      <w:proofErr w:type="gramStart"/>
      <w:r w:rsidR="00964101">
        <w:t>are</w:t>
      </w:r>
      <w:r w:rsidRPr="00280F56">
        <w:t xml:space="preserve"> discussed</w:t>
      </w:r>
      <w:proofErr w:type="gramEnd"/>
      <w:r w:rsidRPr="00280F56">
        <w:t>.</w:t>
      </w:r>
      <w:r w:rsidR="001C0A32" w:rsidRPr="00280F56">
        <w:br/>
      </w:r>
      <w:r w:rsidR="001C0A32" w:rsidRPr="00280F56">
        <w:br/>
      </w:r>
      <w:r w:rsidR="001C0A32" w:rsidRPr="00280F56">
        <w:br/>
      </w:r>
    </w:p>
    <w:p w14:paraId="1CE5AA1A" w14:textId="4CAAD6E7" w:rsidR="00A23224" w:rsidRPr="00280F56" w:rsidRDefault="00BB49C4" w:rsidP="000120B4">
      <w:pPr>
        <w:pStyle w:val="Heading1"/>
      </w:pPr>
      <w:bookmarkStart w:id="331" w:name="_Toc147920275"/>
      <w:r>
        <w:lastRenderedPageBreak/>
        <w:t xml:space="preserve">. </w:t>
      </w:r>
      <w:r w:rsidR="00EC7ED1" w:rsidRPr="00280F56">
        <w:t>Conclusion and Future Works</w:t>
      </w:r>
      <w:bookmarkEnd w:id="331"/>
      <w:r w:rsidR="00EC7ED1" w:rsidRPr="00280F56">
        <w:t xml:space="preserve"> </w:t>
      </w:r>
    </w:p>
    <w:p w14:paraId="4E74C9BC" w14:textId="644BF8C3" w:rsidR="00A40501" w:rsidRDefault="002F218C" w:rsidP="00ED08B7">
      <w:pPr>
        <w:pStyle w:val="BodyText"/>
      </w:pPr>
      <w:r>
        <w:t xml:space="preserve">The research objectives have </w:t>
      </w:r>
      <w:proofErr w:type="gramStart"/>
      <w:r>
        <w:t>been answered</w:t>
      </w:r>
      <w:proofErr w:type="gramEnd"/>
      <w:r>
        <w:t xml:space="preserve">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w:t>
      </w:r>
      <w:commentRangeStart w:id="332"/>
      <w:r w:rsidR="00BD2783">
        <w:t xml:space="preserve">The experiment </w:t>
      </w:r>
      <w:r w:rsidR="00390E01">
        <w:t>Sections 4.</w:t>
      </w:r>
      <w:r w:rsidR="008F2B5D">
        <w:t>4</w:t>
      </w:r>
      <w:r w:rsidR="009C0AEC">
        <w:t xml:space="preserve"> and 4.</w:t>
      </w:r>
      <w:r w:rsidR="00875A5C">
        <w:t>6</w:t>
      </w:r>
      <w:r w:rsidR="00390E01">
        <w:t xml:space="preserve"> </w:t>
      </w:r>
      <w:r w:rsidR="00875A5C">
        <w:t xml:space="preserve">demonstrate </w:t>
      </w:r>
      <w:r w:rsidR="00BD2783">
        <w:t xml:space="preserve">that multiple IMUs offer little </w:t>
      </w:r>
      <w:r w:rsidR="00875A5C">
        <w:t xml:space="preserve">statistically significant </w:t>
      </w:r>
      <w:r w:rsidR="00BD2783">
        <w:t xml:space="preserve">benefit compared to a single IMU when all IMUs are in the same </w:t>
      </w:r>
      <w:r w:rsidR="009343B4">
        <w:t xml:space="preserve">(small) </w:t>
      </w:r>
      <w:r w:rsidR="00BD2783">
        <w:t>plane of reference.</w:t>
      </w:r>
      <w:r w:rsidR="00BC7339">
        <w:t xml:space="preserve"> </w:t>
      </w:r>
      <w:commentRangeEnd w:id="332"/>
      <w:r w:rsidR="00DC11B5">
        <w:rPr>
          <w:rStyle w:val="CommentReference"/>
          <w:rFonts w:asciiTheme="minorHAnsi" w:hAnsiTheme="minorHAnsi"/>
        </w:rPr>
        <w:commentReference w:id="332"/>
      </w:r>
      <w:r w:rsidR="00390E01">
        <w:t xml:space="preserve"> </w:t>
      </w:r>
    </w:p>
    <w:p w14:paraId="21BEB1A3" w14:textId="10E2C9C1" w:rsidR="00ED08B7" w:rsidRDefault="00ED08B7" w:rsidP="00ED08B7">
      <w:pPr>
        <w:pStyle w:val="BodyText"/>
      </w:pPr>
      <w:r>
        <w:t xml:space="preserve">Research Objective Two was </w:t>
      </w:r>
      <w:r w:rsidRPr="00280F56">
        <w:t xml:space="preserve">to determine the least number of </w:t>
      </w:r>
      <w:r>
        <w:t>inertial measurement units</w:t>
      </w:r>
      <w:r w:rsidRPr="00280F56">
        <w:t xml:space="preserve"> required to provide a significant measurable improvement.</w:t>
      </w:r>
      <w:r>
        <w:t xml:space="preserve"> The experiment has proven that one IMU is sufficient to provide </w:t>
      </w:r>
      <w:r w:rsidR="00341457">
        <w:t xml:space="preserve">accurate </w:t>
      </w:r>
      <w:r>
        <w:t>roll and pitch data</w:t>
      </w:r>
      <w:r w:rsidR="00875A5C">
        <w:t xml:space="preserve"> but suggests, because of the significant levels of noise, bias and offset values that IMUs possess (Sections 4.1 to 4.3 and 4.7 to 4.8), that future work investigate two sets of paired IMUs to investigate if this arrangement would provide bias and offset cancellation</w:t>
      </w:r>
      <w:r w:rsidR="001D6FC8">
        <w:t>, including long term gyroscope drift.</w:t>
      </w:r>
    </w:p>
    <w:p w14:paraId="6C588816" w14:textId="2BC78D29" w:rsidR="00ED08B7" w:rsidRDefault="00ED08B7" w:rsidP="00ED08B7">
      <w:pPr>
        <w:pStyle w:val="BodyText"/>
      </w:pPr>
      <w:r>
        <w:t xml:space="preserve">Research Objective Three was </w:t>
      </w:r>
      <w:r w:rsidRPr="00280F56">
        <w:t xml:space="preserve">to determine the least number of </w:t>
      </w:r>
      <w:r>
        <w:t xml:space="preserve">layers a neural network might need to </w:t>
      </w:r>
      <w:r w:rsidRPr="00280F56">
        <w:t xml:space="preserve">provide </w:t>
      </w:r>
      <w:r>
        <w:t xml:space="preserve">accurate roll and pitch data from IMU inputs. For a NARX implementation, a minimum of </w:t>
      </w:r>
      <w:proofErr w:type="gramStart"/>
      <w:r>
        <w:t>3</w:t>
      </w:r>
      <w:proofErr w:type="gramEnd"/>
      <w:r>
        <w:t xml:space="preserve"> layers is required and this incurred a similar processing time penalty to an industry standard Kalman filter implementation. </w:t>
      </w:r>
      <w:r w:rsidR="00BC7339">
        <w:t>(</w:t>
      </w:r>
      <w:r w:rsidR="001019D1">
        <w:t>1.5774</w:t>
      </w:r>
      <w:r w:rsidR="00BC7339">
        <w:t xml:space="preserve"> seconds compared to the Kalman filter’s </w:t>
      </w:r>
      <w:r w:rsidR="001019D1">
        <w:t>1.8195</w:t>
      </w:r>
      <w:r w:rsidR="00BC7339">
        <w:t xml:space="preserve"> seconds). </w:t>
      </w:r>
    </w:p>
    <w:p w14:paraId="5DD8FCFB" w14:textId="18E496B3" w:rsidR="00341457" w:rsidRDefault="001D6FC8" w:rsidP="001019D1">
      <w:pPr>
        <w:pStyle w:val="BodyText"/>
        <w:rPr>
          <w:noProof/>
        </w:rPr>
      </w:pPr>
      <w:r>
        <w:t>While answering the research questions, the thesis also outlines that although t</w:t>
      </w:r>
      <w:r w:rsidR="00C0654E">
        <w:t xml:space="preserve">he Madgwick filter is the simplest </w:t>
      </w:r>
      <w:r w:rsidR="00BC7339">
        <w:t xml:space="preserve">and fastest </w:t>
      </w:r>
      <w:r w:rsidR="00C0654E">
        <w:t xml:space="preserve">of </w:t>
      </w:r>
      <w:r w:rsidR="00BC7339">
        <w:t>all filters evaluated</w:t>
      </w:r>
      <w:r>
        <w:t xml:space="preserve">, the </w:t>
      </w:r>
      <w:r w:rsidR="00ED08B7">
        <w:t>experiment</w:t>
      </w:r>
      <w:r w:rsidR="00BC7339">
        <w:t>s</w:t>
      </w:r>
      <w:r w:rsidR="00ED08B7">
        <w:t xml:space="preserve"> ha</w:t>
      </w:r>
      <w:r w:rsidR="00BC7339">
        <w:t>ve</w:t>
      </w:r>
      <w:r w:rsidR="00ED08B7">
        <w:t xml:space="preserve"> </w:t>
      </w:r>
      <w:r w:rsidR="00BC7339">
        <w:t xml:space="preserve">shown it has </w:t>
      </w:r>
      <w:r w:rsidR="00C0654E">
        <w:t>limitations based on the size of movement patterns (effective sample rate) and the beta value</w:t>
      </w:r>
      <w:r w:rsidR="009C0AEC">
        <w:t>s,</w:t>
      </w:r>
      <w:r w:rsidR="00BC7339">
        <w:t xml:space="preserve"> and </w:t>
      </w:r>
      <w:r w:rsidR="009C0AEC">
        <w:t xml:space="preserve">the Madgwick filter </w:t>
      </w:r>
      <w:r w:rsidR="00BC7339">
        <w:t xml:space="preserve">does not </w:t>
      </w:r>
      <w:r w:rsidR="00F54FED">
        <w:t>handle low-frequency sample rates as well as the Kalman filter.</w:t>
      </w:r>
      <w:r w:rsidR="002F218C" w:rsidRPr="00280F56">
        <w:br/>
      </w:r>
      <w:r w:rsidR="00C0654E">
        <w:br/>
        <w:t>The Kalman filter is slightly more accurate than the Madgwick filter, and could be made more accurate with some optimisation</w:t>
      </w:r>
      <w:r w:rsidR="002F1D9E">
        <w:t xml:space="preserve"> but has only slightly less processing time requirements than the </w:t>
      </w:r>
      <w:r w:rsidR="00BC7339">
        <w:t xml:space="preserve">NARXNET </w:t>
      </w:r>
      <w:r w:rsidR="001019D1">
        <w:t>three</w:t>
      </w:r>
      <w:r w:rsidR="00BC7339">
        <w:t>-layer n</w:t>
      </w:r>
      <w:r w:rsidR="002F1D9E">
        <w:t>eural network.</w:t>
      </w:r>
      <w:r w:rsidR="002F1D9E" w:rsidDel="002F1D9E">
        <w:t xml:space="preserve"> </w:t>
      </w:r>
      <w:r w:rsidR="002F1D9E">
        <w:t>It is a “middle of the road” approach</w:t>
      </w:r>
      <w:r w:rsidR="00806D15">
        <w:t>,</w:t>
      </w:r>
      <w:r w:rsidR="002F1D9E">
        <w:t xml:space="preserve"> and </w:t>
      </w:r>
      <w:r w:rsidR="00BC7339">
        <w:t>it is clear why this</w:t>
      </w:r>
      <w:r w:rsidR="00806D15">
        <w:t xml:space="preserve"> filter</w:t>
      </w:r>
      <w:r w:rsidR="00BC7339">
        <w:t xml:space="preserve"> </w:t>
      </w:r>
      <w:r w:rsidR="002F1D9E">
        <w:t>is popular in industry</w:t>
      </w:r>
      <w:r w:rsidR="001019D1">
        <w:t xml:space="preserve">, as a Tensorflow-capable IoT processor would not </w:t>
      </w:r>
      <w:proofErr w:type="gramStart"/>
      <w:r w:rsidR="001019D1">
        <w:t>be required</w:t>
      </w:r>
      <w:proofErr w:type="gramEnd"/>
      <w:r w:rsidR="001019D1">
        <w:t xml:space="preserve"> to implement this </w:t>
      </w:r>
      <w:r>
        <w:t>filter, saving money and power consumption</w:t>
      </w:r>
      <w:r w:rsidR="001019D1">
        <w:t>.</w:t>
      </w:r>
      <w:r w:rsidR="002F1D9E">
        <w:br/>
      </w:r>
    </w:p>
    <w:p w14:paraId="60FAF4AA" w14:textId="676D0EAD" w:rsidR="009343B4" w:rsidRDefault="009343B4" w:rsidP="009343B4">
      <w:pPr>
        <w:pStyle w:val="Heading2"/>
      </w:pPr>
      <w:bookmarkStart w:id="333" w:name="_Toc147920276"/>
      <w:r>
        <w:t>Future work.</w:t>
      </w:r>
      <w:bookmarkEnd w:id="333"/>
    </w:p>
    <w:p w14:paraId="30E197A2" w14:textId="31B88106" w:rsidR="009343B4" w:rsidRDefault="009343B4" w:rsidP="009343B4">
      <w:pPr>
        <w:pStyle w:val="BodyText"/>
      </w:pPr>
      <w:r>
        <w:t xml:space="preserve">The experiments undertaken have answered the research questions however improvements and other avenues of research could </w:t>
      </w:r>
      <w:proofErr w:type="gramStart"/>
      <w:r>
        <w:t>be implemented</w:t>
      </w:r>
      <w:proofErr w:type="gramEnd"/>
      <w:r>
        <w:t>.</w:t>
      </w:r>
    </w:p>
    <w:p w14:paraId="3442C081" w14:textId="5DAAA513" w:rsidR="001019D1" w:rsidRDefault="001019D1" w:rsidP="009343B4">
      <w:pPr>
        <w:pStyle w:val="BodyText"/>
      </w:pPr>
      <w:r>
        <w:lastRenderedPageBreak/>
        <w:t xml:space="preserve">Future work in this area should consider using two sets of a pair of IMUs where one set </w:t>
      </w:r>
      <w:proofErr w:type="gramStart"/>
      <w:r>
        <w:t>is mounted</w:t>
      </w:r>
      <w:proofErr w:type="gramEnd"/>
      <w:r>
        <w:t xml:space="preserve"> horizontally and the other vertically, to determine if yaw can be measured without the use of a magnetometer. Each IMU in the pair should </w:t>
      </w:r>
      <w:proofErr w:type="gramStart"/>
      <w:r>
        <w:t>be mounted</w:t>
      </w:r>
      <w:proofErr w:type="gramEnd"/>
      <w:r>
        <w:t xml:space="preserve"> inversely to the other, both vertically and laterally. </w:t>
      </w:r>
      <w:r w:rsidR="0053122D">
        <w:t>i.e.,</w:t>
      </w:r>
      <w:r>
        <w:t xml:space="preserve"> One should appear upside down compared to the other with X axes reversed. Evaluation should </w:t>
      </w:r>
      <w:proofErr w:type="gramStart"/>
      <w:r>
        <w:t>be undertaken</w:t>
      </w:r>
      <w:proofErr w:type="gramEnd"/>
      <w:r>
        <w:t xml:space="preserve"> to investigate if biases and offsets would cancel each other.</w:t>
      </w:r>
    </w:p>
    <w:p w14:paraId="00D37991" w14:textId="0F3875AB" w:rsidR="009343B4" w:rsidRDefault="00667304" w:rsidP="009343B4">
      <w:pPr>
        <w:pStyle w:val="BodyText"/>
      </w:pPr>
      <w:r>
        <w:t>A</w:t>
      </w:r>
      <w:r w:rsidR="009343B4">
        <w:t xml:space="preserve"> track </w:t>
      </w:r>
      <w:r>
        <w:t xml:space="preserve">with known angles </w:t>
      </w:r>
      <w:r w:rsidR="009343B4">
        <w:t xml:space="preserve">should </w:t>
      </w:r>
      <w:proofErr w:type="gramStart"/>
      <w:r w:rsidR="009343B4">
        <w:t>be built</w:t>
      </w:r>
      <w:proofErr w:type="gramEnd"/>
      <w:r w:rsidR="009343B4">
        <w:t xml:space="preserve"> with a suitable means of detecting chassis movement by visual means, since any real-world vehicle will involve shock absorbers and suspension systems, making determinations of chassis angles </w:t>
      </w:r>
      <w:r w:rsidR="00A40501">
        <w:t xml:space="preserve">by topology alone, </w:t>
      </w:r>
      <w:r w:rsidR="009343B4">
        <w:t xml:space="preserve">difficult. If such a track is not available, a robotic arm capable of both higher speed and the ability to move in a straight line in a forward direction for at least 1m should </w:t>
      </w:r>
      <w:proofErr w:type="gramStart"/>
      <w:r w:rsidR="009343B4">
        <w:t>be implemented</w:t>
      </w:r>
      <w:proofErr w:type="gramEnd"/>
      <w:r w:rsidR="009343B4">
        <w:t xml:space="preserve"> to mimic a subset of real-world conditions.</w:t>
      </w:r>
      <w:r>
        <w:t xml:space="preserve"> It </w:t>
      </w:r>
      <w:proofErr w:type="gramStart"/>
      <w:r>
        <w:t>is envisaged</w:t>
      </w:r>
      <w:proofErr w:type="gramEnd"/>
      <w:r>
        <w:t xml:space="preserve"> that the vehicle</w:t>
      </w:r>
      <w:r w:rsidR="009C0AEC">
        <w:t>/robot</w:t>
      </w:r>
      <w:r>
        <w:t xml:space="preserve"> speed would also need to be an input to the neural network system.</w:t>
      </w:r>
    </w:p>
    <w:p w14:paraId="1984323C" w14:textId="3E656FEB" w:rsidR="009343B4" w:rsidRDefault="00341457" w:rsidP="009343B4">
      <w:pPr>
        <w:pStyle w:val="BodyText"/>
      </w:pPr>
      <w:r>
        <w:t xml:space="preserve">Future </w:t>
      </w:r>
      <w:r w:rsidR="00667304">
        <w:t xml:space="preserve">research should </w:t>
      </w:r>
      <w:proofErr w:type="gramStart"/>
      <w:r w:rsidR="00667304">
        <w:t>be undertaken</w:t>
      </w:r>
      <w:proofErr w:type="gramEnd"/>
      <w:r w:rsidR="00667304">
        <w:t xml:space="preserve"> on a larger vehicle (the size of which </w:t>
      </w:r>
      <w:r w:rsidR="00742E8C">
        <w:t>needs</w:t>
      </w:r>
      <w:r w:rsidR="00667304">
        <w:t xml:space="preserve"> to be determined primarily by battery capacity, at the present time), to determine what chassis </w:t>
      </w:r>
      <w:r>
        <w:t xml:space="preserve">mounting </w:t>
      </w:r>
      <w:r w:rsidR="00667304">
        <w:t>methods best suits the use of magnetometer data</w:t>
      </w:r>
      <w:r>
        <w:t>.</w:t>
      </w:r>
    </w:p>
    <w:p w14:paraId="1224FC54" w14:textId="7ECF8B87" w:rsidR="00667304" w:rsidRDefault="00667304" w:rsidP="009343B4">
      <w:pPr>
        <w:pStyle w:val="BodyText"/>
      </w:pPr>
      <w:r>
        <w:t>The IMU data-collection process c</w:t>
      </w:r>
      <w:r w:rsidR="00A40501">
        <w:t>an</w:t>
      </w:r>
      <w:r>
        <w:t xml:space="preserve"> </w:t>
      </w:r>
      <w:proofErr w:type="gramStart"/>
      <w:r>
        <w:t>be improved</w:t>
      </w:r>
      <w:proofErr w:type="gramEnd"/>
      <w:r>
        <w:t xml:space="preserve"> by increasing the effective sample rate by using </w:t>
      </w:r>
      <w:r w:rsidR="009C0AEC">
        <w:t xml:space="preserve">individual </w:t>
      </w:r>
      <w:r w:rsidR="007001A1">
        <w:t xml:space="preserve">serial UART ports </w:t>
      </w:r>
      <w:r w:rsidR="009C0AEC">
        <w:t xml:space="preserve">per IMU </w:t>
      </w:r>
      <w:r>
        <w:t xml:space="preserve">on the chassis computer </w:t>
      </w:r>
      <w:r w:rsidR="00C0654E">
        <w:t>(</w:t>
      </w:r>
      <w:r w:rsidR="00A40501">
        <w:t xml:space="preserve">Individual </w:t>
      </w:r>
      <w:r w:rsidR="00C0654E">
        <w:t xml:space="preserve">SPI ports should be utilised if serial ports are not available) </w:t>
      </w:r>
      <w:r>
        <w:t xml:space="preserve">instead of </w:t>
      </w:r>
      <w:r w:rsidR="00C0654E">
        <w:t xml:space="preserve">the </w:t>
      </w:r>
      <w:r>
        <w:t>I</w:t>
      </w:r>
      <w:r w:rsidRPr="008B06F2">
        <w:rPr>
          <w:vertAlign w:val="superscript"/>
        </w:rPr>
        <w:t>2</w:t>
      </w:r>
      <w:r>
        <w:t>C</w:t>
      </w:r>
      <w:r w:rsidR="00C0654E">
        <w:t xml:space="preserve"> bus</w:t>
      </w:r>
      <w:r>
        <w:t>.</w:t>
      </w:r>
      <w:r w:rsidR="007001A1">
        <w:t xml:space="preserve"> </w:t>
      </w:r>
    </w:p>
    <w:p w14:paraId="5980C213" w14:textId="14442B58" w:rsidR="007001A1" w:rsidRDefault="007001A1" w:rsidP="009343B4">
      <w:pPr>
        <w:pStyle w:val="BodyText"/>
      </w:pPr>
      <w:r>
        <w:t xml:space="preserve">The robotic arm sampling rate needs to </w:t>
      </w:r>
      <w:proofErr w:type="gramStart"/>
      <w:r>
        <w:t>be decreased</w:t>
      </w:r>
      <w:proofErr w:type="gramEnd"/>
      <w:r>
        <w:t xml:space="preserve"> to 500Hz or lower to meet the maximum requirements of the Robotic arm T</w:t>
      </w:r>
      <w:r w:rsidR="00A40501">
        <w:t xml:space="preserve">CP/IP </w:t>
      </w:r>
      <w:r>
        <w:t>interface.</w:t>
      </w:r>
    </w:p>
    <w:p w14:paraId="09F8ECAB" w14:textId="560FEE29" w:rsidR="009343B4" w:rsidRDefault="007001A1" w:rsidP="007001A1">
      <w:pPr>
        <w:pStyle w:val="BodyText"/>
      </w:pPr>
      <w:r>
        <w:t xml:space="preserve">Robotic arm and IMU synchronisation were based off </w:t>
      </w:r>
      <w:r w:rsidR="00341457">
        <w:t>c</w:t>
      </w:r>
      <w:r>
        <w:t xml:space="preserve">entral IMU timings but individual IMUs could be synchronised to the closest robotic arm timing in </w:t>
      </w:r>
      <w:r w:rsidR="00F57603">
        <w:t>an equivalent manner</w:t>
      </w:r>
      <w:r>
        <w:t xml:space="preserve"> to the c</w:t>
      </w:r>
      <w:r w:rsidR="00341457">
        <w:t>onfigured c</w:t>
      </w:r>
      <w:r>
        <w:t>entral IMU process</w:t>
      </w:r>
      <w:r w:rsidR="00341457">
        <w:t xml:space="preserve"> if NTP time synchronisation </w:t>
      </w:r>
      <w:proofErr w:type="gramStart"/>
      <w:r w:rsidR="00341457">
        <w:t>was implemented</w:t>
      </w:r>
      <w:proofErr w:type="gramEnd"/>
      <w:r w:rsidR="00341457">
        <w:t xml:space="preserve"> to configure both the chassis computer and the data-collection laptop with identical time settings.</w:t>
      </w:r>
      <w:r>
        <w:t xml:space="preserve"> If a track </w:t>
      </w:r>
      <w:proofErr w:type="gramStart"/>
      <w:r>
        <w:t>is used</w:t>
      </w:r>
      <w:proofErr w:type="gramEnd"/>
      <w:r w:rsidR="00341457">
        <w:t xml:space="preserve"> to provide ground truth</w:t>
      </w:r>
      <w:r>
        <w:t xml:space="preserve">, a robotic arm is not required, but it is envisaged that the </w:t>
      </w:r>
      <w:r w:rsidR="00A40501">
        <w:t xml:space="preserve">financial and time </w:t>
      </w:r>
      <w:r>
        <w:t xml:space="preserve">cost of this will mean </w:t>
      </w:r>
      <w:r w:rsidR="00A40501">
        <w:t xml:space="preserve">that </w:t>
      </w:r>
      <w:r>
        <w:t>a robotic arm is likely to be utilised</w:t>
      </w:r>
      <w:r w:rsidR="00C0654E">
        <w:t xml:space="preserve"> instead</w:t>
      </w:r>
      <w:r>
        <w:t xml:space="preserve">. Synchronisation can </w:t>
      </w:r>
      <w:proofErr w:type="gramStart"/>
      <w:r>
        <w:t xml:space="preserve">be </w:t>
      </w:r>
      <w:r w:rsidR="00182E10">
        <w:t xml:space="preserve">slightly </w:t>
      </w:r>
      <w:r>
        <w:t>improved</w:t>
      </w:r>
      <w:proofErr w:type="gramEnd"/>
      <w:r>
        <w:t xml:space="preserve"> by ensuring that robotic arm measurements are collected from a dedicated network port, directly connected to the robotic arm. </w:t>
      </w:r>
    </w:p>
    <w:p w14:paraId="52BFBFA8" w14:textId="46763F84" w:rsidR="00BC7339" w:rsidRDefault="00BC7339" w:rsidP="00BC7339">
      <w:pPr>
        <w:pStyle w:val="BodyText"/>
      </w:pPr>
      <w:r>
        <w:t xml:space="preserve">Future work should implement the NN filters </w:t>
      </w:r>
      <w:r w:rsidR="00A40501">
        <w:t xml:space="preserve">directly </w:t>
      </w:r>
      <w:r>
        <w:t xml:space="preserve">on an IoT processor as it </w:t>
      </w:r>
      <w:proofErr w:type="gramStart"/>
      <w:r>
        <w:t>is suspected</w:t>
      </w:r>
      <w:proofErr w:type="gramEnd"/>
      <w:r>
        <w:t xml:space="preserve"> the NARXNET filter implementation may have used floating-point processors </w:t>
      </w:r>
      <w:r w:rsidR="00A40501">
        <w:t>and/or a GPU on the PC used to process the data</w:t>
      </w:r>
      <w:r>
        <w:t xml:space="preserve">, biasing the processor timing results in its favour. </w:t>
      </w:r>
    </w:p>
    <w:p w14:paraId="6611C502" w14:textId="77777777" w:rsidR="00BC7339" w:rsidRDefault="00BC7339" w:rsidP="007001A1">
      <w:pPr>
        <w:pStyle w:val="BodyText"/>
      </w:pPr>
    </w:p>
    <w:p w14:paraId="0EA5A18C" w14:textId="6FA919BC" w:rsidR="007001A1" w:rsidRDefault="00DC11B5" w:rsidP="00C5580D">
      <w:pPr>
        <w:pStyle w:val="Heading2"/>
      </w:pPr>
      <w:bookmarkStart w:id="334" w:name="_Toc147920277"/>
      <w:r>
        <w:lastRenderedPageBreak/>
        <w:t>Summary</w:t>
      </w:r>
      <w:bookmarkEnd w:id="334"/>
    </w:p>
    <w:p w14:paraId="540AF9D0" w14:textId="49AD77A8" w:rsidR="001D6FC8" w:rsidRDefault="001D6FC8" w:rsidP="001D6FC8">
      <w:pPr>
        <w:pStyle w:val="BodyText"/>
      </w:pPr>
      <w:r>
        <w:t xml:space="preserve">This thesis investigates if a neural network using multiple IMUs would provide more accurate Euler conversions than with just a single IMU. A secondary objective was to examine the minimum number of IMUs that would </w:t>
      </w:r>
      <w:proofErr w:type="gramStart"/>
      <w:r>
        <w:t>be required</w:t>
      </w:r>
      <w:proofErr w:type="gramEnd"/>
      <w:r>
        <w:t xml:space="preserve"> to provide an improvement. A tertiary objective was to determine the minimum layer configuration a neural network requires to provide an </w:t>
      </w:r>
      <w:r w:rsidR="00061399">
        <w:t>improvement</w:t>
      </w:r>
      <w:r>
        <w:t>.</w:t>
      </w:r>
      <w:r>
        <w:br/>
        <w:t>A robotic arm was used to provide ground truth for aboard comprising of five IMUs, with one mounted centrally at the front of the board and one at each corner (See Figure 3.1)</w:t>
      </w:r>
      <w:r>
        <w:br/>
        <w:t>The calibrated IMUs were compared to discover noise and bias offsets and then pre-</w:t>
      </w:r>
      <w:r w:rsidR="00061399">
        <w:t>programmed</w:t>
      </w:r>
      <w:r>
        <w:t xml:space="preserve"> </w:t>
      </w:r>
      <w:r w:rsidR="00061399">
        <w:t>robotic</w:t>
      </w:r>
      <w:r>
        <w:t xml:space="preserve"> arm movements were used to compare (in MATLAB) a Madgwick complementary filter, an indirect Kalman filter and three neural network models (MLP, RBF and NARX). </w:t>
      </w:r>
      <w:r>
        <w:br/>
        <w:t xml:space="preserve">The single central IMU, the front three IMUs and all IMU measurements </w:t>
      </w:r>
      <w:proofErr w:type="gramStart"/>
      <w:r>
        <w:t>were compared</w:t>
      </w:r>
      <w:proofErr w:type="gramEnd"/>
      <w:r>
        <w:t xml:space="preserve"> to </w:t>
      </w:r>
      <w:r w:rsidR="00F14344">
        <w:t>answer the research questions.</w:t>
      </w:r>
      <w:r w:rsidR="00F14344">
        <w:br/>
        <w:t xml:space="preserve">It was found that the addition of more IMUs offers no statistically significant benefit to using a single IMU and recommends a three-layer NARX neural network be implemented for this workload. Future research should investigate if two sets of two pairs of IMUs can </w:t>
      </w:r>
      <w:proofErr w:type="gramStart"/>
      <w:r w:rsidR="00F14344">
        <w:t>be configured</w:t>
      </w:r>
      <w:proofErr w:type="gramEnd"/>
      <w:r w:rsidR="00F14344">
        <w:t xml:space="preserve"> to provide bias and offset cancellation. </w:t>
      </w:r>
    </w:p>
    <w:p w14:paraId="2C94C7FA" w14:textId="43E473CA" w:rsidR="001D6FC8" w:rsidRDefault="001D6FC8" w:rsidP="008B06F2">
      <w:pPr>
        <w:pStyle w:val="BodyText"/>
      </w:pPr>
    </w:p>
    <w:p w14:paraId="4608D65B" w14:textId="1165D068" w:rsidR="002F218C" w:rsidRPr="00280F56" w:rsidRDefault="002F218C" w:rsidP="008B06F2">
      <w:pPr>
        <w:pStyle w:val="Heading2"/>
        <w:numPr>
          <w:ilvl w:val="0"/>
          <w:numId w:val="0"/>
        </w:numPr>
        <w:ind w:left="3261"/>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335" w:name="_Toc147920278"/>
      <w:r w:rsidRPr="00280F56">
        <w:t>Appendi</w:t>
      </w:r>
      <w:r w:rsidR="00F06A92" w:rsidRPr="00280F56">
        <w:t>ces</w:t>
      </w:r>
      <w:bookmarkEnd w:id="335"/>
      <w:r w:rsidRPr="00280F56">
        <w:t xml:space="preserve"> </w:t>
      </w:r>
    </w:p>
    <w:p w14:paraId="4115F882" w14:textId="68CF6471" w:rsidR="00F06A92" w:rsidRDefault="00F06A92" w:rsidP="00804241">
      <w:pPr>
        <w:pStyle w:val="Heading2"/>
        <w:rPr>
          <w:noProof w:val="0"/>
        </w:rPr>
      </w:pPr>
      <w:bookmarkStart w:id="336" w:name="_Toc147920279"/>
      <w:r w:rsidRPr="00280F56">
        <w:rPr>
          <w:noProof w:val="0"/>
        </w:rPr>
        <w:t>Appendix 1</w:t>
      </w:r>
      <w:r w:rsidR="00C97540">
        <w:rPr>
          <w:noProof w:val="0"/>
        </w:rPr>
        <w:t xml:space="preserve">. </w:t>
      </w:r>
      <w:r w:rsidRPr="00280F56">
        <w:rPr>
          <w:noProof w:val="0"/>
        </w:rPr>
        <w:t>Code</w:t>
      </w:r>
      <w:bookmarkEnd w:id="336"/>
    </w:p>
    <w:p w14:paraId="43C7892D" w14:textId="77777777" w:rsidR="00340AF8" w:rsidRPr="00340AF8" w:rsidRDefault="00340AF8" w:rsidP="00340AF8">
      <w:pPr>
        <w:pStyle w:val="BodyText"/>
      </w:pPr>
    </w:p>
    <w:p w14:paraId="6A5CEEC3" w14:textId="2CC6F2E6" w:rsidR="00340AF8" w:rsidRDefault="003A733D" w:rsidP="00806D15">
      <w:pPr>
        <w:pStyle w:val="Caption"/>
        <w:rPr>
          <w:rStyle w:val="BodyTextChar"/>
        </w:rPr>
      </w:pPr>
      <w:r w:rsidRPr="008D0F81">
        <w:rPr>
          <w:rStyle w:val="BodyTextChar"/>
        </w:rPr>
        <w:t>All code can be obtained from https://github.com/BratNZ/Thesis</w:t>
      </w:r>
      <w:r w:rsidR="00964101" w:rsidRPr="008D0F81">
        <w:rPr>
          <w:rStyle w:val="BodyTextChar"/>
        </w:rPr>
        <w:t>.</w:t>
      </w:r>
      <w:r w:rsidR="00964101" w:rsidRPr="008D0F81">
        <w:rPr>
          <w:rStyle w:val="BodyTextChar"/>
        </w:rPr>
        <w:br/>
        <w:t xml:space="preserve">The names and functions of the various scripts in the github repository are outlined below in Table </w:t>
      </w:r>
      <w:r w:rsidR="00340AF8">
        <w:rPr>
          <w:rStyle w:val="BodyTextChar"/>
        </w:rPr>
        <w:t>7</w:t>
      </w:r>
      <w:r w:rsidR="00964101" w:rsidRPr="008D0F81">
        <w:rPr>
          <w:rStyle w:val="BodyTextChar"/>
        </w:rPr>
        <w:t>.1.</w:t>
      </w:r>
    </w:p>
    <w:p w14:paraId="6CAB4E4B" w14:textId="09CBCBFA" w:rsidR="003A733D" w:rsidRDefault="00961355" w:rsidP="00806D15">
      <w:pPr>
        <w:pStyle w:val="Caption"/>
      </w:pPr>
      <w:r>
        <w:br/>
      </w:r>
      <w:bookmarkStart w:id="337" w:name="_Toc147921076"/>
      <w:r>
        <w:t xml:space="preserve">Table </w:t>
      </w:r>
      <w:r w:rsidR="00C5580D">
        <w:fldChar w:fldCharType="begin"/>
      </w:r>
      <w:r w:rsidR="00C5580D">
        <w:instrText xml:space="preserve"> STYLEREF 1 \s </w:instrText>
      </w:r>
      <w:r w:rsidR="00C5580D">
        <w:fldChar w:fldCharType="separate"/>
      </w:r>
      <w:r w:rsidR="00C5580D">
        <w:t>7</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w:t>
      </w:r>
      <w:r w:rsidR="00C5580D">
        <w:fldChar w:fldCharType="end"/>
      </w:r>
      <w:r>
        <w:t xml:space="preserve"> </w:t>
      </w:r>
      <w:r w:rsidRPr="00DC3C8B">
        <w:t>Script Names and Functions</w:t>
      </w:r>
      <w:bookmarkEnd w:id="337"/>
    </w:p>
    <w:tbl>
      <w:tblPr>
        <w:tblStyle w:val="TableGrid"/>
        <w:tblW w:w="0" w:type="auto"/>
        <w:tblLook w:val="04A0" w:firstRow="1" w:lastRow="0" w:firstColumn="1" w:lastColumn="0" w:noHBand="0" w:noVBand="1"/>
      </w:tblPr>
      <w:tblGrid>
        <w:gridCol w:w="4530"/>
        <w:gridCol w:w="4531"/>
      </w:tblGrid>
      <w:tr w:rsidR="00964101" w14:paraId="24B493A5" w14:textId="77777777" w:rsidTr="00964101">
        <w:tc>
          <w:tcPr>
            <w:tcW w:w="4530" w:type="dxa"/>
          </w:tcPr>
          <w:p w14:paraId="56A35122" w14:textId="0683502F" w:rsidR="00964101" w:rsidRDefault="00964101" w:rsidP="00340AF8">
            <w:pPr>
              <w:jc w:val="center"/>
            </w:pPr>
            <w:r>
              <w:t>Script Name</w:t>
            </w:r>
          </w:p>
        </w:tc>
        <w:tc>
          <w:tcPr>
            <w:tcW w:w="4531" w:type="dxa"/>
          </w:tcPr>
          <w:p w14:paraId="526C6D93" w14:textId="1A305C5E" w:rsidR="00964101" w:rsidRDefault="00964101" w:rsidP="00340AF8">
            <w:pPr>
              <w:jc w:val="center"/>
            </w:pPr>
            <w:r>
              <w:t>Script Function</w:t>
            </w:r>
          </w:p>
        </w:tc>
      </w:tr>
      <w:tr w:rsidR="00961355" w14:paraId="50E81416" w14:textId="77777777" w:rsidTr="00964101">
        <w:tc>
          <w:tcPr>
            <w:tcW w:w="4530" w:type="dxa"/>
          </w:tcPr>
          <w:p w14:paraId="64315636" w14:textId="778498D0" w:rsidR="00961355" w:rsidRDefault="00090DA7" w:rsidP="00340AF8">
            <w:pPr>
              <w:jc w:val="center"/>
            </w:pPr>
            <w:r>
              <w:t>Script_</w:t>
            </w:r>
            <w:r w:rsidR="00961355">
              <w:t>Imudata.py</w:t>
            </w:r>
          </w:p>
        </w:tc>
        <w:tc>
          <w:tcPr>
            <w:tcW w:w="4531" w:type="dxa"/>
          </w:tcPr>
          <w:p w14:paraId="53C53DFE" w14:textId="4BD224F6" w:rsidR="00961355" w:rsidRDefault="00961355" w:rsidP="00340AF8">
            <w:pPr>
              <w:jc w:val="center"/>
            </w:pPr>
            <w:r>
              <w:t>Raspberry Pi script to capture IMU data and apply calibration offsets before saving to file.</w:t>
            </w:r>
          </w:p>
        </w:tc>
      </w:tr>
      <w:tr w:rsidR="00090DA7" w14:paraId="4F20B923" w14:textId="77777777" w:rsidTr="00964101">
        <w:tc>
          <w:tcPr>
            <w:tcW w:w="4530" w:type="dxa"/>
          </w:tcPr>
          <w:p w14:paraId="0A0E27B4" w14:textId="214AFCB0" w:rsidR="00090DA7" w:rsidRDefault="00090DA7" w:rsidP="00340AF8">
            <w:pPr>
              <w:jc w:val="center"/>
            </w:pPr>
            <w:r>
              <w:t>Script_Calibrate.py</w:t>
            </w:r>
          </w:p>
        </w:tc>
        <w:tc>
          <w:tcPr>
            <w:tcW w:w="4531" w:type="dxa"/>
          </w:tcPr>
          <w:p w14:paraId="5C15E5E0" w14:textId="0BEA5BF0" w:rsidR="00090DA7" w:rsidRDefault="00090DA7" w:rsidP="00340AF8">
            <w:pPr>
              <w:jc w:val="center"/>
            </w:pPr>
            <w:r>
              <w:t>Raspberry Pi script that calibrates gyroscope and accelerometers on each IMU.</w:t>
            </w:r>
          </w:p>
        </w:tc>
      </w:tr>
      <w:tr w:rsidR="00961355" w14:paraId="1F9AA162" w14:textId="77777777" w:rsidTr="00964101">
        <w:tc>
          <w:tcPr>
            <w:tcW w:w="4530" w:type="dxa"/>
          </w:tcPr>
          <w:p w14:paraId="29826DA0" w14:textId="54CCBEBB" w:rsidR="00961355" w:rsidRDefault="00090DA7" w:rsidP="00340AF8">
            <w:pPr>
              <w:jc w:val="center"/>
            </w:pPr>
            <w:r>
              <w:t>Script_</w:t>
            </w:r>
            <w:r w:rsidR="00961355">
              <w:t>GetRobotData.py</w:t>
            </w:r>
          </w:p>
        </w:tc>
        <w:tc>
          <w:tcPr>
            <w:tcW w:w="4531" w:type="dxa"/>
          </w:tcPr>
          <w:p w14:paraId="0BB4512B" w14:textId="592D3E9F" w:rsidR="00961355" w:rsidRDefault="00961355" w:rsidP="00340AF8">
            <w:pPr>
              <w:jc w:val="center"/>
            </w:pPr>
            <w:r>
              <w:t>Ubuntu Windows Services for Linux container script that polls robot arm for position status.</w:t>
            </w:r>
          </w:p>
        </w:tc>
      </w:tr>
      <w:tr w:rsidR="00961355" w14:paraId="162F4916" w14:textId="77777777" w:rsidTr="00964101">
        <w:tc>
          <w:tcPr>
            <w:tcW w:w="4530" w:type="dxa"/>
          </w:tcPr>
          <w:p w14:paraId="75F0A805" w14:textId="05FF080C" w:rsidR="00961355" w:rsidRDefault="00090DA7" w:rsidP="00340AF8">
            <w:pPr>
              <w:jc w:val="center"/>
            </w:pPr>
            <w:r>
              <w:t>MATLAB_Stationary.txt</w:t>
            </w:r>
          </w:p>
        </w:tc>
        <w:tc>
          <w:tcPr>
            <w:tcW w:w="4531" w:type="dxa"/>
          </w:tcPr>
          <w:p w14:paraId="2C6ABF07" w14:textId="2BC6B2FC" w:rsidR="00961355" w:rsidRDefault="00090DA7" w:rsidP="00340AF8">
            <w:pPr>
              <w:jc w:val="center"/>
            </w:pPr>
            <w:r>
              <w:t>List of MATLAB commands to analyse data of stationary vehicle for sensor noise readings</w:t>
            </w:r>
          </w:p>
        </w:tc>
      </w:tr>
      <w:tr w:rsidR="00090DA7" w14:paraId="304AF58D" w14:textId="77777777" w:rsidTr="00964101">
        <w:tc>
          <w:tcPr>
            <w:tcW w:w="4530" w:type="dxa"/>
          </w:tcPr>
          <w:p w14:paraId="7050B39D" w14:textId="751F0D5F" w:rsidR="00090DA7" w:rsidRDefault="00090DA7" w:rsidP="00340AF8">
            <w:pPr>
              <w:jc w:val="center"/>
            </w:pPr>
            <w:r>
              <w:t>MATLAB_Roll.txt</w:t>
            </w:r>
          </w:p>
        </w:tc>
        <w:tc>
          <w:tcPr>
            <w:tcW w:w="4531" w:type="dxa"/>
          </w:tcPr>
          <w:p w14:paraId="6307761C" w14:textId="44CBBF05" w:rsidR="00090DA7" w:rsidRDefault="00090DA7" w:rsidP="00340AF8">
            <w:pPr>
              <w:jc w:val="center"/>
            </w:pPr>
            <w:r>
              <w:t>List of MATLAB commands to analyse data for rolling movement sensitivity</w:t>
            </w:r>
          </w:p>
        </w:tc>
      </w:tr>
      <w:tr w:rsidR="00090DA7" w14:paraId="270CF104" w14:textId="77777777" w:rsidTr="00964101">
        <w:tc>
          <w:tcPr>
            <w:tcW w:w="4530" w:type="dxa"/>
          </w:tcPr>
          <w:p w14:paraId="7984CB3E" w14:textId="154D19DD" w:rsidR="00090DA7" w:rsidRDefault="00090DA7" w:rsidP="00340AF8">
            <w:pPr>
              <w:jc w:val="center"/>
            </w:pPr>
            <w:r>
              <w:t>MATLAB_Pitch.txt</w:t>
            </w:r>
          </w:p>
        </w:tc>
        <w:tc>
          <w:tcPr>
            <w:tcW w:w="4531" w:type="dxa"/>
          </w:tcPr>
          <w:p w14:paraId="7675FA36" w14:textId="705056B5" w:rsidR="00090DA7" w:rsidRDefault="00090DA7" w:rsidP="00340AF8">
            <w:pPr>
              <w:jc w:val="center"/>
            </w:pPr>
            <w:r>
              <w:t>List of MATLAB commands to analyse data for pitching movement sensitivity</w:t>
            </w:r>
          </w:p>
        </w:tc>
      </w:tr>
      <w:tr w:rsidR="00090DA7" w14:paraId="4B88593E" w14:textId="77777777" w:rsidTr="00964101">
        <w:tc>
          <w:tcPr>
            <w:tcW w:w="4530" w:type="dxa"/>
          </w:tcPr>
          <w:p w14:paraId="6F97DDED" w14:textId="505D4DFE" w:rsidR="00090DA7" w:rsidRDefault="00090DA7" w:rsidP="00340AF8">
            <w:pPr>
              <w:jc w:val="center"/>
            </w:pPr>
            <w:r>
              <w:t>MATLAB_Varied.txt</w:t>
            </w:r>
          </w:p>
        </w:tc>
        <w:tc>
          <w:tcPr>
            <w:tcW w:w="4531" w:type="dxa"/>
          </w:tcPr>
          <w:p w14:paraId="3029B819" w14:textId="33A6B778" w:rsidR="00090DA7" w:rsidRDefault="00090DA7" w:rsidP="00340AF8">
            <w:pPr>
              <w:jc w:val="center"/>
            </w:pPr>
            <w:r>
              <w:t>List of MATLAB commands to analyse data for varied movements</w:t>
            </w:r>
          </w:p>
        </w:tc>
      </w:tr>
      <w:tr w:rsidR="00090DA7" w14:paraId="4B5CC978" w14:textId="77777777" w:rsidTr="00964101">
        <w:tc>
          <w:tcPr>
            <w:tcW w:w="4530" w:type="dxa"/>
          </w:tcPr>
          <w:p w14:paraId="2168E278" w14:textId="77EED6BF" w:rsidR="00090DA7" w:rsidRDefault="00090DA7" w:rsidP="00340AF8">
            <w:pPr>
              <w:jc w:val="center"/>
            </w:pPr>
            <w:r>
              <w:t>MATLAB_Magnetometer.txt</w:t>
            </w:r>
          </w:p>
        </w:tc>
        <w:tc>
          <w:tcPr>
            <w:tcW w:w="4531" w:type="dxa"/>
          </w:tcPr>
          <w:p w14:paraId="4FC4C8EB" w14:textId="0BD9E7F3" w:rsidR="00090DA7" w:rsidRDefault="00090DA7" w:rsidP="00340AF8">
            <w:pPr>
              <w:jc w:val="center"/>
            </w:pPr>
            <w:r>
              <w:t>List of MATLAB commands to analyse data for varied movements, assisted by magnetometer</w:t>
            </w:r>
          </w:p>
        </w:tc>
      </w:tr>
      <w:tr w:rsidR="00090DA7" w14:paraId="1C619DE1" w14:textId="77777777" w:rsidTr="00964101">
        <w:tc>
          <w:tcPr>
            <w:tcW w:w="4530" w:type="dxa"/>
          </w:tcPr>
          <w:p w14:paraId="07CA213B" w14:textId="6649D521" w:rsidR="00090DA7" w:rsidRDefault="00090DA7" w:rsidP="00340AF8">
            <w:pPr>
              <w:jc w:val="center"/>
            </w:pPr>
            <w:r>
              <w:t>MATLAB_Rotation</w:t>
            </w:r>
          </w:p>
        </w:tc>
        <w:tc>
          <w:tcPr>
            <w:tcW w:w="4531" w:type="dxa"/>
          </w:tcPr>
          <w:p w14:paraId="70698D60" w14:textId="53D26A8C" w:rsidR="00090DA7" w:rsidRDefault="00090DA7" w:rsidP="00340AF8">
            <w:pPr>
              <w:jc w:val="center"/>
            </w:pPr>
            <w:r>
              <w:t>List of MATLAB commands to analyse data for varied movements while under rotation</w:t>
            </w:r>
          </w:p>
        </w:tc>
      </w:tr>
      <w:tr w:rsidR="00090DA7" w14:paraId="1A4470D8" w14:textId="77777777" w:rsidTr="00964101">
        <w:tc>
          <w:tcPr>
            <w:tcW w:w="4530" w:type="dxa"/>
          </w:tcPr>
          <w:p w14:paraId="02CB079B" w14:textId="523B1E15" w:rsidR="00090DA7" w:rsidRDefault="00090DA7" w:rsidP="00340AF8">
            <w:pPr>
              <w:jc w:val="center"/>
            </w:pPr>
            <w:r>
              <w:t>MATLAB_FLDown</w:t>
            </w:r>
          </w:p>
        </w:tc>
        <w:tc>
          <w:tcPr>
            <w:tcW w:w="4531" w:type="dxa"/>
          </w:tcPr>
          <w:p w14:paraId="41EF7410" w14:textId="42EB5B2B" w:rsidR="00090DA7" w:rsidRDefault="00090DA7" w:rsidP="00340AF8">
            <w:pPr>
              <w:jc w:val="center"/>
            </w:pPr>
            <w:r>
              <w:t>List of MATLAB commands to analyse data for varied movements with FL IMU facing down. This detects biases in the Z axis.</w:t>
            </w:r>
          </w:p>
        </w:tc>
      </w:tr>
      <w:tr w:rsidR="00090DA7" w14:paraId="1A2C3613" w14:textId="77777777" w:rsidTr="00964101">
        <w:tc>
          <w:tcPr>
            <w:tcW w:w="4530" w:type="dxa"/>
          </w:tcPr>
          <w:p w14:paraId="27984F3A" w14:textId="549E7B49" w:rsidR="00090DA7" w:rsidRDefault="00090DA7" w:rsidP="00340AF8">
            <w:pPr>
              <w:jc w:val="center"/>
            </w:pPr>
            <w:r>
              <w:t>MATLAB_FLDown_RSideways</w:t>
            </w:r>
          </w:p>
        </w:tc>
        <w:tc>
          <w:tcPr>
            <w:tcW w:w="4531" w:type="dxa"/>
          </w:tcPr>
          <w:p w14:paraId="192421AA" w14:textId="3A9995A0" w:rsidR="00090DA7" w:rsidRDefault="00090DA7" w:rsidP="00340AF8">
            <w:pPr>
              <w:jc w:val="center"/>
            </w:pPr>
            <w:r>
              <w:t>List of MATLAB commands to analyse data for varied movements with FL IMU facing down with each rear IMU facing 90 degrees away from the chassis. This detects biases in the X and Y axes.</w:t>
            </w:r>
          </w:p>
        </w:tc>
      </w:tr>
    </w:tbl>
    <w:p w14:paraId="22F488EB" w14:textId="4CF43993" w:rsidR="00964101" w:rsidRPr="00280F56" w:rsidRDefault="00961355" w:rsidP="003A733D">
      <w:pPr>
        <w:pStyle w:val="BodyText"/>
      </w:pPr>
      <w:r>
        <w:br/>
      </w:r>
      <w:r w:rsidR="00090DA7">
        <w:t>IMU da</w:t>
      </w:r>
      <w:r>
        <w:t>ta capture timings involve multiplexor switching, IMU polling and general script timings.</w:t>
      </w:r>
      <w:r>
        <w:br/>
      </w:r>
      <w:r w:rsidR="00090DA7">
        <w:t>M</w:t>
      </w:r>
      <w:r w:rsidRPr="00280F56">
        <w:t xml:space="preserve">ultiplexer switching time </w:t>
      </w:r>
      <w:r w:rsidR="00090DA7">
        <w:t xml:space="preserve">took </w:t>
      </w:r>
      <w:r w:rsidRPr="00280F56">
        <w:t xml:space="preserve">515 nanoseconds at the start of the movement set down to </w:t>
      </w:r>
      <w:proofErr w:type="gramStart"/>
      <w:r w:rsidRPr="00280F56">
        <w:t>41</w:t>
      </w:r>
      <w:proofErr w:type="gramEnd"/>
      <w:r w:rsidRPr="00280F56">
        <w:t xml:space="preserve"> </w:t>
      </w:r>
      <w:r>
        <w:t>milli</w:t>
      </w:r>
      <w:r w:rsidRPr="00280F56">
        <w:t xml:space="preserve">seconds after 30 seconds of operation. After 1 minute of operation, the multiplexing switching </w:t>
      </w:r>
      <w:r w:rsidRPr="00280F56">
        <w:lastRenderedPageBreak/>
        <w:t xml:space="preserve">time </w:t>
      </w:r>
      <w:proofErr w:type="gramStart"/>
      <w:r w:rsidRPr="00280F56">
        <w:t>was measured</w:t>
      </w:r>
      <w:proofErr w:type="gramEnd"/>
      <w:r w:rsidRPr="00280F56">
        <w:t xml:space="preserve"> at 47 milliseconds. The time taken to read acceleration data </w:t>
      </w:r>
      <w:r>
        <w:t>was</w:t>
      </w:r>
      <w:r w:rsidRPr="00280F56">
        <w:t xml:space="preserve"> 2202 milliseconds and the time taken to read gyroscope data </w:t>
      </w:r>
      <w:r>
        <w:t>was</w:t>
      </w:r>
      <w:r w:rsidRPr="00280F56">
        <w:t xml:space="preserve"> 1659 milliseconds</w:t>
      </w:r>
      <w:r w:rsidR="00090DA7">
        <w:t xml:space="preserve"> with a t</w:t>
      </w:r>
      <w:r w:rsidRPr="00280F56">
        <w:t xml:space="preserve">otal time to measure each </w:t>
      </w:r>
      <w:r>
        <w:t>IMU</w:t>
      </w:r>
      <w:r w:rsidRPr="00280F56">
        <w:t xml:space="preserve"> </w:t>
      </w:r>
      <w:r w:rsidR="00090DA7">
        <w:t xml:space="preserve">of </w:t>
      </w:r>
      <w:r w:rsidRPr="00280F56">
        <w:t>2400 milliseconds. Between each measurement</w:t>
      </w:r>
      <w:r w:rsidR="00D27024">
        <w:t xml:space="preserve">, it took </w:t>
      </w:r>
      <w:proofErr w:type="gramStart"/>
      <w:r w:rsidRPr="00280F56">
        <w:t>71</w:t>
      </w:r>
      <w:proofErr w:type="gramEnd"/>
      <w:r w:rsidRPr="00280F56">
        <w:t xml:space="preserve"> milliseconds (excluding multiplexor switching time) to begin processing the next set of measurements. </w:t>
      </w:r>
      <w:r w:rsidR="00090DA7">
        <w:br/>
      </w:r>
      <w:r w:rsidRPr="00280F56">
        <w:t xml:space="preserve">The robot arm </w:t>
      </w:r>
      <w:proofErr w:type="gramStart"/>
      <w:r w:rsidRPr="00280F56">
        <w:t>is sampled</w:t>
      </w:r>
      <w:proofErr w:type="gramEnd"/>
      <w:r w:rsidRPr="00280F56">
        <w:t xml:space="preserve"> at </w:t>
      </w:r>
      <w:r>
        <w:t xml:space="preserve">approximately </w:t>
      </w:r>
      <w:r w:rsidRPr="00280F56">
        <w:t xml:space="preserve">6403 readings per second which equates to a time of 0.15625 milliseconds per reading. </w:t>
      </w:r>
    </w:p>
    <w:p w14:paraId="350D29B2" w14:textId="6D9483EF" w:rsidR="00F06A92" w:rsidRPr="00280F56" w:rsidRDefault="00F06A92" w:rsidP="00846FF2">
      <w:pPr>
        <w:pStyle w:val="Heading2"/>
        <w:rPr>
          <w:noProof w:val="0"/>
        </w:rPr>
      </w:pPr>
      <w:bookmarkStart w:id="338" w:name="_Toc147920280"/>
      <w:r w:rsidRPr="00280F56">
        <w:rPr>
          <w:noProof w:val="0"/>
        </w:rPr>
        <w:t>Appendix 2. Calibration results.</w:t>
      </w:r>
      <w:bookmarkEnd w:id="338"/>
    </w:p>
    <w:p w14:paraId="0F669BC1" w14:textId="27D63CC2" w:rsidR="00F06A92" w:rsidRPr="00280F56" w:rsidRDefault="00F06A92" w:rsidP="00806D15">
      <w:pPr>
        <w:pStyle w:val="Caption"/>
      </w:pPr>
      <w:bookmarkStart w:id="339" w:name="_Toc146546634"/>
      <w:bookmarkStart w:id="340" w:name="_Toc146547351"/>
      <w:bookmarkStart w:id="341" w:name="_Toc147921077"/>
      <w:r w:rsidRPr="00280F56">
        <w:t xml:space="preserve">Table </w:t>
      </w:r>
      <w:r w:rsidR="00C5580D">
        <w:fldChar w:fldCharType="begin"/>
      </w:r>
      <w:r w:rsidR="00C5580D">
        <w:instrText xml:space="preserve"> STYLEREF 1 \s </w:instrText>
      </w:r>
      <w:r w:rsidR="00C5580D">
        <w:fldChar w:fldCharType="separate"/>
      </w:r>
      <w:r w:rsidR="00C5580D">
        <w:t>7</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w:t>
      </w:r>
      <w:r w:rsidR="00C5580D">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339"/>
      <w:bookmarkEnd w:id="340"/>
      <w:bookmarkEnd w:id="341"/>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95E184C" w:rsidR="00F06A92" w:rsidRPr="00280F56" w:rsidRDefault="00F06A92" w:rsidP="00804241">
            <w:pPr>
              <w:rPr>
                <w:sz w:val="16"/>
                <w:szCs w:val="16"/>
              </w:rPr>
            </w:pPr>
            <w:r w:rsidRPr="00280F56">
              <w:rPr>
                <w:sz w:val="16"/>
                <w:szCs w:val="16"/>
              </w:rPr>
              <w:t>Gyro</w:t>
            </w:r>
            <w:r w:rsidR="00061399">
              <w:rPr>
                <w:sz w:val="16"/>
                <w:szCs w:val="16"/>
              </w:rPr>
              <w:t xml:space="preserve"> </w:t>
            </w:r>
            <w:r w:rsidRPr="00280F56">
              <w:rPr>
                <w:sz w:val="16"/>
                <w:szCs w:val="16"/>
              </w:rPr>
              <w:t>X</w:t>
            </w:r>
          </w:p>
        </w:tc>
        <w:tc>
          <w:tcPr>
            <w:tcW w:w="1276" w:type="dxa"/>
          </w:tcPr>
          <w:p w14:paraId="29579E46" w14:textId="2A16A6C8" w:rsidR="00F06A92" w:rsidRPr="00280F56" w:rsidRDefault="00F06A92" w:rsidP="00804241">
            <w:pPr>
              <w:rPr>
                <w:sz w:val="16"/>
                <w:szCs w:val="16"/>
              </w:rPr>
            </w:pPr>
            <w:r w:rsidRPr="00280F56">
              <w:rPr>
                <w:sz w:val="16"/>
                <w:szCs w:val="16"/>
              </w:rPr>
              <w:t>Gyro</w:t>
            </w:r>
            <w:r w:rsidR="00061399">
              <w:rPr>
                <w:sz w:val="16"/>
                <w:szCs w:val="16"/>
              </w:rPr>
              <w:t xml:space="preserve"> </w:t>
            </w:r>
            <w:r w:rsidRPr="00280F56">
              <w:rPr>
                <w:sz w:val="16"/>
                <w:szCs w:val="16"/>
              </w:rPr>
              <w:t>Y</w:t>
            </w:r>
          </w:p>
        </w:tc>
        <w:tc>
          <w:tcPr>
            <w:tcW w:w="1559" w:type="dxa"/>
          </w:tcPr>
          <w:p w14:paraId="215FBE18" w14:textId="7969C819" w:rsidR="00F06A92" w:rsidRPr="00280F56" w:rsidRDefault="00F06A92" w:rsidP="00804241">
            <w:pPr>
              <w:rPr>
                <w:sz w:val="16"/>
                <w:szCs w:val="16"/>
              </w:rPr>
            </w:pPr>
            <w:r w:rsidRPr="00280F56">
              <w:rPr>
                <w:sz w:val="16"/>
                <w:szCs w:val="16"/>
              </w:rPr>
              <w:t>Gyro</w:t>
            </w:r>
            <w:r w:rsidR="00061399">
              <w:rPr>
                <w:sz w:val="16"/>
                <w:szCs w:val="16"/>
              </w:rPr>
              <w:t xml:space="preserve"> </w:t>
            </w:r>
            <w:r w:rsidRPr="00280F56">
              <w:rPr>
                <w:sz w:val="16"/>
                <w:szCs w:val="16"/>
              </w:rPr>
              <w:t>Z</w:t>
            </w:r>
          </w:p>
        </w:tc>
        <w:tc>
          <w:tcPr>
            <w:tcW w:w="1418" w:type="dxa"/>
          </w:tcPr>
          <w:p w14:paraId="710C7050" w14:textId="44E3A169" w:rsidR="00F06A92" w:rsidRPr="00280F56" w:rsidRDefault="00F06A92" w:rsidP="00804241">
            <w:pPr>
              <w:rPr>
                <w:sz w:val="16"/>
                <w:szCs w:val="16"/>
              </w:rPr>
            </w:pPr>
            <w:r w:rsidRPr="00280F56">
              <w:rPr>
                <w:sz w:val="16"/>
                <w:szCs w:val="16"/>
              </w:rPr>
              <w:t>Accel</w:t>
            </w:r>
            <w:r w:rsidR="00061399">
              <w:rPr>
                <w:sz w:val="16"/>
                <w:szCs w:val="16"/>
              </w:rPr>
              <w:t xml:space="preserve"> </w:t>
            </w:r>
            <w:r w:rsidRPr="00280F56">
              <w:rPr>
                <w:sz w:val="16"/>
                <w:szCs w:val="16"/>
              </w:rPr>
              <w:t>X</w:t>
            </w:r>
          </w:p>
        </w:tc>
        <w:tc>
          <w:tcPr>
            <w:tcW w:w="1559" w:type="dxa"/>
          </w:tcPr>
          <w:p w14:paraId="053DA5DA" w14:textId="781779A9" w:rsidR="00F06A92" w:rsidRPr="00280F56" w:rsidRDefault="00F06A92" w:rsidP="00804241">
            <w:pPr>
              <w:rPr>
                <w:sz w:val="16"/>
                <w:szCs w:val="16"/>
              </w:rPr>
            </w:pPr>
            <w:r w:rsidRPr="00280F56">
              <w:rPr>
                <w:sz w:val="16"/>
                <w:szCs w:val="16"/>
              </w:rPr>
              <w:t>Accel</w:t>
            </w:r>
            <w:r w:rsidR="00061399">
              <w:rPr>
                <w:sz w:val="16"/>
                <w:szCs w:val="16"/>
              </w:rPr>
              <w:t xml:space="preserve"> </w:t>
            </w:r>
            <w:r w:rsidRPr="00280F56">
              <w:rPr>
                <w:sz w:val="16"/>
                <w:szCs w:val="16"/>
              </w:rPr>
              <w:t>Y</w:t>
            </w:r>
          </w:p>
        </w:tc>
        <w:tc>
          <w:tcPr>
            <w:tcW w:w="1553" w:type="dxa"/>
          </w:tcPr>
          <w:p w14:paraId="2910482E" w14:textId="07EE167A" w:rsidR="00F06A92" w:rsidRPr="00280F56" w:rsidRDefault="00F06A92" w:rsidP="00804241">
            <w:pPr>
              <w:rPr>
                <w:sz w:val="16"/>
                <w:szCs w:val="16"/>
              </w:rPr>
            </w:pPr>
            <w:r w:rsidRPr="00280F56">
              <w:rPr>
                <w:sz w:val="16"/>
                <w:szCs w:val="16"/>
              </w:rPr>
              <w:t>Accel</w:t>
            </w:r>
            <w:r w:rsidR="00061399">
              <w:rPr>
                <w:sz w:val="16"/>
                <w:szCs w:val="16"/>
              </w:rPr>
              <w:t xml:space="preserve"> </w:t>
            </w:r>
            <w:r w:rsidRPr="00280F56">
              <w:rPr>
                <w:sz w:val="16"/>
                <w:szCs w:val="16"/>
              </w:rPr>
              <w:t>Z</w:t>
            </w:r>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lang w:eastAsia="en-NZ"/>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lang w:eastAsia="en-NZ"/>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1E153058" w:rsidR="00934A2D" w:rsidRPr="00280F56" w:rsidRDefault="00876927" w:rsidP="00806D15">
      <w:pPr>
        <w:pStyle w:val="Caption"/>
      </w:pPr>
      <w:bookmarkStart w:id="342" w:name="_Toc146547352"/>
      <w:bookmarkStart w:id="343" w:name="_Toc147921299"/>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rsidRPr="00280F56">
        <w:t xml:space="preserve">  </w:t>
      </w:r>
      <w:r w:rsidR="00C97540">
        <w:t>IMU</w:t>
      </w:r>
      <w:r w:rsidRPr="00280F56">
        <w:t xml:space="preserve"> Calibration graphs for </w:t>
      </w:r>
      <w:r w:rsidR="00DB7715">
        <w:t>central</w:t>
      </w:r>
      <w:r w:rsidRPr="00280F56">
        <w:t xml:space="preserve"> </w:t>
      </w:r>
      <w:r w:rsidR="00C97540">
        <w:t>IMU</w:t>
      </w:r>
      <w:bookmarkEnd w:id="342"/>
      <w:bookmarkEnd w:id="343"/>
      <w:r w:rsidR="00934A2D" w:rsidRPr="00280F56">
        <w:br w:type="page"/>
      </w:r>
    </w:p>
    <w:p w14:paraId="3818EE95" w14:textId="1514C797" w:rsidR="00876927" w:rsidRPr="00280F56" w:rsidRDefault="00876927" w:rsidP="00806D15">
      <w:pPr>
        <w:pStyle w:val="Caption"/>
      </w:pPr>
      <w:r w:rsidRPr="00280F56">
        <w:lastRenderedPageBreak/>
        <w:br/>
      </w:r>
      <w:bookmarkStart w:id="344" w:name="_Toc146547353"/>
      <w:bookmarkStart w:id="345" w:name="_Toc147921300"/>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rsidRPr="00280F56">
        <w:t xml:space="preserve">  </w:t>
      </w:r>
      <w:r w:rsidR="00C97540">
        <w:t>IMU</w:t>
      </w:r>
      <w:r w:rsidRPr="00280F56">
        <w:t xml:space="preserve"> Calibration graphs for Front Left </w:t>
      </w:r>
      <w:r w:rsidR="00C97540">
        <w:t>IMU</w:t>
      </w:r>
      <w:r w:rsidRPr="00280F56">
        <w:rPr>
          <w:lang w:eastAsia="en-NZ"/>
        </w:rPr>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rPr>
          <w:lang w:eastAsia="en-NZ"/>
        </w:rPr>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344"/>
      <w:bookmarkEnd w:id="345"/>
    </w:p>
    <w:p w14:paraId="37810645" w14:textId="3F8DBA15" w:rsidR="00876927" w:rsidRPr="00280F56" w:rsidRDefault="00876927" w:rsidP="00876927">
      <w:pPr>
        <w:pStyle w:val="BodyText"/>
      </w:pPr>
      <w:r w:rsidRPr="00280F56">
        <w:rPr>
          <w:noProof/>
          <w:lang w:eastAsia="en-NZ"/>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lang w:eastAsia="en-NZ"/>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12C04EA5" w:rsidR="00876927" w:rsidRPr="00280F56" w:rsidRDefault="00876927" w:rsidP="00806D15">
      <w:pPr>
        <w:pStyle w:val="Caption"/>
      </w:pPr>
      <w:bookmarkStart w:id="346" w:name="_Toc146547354"/>
      <w:bookmarkStart w:id="347" w:name="_Toc147921301"/>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rsidRPr="00280F56">
        <w:t xml:space="preserve">  </w:t>
      </w:r>
      <w:r w:rsidR="00C97540">
        <w:t>IMU</w:t>
      </w:r>
      <w:r w:rsidRPr="00280F56">
        <w:t xml:space="preserve"> Calibration graphs for Front Right </w:t>
      </w:r>
      <w:r w:rsidR="00C97540">
        <w:t>IMU</w:t>
      </w:r>
      <w:bookmarkEnd w:id="346"/>
      <w:bookmarkEnd w:id="347"/>
    </w:p>
    <w:p w14:paraId="08930E38" w14:textId="70F34EB6" w:rsidR="00876927" w:rsidRPr="00280F56" w:rsidRDefault="00876927" w:rsidP="00876927">
      <w:pPr>
        <w:pStyle w:val="BodyText"/>
      </w:pPr>
      <w:r w:rsidRPr="00280F56">
        <w:rPr>
          <w:noProof/>
          <w:lang w:eastAsia="en-NZ"/>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lang w:eastAsia="en-NZ"/>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3916299C" w:rsidR="00C911F7" w:rsidRPr="00280F56" w:rsidRDefault="00C911F7" w:rsidP="00806D15">
      <w:pPr>
        <w:pStyle w:val="Caption"/>
      </w:pPr>
      <w:bookmarkStart w:id="348" w:name="_Toc146547355"/>
      <w:bookmarkStart w:id="349" w:name="_Toc147921302"/>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w:t>
      </w:r>
      <w:r w:rsidR="00C507D1">
        <w:fldChar w:fldCharType="end"/>
      </w:r>
      <w:r w:rsidRPr="00280F56">
        <w:t xml:space="preserve">  </w:t>
      </w:r>
      <w:r w:rsidR="00C97540">
        <w:t>IMU</w:t>
      </w:r>
      <w:r w:rsidRPr="00280F56">
        <w:t xml:space="preserve"> Calibration graphs for Rear Left </w:t>
      </w:r>
      <w:r w:rsidR="00C97540">
        <w:t>IMU</w:t>
      </w:r>
      <w:bookmarkEnd w:id="348"/>
      <w:bookmarkEnd w:id="349"/>
    </w:p>
    <w:p w14:paraId="45BE4D84" w14:textId="77777777" w:rsidR="00C911F7" w:rsidRPr="00280F56" w:rsidRDefault="00C911F7" w:rsidP="00C911F7">
      <w:pPr>
        <w:pStyle w:val="BodyText"/>
      </w:pPr>
    </w:p>
    <w:p w14:paraId="4409365D" w14:textId="77777777" w:rsidR="00C911F7" w:rsidRPr="00280F56" w:rsidRDefault="00C911F7" w:rsidP="00806D15">
      <w:pPr>
        <w:pStyle w:val="Caption"/>
      </w:pPr>
    </w:p>
    <w:p w14:paraId="70E349EF" w14:textId="77777777" w:rsidR="00C911F7" w:rsidRPr="00280F56" w:rsidRDefault="00C911F7" w:rsidP="00806D15">
      <w:pPr>
        <w:pStyle w:val="Caption"/>
      </w:pPr>
    </w:p>
    <w:p w14:paraId="7C1CDD96" w14:textId="658C8950" w:rsidR="00C911F7" w:rsidRPr="00280F56" w:rsidRDefault="00C911F7" w:rsidP="00806D15">
      <w:pPr>
        <w:pStyle w:val="Caption"/>
      </w:pPr>
      <w:bookmarkStart w:id="350" w:name="_Toc146547356"/>
      <w:r w:rsidRPr="00280F56">
        <w:rPr>
          <w:lang w:eastAsia="en-NZ"/>
        </w:rPr>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rPr>
          <w:lang w:eastAsia="en-NZ"/>
        </w:rPr>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350"/>
    </w:p>
    <w:p w14:paraId="2B99A194" w14:textId="0FA1B26D" w:rsidR="00C911F7" w:rsidRPr="00280F56" w:rsidRDefault="00C911F7" w:rsidP="00806D15">
      <w:pPr>
        <w:pStyle w:val="Caption"/>
      </w:pPr>
      <w:bookmarkStart w:id="351" w:name="_Toc146547357"/>
      <w:bookmarkStart w:id="352" w:name="_Toc147921303"/>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w:t>
      </w:r>
      <w:r w:rsidR="00C507D1">
        <w:fldChar w:fldCharType="end"/>
      </w:r>
      <w:r w:rsidRPr="00280F56">
        <w:t xml:space="preserve"> </w:t>
      </w:r>
      <w:r w:rsidR="00C97540">
        <w:t>IMU</w:t>
      </w:r>
      <w:r w:rsidRPr="00280F56">
        <w:t xml:space="preserve"> Calibration graphs for Right Rear </w:t>
      </w:r>
      <w:r w:rsidR="00C97540">
        <w:t>IMU</w:t>
      </w:r>
      <w:bookmarkEnd w:id="351"/>
      <w:bookmarkEnd w:id="352"/>
    </w:p>
    <w:p w14:paraId="6486CAFE" w14:textId="77777777" w:rsidR="000A4CEC" w:rsidRPr="00280F56" w:rsidRDefault="000A4CEC" w:rsidP="000A4CEC">
      <w:pPr>
        <w:pStyle w:val="BodyText"/>
      </w:pPr>
    </w:p>
    <w:p w14:paraId="0D62F280" w14:textId="59033A75" w:rsidR="00602F3F" w:rsidRDefault="00602F3F" w:rsidP="00846FF2">
      <w:pPr>
        <w:pStyle w:val="Heading2"/>
        <w:rPr>
          <w:noProof w:val="0"/>
          <w:lang w:eastAsia="zh-CN"/>
        </w:rPr>
      </w:pPr>
      <w:bookmarkStart w:id="353" w:name="_Toc147920281"/>
      <w:r>
        <w:rPr>
          <w:noProof w:val="0"/>
          <w:lang w:eastAsia="zh-CN"/>
        </w:rPr>
        <w:t>Appendix 3. Equipment Specifications.</w:t>
      </w:r>
      <w:bookmarkEnd w:id="353"/>
    </w:p>
    <w:p w14:paraId="61FD5FFF" w14:textId="7502383A" w:rsidR="00602F3F" w:rsidRDefault="00602F3F" w:rsidP="00602F3F">
      <w:pPr>
        <w:pStyle w:val="BodyText"/>
      </w:pPr>
      <w:r>
        <w:t>The Raspberry Pi computer selected to capture IMU data is a Raspberry Pi 4b with 4Gb of RAM</w:t>
      </w:r>
      <w:r w:rsidRPr="00280F56">
        <w:t xml:space="preserve">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atime).</w:t>
      </w:r>
      <w:r>
        <w:t xml:space="preserve"> </w:t>
      </w:r>
      <w:r>
        <w:br/>
      </w:r>
      <w:r w:rsidRPr="00280F56">
        <w:t xml:space="preserve">Python 3.9.2 </w:t>
      </w:r>
      <w:proofErr w:type="gramStart"/>
      <w:r w:rsidRPr="00280F56">
        <w:t>is used</w:t>
      </w:r>
      <w:proofErr w:type="gramEnd"/>
      <w:r w:rsidRPr="00280F56">
        <w:t xml:space="preserve"> for data capture</w:t>
      </w:r>
      <w:r>
        <w:t xml:space="preserve"> on the Raspberry Pi. </w:t>
      </w:r>
      <w:r w:rsidRPr="00280F56">
        <w:t xml:space="preserve">Additional python modules to </w:t>
      </w:r>
      <w:proofErr w:type="gramStart"/>
      <w:r w:rsidRPr="00280F56">
        <w:t>be installed</w:t>
      </w:r>
      <w:proofErr w:type="gramEnd"/>
      <w:r w:rsidRPr="00280F56">
        <w:t xml:space="preserve"> are sparkfun_qwiic</w:t>
      </w:r>
      <w:r>
        <w:t xml:space="preserve"> (i</w:t>
      </w:r>
      <w:r w:rsidRPr="007B30B5">
        <w:rPr>
          <w:vertAlign w:val="superscript"/>
        </w:rPr>
        <w:t>2</w:t>
      </w:r>
      <w:r>
        <w:t>c support)</w:t>
      </w:r>
      <w:r w:rsidRPr="00280F56">
        <w:t>, sparkfun-qwiic-tca9548a (to drive the multiplexer), board (to simplify addressing)</w:t>
      </w:r>
      <w:r>
        <w:t xml:space="preserve"> and</w:t>
      </w:r>
      <w:r w:rsidRPr="00280F56">
        <w:t xml:space="preserve"> adafruit-circuitpython-icm20x (to communicate with the ICM-20948 IMUs).</w:t>
      </w:r>
      <w:r>
        <w:t xml:space="preserve"> </w:t>
      </w:r>
      <w:r w:rsidRPr="00280F56">
        <w:t>Finally</w:t>
      </w:r>
      <w:r>
        <w:t>,</w:t>
      </w:r>
      <w:r w:rsidRPr="00280F56">
        <w:t xml:space="preserve"> </w:t>
      </w:r>
      <w:r w:rsidR="00061399">
        <w:t>S</w:t>
      </w:r>
      <w:r w:rsidRPr="00280F56">
        <w:t>ci</w:t>
      </w:r>
      <w:r w:rsidR="00061399">
        <w:t>P</w:t>
      </w:r>
      <w:r w:rsidRPr="00280F56">
        <w:t>y (apt install python3-scipiy)</w:t>
      </w:r>
      <w:r w:rsidR="00061399">
        <w:t>, N</w:t>
      </w:r>
      <w:r w:rsidRPr="00280F56">
        <w:t>um</w:t>
      </w:r>
      <w:r w:rsidR="00061399">
        <w:t>P</w:t>
      </w:r>
      <w:r w:rsidRPr="00280F56">
        <w:t xml:space="preserve">y and </w:t>
      </w:r>
      <w:r w:rsidR="00061399">
        <w:t>M</w:t>
      </w:r>
      <w:r w:rsidRPr="00280F56">
        <w:t xml:space="preserve">atplotlib pip libraries </w:t>
      </w:r>
      <w:proofErr w:type="gramStart"/>
      <w:r>
        <w:t xml:space="preserve">are </w:t>
      </w:r>
      <w:r w:rsidRPr="00280F56">
        <w:t>installed</w:t>
      </w:r>
      <w:proofErr w:type="gramEnd"/>
      <w:r w:rsidRPr="00280F56">
        <w:t xml:space="preserve"> </w:t>
      </w:r>
      <w:r>
        <w:t>as these are used in the calibration script. The maximum I</w:t>
      </w:r>
      <w:r w:rsidRPr="007D5164">
        <w:rPr>
          <w:vertAlign w:val="superscript"/>
        </w:rPr>
        <w:t>2</w:t>
      </w:r>
      <w:r>
        <w:t xml:space="preserve">C sampling rate of 1Mbs </w:t>
      </w:r>
      <w:proofErr w:type="gramStart"/>
      <w:r>
        <w:t>is selected</w:t>
      </w:r>
      <w:proofErr w:type="gramEnd"/>
      <w:r>
        <w:t xml:space="preserve">. </w:t>
      </w:r>
      <w:r>
        <w:br/>
      </w:r>
      <w:r>
        <w:br/>
        <w:t xml:space="preserve">All IMUs are comprised of </w:t>
      </w:r>
      <w:r w:rsidRPr="00280F56">
        <w:t xml:space="preserve">Sparkfun </w:t>
      </w:r>
      <w:r>
        <w:t>IMU</w:t>
      </w:r>
      <w:r w:rsidRPr="00280F56">
        <w:t xml:space="preserve">-20948 </w:t>
      </w:r>
      <w:r>
        <w:t xml:space="preserve">chipsets </w:t>
      </w:r>
      <w:r w:rsidRPr="00280F56">
        <w:fldChar w:fldCharType="begin" w:fldLock="1"/>
      </w:r>
      <w:r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t xml:space="preserve">. </w:t>
      </w:r>
      <w:r w:rsidRPr="00280F56">
        <w:t xml:space="preserve">The gyroscope is set to a range of </w:t>
      </w:r>
      <w:r>
        <w:rPr>
          <w:rFonts w:cs="Calibri"/>
        </w:rPr>
        <w:t>±</w:t>
      </w:r>
      <w:r w:rsidRPr="00280F56">
        <w:t>250rps</w:t>
      </w:r>
      <w:r>
        <w:t xml:space="preserve">, </w:t>
      </w:r>
      <w:r w:rsidRPr="00280F56">
        <w:t xml:space="preserve">the accelerometer is set to a range of </w:t>
      </w:r>
      <w:r>
        <w:rPr>
          <w:rFonts w:cs="Calibri"/>
        </w:rPr>
        <w:t>±</w:t>
      </w:r>
      <w:r w:rsidRPr="00280F56">
        <w:t>2g</w:t>
      </w:r>
      <w:r>
        <w:t xml:space="preserve">, and the magnetometer has a fixed range of </w:t>
      </w:r>
      <w:r>
        <w:rPr>
          <w:rFonts w:cs="Calibri"/>
        </w:rPr>
        <w:t>±</w:t>
      </w:r>
      <w:r>
        <w:t>4900</w:t>
      </w:r>
      <w:r>
        <w:rPr>
          <w:rFonts w:cs="Calibri"/>
        </w:rPr>
        <w:t>µ</w:t>
      </w:r>
      <w:r>
        <w:t xml:space="preserve">T. </w:t>
      </w:r>
    </w:p>
    <w:p w14:paraId="6F44AA56" w14:textId="49696910" w:rsidR="00602F3F" w:rsidRDefault="00602F3F" w:rsidP="00602F3F">
      <w:pPr>
        <w:pStyle w:val="BodyText"/>
      </w:pPr>
      <w:r>
        <w:t>A Sparkfun TCM9548A I</w:t>
      </w:r>
      <w:r w:rsidRPr="001D49DA">
        <w:rPr>
          <w:vertAlign w:val="superscript"/>
        </w:rPr>
        <w:t>2</w:t>
      </w:r>
      <w:r>
        <w:t>C multiplexor (required as ICM-20948 IMUs only have two configurable I</w:t>
      </w:r>
      <w:r w:rsidRPr="001D49DA">
        <w:rPr>
          <w:vertAlign w:val="superscript"/>
        </w:rPr>
        <w:t>2</w:t>
      </w:r>
      <w:r>
        <w:t>C addresses) connects all IMUs to the Raspberry Pi’s I</w:t>
      </w:r>
      <w:r w:rsidRPr="008320F1">
        <w:rPr>
          <w:vertAlign w:val="superscript"/>
        </w:rPr>
        <w:t>2</w:t>
      </w:r>
      <w:r>
        <w:t>C bus on the default I</w:t>
      </w:r>
      <w:r w:rsidRPr="00607AE2">
        <w:rPr>
          <w:vertAlign w:val="superscript"/>
        </w:rPr>
        <w:t>2</w:t>
      </w:r>
      <w:r>
        <w:t>C pins of GPIO2 and 3. Ports 0,3,4,5 and 7 are used.</w:t>
      </w:r>
      <w:r>
        <w:br/>
      </w:r>
      <w:r>
        <w:br/>
        <w:t>To power the equipment, a 65W, 30Ah USB battery pack is used to power the Raspberry Pi, which powers the sensors and multiplexor.</w:t>
      </w:r>
      <w:r>
        <w:br/>
      </w:r>
      <w:r>
        <w:br/>
        <w:t xml:space="preserve">A Universal Robotics UR5 robotic arm provides the “ground truth” of correct angles that is used to </w:t>
      </w:r>
      <w:r>
        <w:lastRenderedPageBreak/>
        <w:t xml:space="preserve">verify the filter and neural network results. Position status </w:t>
      </w:r>
      <w:proofErr w:type="gramStart"/>
      <w:r>
        <w:t>is obtained</w:t>
      </w:r>
      <w:proofErr w:type="gramEnd"/>
      <w:r>
        <w:t xml:space="preserve"> over TCP/IP calls using a Python ut_rtde module running under an Ubuntu Windows Services for Linux container on a laptop.</w:t>
      </w:r>
    </w:p>
    <w:p w14:paraId="302FB1C0" w14:textId="768BBC51" w:rsidR="00602F3F" w:rsidRDefault="00602F3F" w:rsidP="00602F3F">
      <w:pPr>
        <w:pStyle w:val="BodyText"/>
      </w:pPr>
      <w:r w:rsidRPr="00841042">
        <w:t xml:space="preserve">The </w:t>
      </w:r>
      <w:r w:rsidR="0053122D" w:rsidRPr="00841042">
        <w:t>laptop</w:t>
      </w:r>
      <w:r w:rsidRPr="00841042">
        <w:t xml:space="preserve"> used </w:t>
      </w:r>
      <w:r>
        <w:t xml:space="preserve">is </w:t>
      </w:r>
      <w:r w:rsidRPr="00841042">
        <w:t xml:space="preserve">an HP Elitebook 850 G8 laptop with 16 Gb of RAM and an i7-1165G7 Quad-core CPU running at 2.8GHz. The operating system </w:t>
      </w:r>
      <w:r>
        <w:t>installed is</w:t>
      </w:r>
      <w:r w:rsidRPr="00841042">
        <w:t xml:space="preserve"> Windows 10 Pro 22H2, build 10945.3448</w:t>
      </w:r>
      <w:r>
        <w:t>,</w:t>
      </w:r>
      <w:r w:rsidRPr="00841042">
        <w:t xml:space="preserve"> running the Windows Experience Feature Pack </w:t>
      </w:r>
      <w:r>
        <w:t xml:space="preserve">version </w:t>
      </w:r>
      <w:r w:rsidRPr="00841042">
        <w:t>1000.19044.1000.0.</w:t>
      </w:r>
      <w:r>
        <w:t xml:space="preserve"> </w:t>
      </w:r>
      <w:r w:rsidRPr="00841042">
        <w:t xml:space="preserve">There was some difficulty in installing the ut_rtde robot arm software for Python (wheel dependency issues) on the laptop so an Ubuntu Services for Linux container was run on the Laptop and this container was used to </w:t>
      </w:r>
      <w:r>
        <w:t xml:space="preserve">launch </w:t>
      </w:r>
      <w:r w:rsidRPr="00841042">
        <w:t>the GetRobotData.py program (Appendix 1) which connects to the robot arm via TCP/IP</w:t>
      </w:r>
      <w:r>
        <w:t xml:space="preserve"> and polls the robot arm for position information</w:t>
      </w:r>
      <w:r w:rsidRPr="00841042">
        <w:t>.</w:t>
      </w:r>
      <w:r>
        <w:t xml:space="preserve"> The laptop connects to the Raspberry Pi via ssh to provide an interface to run the imudata.py script.</w:t>
      </w:r>
      <w:r w:rsidRPr="00841042">
        <w:br/>
      </w:r>
      <w:r>
        <w:br/>
        <w:t>To process the IMU data, MATLAB</w:t>
      </w:r>
      <w:r w:rsidRPr="00280F56">
        <w:t xml:space="preserve"> 2023a </w:t>
      </w:r>
      <w:r>
        <w:t>(</w:t>
      </w:r>
      <w:r w:rsidRPr="00280F56">
        <w:t>64bit build 9.14.0.2206163)</w:t>
      </w:r>
      <w:r>
        <w:t xml:space="preserve"> </w:t>
      </w:r>
      <w:r w:rsidRPr="00280F56">
        <w:t xml:space="preserve">is implemented on an HP Z230 workstation (quad-core Xeon E3-1270v3@3.50GHz CPU with 32Gb of DDR3 RAM and 1Tb Samsung 860QV0 SSD) running Windows 10 Pro 22H2 for data </w:t>
      </w:r>
      <w:r>
        <w:t xml:space="preserve">processing and </w:t>
      </w:r>
      <w:r w:rsidRPr="00280F56">
        <w:t>analy</w:t>
      </w:r>
      <w:r>
        <w:t>s</w:t>
      </w:r>
      <w:r w:rsidRPr="00280F56">
        <w:t>is.</w:t>
      </w:r>
    </w:p>
    <w:p w14:paraId="4F925B77" w14:textId="513C6767" w:rsidR="00602F3F" w:rsidRDefault="00602F3F" w:rsidP="00602F3F">
      <w:pPr>
        <w:pStyle w:val="BodyText"/>
      </w:pPr>
      <w:r w:rsidRPr="00280F56">
        <w:t xml:space="preserve">The Madgwick filter selected is the freely available </w:t>
      </w:r>
      <w:r>
        <w:t>MATLAB</w:t>
      </w:r>
      <w:r w:rsidRPr="00280F56">
        <w:t xml:space="preserve"> implementation provided by the author of the filter. The “Initial release” version of this code was used (dated 28/09/2011). </w:t>
      </w:r>
      <w:r w:rsidRPr="00280F56">
        <w:fldChar w:fldCharType="begin" w:fldLock="1"/>
      </w:r>
      <w:r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Pr="00280F56">
        <w:fldChar w:fldCharType="separate"/>
      </w:r>
      <w:r w:rsidRPr="00280F56">
        <w:rPr>
          <w:noProof/>
        </w:rPr>
        <w:t>(Madgwick, 2009)</w:t>
      </w:r>
      <w:r w:rsidRPr="00280F56">
        <w:fldChar w:fldCharType="end"/>
      </w:r>
      <w:r>
        <w:t xml:space="preserve">. An initial Beta gain (ratio of accelerometer to gyro data used) is set to the recommended value of 0.5. </w:t>
      </w:r>
      <w:r w:rsidRPr="00280F56">
        <w:t>The accelerometer values are normalised to the gyroscope values</w:t>
      </w:r>
      <w:r>
        <w:t xml:space="preserve"> internally within the algorithm</w:t>
      </w:r>
      <w:r w:rsidRPr="00280F56">
        <w:t xml:space="preserve">. </w:t>
      </w:r>
      <w:r w:rsidR="005372B1">
        <w:t xml:space="preserve">There are separate methods within the code. The first, UpdateIMU, </w:t>
      </w:r>
      <w:proofErr w:type="gramStart"/>
      <w:r w:rsidR="005372B1">
        <w:t>is used</w:t>
      </w:r>
      <w:proofErr w:type="gramEnd"/>
      <w:r w:rsidR="005372B1">
        <w:t xml:space="preserve"> for accelerometer and gyroscope data only, and the second, Update, also adds support for magnetometer data. MATLAB wrapper scripts </w:t>
      </w:r>
      <w:proofErr w:type="gramStart"/>
      <w:r w:rsidR="005372B1">
        <w:t>were created</w:t>
      </w:r>
      <w:proofErr w:type="gramEnd"/>
      <w:r w:rsidR="005372B1">
        <w:t xml:space="preserve"> to call these functions.</w:t>
      </w:r>
      <w:r>
        <w:br/>
      </w:r>
      <w:r>
        <w:br/>
        <w:t xml:space="preserve">The Kalman filter selected is either the MATLAB-based “imufilter” or the “ahrsfilter” (used with magnetometer readings) </w:t>
      </w:r>
      <w:r w:rsidRPr="00280F56">
        <w:t>with default settings unless specified otherwise.</w:t>
      </w:r>
      <w:r w:rsidR="005372B1">
        <w:t xml:space="preserve"> MATLAB wrapper scripts </w:t>
      </w:r>
      <w:proofErr w:type="gramStart"/>
      <w:r w:rsidR="005372B1">
        <w:t>were created</w:t>
      </w:r>
      <w:proofErr w:type="gramEnd"/>
      <w:r w:rsidR="005372B1">
        <w:t xml:space="preserve"> to call either function as appropriate.</w:t>
      </w:r>
    </w:p>
    <w:p w14:paraId="602D6F2B" w14:textId="4DCB07F0" w:rsidR="00EF46C6" w:rsidRDefault="00EF46C6">
      <w:pPr>
        <w:rPr>
          <w:rFonts w:ascii="Calibri" w:hAnsi="Calibri"/>
        </w:rPr>
      </w:pPr>
      <w:r>
        <w:br w:type="page"/>
      </w:r>
    </w:p>
    <w:p w14:paraId="56906CCD" w14:textId="16975081" w:rsidR="000A4CEC" w:rsidRPr="00280F56" w:rsidRDefault="008B2899" w:rsidP="00846FF2">
      <w:pPr>
        <w:pStyle w:val="Heading2"/>
        <w:rPr>
          <w:noProof w:val="0"/>
          <w:lang w:eastAsia="zh-CN"/>
        </w:rPr>
      </w:pPr>
      <w:bookmarkStart w:id="354" w:name="_Toc147920282"/>
      <w:r w:rsidRPr="00280F56">
        <w:rPr>
          <w:noProof w:val="0"/>
        </w:rPr>
        <w:lastRenderedPageBreak/>
        <w:t xml:space="preserve">Appendix </w:t>
      </w:r>
      <w:r w:rsidR="00E467C5">
        <w:rPr>
          <w:noProof w:val="0"/>
        </w:rPr>
        <w:t>4</w:t>
      </w:r>
      <w:r w:rsidR="00C97540">
        <w:rPr>
          <w:noProof w:val="0"/>
        </w:rPr>
        <w:t>.</w:t>
      </w:r>
      <w:r w:rsidRPr="00280F56">
        <w:rPr>
          <w:noProof w:val="0"/>
        </w:rPr>
        <w:t xml:space="preserve"> </w:t>
      </w:r>
      <w:r w:rsidR="00C97540">
        <w:rPr>
          <w:noProof w:val="0"/>
        </w:rPr>
        <w:t>IMU</w:t>
      </w:r>
      <w:r w:rsidR="000A4CEC" w:rsidRPr="00280F56">
        <w:rPr>
          <w:noProof w:val="0"/>
        </w:rPr>
        <w:t xml:space="preserve">-29048 </w:t>
      </w:r>
      <w:r w:rsidR="00C97540">
        <w:rPr>
          <w:noProof w:val="0"/>
        </w:rPr>
        <w:t>IMU</w:t>
      </w:r>
      <w:r w:rsidR="00602F3F">
        <w:rPr>
          <w:noProof w:val="0"/>
        </w:rPr>
        <w:t xml:space="preserve"> specifications</w:t>
      </w:r>
      <w:bookmarkEnd w:id="354"/>
    </w:p>
    <w:tbl>
      <w:tblPr>
        <w:tblW w:w="10122" w:type="dxa"/>
        <w:tblCellMar>
          <w:top w:w="15" w:type="dxa"/>
          <w:left w:w="15" w:type="dxa"/>
          <w:bottom w:w="15" w:type="dxa"/>
          <w:right w:w="15" w:type="dxa"/>
        </w:tblCellMar>
        <w:tblLook w:val="04A0" w:firstRow="1" w:lastRow="0" w:firstColumn="1" w:lastColumn="0" w:noHBand="0" w:noVBand="1"/>
      </w:tblPr>
      <w:tblGrid>
        <w:gridCol w:w="3927"/>
        <w:gridCol w:w="6195"/>
      </w:tblGrid>
      <w:tr w:rsidR="000A4CEC" w:rsidRPr="00280F56" w14:paraId="2A806CC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E467C5" w:rsidRDefault="000A4CEC" w:rsidP="00E467C5">
            <w:pPr>
              <w:rPr>
                <w:rFonts w:ascii="Times New Roman" w:hAnsi="Times New Roman"/>
                <w:sz w:val="20"/>
                <w:szCs w:val="20"/>
              </w:rPr>
            </w:pPr>
            <w:r w:rsidRPr="00E467C5">
              <w:rPr>
                <w:sz w:val="20"/>
                <w:szCs w:val="20"/>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E467C5" w:rsidRDefault="000A4CEC" w:rsidP="00E467C5">
            <w:pPr>
              <w:rPr>
                <w:sz w:val="20"/>
                <w:szCs w:val="20"/>
              </w:rPr>
            </w:pPr>
            <w:r w:rsidRPr="00E467C5">
              <w:rPr>
                <w:sz w:val="20"/>
                <w:szCs w:val="20"/>
              </w:rPr>
              <w:t>I2C</w:t>
            </w:r>
          </w:p>
          <w:p w14:paraId="4DE021E0" w14:textId="77777777" w:rsidR="000A4CEC" w:rsidRPr="00E467C5" w:rsidRDefault="000A4CEC" w:rsidP="00E467C5">
            <w:pPr>
              <w:rPr>
                <w:sz w:val="20"/>
                <w:szCs w:val="20"/>
              </w:rPr>
            </w:pPr>
            <w:r w:rsidRPr="00E467C5">
              <w:rPr>
                <w:sz w:val="20"/>
                <w:szCs w:val="20"/>
              </w:rPr>
              <w:t>SPI</w:t>
            </w:r>
          </w:p>
        </w:tc>
      </w:tr>
      <w:tr w:rsidR="000A4CEC" w:rsidRPr="00280F56" w14:paraId="3E9E590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E467C5" w:rsidRDefault="000A4CEC" w:rsidP="00E467C5">
            <w:pPr>
              <w:rPr>
                <w:sz w:val="20"/>
                <w:szCs w:val="20"/>
              </w:rPr>
            </w:pPr>
            <w:r w:rsidRPr="00E467C5">
              <w:rPr>
                <w:sz w:val="20"/>
                <w:szCs w:val="20"/>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E467C5" w:rsidRDefault="000A4CEC" w:rsidP="00E467C5">
            <w:pPr>
              <w:rPr>
                <w:sz w:val="20"/>
                <w:szCs w:val="20"/>
              </w:rPr>
            </w:pPr>
            <w:r w:rsidRPr="00E467C5">
              <w:rPr>
                <w:sz w:val="20"/>
                <w:szCs w:val="20"/>
              </w:rPr>
              <w:t>1.71 to 3.6</w:t>
            </w:r>
          </w:p>
        </w:tc>
      </w:tr>
      <w:tr w:rsidR="000A4CEC" w:rsidRPr="00280F56" w14:paraId="738EAF0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E467C5" w:rsidRDefault="000A4CEC" w:rsidP="00E467C5">
            <w:pPr>
              <w:rPr>
                <w:sz w:val="20"/>
                <w:szCs w:val="20"/>
              </w:rPr>
            </w:pPr>
            <w:r w:rsidRPr="00E467C5">
              <w:rPr>
                <w:sz w:val="20"/>
                <w:szCs w:val="20"/>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E467C5" w:rsidRDefault="000A4CEC" w:rsidP="00E467C5">
            <w:pPr>
              <w:rPr>
                <w:sz w:val="20"/>
                <w:szCs w:val="20"/>
              </w:rPr>
            </w:pPr>
            <w:r w:rsidRPr="00E467C5">
              <w:rPr>
                <w:sz w:val="20"/>
                <w:szCs w:val="20"/>
              </w:rPr>
              <w:t>1.71 to 3.6</w:t>
            </w:r>
          </w:p>
        </w:tc>
      </w:tr>
      <w:tr w:rsidR="000A4CEC" w:rsidRPr="00280F56" w14:paraId="1AB17868"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E467C5" w:rsidRDefault="000A4CEC" w:rsidP="00E467C5">
            <w:pPr>
              <w:rPr>
                <w:sz w:val="20"/>
                <w:szCs w:val="20"/>
              </w:rPr>
            </w:pPr>
            <w:r w:rsidRPr="00E467C5">
              <w:rPr>
                <w:sz w:val="20"/>
                <w:szCs w:val="20"/>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E467C5" w:rsidRDefault="000A4CEC" w:rsidP="00E467C5">
            <w:pPr>
              <w:rPr>
                <w:sz w:val="20"/>
                <w:szCs w:val="20"/>
              </w:rPr>
            </w:pPr>
            <w:r w:rsidRPr="00E467C5">
              <w:rPr>
                <w:sz w:val="20"/>
                <w:szCs w:val="20"/>
              </w:rPr>
              <w:t>±250/500/1000/2000</w:t>
            </w:r>
          </w:p>
        </w:tc>
      </w:tr>
      <w:tr w:rsidR="000A4CEC" w:rsidRPr="00280F56" w14:paraId="596148F1"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E467C5" w:rsidRDefault="000A4CEC" w:rsidP="00E467C5">
            <w:pPr>
              <w:rPr>
                <w:sz w:val="20"/>
                <w:szCs w:val="20"/>
              </w:rPr>
            </w:pPr>
            <w:r w:rsidRPr="00E467C5">
              <w:rPr>
                <w:sz w:val="20"/>
                <w:szCs w:val="20"/>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E467C5" w:rsidRDefault="000A4CEC" w:rsidP="00E467C5">
            <w:pPr>
              <w:rPr>
                <w:sz w:val="20"/>
                <w:szCs w:val="20"/>
              </w:rPr>
            </w:pPr>
            <w:r w:rsidRPr="00E467C5">
              <w:rPr>
                <w:sz w:val="20"/>
                <w:szCs w:val="20"/>
              </w:rPr>
              <w:t>±1.5%</w:t>
            </w:r>
          </w:p>
        </w:tc>
      </w:tr>
      <w:tr w:rsidR="000A4CEC" w:rsidRPr="00280F56" w14:paraId="5ADC6B9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E467C5" w:rsidRDefault="000A4CEC" w:rsidP="00E467C5">
            <w:pPr>
              <w:rPr>
                <w:sz w:val="20"/>
                <w:szCs w:val="20"/>
              </w:rPr>
            </w:pPr>
            <w:r w:rsidRPr="00E467C5">
              <w:rPr>
                <w:sz w:val="20"/>
                <w:szCs w:val="20"/>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E467C5" w:rsidRDefault="000A4CEC" w:rsidP="00E467C5">
            <w:pPr>
              <w:rPr>
                <w:sz w:val="20"/>
                <w:szCs w:val="20"/>
              </w:rPr>
            </w:pPr>
            <w:r w:rsidRPr="00E467C5">
              <w:rPr>
                <w:sz w:val="20"/>
                <w:szCs w:val="20"/>
              </w:rPr>
              <w:t>0.015dps/√Hz</w:t>
            </w:r>
          </w:p>
        </w:tc>
      </w:tr>
      <w:tr w:rsidR="000A4CEC" w:rsidRPr="00280F56" w14:paraId="299FDC6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E467C5" w:rsidRDefault="000A4CEC" w:rsidP="00E467C5">
            <w:pPr>
              <w:rPr>
                <w:sz w:val="20"/>
                <w:szCs w:val="20"/>
              </w:rPr>
            </w:pPr>
            <w:r w:rsidRPr="00E467C5">
              <w:rPr>
                <w:sz w:val="20"/>
                <w:szCs w:val="20"/>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E467C5" w:rsidRDefault="000A4CEC" w:rsidP="00E467C5">
            <w:pPr>
              <w:rPr>
                <w:sz w:val="20"/>
                <w:szCs w:val="20"/>
              </w:rPr>
            </w:pPr>
            <w:r w:rsidRPr="00E467C5">
              <w:rPr>
                <w:sz w:val="20"/>
                <w:szCs w:val="20"/>
              </w:rPr>
              <w:t>±2/4/8/16</w:t>
            </w:r>
          </w:p>
        </w:tc>
      </w:tr>
      <w:tr w:rsidR="000A4CEC" w:rsidRPr="00280F56" w14:paraId="28D86E8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E467C5" w:rsidRDefault="000A4CEC" w:rsidP="00E467C5">
            <w:pPr>
              <w:rPr>
                <w:sz w:val="20"/>
                <w:szCs w:val="20"/>
              </w:rPr>
            </w:pPr>
            <w:r w:rsidRPr="00E467C5">
              <w:rPr>
                <w:sz w:val="20"/>
                <w:szCs w:val="20"/>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E467C5" w:rsidRDefault="000A4CEC" w:rsidP="00E467C5">
            <w:pPr>
              <w:rPr>
                <w:sz w:val="20"/>
                <w:szCs w:val="20"/>
              </w:rPr>
            </w:pPr>
            <w:r w:rsidRPr="00E467C5">
              <w:rPr>
                <w:sz w:val="20"/>
                <w:szCs w:val="20"/>
              </w:rPr>
              <w:t>±0.5%</w:t>
            </w:r>
          </w:p>
        </w:tc>
      </w:tr>
      <w:tr w:rsidR="000A4CEC" w:rsidRPr="00280F56" w14:paraId="14C70EBA"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E467C5" w:rsidRDefault="000A4CEC" w:rsidP="00E467C5">
            <w:pPr>
              <w:rPr>
                <w:sz w:val="20"/>
                <w:szCs w:val="20"/>
              </w:rPr>
            </w:pPr>
            <w:r w:rsidRPr="00E467C5">
              <w:rPr>
                <w:sz w:val="20"/>
                <w:szCs w:val="20"/>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E467C5" w:rsidRDefault="000A4CEC" w:rsidP="00E467C5">
            <w:pPr>
              <w:rPr>
                <w:sz w:val="20"/>
                <w:szCs w:val="20"/>
              </w:rPr>
            </w:pPr>
            <w:r w:rsidRPr="00E467C5">
              <w:rPr>
                <w:sz w:val="20"/>
                <w:szCs w:val="20"/>
              </w:rPr>
              <w:t>230μg/√Hz</w:t>
            </w:r>
          </w:p>
        </w:tc>
      </w:tr>
      <w:tr w:rsidR="000A4CEC" w:rsidRPr="00280F56" w14:paraId="4AED7BBC"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E467C5" w:rsidRDefault="000A4CEC" w:rsidP="00E467C5">
            <w:pPr>
              <w:rPr>
                <w:sz w:val="20"/>
                <w:szCs w:val="20"/>
              </w:rPr>
            </w:pPr>
            <w:r w:rsidRPr="00E467C5">
              <w:rPr>
                <w:sz w:val="20"/>
                <w:szCs w:val="20"/>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E467C5" w:rsidRDefault="000A4CEC" w:rsidP="00E467C5">
            <w:pPr>
              <w:rPr>
                <w:sz w:val="20"/>
                <w:szCs w:val="20"/>
              </w:rPr>
            </w:pPr>
            <w:r w:rsidRPr="00E467C5">
              <w:rPr>
                <w:sz w:val="20"/>
                <w:szCs w:val="20"/>
              </w:rPr>
              <w:t>±4900μT</w:t>
            </w:r>
          </w:p>
        </w:tc>
      </w:tr>
      <w:tr w:rsidR="000A4CEC" w:rsidRPr="00280F56" w14:paraId="3348397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E467C5" w:rsidRDefault="000A4CEC" w:rsidP="00E467C5">
            <w:pPr>
              <w:rPr>
                <w:sz w:val="20"/>
                <w:szCs w:val="20"/>
              </w:rPr>
            </w:pPr>
            <w:r w:rsidRPr="00E467C5">
              <w:rPr>
                <w:sz w:val="20"/>
                <w:szCs w:val="20"/>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E467C5" w:rsidRDefault="000A4CEC" w:rsidP="00E467C5">
            <w:pPr>
              <w:rPr>
                <w:sz w:val="20"/>
                <w:szCs w:val="20"/>
              </w:rPr>
            </w:pPr>
          </w:p>
        </w:tc>
      </w:tr>
      <w:tr w:rsidR="000A4CEC" w:rsidRPr="00280F56" w14:paraId="3C6871B6"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E467C5" w:rsidRDefault="000A4CEC" w:rsidP="00E467C5">
            <w:pPr>
              <w:rPr>
                <w:sz w:val="20"/>
                <w:szCs w:val="20"/>
              </w:rPr>
            </w:pPr>
            <w:r w:rsidRPr="00E467C5">
              <w:rPr>
                <w:sz w:val="20"/>
                <w:szCs w:val="20"/>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E467C5" w:rsidRDefault="000A4CEC" w:rsidP="00E467C5">
            <w:pPr>
              <w:rPr>
                <w:sz w:val="20"/>
                <w:szCs w:val="20"/>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355" w:name="_Toc147920283"/>
      <w:r w:rsidRPr="00280F56">
        <w:lastRenderedPageBreak/>
        <w:t xml:space="preserve">Chapter </w:t>
      </w:r>
      <w:r w:rsidR="00934A2D" w:rsidRPr="00280F56">
        <w:t>8</w:t>
      </w:r>
      <w:r w:rsidR="005275F2">
        <w:t xml:space="preserve">. </w:t>
      </w:r>
      <w:r w:rsidR="00BE0D55" w:rsidRPr="00280F56">
        <w:t>References</w:t>
      </w:r>
      <w:bookmarkEnd w:id="355"/>
    </w:p>
    <w:p w14:paraId="30C774C9" w14:textId="012CACFE" w:rsidR="00CC3BFF" w:rsidRPr="00CC3BFF" w:rsidRDefault="005275F2" w:rsidP="00CC3BFF">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CC3BFF" w:rsidRPr="00CC3BFF">
        <w:rPr>
          <w:rFonts w:ascii="Calibri" w:hAnsi="Calibri" w:cs="Calibri"/>
          <w:noProof/>
        </w:rPr>
        <w:t xml:space="preserve">Ab Wahab, M. N., Nefti-Meziani, S., &amp; Atyabi, A. (2015). A comprehensive review of swarm optimization algorithms. </w:t>
      </w:r>
      <w:r w:rsidR="00CC3BFF" w:rsidRPr="00CC3BFF">
        <w:rPr>
          <w:rFonts w:ascii="Calibri" w:hAnsi="Calibri" w:cs="Calibri"/>
          <w:i/>
          <w:iCs/>
          <w:noProof/>
        </w:rPr>
        <w:t>PLoS ONE</w:t>
      </w:r>
      <w:r w:rsidR="00CC3BFF" w:rsidRPr="00CC3BFF">
        <w:rPr>
          <w:rFonts w:ascii="Calibri" w:hAnsi="Calibri" w:cs="Calibri"/>
          <w:noProof/>
        </w:rPr>
        <w:t xml:space="preserve">, </w:t>
      </w:r>
      <w:r w:rsidR="00CC3BFF" w:rsidRPr="00CC3BFF">
        <w:rPr>
          <w:rFonts w:ascii="Calibri" w:hAnsi="Calibri" w:cs="Calibri"/>
          <w:i/>
          <w:iCs/>
          <w:noProof/>
        </w:rPr>
        <w:t>10</w:t>
      </w:r>
      <w:r w:rsidR="00CC3BFF" w:rsidRPr="00CC3BFF">
        <w:rPr>
          <w:rFonts w:ascii="Calibri" w:hAnsi="Calibri" w:cs="Calibri"/>
          <w:noProof/>
        </w:rPr>
        <w:t>(5). https://doi.org/10.1371/JOURNAL.PONE.0122827</w:t>
      </w:r>
    </w:p>
    <w:p w14:paraId="6ED8001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dafruit. (2022). </w:t>
      </w:r>
      <w:r w:rsidRPr="00CC3BFF">
        <w:rPr>
          <w:rFonts w:ascii="Calibri" w:hAnsi="Calibri" w:cs="Calibri"/>
          <w:i/>
          <w:iCs/>
          <w:noProof/>
        </w:rPr>
        <w:t>Slamtec RPLIDAR A1 - 360 Laser Range Scanner : ID 4010 : $99.95 : Adafruit Industries, Unique &amp; fun DIY electronics and kits</w:t>
      </w:r>
      <w:r w:rsidRPr="00CC3BFF">
        <w:rPr>
          <w:rFonts w:ascii="Calibri" w:hAnsi="Calibri" w:cs="Calibri"/>
          <w:noProof/>
        </w:rPr>
        <w:t>. https://www.adafruit.com/product/4010</w:t>
      </w:r>
    </w:p>
    <w:p w14:paraId="6F88274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delantado, F., Vilajosana, X., Tuset-Peiro, P., Martinez, B., Melia-Segui, J., &amp; Watteyne, T. (2017). Understanding the Limits of LoRaWAN. </w:t>
      </w:r>
      <w:r w:rsidRPr="00CC3BFF">
        <w:rPr>
          <w:rFonts w:ascii="Calibri" w:hAnsi="Calibri" w:cs="Calibri"/>
          <w:i/>
          <w:iCs/>
          <w:noProof/>
        </w:rPr>
        <w:t>IEEE Communications Magazine</w:t>
      </w:r>
      <w:r w:rsidRPr="00CC3BFF">
        <w:rPr>
          <w:rFonts w:ascii="Calibri" w:hAnsi="Calibri" w:cs="Calibri"/>
          <w:noProof/>
        </w:rPr>
        <w:t xml:space="preserve">, </w:t>
      </w:r>
      <w:r w:rsidRPr="00CC3BFF">
        <w:rPr>
          <w:rFonts w:ascii="Calibri" w:hAnsi="Calibri" w:cs="Calibri"/>
          <w:i/>
          <w:iCs/>
          <w:noProof/>
        </w:rPr>
        <w:t>55</w:t>
      </w:r>
      <w:r w:rsidRPr="00CC3BFF">
        <w:rPr>
          <w:rFonts w:ascii="Calibri" w:hAnsi="Calibri" w:cs="Calibri"/>
          <w:noProof/>
        </w:rPr>
        <w:t>(9), 34–40. https://doi.org/10.1109/MCOM.2017.1600613</w:t>
      </w:r>
    </w:p>
    <w:p w14:paraId="5556CBB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hmed, S., Qiu, B., Ahmad, F., Kong, C. W., &amp; Xin, H. (2021). A State-of-the-Art Analysis of Obstacle Avoidance Methods from the Perspective of an Agricultural Sprayer UAV’s Operation Scenario. </w:t>
      </w:r>
      <w:r w:rsidRPr="00CC3BFF">
        <w:rPr>
          <w:rFonts w:ascii="Calibri" w:hAnsi="Calibri" w:cs="Calibri"/>
          <w:i/>
          <w:iCs/>
          <w:noProof/>
        </w:rPr>
        <w:t>Agronomy 2021, Vol. 11, Page 1069</w:t>
      </w:r>
      <w:r w:rsidRPr="00CC3BFF">
        <w:rPr>
          <w:rFonts w:ascii="Calibri" w:hAnsi="Calibri" w:cs="Calibri"/>
          <w:noProof/>
        </w:rPr>
        <w:t xml:space="preserve">, </w:t>
      </w:r>
      <w:r w:rsidRPr="00CC3BFF">
        <w:rPr>
          <w:rFonts w:ascii="Calibri" w:hAnsi="Calibri" w:cs="Calibri"/>
          <w:i/>
          <w:iCs/>
          <w:noProof/>
        </w:rPr>
        <w:t>11</w:t>
      </w:r>
      <w:r w:rsidRPr="00CC3BFF">
        <w:rPr>
          <w:rFonts w:ascii="Calibri" w:hAnsi="Calibri" w:cs="Calibri"/>
          <w:noProof/>
        </w:rPr>
        <w:t>(6), 1069. https://doi.org/10.3390/AGRONOMY11061069</w:t>
      </w:r>
    </w:p>
    <w:p w14:paraId="7DD31DD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kagawa, K. (1996). </w:t>
      </w:r>
      <w:r w:rsidRPr="00CC3BFF">
        <w:rPr>
          <w:rFonts w:ascii="Calibri" w:hAnsi="Calibri" w:cs="Calibri"/>
          <w:i/>
          <w:iCs/>
          <w:noProof/>
        </w:rPr>
        <w:t>US5994699A - Thermal camera for infrared imaging - Google Patents</w:t>
      </w:r>
      <w:r w:rsidRPr="00CC3BFF">
        <w:rPr>
          <w:rFonts w:ascii="Calibri" w:hAnsi="Calibri" w:cs="Calibri"/>
          <w:noProof/>
        </w:rPr>
        <w:t>. https://patents.google.com/patent/US5994699A/en</w:t>
      </w:r>
    </w:p>
    <w:p w14:paraId="272D084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l-Sarawi, S., Anbar, M., Alieyan, K., &amp; Alzubaidi, M. (2017). Internet of Things (IoT) communication protocols: Review. </w:t>
      </w:r>
      <w:r w:rsidRPr="00CC3BFF">
        <w:rPr>
          <w:rFonts w:ascii="Calibri" w:hAnsi="Calibri" w:cs="Calibri"/>
          <w:i/>
          <w:iCs/>
          <w:noProof/>
        </w:rPr>
        <w:t>ICIT 2017 - 8th International Conference on Information Technology, Proceedings</w:t>
      </w:r>
      <w:r w:rsidRPr="00CC3BFF">
        <w:rPr>
          <w:rFonts w:ascii="Calibri" w:hAnsi="Calibri" w:cs="Calibri"/>
          <w:noProof/>
        </w:rPr>
        <w:t>, 685–690. https://doi.org/10.1109/ICITECH.2017.8079928</w:t>
      </w:r>
    </w:p>
    <w:p w14:paraId="05A2EB0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CC3BFF">
        <w:rPr>
          <w:rFonts w:ascii="Calibri" w:hAnsi="Calibri" w:cs="Calibri"/>
          <w:i/>
          <w:iCs/>
          <w:noProof/>
        </w:rPr>
        <w:t>IEEE Communications Magazine</w:t>
      </w:r>
      <w:r w:rsidRPr="00CC3BFF">
        <w:rPr>
          <w:rFonts w:ascii="Calibri" w:hAnsi="Calibri" w:cs="Calibri"/>
          <w:noProof/>
        </w:rPr>
        <w:t xml:space="preserve">, </w:t>
      </w:r>
      <w:r w:rsidRPr="00CC3BFF">
        <w:rPr>
          <w:rFonts w:ascii="Calibri" w:hAnsi="Calibri" w:cs="Calibri"/>
          <w:i/>
          <w:iCs/>
          <w:noProof/>
        </w:rPr>
        <w:t>53</w:t>
      </w:r>
      <w:r w:rsidRPr="00CC3BFF">
        <w:rPr>
          <w:rFonts w:ascii="Calibri" w:hAnsi="Calibri" w:cs="Calibri"/>
          <w:noProof/>
        </w:rPr>
        <w:t>(9), 32–40. https://doi.org/10.1109/MCOM.2015.7263370</w:t>
      </w:r>
    </w:p>
    <w:p w14:paraId="56201D1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ndroid Authority. (n.d.-a). </w:t>
      </w:r>
      <w:r w:rsidRPr="00CC3BFF">
        <w:rPr>
          <w:rFonts w:ascii="Calibri" w:hAnsi="Calibri" w:cs="Calibri"/>
          <w:i/>
          <w:iCs/>
          <w:noProof/>
        </w:rPr>
        <w:t>Image-Stablization-GIF.gif (404×296)</w:t>
      </w:r>
      <w:r w:rsidRPr="00CC3BFF">
        <w:rPr>
          <w:rFonts w:ascii="Calibri" w:hAnsi="Calibri" w:cs="Calibri"/>
          <w:noProof/>
        </w:rPr>
        <w:t>. Retrieved August 17, 2023, from https://www.androidauthority.com/wp-content/uploads/2020/02/Image-Stablization-GIF.gif</w:t>
      </w:r>
    </w:p>
    <w:p w14:paraId="29093DF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ndroid Authority. (n.d.-b). </w:t>
      </w:r>
      <w:r w:rsidRPr="00CC3BFF">
        <w:rPr>
          <w:rFonts w:ascii="Calibri" w:hAnsi="Calibri" w:cs="Calibri"/>
          <w:i/>
          <w:iCs/>
          <w:noProof/>
        </w:rPr>
        <w:t>Image-Stablization-Perspective.gif (350×261)</w:t>
      </w:r>
      <w:r w:rsidRPr="00CC3BFF">
        <w:rPr>
          <w:rFonts w:ascii="Calibri" w:hAnsi="Calibri" w:cs="Calibri"/>
          <w:noProof/>
        </w:rPr>
        <w:t>. Retrieved August 17, 2023, from https://www.androidauthority.com/wp-content/uploads/2020/02/Image-Stablization-Perspective.gif</w:t>
      </w:r>
    </w:p>
    <w:p w14:paraId="629A3C0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parna, R., Ruchitha, H. T. S., Pranavi, N., &amp; Keskar, A. G. (2020). IMU based Tracking of a Person using Nonlinear Autoregressive Exogenous(NARX) Algorithm in GPS-denied Areas. </w:t>
      </w:r>
      <w:r w:rsidRPr="00CC3BFF">
        <w:rPr>
          <w:rFonts w:ascii="Calibri" w:hAnsi="Calibri" w:cs="Calibri"/>
          <w:i/>
          <w:iCs/>
          <w:noProof/>
        </w:rPr>
        <w:t xml:space="preserve">2020 1st IEEE International Conference on Measurement, Instrumentation, Control and Automation, ICMICA </w:t>
      </w:r>
      <w:r w:rsidRPr="00CC3BFF">
        <w:rPr>
          <w:rFonts w:ascii="Calibri" w:hAnsi="Calibri" w:cs="Calibri"/>
          <w:i/>
          <w:iCs/>
          <w:noProof/>
        </w:rPr>
        <w:lastRenderedPageBreak/>
        <w:t>2020</w:t>
      </w:r>
      <w:r w:rsidRPr="00CC3BFF">
        <w:rPr>
          <w:rFonts w:ascii="Calibri" w:hAnsi="Calibri" w:cs="Calibri"/>
          <w:noProof/>
        </w:rPr>
        <w:t>. https://doi.org/10.1109/ICMICA48462.2020.9242732</w:t>
      </w:r>
    </w:p>
    <w:p w14:paraId="51FE1E4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rsalan, M., Umair, A., &amp; Kumar Verma, V. (2018). Dash7: Performance. In </w:t>
      </w:r>
      <w:r w:rsidRPr="00CC3BFF">
        <w:rPr>
          <w:rFonts w:ascii="Calibri" w:hAnsi="Calibri" w:cs="Calibri"/>
          <w:i/>
          <w:iCs/>
          <w:noProof/>
        </w:rPr>
        <w:t>IOSR Journal of Electronics and Communication Engineering (IOSRJECE)</w:t>
      </w:r>
      <w:r w:rsidRPr="00CC3BFF">
        <w:rPr>
          <w:rFonts w:ascii="Calibri" w:hAnsi="Calibri" w:cs="Calibri"/>
          <w:noProof/>
        </w:rPr>
        <w:t xml:space="preserve"> (Vol. 2, Issue 5). www.iosrjournals.orgwww.iosrjournals.org</w:t>
      </w:r>
    </w:p>
    <w:p w14:paraId="1CDC710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ugustin, A., Yi, J., Clausen, T., &amp; Townsley, W. M. (2016). A study of Lora: Long range &amp; low power networks for the internet of things.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6</w:t>
      </w:r>
      <w:r w:rsidRPr="00CC3BFF">
        <w:rPr>
          <w:rFonts w:ascii="Calibri" w:hAnsi="Calibri" w:cs="Calibri"/>
          <w:noProof/>
        </w:rPr>
        <w:t>(9). https://doi.org/10.3390/s16091466</w:t>
      </w:r>
    </w:p>
    <w:p w14:paraId="4FE9986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uysakul, J., Xu, H., &amp; Pooneeth, V. (2018). A Hybrid Motion Estimation for Video Stabilization Based on an IMU Sensor. </w:t>
      </w:r>
      <w:r w:rsidRPr="00CC3BFF">
        <w:rPr>
          <w:rFonts w:ascii="Calibri" w:hAnsi="Calibri" w:cs="Calibri"/>
          <w:i/>
          <w:iCs/>
          <w:noProof/>
        </w:rPr>
        <w:t>Sensors 2018, Vol. 18, Page 2708</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8), 2708. https://doi.org/10.3390/S18082708</w:t>
      </w:r>
    </w:p>
    <w:p w14:paraId="4F876B7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uysakul, J., Xu, H., &amp; Pooneeth, V. (2019). Video stabilization with a dual system based on an IMU sensor for the mobile robot. </w:t>
      </w:r>
      <w:r w:rsidRPr="00CC3BFF">
        <w:rPr>
          <w:rFonts w:ascii="Calibri" w:hAnsi="Calibri" w:cs="Calibri"/>
          <w:i/>
          <w:iCs/>
          <w:noProof/>
        </w:rPr>
        <w:t>Advances in Intelligent Systems and Computing</w:t>
      </w:r>
      <w:r w:rsidRPr="00CC3BFF">
        <w:rPr>
          <w:rFonts w:ascii="Calibri" w:hAnsi="Calibri" w:cs="Calibri"/>
          <w:noProof/>
        </w:rPr>
        <w:t xml:space="preserve">, </w:t>
      </w:r>
      <w:r w:rsidRPr="00CC3BFF">
        <w:rPr>
          <w:rFonts w:ascii="Calibri" w:hAnsi="Calibri" w:cs="Calibri"/>
          <w:i/>
          <w:iCs/>
          <w:noProof/>
        </w:rPr>
        <w:t>856</w:t>
      </w:r>
      <w:r w:rsidRPr="00CC3BFF">
        <w:rPr>
          <w:rFonts w:ascii="Calibri" w:hAnsi="Calibri" w:cs="Calibri"/>
          <w:noProof/>
        </w:rPr>
        <w:t>, 618–626. https://doi.org/10.1007/978-3-030-00214-5_78/COVER</w:t>
      </w:r>
    </w:p>
    <w:p w14:paraId="1933D21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Aviation Authority of New Zealand, C. (2015). </w:t>
      </w:r>
      <w:r w:rsidRPr="00CC3BFF">
        <w:rPr>
          <w:rFonts w:ascii="Calibri" w:hAnsi="Calibri" w:cs="Calibri"/>
          <w:i/>
          <w:iCs/>
          <w:noProof/>
        </w:rPr>
        <w:t>Published by the Civil Aviation Authority of New Zealand Unmanned Aircraft Operator Certification</w:t>
      </w:r>
      <w:r w:rsidRPr="00CC3BFF">
        <w:rPr>
          <w:rFonts w:ascii="Calibri" w:hAnsi="Calibri" w:cs="Calibri"/>
          <w:noProof/>
        </w:rPr>
        <w:t>. www.caa.govt.nz</w:t>
      </w:r>
    </w:p>
    <w:p w14:paraId="740E6B0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aronti, P Pillai, P Chook, V.W.C Chessa, S Gotta, A Hu, F. (2007). Wireless sensor networks: a survey on the state of the art and the 802.15.4 and ZigBee standards. </w:t>
      </w:r>
      <w:r w:rsidRPr="00CC3BFF">
        <w:rPr>
          <w:rFonts w:ascii="Calibri" w:hAnsi="Calibri" w:cs="Calibri"/>
          <w:i/>
          <w:iCs/>
          <w:noProof/>
        </w:rPr>
        <w:t>Computer Communications</w:t>
      </w:r>
      <w:r w:rsidRPr="00CC3BFF">
        <w:rPr>
          <w:rFonts w:ascii="Calibri" w:hAnsi="Calibri" w:cs="Calibri"/>
          <w:noProof/>
        </w:rPr>
        <w:t xml:space="preserve">, </w:t>
      </w:r>
      <w:r w:rsidRPr="00CC3BFF">
        <w:rPr>
          <w:rFonts w:ascii="Calibri" w:hAnsi="Calibri" w:cs="Calibri"/>
          <w:i/>
          <w:iCs/>
          <w:noProof/>
        </w:rPr>
        <w:t>30</w:t>
      </w:r>
      <w:r w:rsidRPr="00CC3BFF">
        <w:rPr>
          <w:rFonts w:ascii="Calibri" w:hAnsi="Calibri" w:cs="Calibri"/>
          <w:noProof/>
        </w:rPr>
        <w:t>(7), 1655–1695.</w:t>
      </w:r>
    </w:p>
    <w:p w14:paraId="682BF23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attiato, S., Gallo, G., Puglisi, G., &amp; Scellato, S. (2007). SIFT features tracking for video stabilization. </w:t>
      </w:r>
      <w:r w:rsidRPr="00CC3BFF">
        <w:rPr>
          <w:rFonts w:ascii="Calibri" w:hAnsi="Calibri" w:cs="Calibri"/>
          <w:i/>
          <w:iCs/>
          <w:noProof/>
        </w:rPr>
        <w:t>Proceedings - 14th International Conference on Image Analysis and Processing, ICIAP 2007</w:t>
      </w:r>
      <w:r w:rsidRPr="00CC3BFF">
        <w:rPr>
          <w:rFonts w:ascii="Calibri" w:hAnsi="Calibri" w:cs="Calibri"/>
          <w:noProof/>
        </w:rPr>
        <w:t>, 825–830. https://doi.org/10.1109/ICIAP.2007.4362878</w:t>
      </w:r>
    </w:p>
    <w:p w14:paraId="78F8BEC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eef &amp; Lamb NZ. (2021). </w:t>
      </w:r>
      <w:r w:rsidRPr="00CC3BFF">
        <w:rPr>
          <w:rFonts w:ascii="Calibri" w:hAnsi="Calibri" w:cs="Calibri"/>
          <w:i/>
          <w:iCs/>
          <w:noProof/>
        </w:rPr>
        <w:t>45Th Edition Farm Facts</w:t>
      </w:r>
      <w:r w:rsidRPr="00CC3BFF">
        <w:rPr>
          <w:rFonts w:ascii="Calibri" w:hAnsi="Calibri" w:cs="Calibri"/>
          <w:noProof/>
        </w:rPr>
        <w:t>. www.beeflambnz.com</w:t>
      </w:r>
    </w:p>
    <w:p w14:paraId="79BC20C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eef and Lamb NZ. (2017). </w:t>
      </w:r>
      <w:r w:rsidRPr="00CC3BFF">
        <w:rPr>
          <w:rFonts w:ascii="Calibri" w:hAnsi="Calibri" w:cs="Calibri"/>
          <w:i/>
          <w:iCs/>
          <w:noProof/>
        </w:rPr>
        <w:t>Guide to New Zealand Cattle Farming</w:t>
      </w:r>
      <w:r w:rsidRPr="00CC3BFF">
        <w:rPr>
          <w:rFonts w:ascii="Calibri" w:hAnsi="Calibri" w:cs="Calibri"/>
          <w:noProof/>
        </w:rPr>
        <w:t>.</w:t>
      </w:r>
    </w:p>
    <w:p w14:paraId="4143350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eliveau, A., Spencer, G. T., Thomas, K. A., &amp; Roberson, S. L. (1999). Evaluation of MEMS capacitive accelerometers. </w:t>
      </w:r>
      <w:r w:rsidRPr="00CC3BFF">
        <w:rPr>
          <w:rFonts w:ascii="Calibri" w:hAnsi="Calibri" w:cs="Calibri"/>
          <w:i/>
          <w:iCs/>
          <w:noProof/>
        </w:rPr>
        <w:t>IEEE Design &amp; Test of Computers</w:t>
      </w:r>
      <w:r w:rsidRPr="00CC3BFF">
        <w:rPr>
          <w:rFonts w:ascii="Calibri" w:hAnsi="Calibri" w:cs="Calibri"/>
          <w:noProof/>
        </w:rPr>
        <w:t xml:space="preserve">, </w:t>
      </w:r>
      <w:r w:rsidRPr="00CC3BFF">
        <w:rPr>
          <w:rFonts w:ascii="Calibri" w:hAnsi="Calibri" w:cs="Calibri"/>
          <w:i/>
          <w:iCs/>
          <w:noProof/>
        </w:rPr>
        <w:t>16</w:t>
      </w:r>
      <w:r w:rsidRPr="00CC3BFF">
        <w:rPr>
          <w:rFonts w:ascii="Calibri" w:hAnsi="Calibri" w:cs="Calibri"/>
          <w:noProof/>
        </w:rPr>
        <w:t>(4), 48–56. https://doi.org/10.1109/54.808209</w:t>
      </w:r>
    </w:p>
    <w:p w14:paraId="4A55742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ernini, N., Bertozzi, M., Castangia, L., Patander, M., &amp; Sabbatelli, M. (2014). Real-time obstacle detection using stereo vision for autonomous ground vehicles: A survey. </w:t>
      </w:r>
      <w:r w:rsidRPr="00CC3BFF">
        <w:rPr>
          <w:rFonts w:ascii="Calibri" w:hAnsi="Calibri" w:cs="Calibri"/>
          <w:i/>
          <w:iCs/>
          <w:noProof/>
        </w:rPr>
        <w:t>2014 17th IEEE International Conference on Intelligent Transportation Systems, ITSC 2014</w:t>
      </w:r>
      <w:r w:rsidRPr="00CC3BFF">
        <w:rPr>
          <w:rFonts w:ascii="Calibri" w:hAnsi="Calibri" w:cs="Calibri"/>
          <w:noProof/>
        </w:rPr>
        <w:t xml:space="preserve">, 873–878. </w:t>
      </w:r>
      <w:r w:rsidRPr="00CC3BFF">
        <w:rPr>
          <w:rFonts w:ascii="Calibri" w:hAnsi="Calibri" w:cs="Calibri"/>
          <w:noProof/>
        </w:rPr>
        <w:lastRenderedPageBreak/>
        <w:t>https://doi.org/10.1109/ITSC.2014.6957799</w:t>
      </w:r>
    </w:p>
    <w:p w14:paraId="4B55E19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lanche, J., Chirayil Nandakumar, S., Mitchell, D., Harper, S., Groves, K., West, A., Lennox, B., Watson, S., Flynn, D., &amp; Yamamoto, I. (n.d.). </w:t>
      </w:r>
      <w:r w:rsidRPr="00CC3BFF">
        <w:rPr>
          <w:rFonts w:ascii="Calibri" w:hAnsi="Calibri" w:cs="Calibri"/>
          <w:i/>
          <w:iCs/>
          <w:noProof/>
        </w:rPr>
        <w:t>Millimeter-Wave Sensing for Avoidance of High-Risk Ground Conditions for Mobile Robots</w:t>
      </w:r>
      <w:r w:rsidRPr="00CC3BFF">
        <w:rPr>
          <w:rFonts w:ascii="Calibri" w:hAnsi="Calibri" w:cs="Calibri"/>
          <w:noProof/>
        </w:rPr>
        <w:t>.</w:t>
      </w:r>
    </w:p>
    <w:p w14:paraId="38BD685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orges De Sousa, J., &amp; Andrade Gonçalves, • G. (2010). </w:t>
      </w:r>
      <w:r w:rsidRPr="00CC3BFF">
        <w:rPr>
          <w:rFonts w:ascii="Calibri" w:hAnsi="Calibri" w:cs="Calibri"/>
          <w:i/>
          <w:iCs/>
          <w:noProof/>
        </w:rPr>
        <w:t>Unmanned vehicles for environmental data collection</w:t>
      </w:r>
      <w:r w:rsidRPr="00CC3BFF">
        <w:rPr>
          <w:rFonts w:ascii="Calibri" w:hAnsi="Calibri" w:cs="Calibri"/>
          <w:noProof/>
        </w:rPr>
        <w:t>. https://doi.org/10.1007/s10098-010-0313-5</w:t>
      </w:r>
    </w:p>
    <w:p w14:paraId="55592B7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Byeon, M., &amp; Yoon, S. W. (2020). Analysis of Automotive Lidar Sensor Model Considering Scattering Effects in Regional Rain Environments. </w:t>
      </w:r>
      <w:r w:rsidRPr="00CC3BFF">
        <w:rPr>
          <w:rFonts w:ascii="Calibri" w:hAnsi="Calibri" w:cs="Calibri"/>
          <w:i/>
          <w:iCs/>
          <w:noProof/>
        </w:rPr>
        <w:t>IEEE Access</w:t>
      </w:r>
      <w:r w:rsidRPr="00CC3BFF">
        <w:rPr>
          <w:rFonts w:ascii="Calibri" w:hAnsi="Calibri" w:cs="Calibri"/>
          <w:noProof/>
        </w:rPr>
        <w:t xml:space="preserve">, </w:t>
      </w:r>
      <w:r w:rsidRPr="00CC3BFF">
        <w:rPr>
          <w:rFonts w:ascii="Calibri" w:hAnsi="Calibri" w:cs="Calibri"/>
          <w:i/>
          <w:iCs/>
          <w:noProof/>
        </w:rPr>
        <w:t>8</w:t>
      </w:r>
      <w:r w:rsidRPr="00CC3BFF">
        <w:rPr>
          <w:rFonts w:ascii="Calibri" w:hAnsi="Calibri" w:cs="Calibri"/>
          <w:noProof/>
        </w:rPr>
        <w:t>, 102669–102679. https://doi.org/10.1109/ACCESS.2020.2996366</w:t>
      </w:r>
    </w:p>
    <w:p w14:paraId="58E6891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aruso, M., Sabatini, A. M., Laidig, D., Seel, T., Knaflitz, M., Croce, U. Della, &amp; Cereatti, A. (2021). Analysis of the accuracy of ten algorithms for orientation estimation using inertial and magnetic sensing under optimal conditions: One size does not fit all. </w:t>
      </w:r>
      <w:r w:rsidRPr="00CC3BFF">
        <w:rPr>
          <w:rFonts w:ascii="Calibri" w:hAnsi="Calibri" w:cs="Calibri"/>
          <w:i/>
          <w:iCs/>
          <w:noProof/>
        </w:rPr>
        <w:t>Sensors</w:t>
      </w:r>
      <w:r w:rsidRPr="00CC3BFF">
        <w:rPr>
          <w:rFonts w:ascii="Calibri" w:hAnsi="Calibri" w:cs="Calibri"/>
          <w:noProof/>
        </w:rPr>
        <w:t xml:space="preserve">, </w:t>
      </w:r>
      <w:r w:rsidRPr="00CC3BFF">
        <w:rPr>
          <w:rFonts w:ascii="Calibri" w:hAnsi="Calibri" w:cs="Calibri"/>
          <w:i/>
          <w:iCs/>
          <w:noProof/>
        </w:rPr>
        <w:t>21</w:t>
      </w:r>
      <w:r w:rsidRPr="00CC3BFF">
        <w:rPr>
          <w:rFonts w:ascii="Calibri" w:hAnsi="Calibri" w:cs="Calibri"/>
          <w:noProof/>
        </w:rPr>
        <w:t>(7). https://doi.org/10.3390/S21072543</w:t>
      </w:r>
    </w:p>
    <w:p w14:paraId="1F253A8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astano, R., Manduchi, R., &amp; Fox, J. (2014). </w:t>
      </w:r>
      <w:r w:rsidRPr="00CC3BFF">
        <w:rPr>
          <w:rFonts w:ascii="Calibri" w:hAnsi="Calibri" w:cs="Calibri"/>
          <w:i/>
          <w:iCs/>
          <w:noProof/>
        </w:rPr>
        <w:t>Classification experiments on real-world texture</w:t>
      </w:r>
      <w:r w:rsidRPr="00CC3BFF">
        <w:rPr>
          <w:rFonts w:ascii="Calibri" w:hAnsi="Calibri" w:cs="Calibri"/>
          <w:noProof/>
        </w:rPr>
        <w:t>. Jpl.Nasa.Gov. https://trs.jpl.nasa.gov/handle/2014/41475</w:t>
      </w:r>
    </w:p>
    <w:p w14:paraId="72430F5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CC3BFF">
        <w:rPr>
          <w:rFonts w:ascii="Calibri" w:hAnsi="Calibri" w:cs="Calibri"/>
          <w:i/>
          <w:iCs/>
          <w:noProof/>
        </w:rPr>
        <w:t>Proceedings of IEEE Workshop on Advanced Robotics and Its Social Impacts, ARSO</w:t>
      </w:r>
      <w:r w:rsidRPr="00CC3BFF">
        <w:rPr>
          <w:rFonts w:ascii="Calibri" w:hAnsi="Calibri" w:cs="Calibri"/>
          <w:noProof/>
        </w:rPr>
        <w:t xml:space="preserve">, </w:t>
      </w:r>
      <w:r w:rsidRPr="00CC3BFF">
        <w:rPr>
          <w:rFonts w:ascii="Calibri" w:hAnsi="Calibri" w:cs="Calibri"/>
          <w:i/>
          <w:iCs/>
          <w:noProof/>
        </w:rPr>
        <w:t>2016</w:t>
      </w:r>
      <w:r w:rsidRPr="00CC3BFF">
        <w:rPr>
          <w:rFonts w:ascii="Calibri" w:hAnsi="Calibri" w:cs="Calibri"/>
          <w:noProof/>
        </w:rPr>
        <w:t>-</w:t>
      </w:r>
      <w:r w:rsidRPr="00CC3BFF">
        <w:rPr>
          <w:rFonts w:ascii="Calibri" w:hAnsi="Calibri" w:cs="Calibri"/>
          <w:i/>
          <w:iCs/>
          <w:noProof/>
        </w:rPr>
        <w:t>Novem</w:t>
      </w:r>
      <w:r w:rsidRPr="00CC3BFF">
        <w:rPr>
          <w:rFonts w:ascii="Calibri" w:hAnsi="Calibri" w:cs="Calibri"/>
          <w:noProof/>
        </w:rPr>
        <w:t>, 141–145. https://doi.org/10.1109/ARSO.2016.7736271</w:t>
      </w:r>
    </w:p>
    <w:p w14:paraId="11B0E66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ao, H., Gu, Y., Gross, J., Guo, G., Fravolini, M. L., &amp; Napolitano, M. R. (2013). A comparative study of optical flow and traditional sensors in UAV navigation. </w:t>
      </w:r>
      <w:r w:rsidRPr="00CC3BFF">
        <w:rPr>
          <w:rFonts w:ascii="Calibri" w:hAnsi="Calibri" w:cs="Calibri"/>
          <w:i/>
          <w:iCs/>
          <w:noProof/>
        </w:rPr>
        <w:t>Proceedings of the American Control Conference</w:t>
      </w:r>
      <w:r w:rsidRPr="00CC3BFF">
        <w:rPr>
          <w:rFonts w:ascii="Calibri" w:hAnsi="Calibri" w:cs="Calibri"/>
          <w:noProof/>
        </w:rPr>
        <w:t>, 3858–3863. https://doi.org/10.1109/ACC.2013.6580428</w:t>
      </w:r>
    </w:p>
    <w:p w14:paraId="4A830CA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audhary, S., Zakhami, S., &amp; Roy, S. D. (2019). Visual Feedback based Trajectory Planning to Pick an Object and Manipulation using Deep learning. </w:t>
      </w:r>
      <w:r w:rsidRPr="00CC3BFF">
        <w:rPr>
          <w:rFonts w:ascii="Calibri" w:hAnsi="Calibri" w:cs="Calibri"/>
          <w:i/>
          <w:iCs/>
          <w:noProof/>
        </w:rPr>
        <w:t>ACM International Conference Proceeding Series</w:t>
      </w:r>
      <w:r w:rsidRPr="00CC3BFF">
        <w:rPr>
          <w:rFonts w:ascii="Calibri" w:hAnsi="Calibri" w:cs="Calibri"/>
          <w:noProof/>
        </w:rPr>
        <w:t>. https://doi.org/10.1145/3352593.3352616</w:t>
      </w:r>
    </w:p>
    <w:p w14:paraId="20892E5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emhengcharoen, P., Nilsumrit, P., Pongpetrarat, P., &amp; Phanomchoeng, G. (2019). </w:t>
      </w:r>
      <w:r w:rsidRPr="00CC3BFF">
        <w:rPr>
          <w:rFonts w:ascii="Calibri" w:hAnsi="Calibri" w:cs="Calibri"/>
          <w:i/>
          <w:iCs/>
          <w:noProof/>
        </w:rPr>
        <w:t>Development of a Prototype of Autonomous Vehicle for Agriculture Applications</w:t>
      </w:r>
      <w:r w:rsidRPr="00CC3BFF">
        <w:rPr>
          <w:rFonts w:ascii="Calibri" w:hAnsi="Calibri" w:cs="Calibri"/>
          <w:noProof/>
        </w:rPr>
        <w:t>. https://doi.org/10.1145/3330180.3330191</w:t>
      </w:r>
    </w:p>
    <w:p w14:paraId="49C3D15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eong, M. K., Bahiki, M. R., &amp; Azrad, S. (2016). Development of collision avoidance system for useful UAV applications using image sensors with laser transmitter. </w:t>
      </w:r>
      <w:r w:rsidRPr="00CC3BFF">
        <w:rPr>
          <w:rFonts w:ascii="Calibri" w:hAnsi="Calibri" w:cs="Calibri"/>
          <w:i/>
          <w:iCs/>
          <w:noProof/>
        </w:rPr>
        <w:t xml:space="preserve">IOP Conference Series: Materials </w:t>
      </w:r>
      <w:r w:rsidRPr="00CC3BFF">
        <w:rPr>
          <w:rFonts w:ascii="Calibri" w:hAnsi="Calibri" w:cs="Calibri"/>
          <w:i/>
          <w:iCs/>
          <w:noProof/>
        </w:rPr>
        <w:lastRenderedPageBreak/>
        <w:t>Science and Engineering</w:t>
      </w:r>
      <w:r w:rsidRPr="00CC3BFF">
        <w:rPr>
          <w:rFonts w:ascii="Calibri" w:hAnsi="Calibri" w:cs="Calibri"/>
          <w:noProof/>
        </w:rPr>
        <w:t xml:space="preserve">, </w:t>
      </w:r>
      <w:r w:rsidRPr="00CC3BFF">
        <w:rPr>
          <w:rFonts w:ascii="Calibri" w:hAnsi="Calibri" w:cs="Calibri"/>
          <w:i/>
          <w:iCs/>
          <w:noProof/>
        </w:rPr>
        <w:t>152</w:t>
      </w:r>
      <w:r w:rsidRPr="00CC3BFF">
        <w:rPr>
          <w:rFonts w:ascii="Calibri" w:hAnsi="Calibri" w:cs="Calibri"/>
          <w:noProof/>
        </w:rPr>
        <w:t>(1), 012026. https://doi.org/10.1088/1757-899X/152/1/012026</w:t>
      </w:r>
    </w:p>
    <w:p w14:paraId="7842DB9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eong, P. S., Bergs, J., Hawinkel, C., &amp; Famaey, J. (2017). Comparison of LoRaWAN classes and their power consumption. </w:t>
      </w:r>
      <w:r w:rsidRPr="00CC3BFF">
        <w:rPr>
          <w:rFonts w:ascii="Calibri" w:hAnsi="Calibri" w:cs="Calibri"/>
          <w:i/>
          <w:iCs/>
          <w:noProof/>
        </w:rPr>
        <w:t>2017 IEEE Symposium on Communications and Vehicular Technology, SCVT 2017</w:t>
      </w:r>
      <w:r w:rsidRPr="00CC3BFF">
        <w:rPr>
          <w:rFonts w:ascii="Calibri" w:hAnsi="Calibri" w:cs="Calibri"/>
          <w:noProof/>
        </w:rPr>
        <w:t xml:space="preserve">, </w:t>
      </w:r>
      <w:r w:rsidRPr="00CC3BFF">
        <w:rPr>
          <w:rFonts w:ascii="Calibri" w:hAnsi="Calibri" w:cs="Calibri"/>
          <w:i/>
          <w:iCs/>
          <w:noProof/>
        </w:rPr>
        <w:t>2017</w:t>
      </w:r>
      <w:r w:rsidRPr="00CC3BFF">
        <w:rPr>
          <w:rFonts w:ascii="Calibri" w:hAnsi="Calibri" w:cs="Calibri"/>
          <w:noProof/>
        </w:rPr>
        <w:t>-</w:t>
      </w:r>
      <w:r w:rsidRPr="00CC3BFF">
        <w:rPr>
          <w:rFonts w:ascii="Calibri" w:hAnsi="Calibri" w:cs="Calibri"/>
          <w:i/>
          <w:iCs/>
          <w:noProof/>
        </w:rPr>
        <w:t>December</w:t>
      </w:r>
      <w:r w:rsidRPr="00CC3BFF">
        <w:rPr>
          <w:rFonts w:ascii="Calibri" w:hAnsi="Calibri" w:cs="Calibri"/>
          <w:noProof/>
        </w:rPr>
        <w:t>, 1–6. https://doi.org/10.1109/SCVT.2017.8240313</w:t>
      </w:r>
    </w:p>
    <w:p w14:paraId="37EFC3D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o, Y., Han, J., Kim, J., Lee, P., &amp; Park, S. B. (2019). Experimental validation of a velocity obstacle based collision avoidance algorithm for unmanned surface vehicles. </w:t>
      </w:r>
      <w:r w:rsidRPr="00CC3BFF">
        <w:rPr>
          <w:rFonts w:ascii="Calibri" w:hAnsi="Calibri" w:cs="Calibri"/>
          <w:i/>
          <w:iCs/>
          <w:noProof/>
        </w:rPr>
        <w:t>IFAC-PapersOnLine</w:t>
      </w:r>
      <w:r w:rsidRPr="00CC3BFF">
        <w:rPr>
          <w:rFonts w:ascii="Calibri" w:hAnsi="Calibri" w:cs="Calibri"/>
          <w:noProof/>
        </w:rPr>
        <w:t xml:space="preserve">, </w:t>
      </w:r>
      <w:r w:rsidRPr="00CC3BFF">
        <w:rPr>
          <w:rFonts w:ascii="Calibri" w:hAnsi="Calibri" w:cs="Calibri"/>
          <w:i/>
          <w:iCs/>
          <w:noProof/>
        </w:rPr>
        <w:t>52</w:t>
      </w:r>
      <w:r w:rsidRPr="00CC3BFF">
        <w:rPr>
          <w:rFonts w:ascii="Calibri" w:hAnsi="Calibri" w:cs="Calibri"/>
          <w:noProof/>
        </w:rPr>
        <w:t>(21), 329–334. https://doi.org/10.1016/j.ifacol.2019.12.328</w:t>
      </w:r>
    </w:p>
    <w:p w14:paraId="0438022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hoit, J., Ahnt, S., &amp; Chungt, W. K. (2005). Robust sonar feature detection for the slam of mobile robot. </w:t>
      </w:r>
      <w:r w:rsidRPr="00CC3BFF">
        <w:rPr>
          <w:rFonts w:ascii="Calibri" w:hAnsi="Calibri" w:cs="Calibri"/>
          <w:i/>
          <w:iCs/>
          <w:noProof/>
        </w:rPr>
        <w:t>2005 IEEE/RSJ International Conference on Intelligent Robots and Systems, IROS</w:t>
      </w:r>
      <w:r w:rsidRPr="00CC3BFF">
        <w:rPr>
          <w:rFonts w:ascii="Calibri" w:hAnsi="Calibri" w:cs="Calibri"/>
          <w:noProof/>
        </w:rPr>
        <w:t>, 2083–2088. https://doi.org/10.1109/IROS.2005.1545284</w:t>
      </w:r>
    </w:p>
    <w:p w14:paraId="73B7EBE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CC3BFF">
        <w:rPr>
          <w:rFonts w:ascii="Calibri" w:hAnsi="Calibri" w:cs="Calibri"/>
          <w:i/>
          <w:iCs/>
          <w:noProof/>
        </w:rPr>
        <w:t>Journal of Field Robotics</w:t>
      </w:r>
      <w:r w:rsidRPr="00CC3BFF">
        <w:rPr>
          <w:rFonts w:ascii="Calibri" w:hAnsi="Calibri" w:cs="Calibri"/>
          <w:noProof/>
        </w:rPr>
        <w:t xml:space="preserve">, </w:t>
      </w:r>
      <w:r w:rsidRPr="00CC3BFF">
        <w:rPr>
          <w:rFonts w:ascii="Calibri" w:hAnsi="Calibri" w:cs="Calibri"/>
          <w:i/>
          <w:iCs/>
          <w:noProof/>
        </w:rPr>
        <w:t>23</w:t>
      </w:r>
      <w:r w:rsidRPr="00CC3BFF">
        <w:rPr>
          <w:rFonts w:ascii="Calibri" w:hAnsi="Calibri" w:cs="Calibri"/>
          <w:noProof/>
        </w:rPr>
        <w:t>(8), 599–623. https://doi.org/10.1002/ROB.20127</w:t>
      </w:r>
    </w:p>
    <w:p w14:paraId="71E21DA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ai, R., Stein, R. B., Andrews, B. J., James, K. B., &amp; Wieler, M. (1996). Application of tilt sensors in functional electrical stimulation. </w:t>
      </w:r>
      <w:r w:rsidRPr="00CC3BFF">
        <w:rPr>
          <w:rFonts w:ascii="Calibri" w:hAnsi="Calibri" w:cs="Calibri"/>
          <w:i/>
          <w:iCs/>
          <w:noProof/>
        </w:rPr>
        <w:t>IEEE Transactions on Rehabilitation Engineering</w:t>
      </w:r>
      <w:r w:rsidRPr="00CC3BFF">
        <w:rPr>
          <w:rFonts w:ascii="Calibri" w:hAnsi="Calibri" w:cs="Calibri"/>
          <w:noProof/>
        </w:rPr>
        <w:t xml:space="preserve">, </w:t>
      </w:r>
      <w:r w:rsidRPr="00CC3BFF">
        <w:rPr>
          <w:rFonts w:ascii="Calibri" w:hAnsi="Calibri" w:cs="Calibri"/>
          <w:i/>
          <w:iCs/>
          <w:noProof/>
        </w:rPr>
        <w:t>4</w:t>
      </w:r>
      <w:r w:rsidRPr="00CC3BFF">
        <w:rPr>
          <w:rFonts w:ascii="Calibri" w:hAnsi="Calibri" w:cs="Calibri"/>
          <w:noProof/>
        </w:rPr>
        <w:t>(2), 63–72. https://doi.org/10.1109/86.506403</w:t>
      </w:r>
    </w:p>
    <w:p w14:paraId="0A97E7E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amlamian, A., &amp; Jaffard, S. (2019). Wavelet methods in mathematical analysis and engineering. </w:t>
      </w:r>
      <w:r w:rsidRPr="00CC3BFF">
        <w:rPr>
          <w:rFonts w:ascii="Calibri" w:hAnsi="Calibri" w:cs="Calibri"/>
          <w:i/>
          <w:iCs/>
          <w:noProof/>
        </w:rPr>
        <w:t>Wavelet Methods in Mathematical Analysis and Engineering</w:t>
      </w:r>
      <w:r w:rsidRPr="00CC3BFF">
        <w:rPr>
          <w:rFonts w:ascii="Calibri" w:hAnsi="Calibri" w:cs="Calibri"/>
          <w:noProof/>
        </w:rPr>
        <w:t>, 1–178. https://doi.org/10.1142/7899</w:t>
      </w:r>
    </w:p>
    <w:p w14:paraId="00A791B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i/>
          <w:iCs/>
          <w:noProof/>
        </w:rPr>
        <w:t>DASH7 Alliance – An open specification</w:t>
      </w:r>
      <w:r w:rsidRPr="00CC3BFF">
        <w:rPr>
          <w:rFonts w:ascii="Calibri" w:hAnsi="Calibri" w:cs="Calibri"/>
          <w:noProof/>
        </w:rPr>
        <w:t>. (n.d.). Retrieved January 14, 2021, from https://dash7-alliance.org/</w:t>
      </w:r>
    </w:p>
    <w:p w14:paraId="378DA6F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e Sanctis, M., Cianca, E., Araniti, G., Bisio, I., &amp; Prasad, R. (2016). Satellite communications supporting internet of remote things. </w:t>
      </w:r>
      <w:r w:rsidRPr="00CC3BFF">
        <w:rPr>
          <w:rFonts w:ascii="Calibri" w:hAnsi="Calibri" w:cs="Calibri"/>
          <w:i/>
          <w:iCs/>
          <w:noProof/>
        </w:rPr>
        <w:t>IEEE Internet of Things Journal</w:t>
      </w:r>
      <w:r w:rsidRPr="00CC3BFF">
        <w:rPr>
          <w:rFonts w:ascii="Calibri" w:hAnsi="Calibri" w:cs="Calibri"/>
          <w:noProof/>
        </w:rPr>
        <w:t xml:space="preserve">, </w:t>
      </w:r>
      <w:r w:rsidRPr="00CC3BFF">
        <w:rPr>
          <w:rFonts w:ascii="Calibri" w:hAnsi="Calibri" w:cs="Calibri"/>
          <w:i/>
          <w:iCs/>
          <w:noProof/>
        </w:rPr>
        <w:t>3</w:t>
      </w:r>
      <w:r w:rsidRPr="00CC3BFF">
        <w:rPr>
          <w:rFonts w:ascii="Calibri" w:hAnsi="Calibri" w:cs="Calibri"/>
          <w:noProof/>
        </w:rPr>
        <w:t>(1), 113–123. https://doi.org/10.1109/JIOT.2015.2487046</w:t>
      </w:r>
    </w:p>
    <w:p w14:paraId="504B463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e Simone, M. C., Rivera, Z. B., &amp; Guida, D. (2018a). Obstacle Avoidance System for Unmanned Ground Vehicles by Using Ultrasonic Sensors. </w:t>
      </w:r>
      <w:r w:rsidRPr="00CC3BFF">
        <w:rPr>
          <w:rFonts w:ascii="Calibri" w:hAnsi="Calibri" w:cs="Calibri"/>
          <w:i/>
          <w:iCs/>
          <w:noProof/>
        </w:rPr>
        <w:t>Machines 2018, Vol. 6, Page 18</w:t>
      </w:r>
      <w:r w:rsidRPr="00CC3BFF">
        <w:rPr>
          <w:rFonts w:ascii="Calibri" w:hAnsi="Calibri" w:cs="Calibri"/>
          <w:noProof/>
        </w:rPr>
        <w:t xml:space="preserve">, </w:t>
      </w:r>
      <w:r w:rsidRPr="00CC3BFF">
        <w:rPr>
          <w:rFonts w:ascii="Calibri" w:hAnsi="Calibri" w:cs="Calibri"/>
          <w:i/>
          <w:iCs/>
          <w:noProof/>
        </w:rPr>
        <w:t>6</w:t>
      </w:r>
      <w:r w:rsidRPr="00CC3BFF">
        <w:rPr>
          <w:rFonts w:ascii="Calibri" w:hAnsi="Calibri" w:cs="Calibri"/>
          <w:noProof/>
        </w:rPr>
        <w:t>(2), 18. https://doi.org/10.3390/MACHINES6020018</w:t>
      </w:r>
    </w:p>
    <w:p w14:paraId="72D2AF2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e Simone, M. C., Rivera, Z. B., &amp; Guida, D. (2018b). Obstacle Avoidance System for Unmanned </w:t>
      </w:r>
      <w:r w:rsidRPr="00CC3BFF">
        <w:rPr>
          <w:rFonts w:ascii="Calibri" w:hAnsi="Calibri" w:cs="Calibri"/>
          <w:noProof/>
        </w:rPr>
        <w:lastRenderedPageBreak/>
        <w:t xml:space="preserve">Ground Vehicles by Using Ultrasonic Sensors. </w:t>
      </w:r>
      <w:r w:rsidRPr="00CC3BFF">
        <w:rPr>
          <w:rFonts w:ascii="Calibri" w:hAnsi="Calibri" w:cs="Calibri"/>
          <w:i/>
          <w:iCs/>
          <w:noProof/>
        </w:rPr>
        <w:t>Machines 2018, Vol. 6, Page 18</w:t>
      </w:r>
      <w:r w:rsidRPr="00CC3BFF">
        <w:rPr>
          <w:rFonts w:ascii="Calibri" w:hAnsi="Calibri" w:cs="Calibri"/>
          <w:noProof/>
        </w:rPr>
        <w:t xml:space="preserve">, </w:t>
      </w:r>
      <w:r w:rsidRPr="00CC3BFF">
        <w:rPr>
          <w:rFonts w:ascii="Calibri" w:hAnsi="Calibri" w:cs="Calibri"/>
          <w:i/>
          <w:iCs/>
          <w:noProof/>
        </w:rPr>
        <w:t>6</w:t>
      </w:r>
      <w:r w:rsidRPr="00CC3BFF">
        <w:rPr>
          <w:rFonts w:ascii="Calibri" w:hAnsi="Calibri" w:cs="Calibri"/>
          <w:noProof/>
        </w:rPr>
        <w:t>(2), 18. https://doi.org/10.3390/MACHINES6020018</w:t>
      </w:r>
    </w:p>
    <w:p w14:paraId="179599C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erek W. Bailey, Mark G. Trotter, Colt W. Knight, M. G. T. (2018). Use of GPS tracking collars and accelerometers for rangeland livestock production research. </w:t>
      </w:r>
      <w:r w:rsidRPr="00CC3BFF">
        <w:rPr>
          <w:rFonts w:ascii="Calibri" w:hAnsi="Calibri" w:cs="Calibri"/>
          <w:i/>
          <w:iCs/>
          <w:noProof/>
        </w:rPr>
        <w:t>American Society of Animal Science</w:t>
      </w:r>
      <w:r w:rsidRPr="00CC3BFF">
        <w:rPr>
          <w:rFonts w:ascii="Calibri" w:hAnsi="Calibri" w:cs="Calibri"/>
          <w:noProof/>
        </w:rPr>
        <w:t>, 81–88. https://doi.org/10.1093/tas/txx006</w:t>
      </w:r>
    </w:p>
    <w:p w14:paraId="6139F70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eruyck, M., Vereecken, W., Tanghe, E., Joseph, W., Pickavet, M., Martens, L., &amp; Demeester, P. (2010). Comparison of power consumption of mobile WiMAX, HSPA and LTE access networks. </w:t>
      </w:r>
      <w:r w:rsidRPr="00CC3BFF">
        <w:rPr>
          <w:rFonts w:ascii="Calibri" w:hAnsi="Calibri" w:cs="Calibri"/>
          <w:i/>
          <w:iCs/>
          <w:noProof/>
        </w:rPr>
        <w:t>2010 9th Conference of Telecommunication, Media and Internet, CTTE 2010</w:t>
      </w:r>
      <w:r w:rsidRPr="00CC3BFF">
        <w:rPr>
          <w:rFonts w:ascii="Calibri" w:hAnsi="Calibri" w:cs="Calibri"/>
          <w:noProof/>
        </w:rPr>
        <w:t>. https://doi.org/10.1109/CTTE.2010.5557715</w:t>
      </w:r>
    </w:p>
    <w:p w14:paraId="07C7CD0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ruzhkov, P. N., &amp; Kustikova, V. D. (2016). A survey of deep learning methods and software tools for image classification and object detection. </w:t>
      </w:r>
      <w:r w:rsidRPr="00CC3BFF">
        <w:rPr>
          <w:rFonts w:ascii="Calibri" w:hAnsi="Calibri" w:cs="Calibri"/>
          <w:i/>
          <w:iCs/>
          <w:noProof/>
        </w:rPr>
        <w:t>Pattern Recognition and Image Analysis 2016 26:1</w:t>
      </w:r>
      <w:r w:rsidRPr="00CC3BFF">
        <w:rPr>
          <w:rFonts w:ascii="Calibri" w:hAnsi="Calibri" w:cs="Calibri"/>
          <w:noProof/>
        </w:rPr>
        <w:t xml:space="preserve">, </w:t>
      </w:r>
      <w:r w:rsidRPr="00CC3BFF">
        <w:rPr>
          <w:rFonts w:ascii="Calibri" w:hAnsi="Calibri" w:cs="Calibri"/>
          <w:i/>
          <w:iCs/>
          <w:noProof/>
        </w:rPr>
        <w:t>26</w:t>
      </w:r>
      <w:r w:rsidRPr="00CC3BFF">
        <w:rPr>
          <w:rFonts w:ascii="Calibri" w:hAnsi="Calibri" w:cs="Calibri"/>
          <w:noProof/>
        </w:rPr>
        <w:t>(1), 9–15. https://doi.org/10.1134/S1054661816010065</w:t>
      </w:r>
    </w:p>
    <w:p w14:paraId="1711191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uroc, Y. (2022). From Identification to Sensing: RFID Is One of the Key Technologies in the IoT Field. </w:t>
      </w:r>
      <w:r w:rsidRPr="00CC3BFF">
        <w:rPr>
          <w:rFonts w:ascii="Calibri" w:hAnsi="Calibri" w:cs="Calibri"/>
          <w:i/>
          <w:iCs/>
          <w:noProof/>
        </w:rPr>
        <w:t>Sensors 2022, Vol. 22, Page 7523</w:t>
      </w:r>
      <w:r w:rsidRPr="00CC3BFF">
        <w:rPr>
          <w:rFonts w:ascii="Calibri" w:hAnsi="Calibri" w:cs="Calibri"/>
          <w:noProof/>
        </w:rPr>
        <w:t xml:space="preserve">, </w:t>
      </w:r>
      <w:r w:rsidRPr="00CC3BFF">
        <w:rPr>
          <w:rFonts w:ascii="Calibri" w:hAnsi="Calibri" w:cs="Calibri"/>
          <w:i/>
          <w:iCs/>
          <w:noProof/>
        </w:rPr>
        <w:t>22</w:t>
      </w:r>
      <w:r w:rsidRPr="00CC3BFF">
        <w:rPr>
          <w:rFonts w:ascii="Calibri" w:hAnsi="Calibri" w:cs="Calibri"/>
          <w:noProof/>
        </w:rPr>
        <w:t>(19), 7523. https://doi.org/10.3390/S22197523</w:t>
      </w:r>
    </w:p>
    <w:p w14:paraId="05FCBD9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Dwork, C., McSherry, F., Nissim, K., &amp; Smith, A. (2006). Calibrating noise to sensitivity in private data analysis. </w:t>
      </w:r>
      <w:r w:rsidRPr="00CC3BFF">
        <w:rPr>
          <w:rFonts w:ascii="Calibri" w:hAnsi="Calibri" w:cs="Calibri"/>
          <w:i/>
          <w:iCs/>
          <w:noProof/>
        </w:rPr>
        <w:t>Lecture Notes in Computer Science (Including Subseries Lecture Notes in Artificial Intelligence and Lecture Notes in Bioinformatics)</w:t>
      </w:r>
      <w:r w:rsidRPr="00CC3BFF">
        <w:rPr>
          <w:rFonts w:ascii="Calibri" w:hAnsi="Calibri" w:cs="Calibri"/>
          <w:noProof/>
        </w:rPr>
        <w:t xml:space="preserve">, </w:t>
      </w:r>
      <w:r w:rsidRPr="00CC3BFF">
        <w:rPr>
          <w:rFonts w:ascii="Calibri" w:hAnsi="Calibri" w:cs="Calibri"/>
          <w:i/>
          <w:iCs/>
          <w:noProof/>
        </w:rPr>
        <w:t>3876 LNCS</w:t>
      </w:r>
      <w:r w:rsidRPr="00CC3BFF">
        <w:rPr>
          <w:rFonts w:ascii="Calibri" w:hAnsi="Calibri" w:cs="Calibri"/>
          <w:noProof/>
        </w:rPr>
        <w:t>, 265–284. https://doi.org/10.1007/11681878_14</w:t>
      </w:r>
    </w:p>
    <w:p w14:paraId="4C01CD6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Euston, M., Coote, P., Mahony, R., Kim, J., &amp; Hamel, T. (2008). A complementary filter for attitude estimation of a fixed-wing UAV. </w:t>
      </w:r>
      <w:r w:rsidRPr="00CC3BFF">
        <w:rPr>
          <w:rFonts w:ascii="Calibri" w:hAnsi="Calibri" w:cs="Calibri"/>
          <w:i/>
          <w:iCs/>
          <w:noProof/>
        </w:rPr>
        <w:t>2008 IEEE/RSJ International Conference on Intelligent Robots and Systems, IROS</w:t>
      </w:r>
      <w:r w:rsidRPr="00CC3BFF">
        <w:rPr>
          <w:rFonts w:ascii="Calibri" w:hAnsi="Calibri" w:cs="Calibri"/>
          <w:noProof/>
        </w:rPr>
        <w:t>, 340–345. https://doi.org/10.1109/IROS.2008.4650766</w:t>
      </w:r>
    </w:p>
    <w:p w14:paraId="7C30CA5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Fan, B., Li, Q., &amp; Liu, T. (2017). How Magnetic Disturbance Influences the Attitude and Heading in Magnetic and Inertial Sensor-Based Orientation Estimation. </w:t>
      </w:r>
      <w:r w:rsidRPr="00CC3BFF">
        <w:rPr>
          <w:rFonts w:ascii="Calibri" w:hAnsi="Calibri" w:cs="Calibri"/>
          <w:i/>
          <w:iCs/>
          <w:noProof/>
        </w:rPr>
        <w:t>Sensors 2018, Vol. 18, Page 76</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1), 76. https://doi.org/10.3390/S18010076</w:t>
      </w:r>
    </w:p>
    <w:p w14:paraId="76CE7B9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i/>
          <w:iCs/>
          <w:noProof/>
        </w:rPr>
        <w:t>Fixed link licence | Radio Spectrum Management New Zealand</w:t>
      </w:r>
      <w:r w:rsidRPr="00CC3BFF">
        <w:rPr>
          <w:rFonts w:ascii="Calibri" w:hAnsi="Calibri" w:cs="Calibri"/>
          <w:noProof/>
        </w:rPr>
        <w:t>. (n.d.). Retrieved December 7, 2020, from https://www.rsm.govt.nz/licensing/licences-you-must-pay-for/fixed-location-licences/fixed-link-licence/</w:t>
      </w:r>
    </w:p>
    <w:p w14:paraId="6A68149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Foix, S., Alenyà, G., &amp; Torras, C. (2011). Lock-in time-of-flight (ToF) cameras: A survey. </w:t>
      </w:r>
      <w:r w:rsidRPr="00CC3BFF">
        <w:rPr>
          <w:rFonts w:ascii="Calibri" w:hAnsi="Calibri" w:cs="Calibri"/>
          <w:i/>
          <w:iCs/>
          <w:noProof/>
        </w:rPr>
        <w:t>IEEE Sensors Journal</w:t>
      </w:r>
      <w:r w:rsidRPr="00CC3BFF">
        <w:rPr>
          <w:rFonts w:ascii="Calibri" w:hAnsi="Calibri" w:cs="Calibri"/>
          <w:noProof/>
        </w:rPr>
        <w:t xml:space="preserve">, </w:t>
      </w:r>
      <w:r w:rsidRPr="00CC3BFF">
        <w:rPr>
          <w:rFonts w:ascii="Calibri" w:hAnsi="Calibri" w:cs="Calibri"/>
          <w:i/>
          <w:iCs/>
          <w:noProof/>
        </w:rPr>
        <w:t>11</w:t>
      </w:r>
      <w:r w:rsidRPr="00CC3BFF">
        <w:rPr>
          <w:rFonts w:ascii="Calibri" w:hAnsi="Calibri" w:cs="Calibri"/>
          <w:noProof/>
        </w:rPr>
        <w:t>(9), 1917–1926. https://doi.org/10.1109/JSEN.2010.2101060</w:t>
      </w:r>
    </w:p>
    <w:p w14:paraId="35E9C7E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Formsma, O., Dijkshoorn, N., Van Noort, S., &amp; Visser, A. (2010). </w:t>
      </w:r>
      <w:r w:rsidRPr="00CC3BFF">
        <w:rPr>
          <w:rFonts w:ascii="Calibri" w:hAnsi="Calibri" w:cs="Calibri"/>
          <w:i/>
          <w:iCs/>
          <w:noProof/>
        </w:rPr>
        <w:t xml:space="preserve">Realistic Simulation of Laser Range </w:t>
      </w:r>
      <w:r w:rsidRPr="00CC3BFF">
        <w:rPr>
          <w:rFonts w:ascii="Calibri" w:hAnsi="Calibri" w:cs="Calibri"/>
          <w:i/>
          <w:iCs/>
          <w:noProof/>
        </w:rPr>
        <w:lastRenderedPageBreak/>
        <w:t>Finder Behavior in a Smoky Environment</w:t>
      </w:r>
      <w:r w:rsidRPr="00CC3BFF">
        <w:rPr>
          <w:rFonts w:ascii="Calibri" w:hAnsi="Calibri" w:cs="Calibri"/>
          <w:noProof/>
        </w:rPr>
        <w:t>. http://www.science.uva.nl/research/isla</w:t>
      </w:r>
    </w:p>
    <w:p w14:paraId="64A5EE5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Fossum, E. R., &amp; Hondongwa, D. B. (2014). A review of the pinned photodiode for CCD and CMOS image sensors. </w:t>
      </w:r>
      <w:r w:rsidRPr="00CC3BFF">
        <w:rPr>
          <w:rFonts w:ascii="Calibri" w:hAnsi="Calibri" w:cs="Calibri"/>
          <w:i/>
          <w:iCs/>
          <w:noProof/>
        </w:rPr>
        <w:t>IEEE Journal of the Electron Devices Society</w:t>
      </w:r>
      <w:r w:rsidRPr="00CC3BFF">
        <w:rPr>
          <w:rFonts w:ascii="Calibri" w:hAnsi="Calibri" w:cs="Calibri"/>
          <w:noProof/>
        </w:rPr>
        <w:t xml:space="preserve">, </w:t>
      </w:r>
      <w:r w:rsidRPr="00CC3BFF">
        <w:rPr>
          <w:rFonts w:ascii="Calibri" w:hAnsi="Calibri" w:cs="Calibri"/>
          <w:i/>
          <w:iCs/>
          <w:noProof/>
        </w:rPr>
        <w:t>2</w:t>
      </w:r>
      <w:r w:rsidRPr="00CC3BFF">
        <w:rPr>
          <w:rFonts w:ascii="Calibri" w:hAnsi="Calibri" w:cs="Calibri"/>
          <w:noProof/>
        </w:rPr>
        <w:t>(3), 33–43. https://doi.org/10.1109/JEDS.2014.2306412</w:t>
      </w:r>
    </w:p>
    <w:p w14:paraId="4CB52CC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Fpatrocini. (n.d.). </w:t>
      </w:r>
      <w:r w:rsidRPr="00CC3BFF">
        <w:rPr>
          <w:rFonts w:ascii="Calibri" w:hAnsi="Calibri" w:cs="Calibri"/>
          <w:i/>
          <w:iCs/>
          <w:noProof/>
        </w:rPr>
        <w:t>NY fish-eye Free Photo Download | FreeImages</w:t>
      </w:r>
      <w:r w:rsidRPr="00CC3BFF">
        <w:rPr>
          <w:rFonts w:ascii="Calibri" w:hAnsi="Calibri" w:cs="Calibri"/>
          <w:noProof/>
        </w:rPr>
        <w:t>. Retrieved October 3, 2023, from https://www.freeimages.com/photo/ny-fish-eye-1447949</w:t>
      </w:r>
    </w:p>
    <w:p w14:paraId="5D84092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addam, S. C., &amp; Rai, M. K. (2018). A comparative study on various LPWAN and cellular communication technologies for IoT based smart applications. </w:t>
      </w:r>
      <w:r w:rsidRPr="00CC3BFF">
        <w:rPr>
          <w:rFonts w:ascii="Calibri" w:hAnsi="Calibri" w:cs="Calibri"/>
          <w:i/>
          <w:iCs/>
          <w:noProof/>
        </w:rPr>
        <w:t>2018 International Conference on Emerging Trends and Innovations In Engineering And Technological Research, ICETIETR 2018</w:t>
      </w:r>
      <w:r w:rsidRPr="00CC3BFF">
        <w:rPr>
          <w:rFonts w:ascii="Calibri" w:hAnsi="Calibri" w:cs="Calibri"/>
          <w:noProof/>
        </w:rPr>
        <w:t>. https://doi.org/10.1109/ICETIETR.2018.8529060</w:t>
      </w:r>
    </w:p>
    <w:p w14:paraId="2D606A8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anesan, P., &amp; Sajiv, G. (2018). A comprehensive study of edge detection for image processing applications. </w:t>
      </w:r>
      <w:r w:rsidRPr="00CC3BFF">
        <w:rPr>
          <w:rFonts w:ascii="Calibri" w:hAnsi="Calibri" w:cs="Calibri"/>
          <w:i/>
          <w:iCs/>
          <w:noProof/>
        </w:rPr>
        <w:t>Proceedings of 2017 International Conference on Innovations in Information, Embedded and Communication Systems, ICIIECS 2017</w:t>
      </w:r>
      <w:r w:rsidRPr="00CC3BFF">
        <w:rPr>
          <w:rFonts w:ascii="Calibri" w:hAnsi="Calibri" w:cs="Calibri"/>
          <w:noProof/>
        </w:rPr>
        <w:t xml:space="preserve">, </w:t>
      </w:r>
      <w:r w:rsidRPr="00CC3BFF">
        <w:rPr>
          <w:rFonts w:ascii="Calibri" w:hAnsi="Calibri" w:cs="Calibri"/>
          <w:i/>
          <w:iCs/>
          <w:noProof/>
        </w:rPr>
        <w:t>2018</w:t>
      </w:r>
      <w:r w:rsidRPr="00CC3BFF">
        <w:rPr>
          <w:rFonts w:ascii="Calibri" w:hAnsi="Calibri" w:cs="Calibri"/>
          <w:noProof/>
        </w:rPr>
        <w:t>-</w:t>
      </w:r>
      <w:r w:rsidRPr="00CC3BFF">
        <w:rPr>
          <w:rFonts w:ascii="Calibri" w:hAnsi="Calibri" w:cs="Calibri"/>
          <w:i/>
          <w:iCs/>
          <w:noProof/>
        </w:rPr>
        <w:t>Janua</w:t>
      </w:r>
      <w:r w:rsidRPr="00CC3BFF">
        <w:rPr>
          <w:rFonts w:ascii="Calibri" w:hAnsi="Calibri" w:cs="Calibri"/>
          <w:noProof/>
        </w:rPr>
        <w:t>, 53–54. https://doi.org/10.1109/ICIIECS.2017.8275968</w:t>
      </w:r>
    </w:p>
    <w:p w14:paraId="66E451F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CC3BFF">
        <w:rPr>
          <w:rFonts w:ascii="Calibri" w:hAnsi="Calibri" w:cs="Calibri"/>
          <w:i/>
          <w:iCs/>
          <w:noProof/>
        </w:rPr>
        <w:t>Article in International Journal of Future Generation Communication and Networking</w:t>
      </w:r>
      <w:r w:rsidRPr="00CC3BFF">
        <w:rPr>
          <w:rFonts w:ascii="Calibri" w:hAnsi="Calibri" w:cs="Calibri"/>
          <w:noProof/>
        </w:rPr>
        <w:t xml:space="preserve">, </w:t>
      </w:r>
      <w:r w:rsidRPr="00CC3BFF">
        <w:rPr>
          <w:rFonts w:ascii="Calibri" w:hAnsi="Calibri" w:cs="Calibri"/>
          <w:i/>
          <w:iCs/>
          <w:noProof/>
        </w:rPr>
        <w:t>9</w:t>
      </w:r>
      <w:r w:rsidRPr="00CC3BFF">
        <w:rPr>
          <w:rFonts w:ascii="Calibri" w:hAnsi="Calibri" w:cs="Calibri"/>
          <w:noProof/>
        </w:rPr>
        <w:t>(8), 111–120. https://doi.org/10.14257/ijfgcn.2016.9.8.11</w:t>
      </w:r>
    </w:p>
    <w:p w14:paraId="6029CAD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haffari, M., Alhaj Ali, S. M., Murthy, V., Liao, X., Gaylor, J., &amp; Hall, E. L. (2004). Design of an unmanned ground vehicle, bearcat III, theory and practice. </w:t>
      </w:r>
      <w:r w:rsidRPr="00CC3BFF">
        <w:rPr>
          <w:rFonts w:ascii="Calibri" w:hAnsi="Calibri" w:cs="Calibri"/>
          <w:i/>
          <w:iCs/>
          <w:noProof/>
        </w:rPr>
        <w:t>Journal of Robotic Systems</w:t>
      </w:r>
      <w:r w:rsidRPr="00CC3BFF">
        <w:rPr>
          <w:rFonts w:ascii="Calibri" w:hAnsi="Calibri" w:cs="Calibri"/>
          <w:noProof/>
        </w:rPr>
        <w:t xml:space="preserve">, </w:t>
      </w:r>
      <w:r w:rsidRPr="00CC3BFF">
        <w:rPr>
          <w:rFonts w:ascii="Calibri" w:hAnsi="Calibri" w:cs="Calibri"/>
          <w:i/>
          <w:iCs/>
          <w:noProof/>
        </w:rPr>
        <w:t>21</w:t>
      </w:r>
      <w:r w:rsidRPr="00CC3BFF">
        <w:rPr>
          <w:rFonts w:ascii="Calibri" w:hAnsi="Calibri" w:cs="Calibri"/>
          <w:noProof/>
        </w:rPr>
        <w:t>(9), 471–480. https://doi.org/10.1002/ROB.20027</w:t>
      </w:r>
    </w:p>
    <w:p w14:paraId="3E57B74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heorghiu, R., &amp; Iordache, V. (2018). Use of Energy Efficient Sensor Networks to Enhance Dynamic Data Gathering Systems: A Comparative Study between Bluetooth and ZigBee. </w:t>
      </w:r>
      <w:r w:rsidRPr="00CC3BFF">
        <w:rPr>
          <w:rFonts w:ascii="Calibri" w:hAnsi="Calibri" w:cs="Calibri"/>
          <w:i/>
          <w:iCs/>
          <w:noProof/>
        </w:rPr>
        <w:t>Sensors</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6), 1801. https://doi.org/10.3390/s18061801</w:t>
      </w:r>
    </w:p>
    <w:p w14:paraId="4620085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ilmore, M. S., Castaño, R., Mann, T., Anderson, R. C., Mjolsness, E. D., Manduchi, R., &amp; Saunders, R. S. (n.d.). </w:t>
      </w:r>
      <w:r w:rsidRPr="00CC3BFF">
        <w:rPr>
          <w:rFonts w:ascii="Calibri" w:hAnsi="Calibri" w:cs="Calibri"/>
          <w:i/>
          <w:iCs/>
          <w:noProof/>
        </w:rPr>
        <w:t>Strategies for autonomous rovers at Mars</w:t>
      </w:r>
      <w:r w:rsidRPr="00CC3BFF">
        <w:rPr>
          <w:rFonts w:ascii="Calibri" w:hAnsi="Calibri" w:cs="Calibri"/>
          <w:noProof/>
        </w:rPr>
        <w:t>.</w:t>
      </w:r>
    </w:p>
    <w:p w14:paraId="55EC1B9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Gomez, C., Oller, J., &amp; Paradells, J. (2012). Overview and evaluation of bluetooth low energy: An emerging low-power wireless technology.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2</w:t>
      </w:r>
      <w:r w:rsidRPr="00CC3BFF">
        <w:rPr>
          <w:rFonts w:ascii="Calibri" w:hAnsi="Calibri" w:cs="Calibri"/>
          <w:noProof/>
        </w:rPr>
        <w:t>(9), 11734–11753. https://doi.org/10.3390/s120911734</w:t>
      </w:r>
    </w:p>
    <w:p w14:paraId="5DEB359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lastRenderedPageBreak/>
        <w:t xml:space="preserve">Goodin, C., Carruth, D., Doude, M., &amp; Hudson, C. (2019). Predicting the influence of rain on LIDAR in ADAS. </w:t>
      </w:r>
      <w:r w:rsidRPr="00CC3BFF">
        <w:rPr>
          <w:rFonts w:ascii="Calibri" w:hAnsi="Calibri" w:cs="Calibri"/>
          <w:i/>
          <w:iCs/>
          <w:noProof/>
        </w:rPr>
        <w:t>Electronics (Switzerland)</w:t>
      </w:r>
      <w:r w:rsidRPr="00CC3BFF">
        <w:rPr>
          <w:rFonts w:ascii="Calibri" w:hAnsi="Calibri" w:cs="Calibri"/>
          <w:noProof/>
        </w:rPr>
        <w:t xml:space="preserve">, </w:t>
      </w:r>
      <w:r w:rsidRPr="00CC3BFF">
        <w:rPr>
          <w:rFonts w:ascii="Calibri" w:hAnsi="Calibri" w:cs="Calibri"/>
          <w:i/>
          <w:iCs/>
          <w:noProof/>
        </w:rPr>
        <w:t>8</w:t>
      </w:r>
      <w:r w:rsidRPr="00CC3BFF">
        <w:rPr>
          <w:rFonts w:ascii="Calibri" w:hAnsi="Calibri" w:cs="Calibri"/>
          <w:noProof/>
        </w:rPr>
        <w:t>(1). https://doi.org/10.3390/ELECTRONICS8010089</w:t>
      </w:r>
    </w:p>
    <w:p w14:paraId="2374A5F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ll, C. (2021). </w:t>
      </w:r>
      <w:r w:rsidRPr="00CC3BFF">
        <w:rPr>
          <w:rFonts w:ascii="Calibri" w:hAnsi="Calibri" w:cs="Calibri"/>
          <w:i/>
          <w:iCs/>
          <w:noProof/>
        </w:rPr>
        <w:t>Future batteries, coming soon: Charge in seconds, last months a</w:t>
      </w:r>
      <w:r w:rsidRPr="00CC3BFF">
        <w:rPr>
          <w:rFonts w:ascii="Calibri" w:hAnsi="Calibri" w:cs="Calibri"/>
          <w:noProof/>
        </w:rPr>
        <w:t>. https://www.pocket-lint.com/gadgets/news/130380-future-batteries-coming-soon-charge-in-seconds-last-months-and-power-over-the-air</w:t>
      </w:r>
    </w:p>
    <w:p w14:paraId="4D10F8E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q, I., Anwar, S., Shah, K., Khan, M. T., &amp; Shah, S. A. (2015). Fuzzy Logic Based Edge Detection in Smooth and Noisy Clinical Images. </w:t>
      </w:r>
      <w:r w:rsidRPr="00CC3BFF">
        <w:rPr>
          <w:rFonts w:ascii="Calibri" w:hAnsi="Calibri" w:cs="Calibri"/>
          <w:i/>
          <w:iCs/>
          <w:noProof/>
        </w:rPr>
        <w:t>PLOS ONE</w:t>
      </w:r>
      <w:r w:rsidRPr="00CC3BFF">
        <w:rPr>
          <w:rFonts w:ascii="Calibri" w:hAnsi="Calibri" w:cs="Calibri"/>
          <w:noProof/>
        </w:rPr>
        <w:t xml:space="preserve">, </w:t>
      </w:r>
      <w:r w:rsidRPr="00CC3BFF">
        <w:rPr>
          <w:rFonts w:ascii="Calibri" w:hAnsi="Calibri" w:cs="Calibri"/>
          <w:i/>
          <w:iCs/>
          <w:noProof/>
        </w:rPr>
        <w:t>10</w:t>
      </w:r>
      <w:r w:rsidRPr="00CC3BFF">
        <w:rPr>
          <w:rFonts w:ascii="Calibri" w:hAnsi="Calibri" w:cs="Calibri"/>
          <w:noProof/>
        </w:rPr>
        <w:t>(9), e0138712. https://doi.org/10.1371/JOURNAL.PONE.0138712</w:t>
      </w:r>
    </w:p>
    <w:p w14:paraId="1F2AC5B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rindranath, A., &amp; Arora, M. (2018). MEMS IMU sensor orientation algorithms-comparison in a simulation environment. </w:t>
      </w:r>
      <w:r w:rsidRPr="00CC3BFF">
        <w:rPr>
          <w:rFonts w:ascii="Calibri" w:hAnsi="Calibri" w:cs="Calibri"/>
          <w:i/>
          <w:iCs/>
          <w:noProof/>
        </w:rPr>
        <w:t>2018 International Conference on Networking, Embedded and Wireless Systems, ICNEWS 2018 - Proceedings</w:t>
      </w:r>
      <w:r w:rsidRPr="00CC3BFF">
        <w:rPr>
          <w:rFonts w:ascii="Calibri" w:hAnsi="Calibri" w:cs="Calibri"/>
          <w:noProof/>
        </w:rPr>
        <w:t>. https://doi.org/10.1109/ICNEWS.2018.8904029</w:t>
      </w:r>
    </w:p>
    <w:p w14:paraId="46F0A02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CC3BFF">
        <w:rPr>
          <w:rFonts w:ascii="Calibri" w:hAnsi="Calibri" w:cs="Calibri"/>
          <w:i/>
          <w:iCs/>
          <w:noProof/>
        </w:rPr>
        <w:t>Machine Vision and Applications 2005 17:1</w:t>
      </w:r>
      <w:r w:rsidRPr="00CC3BFF">
        <w:rPr>
          <w:rFonts w:ascii="Calibri" w:hAnsi="Calibri" w:cs="Calibri"/>
          <w:noProof/>
        </w:rPr>
        <w:t xml:space="preserve">, </w:t>
      </w:r>
      <w:r w:rsidRPr="00CC3BFF">
        <w:rPr>
          <w:rFonts w:ascii="Calibri" w:hAnsi="Calibri" w:cs="Calibri"/>
          <w:i/>
          <w:iCs/>
          <w:noProof/>
        </w:rPr>
        <w:t>17</w:t>
      </w:r>
      <w:r w:rsidRPr="00CC3BFF">
        <w:rPr>
          <w:rFonts w:ascii="Calibri" w:hAnsi="Calibri" w:cs="Calibri"/>
          <w:noProof/>
        </w:rPr>
        <w:t>(1), 8–20. https://doi.org/10.1007/S00138-005-0011-1</w:t>
      </w:r>
    </w:p>
    <w:p w14:paraId="183BDBD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xhibeqiri, J., De Poorter, E., Moerman, I., &amp; Hoebeke, J. (2018a). A survey of LoRaWAN for IoT: From technology to application. In </w:t>
      </w:r>
      <w:r w:rsidRPr="00CC3BFF">
        <w:rPr>
          <w:rFonts w:ascii="Calibri" w:hAnsi="Calibri" w:cs="Calibri"/>
          <w:i/>
          <w:iCs/>
          <w:noProof/>
        </w:rPr>
        <w:t>Sensors (Switzerland)</w:t>
      </w:r>
      <w:r w:rsidRPr="00CC3BFF">
        <w:rPr>
          <w:rFonts w:ascii="Calibri" w:hAnsi="Calibri" w:cs="Calibri"/>
          <w:noProof/>
        </w:rPr>
        <w:t xml:space="preserve"> (Vol. 18, Issue 11). MDPI AG. https://doi.org/10.3390/s18113995</w:t>
      </w:r>
    </w:p>
    <w:p w14:paraId="4B6EB13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axhibeqiri, J., De Poorter, E., Moerman, I., &amp; Hoebeke, J. (2018b). A Survey of LoRaWAN for IoT: From Technology to Application. </w:t>
      </w:r>
      <w:r w:rsidRPr="00CC3BFF">
        <w:rPr>
          <w:rFonts w:ascii="Calibri" w:hAnsi="Calibri" w:cs="Calibri"/>
          <w:i/>
          <w:iCs/>
          <w:noProof/>
        </w:rPr>
        <w:t>Sensors 2018, Vol. 18, Page 3995</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11), 3995. https://doi.org/10.3390/S18113995</w:t>
      </w:r>
    </w:p>
    <w:p w14:paraId="70921F9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iggins, W. T. (1975). A Comparison of Complementary and Kalman Filtering. </w:t>
      </w:r>
      <w:r w:rsidRPr="00CC3BFF">
        <w:rPr>
          <w:rFonts w:ascii="Calibri" w:hAnsi="Calibri" w:cs="Calibri"/>
          <w:i/>
          <w:iCs/>
          <w:noProof/>
        </w:rPr>
        <w:t>IEEE Transactions on Aerospace and Electronic Systems</w:t>
      </w:r>
      <w:r w:rsidRPr="00CC3BFF">
        <w:rPr>
          <w:rFonts w:ascii="Calibri" w:hAnsi="Calibri" w:cs="Calibri"/>
          <w:noProof/>
        </w:rPr>
        <w:t xml:space="preserve">, </w:t>
      </w:r>
      <w:r w:rsidRPr="00CC3BFF">
        <w:rPr>
          <w:rFonts w:ascii="Calibri" w:hAnsi="Calibri" w:cs="Calibri"/>
          <w:i/>
          <w:iCs/>
          <w:noProof/>
        </w:rPr>
        <w:t>AES</w:t>
      </w:r>
      <w:r w:rsidRPr="00CC3BFF">
        <w:rPr>
          <w:rFonts w:ascii="Calibri" w:hAnsi="Calibri" w:cs="Calibri"/>
          <w:noProof/>
        </w:rPr>
        <w:t>-</w:t>
      </w:r>
      <w:r w:rsidRPr="00CC3BFF">
        <w:rPr>
          <w:rFonts w:ascii="Calibri" w:hAnsi="Calibri" w:cs="Calibri"/>
          <w:i/>
          <w:iCs/>
          <w:noProof/>
        </w:rPr>
        <w:t>11</w:t>
      </w:r>
      <w:r w:rsidRPr="00CC3BFF">
        <w:rPr>
          <w:rFonts w:ascii="Calibri" w:hAnsi="Calibri" w:cs="Calibri"/>
          <w:noProof/>
        </w:rPr>
        <w:t>(3), 321–325. https://doi.org/10.1109/TAES.1975.308081</w:t>
      </w:r>
    </w:p>
    <w:p w14:paraId="30D3BB8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offman, B. D., Baumgartner, E. T., Huntsberger, T. L., &amp; Schenker, P. S. (1999). Improved Rover State Estimation in Challenging Terrain. </w:t>
      </w:r>
      <w:r w:rsidRPr="00CC3BFF">
        <w:rPr>
          <w:rFonts w:ascii="Calibri" w:hAnsi="Calibri" w:cs="Calibri"/>
          <w:i/>
          <w:iCs/>
          <w:noProof/>
        </w:rPr>
        <w:t>Autonomous Robots 1999 6:2</w:t>
      </w:r>
      <w:r w:rsidRPr="00CC3BFF">
        <w:rPr>
          <w:rFonts w:ascii="Calibri" w:hAnsi="Calibri" w:cs="Calibri"/>
          <w:noProof/>
        </w:rPr>
        <w:t xml:space="preserve">, </w:t>
      </w:r>
      <w:r w:rsidRPr="00CC3BFF">
        <w:rPr>
          <w:rFonts w:ascii="Calibri" w:hAnsi="Calibri" w:cs="Calibri"/>
          <w:i/>
          <w:iCs/>
          <w:noProof/>
        </w:rPr>
        <w:t>6</w:t>
      </w:r>
      <w:r w:rsidRPr="00CC3BFF">
        <w:rPr>
          <w:rFonts w:ascii="Calibri" w:hAnsi="Calibri" w:cs="Calibri"/>
          <w:noProof/>
        </w:rPr>
        <w:t>(2), 113–130. https://doi.org/10.1023/A:1008879310128</w:t>
      </w:r>
    </w:p>
    <w:p w14:paraId="45CEF14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offmann, J., Jüngel, M., &amp; Lötzsch, M. (2004). </w:t>
      </w:r>
      <w:r w:rsidRPr="00CC3BFF">
        <w:rPr>
          <w:rFonts w:ascii="Calibri" w:hAnsi="Calibri" w:cs="Calibri"/>
          <w:i/>
          <w:iCs/>
          <w:noProof/>
        </w:rPr>
        <w:t>LNAI 3276 - A Vision Based System for Goal-Directed Obstacle Avoidance</w:t>
      </w:r>
      <w:r w:rsidRPr="00CC3BFF">
        <w:rPr>
          <w:rFonts w:ascii="Calibri" w:hAnsi="Calibri" w:cs="Calibri"/>
          <w:noProof/>
        </w:rPr>
        <w:t>. http://www.aiboteamhumboldt.com</w:t>
      </w:r>
    </w:p>
    <w:p w14:paraId="2F0A2D1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ornik, K., Stinchcombe, M., &amp; White, H. (1989). Sci-Hub | Multilayer feedforward networks are </w:t>
      </w:r>
      <w:r w:rsidRPr="00CC3BFF">
        <w:rPr>
          <w:rFonts w:ascii="Calibri" w:hAnsi="Calibri" w:cs="Calibri"/>
          <w:noProof/>
        </w:rPr>
        <w:lastRenderedPageBreak/>
        <w:t xml:space="preserve">universal approximators. Neural Networks, 2(5), 359–366 | 10.1016/0893-6080(89)90020-8. </w:t>
      </w:r>
      <w:r w:rsidRPr="00CC3BFF">
        <w:rPr>
          <w:rFonts w:ascii="Calibri" w:hAnsi="Calibri" w:cs="Calibri"/>
          <w:i/>
          <w:iCs/>
          <w:noProof/>
        </w:rPr>
        <w:t>Nerual Networks</w:t>
      </w:r>
      <w:r w:rsidRPr="00CC3BFF">
        <w:rPr>
          <w:rFonts w:ascii="Calibri" w:hAnsi="Calibri" w:cs="Calibri"/>
          <w:noProof/>
        </w:rPr>
        <w:t xml:space="preserve">, </w:t>
      </w:r>
      <w:r w:rsidRPr="00CC3BFF">
        <w:rPr>
          <w:rFonts w:ascii="Calibri" w:hAnsi="Calibri" w:cs="Calibri"/>
          <w:i/>
          <w:iCs/>
          <w:noProof/>
        </w:rPr>
        <w:t>2</w:t>
      </w:r>
      <w:r w:rsidRPr="00CC3BFF">
        <w:rPr>
          <w:rFonts w:ascii="Calibri" w:hAnsi="Calibri" w:cs="Calibri"/>
          <w:noProof/>
        </w:rPr>
        <w:t>, 359–366. https://sci-hub.se/10.1016/0893-6080(89)90020-8</w:t>
      </w:r>
    </w:p>
    <w:p w14:paraId="346FD8F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su, S. C., Liang, S. F., &amp; Lin, C. T. (2005). A robust digital image stabilization technique based on inverse triangle method and background detection. </w:t>
      </w:r>
      <w:r w:rsidRPr="00CC3BFF">
        <w:rPr>
          <w:rFonts w:ascii="Calibri" w:hAnsi="Calibri" w:cs="Calibri"/>
          <w:i/>
          <w:iCs/>
          <w:noProof/>
        </w:rPr>
        <w:t>IEEE Transactions on Consumer Electronics</w:t>
      </w:r>
      <w:r w:rsidRPr="00CC3BFF">
        <w:rPr>
          <w:rFonts w:ascii="Calibri" w:hAnsi="Calibri" w:cs="Calibri"/>
          <w:noProof/>
        </w:rPr>
        <w:t xml:space="preserve">, </w:t>
      </w:r>
      <w:r w:rsidRPr="00CC3BFF">
        <w:rPr>
          <w:rFonts w:ascii="Calibri" w:hAnsi="Calibri" w:cs="Calibri"/>
          <w:i/>
          <w:iCs/>
          <w:noProof/>
        </w:rPr>
        <w:t>51</w:t>
      </w:r>
      <w:r w:rsidRPr="00CC3BFF">
        <w:rPr>
          <w:rFonts w:ascii="Calibri" w:hAnsi="Calibri" w:cs="Calibri"/>
          <w:noProof/>
        </w:rPr>
        <w:t>(2), 335–345. https://doi.org/10.1109/TCE.2005.1467968</w:t>
      </w:r>
    </w:p>
    <w:p w14:paraId="41E2616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uang, J., Jiang, S., &amp; Lu, X. (2001). Rain backscattering properties and effects on the radar performance at MM wave band. </w:t>
      </w:r>
      <w:r w:rsidRPr="00CC3BFF">
        <w:rPr>
          <w:rFonts w:ascii="Calibri" w:hAnsi="Calibri" w:cs="Calibri"/>
          <w:i/>
          <w:iCs/>
          <w:noProof/>
        </w:rPr>
        <w:t>International Journal of Infrared and Millimeter Waves</w:t>
      </w:r>
      <w:r w:rsidRPr="00CC3BFF">
        <w:rPr>
          <w:rFonts w:ascii="Calibri" w:hAnsi="Calibri" w:cs="Calibri"/>
          <w:noProof/>
        </w:rPr>
        <w:t xml:space="preserve">, </w:t>
      </w:r>
      <w:r w:rsidRPr="00CC3BFF">
        <w:rPr>
          <w:rFonts w:ascii="Calibri" w:hAnsi="Calibri" w:cs="Calibri"/>
          <w:i/>
          <w:iCs/>
          <w:noProof/>
        </w:rPr>
        <w:t>22</w:t>
      </w:r>
      <w:r w:rsidRPr="00CC3BFF">
        <w:rPr>
          <w:rFonts w:ascii="Calibri" w:hAnsi="Calibri" w:cs="Calibri"/>
          <w:noProof/>
        </w:rPr>
        <w:t>(6), 917–922. https://doi.org/10.1023/A:1014922632540</w:t>
      </w:r>
    </w:p>
    <w:p w14:paraId="24BE993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CC3BFF">
        <w:rPr>
          <w:rFonts w:ascii="Calibri" w:hAnsi="Calibri" w:cs="Calibri"/>
          <w:i/>
          <w:iCs/>
          <w:noProof/>
        </w:rPr>
        <w:t>IOP Conference Series: Materials Science and Engineering</w:t>
      </w:r>
      <w:r w:rsidRPr="00CC3BFF">
        <w:rPr>
          <w:rFonts w:ascii="Calibri" w:hAnsi="Calibri" w:cs="Calibri"/>
          <w:noProof/>
        </w:rPr>
        <w:t>. https://doi.org/10.1088/1757-899X/806/1/012025</w:t>
      </w:r>
    </w:p>
    <w:p w14:paraId="3F077CD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Irsyad Bin Sahalan, M. (2018). </w:t>
      </w:r>
      <w:r w:rsidRPr="00CC3BFF">
        <w:rPr>
          <w:rFonts w:ascii="Calibri" w:hAnsi="Calibri" w:cs="Calibri"/>
          <w:i/>
          <w:iCs/>
          <w:noProof/>
        </w:rPr>
        <w:t>DEVELOPMENT OF OBSTACLE AVOIDANCE TECHNIQUE FOR MULTI AGENT AUTONOMOUS SURFACE VESSEL USING OPTIMAL RECIPROCAL COLLISION AVOIDANCE</w:t>
      </w:r>
      <w:r w:rsidRPr="00CC3BFF">
        <w:rPr>
          <w:rFonts w:ascii="Calibri" w:hAnsi="Calibri" w:cs="Calibri"/>
          <w:noProof/>
        </w:rPr>
        <w:t>.</w:t>
      </w:r>
    </w:p>
    <w:p w14:paraId="1D4CF2A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Jawad, H. M., Nordin, R., Gharghan, S. K., Jawad, A. M., &amp; Ismail, M. (2017). Energy-efficient wireless sensor networks for precision agriculture: A review. In </w:t>
      </w:r>
      <w:r w:rsidRPr="00CC3BFF">
        <w:rPr>
          <w:rFonts w:ascii="Calibri" w:hAnsi="Calibri" w:cs="Calibri"/>
          <w:i/>
          <w:iCs/>
          <w:noProof/>
        </w:rPr>
        <w:t>Sensors (Switzerland)</w:t>
      </w:r>
      <w:r w:rsidRPr="00CC3BFF">
        <w:rPr>
          <w:rFonts w:ascii="Calibri" w:hAnsi="Calibri" w:cs="Calibri"/>
          <w:noProof/>
        </w:rPr>
        <w:t xml:space="preserve"> (Vol. 17, Issue 8). MDPI AG. https://doi.org/10.3390/s17081781</w:t>
      </w:r>
    </w:p>
    <w:p w14:paraId="2C05295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Jia, X., Feng, Q., Fan, T., &amp; Lei, Q. (2012). RFID technology and its applications in Internet of Things (IoT). </w:t>
      </w:r>
      <w:r w:rsidRPr="00CC3BFF">
        <w:rPr>
          <w:rFonts w:ascii="Calibri" w:hAnsi="Calibri" w:cs="Calibri"/>
          <w:i/>
          <w:iCs/>
          <w:noProof/>
        </w:rPr>
        <w:t>2012 2nd International Conference on Consumer Electronics, Communications and Networks, CECNet 2012 - Proceedings</w:t>
      </w:r>
      <w:r w:rsidRPr="00CC3BFF">
        <w:rPr>
          <w:rFonts w:ascii="Calibri" w:hAnsi="Calibri" w:cs="Calibri"/>
          <w:noProof/>
        </w:rPr>
        <w:t>, 1282–1285. https://doi.org/10.1109/CECNET.2012.6201508</w:t>
      </w:r>
    </w:p>
    <w:p w14:paraId="5D0FA51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Jiang, X., Zong, Y., Liu, Z., Wang, X., &amp; Chen, Z. (2010). Research on combinational image stabilization technology based on MEMS IMU. </w:t>
      </w:r>
      <w:r w:rsidRPr="00CC3BFF">
        <w:rPr>
          <w:rFonts w:ascii="Calibri" w:hAnsi="Calibri" w:cs="Calibri"/>
          <w:i/>
          <w:iCs/>
          <w:noProof/>
        </w:rPr>
        <w:t>Optoelectronic Imaging and Multimedia Technology</w:t>
      </w:r>
      <w:r w:rsidRPr="00CC3BFF">
        <w:rPr>
          <w:rFonts w:ascii="Calibri" w:hAnsi="Calibri" w:cs="Calibri"/>
          <w:noProof/>
        </w:rPr>
        <w:t xml:space="preserve">, </w:t>
      </w:r>
      <w:r w:rsidRPr="00CC3BFF">
        <w:rPr>
          <w:rFonts w:ascii="Calibri" w:hAnsi="Calibri" w:cs="Calibri"/>
          <w:i/>
          <w:iCs/>
          <w:noProof/>
        </w:rPr>
        <w:t>7850</w:t>
      </w:r>
      <w:r w:rsidRPr="00CC3BFF">
        <w:rPr>
          <w:rFonts w:ascii="Calibri" w:hAnsi="Calibri" w:cs="Calibri"/>
          <w:noProof/>
        </w:rPr>
        <w:t>, 785002. https://doi.org/10.1117/12.868889</w:t>
      </w:r>
    </w:p>
    <w:p w14:paraId="3C3CCC2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Jiménez, F., Naranjo, J. E., Gómez, O., &amp; Anaya, J. J. (2014). Vehicle tracking for an evasive manoeuvres assistant using low-cost ultrasonic sensors.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4</w:t>
      </w:r>
      <w:r w:rsidRPr="00CC3BFF">
        <w:rPr>
          <w:rFonts w:ascii="Calibri" w:hAnsi="Calibri" w:cs="Calibri"/>
          <w:noProof/>
        </w:rPr>
        <w:t>(12), 22689–22705. https://doi.org/10.3390/S141222689</w:t>
      </w:r>
    </w:p>
    <w:p w14:paraId="036FDBF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Johnstone-Wallace, D. B., &amp; Kennedy, K. (1944). Grazing management practices and their relationship to the behaviour and grazing habits of cattle. </w:t>
      </w:r>
      <w:r w:rsidRPr="00CC3BFF">
        <w:rPr>
          <w:rFonts w:ascii="Calibri" w:hAnsi="Calibri" w:cs="Calibri"/>
          <w:i/>
          <w:iCs/>
          <w:noProof/>
        </w:rPr>
        <w:t>The Journal of Agricultural Science</w:t>
      </w:r>
      <w:r w:rsidRPr="00CC3BFF">
        <w:rPr>
          <w:rFonts w:ascii="Calibri" w:hAnsi="Calibri" w:cs="Calibri"/>
          <w:noProof/>
        </w:rPr>
        <w:t xml:space="preserve">, </w:t>
      </w:r>
      <w:r w:rsidRPr="00CC3BFF">
        <w:rPr>
          <w:rFonts w:ascii="Calibri" w:hAnsi="Calibri" w:cs="Calibri"/>
          <w:i/>
          <w:iCs/>
          <w:noProof/>
        </w:rPr>
        <w:t>34</w:t>
      </w:r>
      <w:r w:rsidRPr="00CC3BFF">
        <w:rPr>
          <w:rFonts w:ascii="Calibri" w:hAnsi="Calibri" w:cs="Calibri"/>
          <w:noProof/>
        </w:rPr>
        <w:t>(4), 190–</w:t>
      </w:r>
      <w:r w:rsidRPr="00CC3BFF">
        <w:rPr>
          <w:rFonts w:ascii="Calibri" w:hAnsi="Calibri" w:cs="Calibri"/>
          <w:noProof/>
        </w:rPr>
        <w:lastRenderedPageBreak/>
        <w:t>197. https://doi.org/10.1017/S0021859600023649</w:t>
      </w:r>
    </w:p>
    <w:p w14:paraId="7557561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poor, R., Ramasamy, S., Gardi, A., Van Schyndel, R., &amp; Sabatini, R. (2018). Acoustic sensors for air and surface navigation applications.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2). https://doi.org/10.3390/S18020499</w:t>
      </w:r>
    </w:p>
    <w:p w14:paraId="328FBB9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rpenko, A., Jacobs, D., Baek, J., &amp; Levoy, M. (2011). </w:t>
      </w:r>
      <w:r w:rsidRPr="00CC3BFF">
        <w:rPr>
          <w:rFonts w:ascii="Calibri" w:hAnsi="Calibri" w:cs="Calibri"/>
          <w:i/>
          <w:iCs/>
          <w:noProof/>
        </w:rPr>
        <w:t>Digital Video Stabilization and Rolling Shutter Correction using Gyroscopes</w:t>
      </w:r>
      <w:r w:rsidRPr="00CC3BFF">
        <w:rPr>
          <w:rFonts w:ascii="Calibri" w:hAnsi="Calibri" w:cs="Calibri"/>
          <w:noProof/>
        </w:rPr>
        <w:t>.</w:t>
      </w:r>
    </w:p>
    <w:p w14:paraId="4F1CE2C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ruppuswamy, J. (2000). </w:t>
      </w:r>
      <w:r w:rsidRPr="00CC3BFF">
        <w:rPr>
          <w:rFonts w:ascii="Calibri" w:hAnsi="Calibri" w:cs="Calibri"/>
          <w:i/>
          <w:iCs/>
          <w:noProof/>
        </w:rPr>
        <w:t>Detection and Avoidance of Simulated Potholes in Autonomous Vehicles in an Unstructured Environment</w:t>
      </w:r>
      <w:r w:rsidRPr="00CC3BFF">
        <w:rPr>
          <w:rFonts w:ascii="Calibri" w:hAnsi="Calibri" w:cs="Calibri"/>
          <w:noProof/>
        </w:rPr>
        <w:t>.</w:t>
      </w:r>
    </w:p>
    <w:p w14:paraId="2234D25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tiyar, S., &amp; Dutta, A. (n.d.). PSO Based Path Planning and Dynamic Obstacle Avoidance in CG Space of a 10 DOF Rover; PSO Based Path Planning and Dynamic Obstacle Avoidance in CG Space of a 10 DOF Rover. </w:t>
      </w:r>
      <w:r w:rsidRPr="00CC3BFF">
        <w:rPr>
          <w:rFonts w:ascii="Calibri" w:hAnsi="Calibri" w:cs="Calibri"/>
          <w:i/>
          <w:iCs/>
          <w:noProof/>
        </w:rPr>
        <w:t>Advances in Robotics - 5th International Conference of The Robotics Society</w:t>
      </w:r>
      <w:r w:rsidRPr="00CC3BFF">
        <w:rPr>
          <w:rFonts w:ascii="Calibri" w:hAnsi="Calibri" w:cs="Calibri"/>
          <w:noProof/>
        </w:rPr>
        <w:t>. https://doi.org/10.1145/3478586</w:t>
      </w:r>
    </w:p>
    <w:p w14:paraId="5F7662F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tiyar, S., &amp; Dutta, A. (2019). Path Planning and Obstacle Avoidance in CG Space of a 10 DOF Rover using RRT. </w:t>
      </w:r>
      <w:r w:rsidRPr="00CC3BFF">
        <w:rPr>
          <w:rFonts w:ascii="Calibri" w:hAnsi="Calibri" w:cs="Calibri"/>
          <w:i/>
          <w:iCs/>
          <w:noProof/>
        </w:rPr>
        <w:t>ACM International Conference Proceeding Series</w:t>
      </w:r>
      <w:r w:rsidRPr="00CC3BFF">
        <w:rPr>
          <w:rFonts w:ascii="Calibri" w:hAnsi="Calibri" w:cs="Calibri"/>
          <w:noProof/>
        </w:rPr>
        <w:t>. https://doi.org/10.1145/3352593.3352615</w:t>
      </w:r>
    </w:p>
    <w:p w14:paraId="5BBEA3B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awai, S., Takeuchi, K., Shibata, K., &amp; Horita, Y. (2014). A Smart Method to Distinguish Road Surface Conditions at Night-time using a Car-Mounted Camera. </w:t>
      </w:r>
      <w:r w:rsidRPr="00CC3BFF">
        <w:rPr>
          <w:rFonts w:ascii="Calibri" w:hAnsi="Calibri" w:cs="Calibri"/>
          <w:i/>
          <w:iCs/>
          <w:noProof/>
        </w:rPr>
        <w:t>IEEJ Transactions on Electronics, Information and Systems</w:t>
      </w:r>
      <w:r w:rsidRPr="00CC3BFF">
        <w:rPr>
          <w:rFonts w:ascii="Calibri" w:hAnsi="Calibri" w:cs="Calibri"/>
          <w:noProof/>
        </w:rPr>
        <w:t xml:space="preserve">, </w:t>
      </w:r>
      <w:r w:rsidRPr="00CC3BFF">
        <w:rPr>
          <w:rFonts w:ascii="Calibri" w:hAnsi="Calibri" w:cs="Calibri"/>
          <w:i/>
          <w:iCs/>
          <w:noProof/>
        </w:rPr>
        <w:t>134</w:t>
      </w:r>
      <w:r w:rsidRPr="00CC3BFF">
        <w:rPr>
          <w:rFonts w:ascii="Calibri" w:hAnsi="Calibri" w:cs="Calibri"/>
          <w:noProof/>
        </w:rPr>
        <w:t>(6), 878–884. https://doi.org/10.1541/IEEJEISS.134.878</w:t>
      </w:r>
    </w:p>
    <w:p w14:paraId="3B9CBB5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han, M. N., &amp; Ahmed, M. M. (2021). Weather and surface condition detection based on road-side webcams: Application of pre-trained Convolutional Neural Network. </w:t>
      </w:r>
      <w:r w:rsidRPr="00CC3BFF">
        <w:rPr>
          <w:rFonts w:ascii="Calibri" w:hAnsi="Calibri" w:cs="Calibri"/>
          <w:i/>
          <w:iCs/>
          <w:noProof/>
        </w:rPr>
        <w:t>International Journal of Transportation Science and Technology</w:t>
      </w:r>
      <w:r w:rsidRPr="00CC3BFF">
        <w:rPr>
          <w:rFonts w:ascii="Calibri" w:hAnsi="Calibri" w:cs="Calibri"/>
          <w:noProof/>
        </w:rPr>
        <w:t>. https://doi.org/10.1016/J.IJTST.2021.06.003</w:t>
      </w:r>
    </w:p>
    <w:p w14:paraId="06CADF9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ISHORE, P. S. V., P. SURESH, K., SMRUTI, D., &amp; RAMESH, K. (2018). SOLAR POWERED OBSTACLE AVOIDING LAWN MOWER. </w:t>
      </w:r>
      <w:r w:rsidRPr="00CC3BFF">
        <w:rPr>
          <w:rFonts w:ascii="Calibri" w:hAnsi="Calibri" w:cs="Calibri"/>
          <w:i/>
          <w:iCs/>
          <w:noProof/>
        </w:rPr>
        <w:t>I-Manager’s Journal on Electrical Engineering</w:t>
      </w:r>
      <w:r w:rsidRPr="00CC3BFF">
        <w:rPr>
          <w:rFonts w:ascii="Calibri" w:hAnsi="Calibri" w:cs="Calibri"/>
          <w:noProof/>
        </w:rPr>
        <w:t xml:space="preserve">, </w:t>
      </w:r>
      <w:r w:rsidRPr="00CC3BFF">
        <w:rPr>
          <w:rFonts w:ascii="Calibri" w:hAnsi="Calibri" w:cs="Calibri"/>
          <w:i/>
          <w:iCs/>
          <w:noProof/>
        </w:rPr>
        <w:t>12</w:t>
      </w:r>
      <w:r w:rsidRPr="00CC3BFF">
        <w:rPr>
          <w:rFonts w:ascii="Calibri" w:hAnsi="Calibri" w:cs="Calibri"/>
          <w:noProof/>
        </w:rPr>
        <w:t>(2), 1. https://doi.org/10.26634/JEE.12.2.14169</w:t>
      </w:r>
    </w:p>
    <w:p w14:paraId="2FF0F43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leeman, L., &amp; Kuc, R. (2008). Sonar Sensing. </w:t>
      </w:r>
      <w:r w:rsidRPr="00CC3BFF">
        <w:rPr>
          <w:rFonts w:ascii="Calibri" w:hAnsi="Calibri" w:cs="Calibri"/>
          <w:i/>
          <w:iCs/>
          <w:noProof/>
        </w:rPr>
        <w:t>Springer Handbook of Robotics</w:t>
      </w:r>
      <w:r w:rsidRPr="00CC3BFF">
        <w:rPr>
          <w:rFonts w:ascii="Calibri" w:hAnsi="Calibri" w:cs="Calibri"/>
          <w:noProof/>
        </w:rPr>
        <w:t xml:space="preserve">, </w:t>
      </w:r>
      <w:r w:rsidRPr="00CC3BFF">
        <w:rPr>
          <w:rFonts w:ascii="Calibri" w:hAnsi="Calibri" w:cs="Calibri"/>
          <w:i/>
          <w:iCs/>
          <w:noProof/>
        </w:rPr>
        <w:t>January 2008</w:t>
      </w:r>
      <w:r w:rsidRPr="00CC3BFF">
        <w:rPr>
          <w:rFonts w:ascii="Calibri" w:hAnsi="Calibri" w:cs="Calibri"/>
          <w:noProof/>
        </w:rPr>
        <w:t>. https://doi.org/10.1007/978-3-540-30301-5</w:t>
      </w:r>
    </w:p>
    <w:p w14:paraId="49D65AB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Koenig, S., Likhachev, M., &amp; Furcy, D. (2004). Lifelong Planning A</w:t>
      </w:r>
      <w:r w:rsidRPr="00CC3BFF">
        <w:rPr>
          <w:rFonts w:ascii="Cambria Math" w:hAnsi="Cambria Math" w:cs="Cambria Math"/>
          <w:noProof/>
        </w:rPr>
        <w:t>∗</w:t>
      </w:r>
      <w:r w:rsidRPr="00CC3BFF">
        <w:rPr>
          <w:rFonts w:ascii="Calibri" w:hAnsi="Calibri" w:cs="Calibri"/>
          <w:noProof/>
        </w:rPr>
        <w:t xml:space="preserve">. </w:t>
      </w:r>
      <w:r w:rsidRPr="00CC3BFF">
        <w:rPr>
          <w:rFonts w:ascii="Calibri" w:hAnsi="Calibri" w:cs="Calibri"/>
          <w:i/>
          <w:iCs/>
          <w:noProof/>
        </w:rPr>
        <w:t>Artificial Intelligence</w:t>
      </w:r>
      <w:r w:rsidRPr="00CC3BFF">
        <w:rPr>
          <w:rFonts w:ascii="Calibri" w:hAnsi="Calibri" w:cs="Calibri"/>
          <w:noProof/>
        </w:rPr>
        <w:t xml:space="preserve">, </w:t>
      </w:r>
      <w:r w:rsidRPr="00CC3BFF">
        <w:rPr>
          <w:rFonts w:ascii="Calibri" w:hAnsi="Calibri" w:cs="Calibri"/>
          <w:i/>
          <w:iCs/>
          <w:noProof/>
        </w:rPr>
        <w:t>155</w:t>
      </w:r>
      <w:r w:rsidRPr="00CC3BFF">
        <w:rPr>
          <w:rFonts w:ascii="Calibri" w:hAnsi="Calibri" w:cs="Calibri"/>
          <w:noProof/>
        </w:rPr>
        <w:t>(1–2), 93–146. https://doi.org/10.1016/J.ARTINT.2003.12.001</w:t>
      </w:r>
    </w:p>
    <w:p w14:paraId="3F6406A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rotkov, E., Simmons, R., Cozman, F., &amp; Koenig, S. (n.d.). </w:t>
      </w:r>
      <w:r w:rsidRPr="00CC3BFF">
        <w:rPr>
          <w:rFonts w:ascii="Calibri" w:hAnsi="Calibri" w:cs="Calibri"/>
          <w:i/>
          <w:iCs/>
          <w:noProof/>
        </w:rPr>
        <w:t xml:space="preserve">Safeguarded Teleoperation for Lunar Rovers: </w:t>
      </w:r>
      <w:r w:rsidRPr="00CC3BFF">
        <w:rPr>
          <w:rFonts w:ascii="Calibri" w:hAnsi="Calibri" w:cs="Calibri"/>
          <w:i/>
          <w:iCs/>
          <w:noProof/>
        </w:rPr>
        <w:lastRenderedPageBreak/>
        <w:t>From Human Factors to Field Trials</w:t>
      </w:r>
      <w:r w:rsidRPr="00CC3BFF">
        <w:rPr>
          <w:rFonts w:ascii="Calibri" w:hAnsi="Calibri" w:cs="Calibri"/>
          <w:noProof/>
        </w:rPr>
        <w:t>.</w:t>
      </w:r>
    </w:p>
    <w:p w14:paraId="7B6060D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CC3BFF">
        <w:rPr>
          <w:rFonts w:ascii="Calibri" w:hAnsi="Calibri" w:cs="Calibri"/>
          <w:i/>
          <w:iCs/>
          <w:noProof/>
        </w:rPr>
        <w:t>Jurnal Teknologi Dan Sistem Komputer</w:t>
      </w:r>
      <w:r w:rsidRPr="00CC3BFF">
        <w:rPr>
          <w:rFonts w:ascii="Calibri" w:hAnsi="Calibri" w:cs="Calibri"/>
          <w:noProof/>
        </w:rPr>
        <w:t xml:space="preserve">, </w:t>
      </w:r>
      <w:r w:rsidRPr="00CC3BFF">
        <w:rPr>
          <w:rFonts w:ascii="Calibri" w:hAnsi="Calibri" w:cs="Calibri"/>
          <w:i/>
          <w:iCs/>
          <w:noProof/>
        </w:rPr>
        <w:t>9</w:t>
      </w:r>
      <w:r w:rsidRPr="00CC3BFF">
        <w:rPr>
          <w:rFonts w:ascii="Calibri" w:hAnsi="Calibri" w:cs="Calibri"/>
          <w:noProof/>
        </w:rPr>
        <w:t>(1), 64–69. https://doi.org/10.14710/JTSISKOM.2020.13828</w:t>
      </w:r>
    </w:p>
    <w:p w14:paraId="3B7074C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Kwaśniewski, K. K., &amp; Gosiewski, Z. (2018). Genetic algorithm for mobile robot route planning with obstacle avoidance. </w:t>
      </w:r>
      <w:r w:rsidRPr="00CC3BFF">
        <w:rPr>
          <w:rFonts w:ascii="Calibri" w:hAnsi="Calibri" w:cs="Calibri"/>
          <w:i/>
          <w:iCs/>
          <w:noProof/>
        </w:rPr>
        <w:t>Acta Mechanica et Automatica</w:t>
      </w:r>
      <w:r w:rsidRPr="00CC3BFF">
        <w:rPr>
          <w:rFonts w:ascii="Calibri" w:hAnsi="Calibri" w:cs="Calibri"/>
          <w:noProof/>
        </w:rPr>
        <w:t xml:space="preserve">, </w:t>
      </w:r>
      <w:r w:rsidRPr="00CC3BFF">
        <w:rPr>
          <w:rFonts w:ascii="Calibri" w:hAnsi="Calibri" w:cs="Calibri"/>
          <w:i/>
          <w:iCs/>
          <w:noProof/>
        </w:rPr>
        <w:t>12</w:t>
      </w:r>
      <w:r w:rsidRPr="00CC3BFF">
        <w:rPr>
          <w:rFonts w:ascii="Calibri" w:hAnsi="Calibri" w:cs="Calibri"/>
          <w:noProof/>
        </w:rPr>
        <w:t>(2), 151–159. https://doi.org/10.2478/AMA-2018-0024</w:t>
      </w:r>
    </w:p>
    <w:p w14:paraId="643C80D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a Rosa, F., Celvisia Virzì, M., Bonaccorso, F., &amp; Branciforte STMicroelectronics, M. (n.d.). </w:t>
      </w:r>
      <w:r w:rsidRPr="00CC3BFF">
        <w:rPr>
          <w:rFonts w:ascii="Calibri" w:hAnsi="Calibri" w:cs="Calibri"/>
          <w:i/>
          <w:iCs/>
          <w:noProof/>
        </w:rPr>
        <w:t>Optical Image Stabilization (OIS)</w:t>
      </w:r>
      <w:r w:rsidRPr="00CC3BFF">
        <w:rPr>
          <w:rFonts w:ascii="Calibri" w:hAnsi="Calibri" w:cs="Calibri"/>
          <w:noProof/>
        </w:rPr>
        <w:t>.</w:t>
      </w:r>
    </w:p>
    <w:p w14:paraId="002842D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andaluce, H., Arjona, L., Perallos, A., Falcone, F., Angulo, I., &amp; Muralter, F. (2020). A Review of IoT Sensing Applications and Challenges Using RFID and Wireless Sensor Networks. </w:t>
      </w:r>
      <w:r w:rsidRPr="00CC3BFF">
        <w:rPr>
          <w:rFonts w:ascii="Calibri" w:hAnsi="Calibri" w:cs="Calibri"/>
          <w:i/>
          <w:iCs/>
          <w:noProof/>
        </w:rPr>
        <w:t>Sensors 2020, Vol. 20, Page 2495</w:t>
      </w:r>
      <w:r w:rsidRPr="00CC3BFF">
        <w:rPr>
          <w:rFonts w:ascii="Calibri" w:hAnsi="Calibri" w:cs="Calibri"/>
          <w:noProof/>
        </w:rPr>
        <w:t xml:space="preserve">, </w:t>
      </w:r>
      <w:r w:rsidRPr="00CC3BFF">
        <w:rPr>
          <w:rFonts w:ascii="Calibri" w:hAnsi="Calibri" w:cs="Calibri"/>
          <w:i/>
          <w:iCs/>
          <w:noProof/>
        </w:rPr>
        <w:t>20</w:t>
      </w:r>
      <w:r w:rsidRPr="00CC3BFF">
        <w:rPr>
          <w:rFonts w:ascii="Calibri" w:hAnsi="Calibri" w:cs="Calibri"/>
          <w:noProof/>
        </w:rPr>
        <w:t>(9), 2495. https://doi.org/10.3390/S20092495</w:t>
      </w:r>
    </w:p>
    <w:p w14:paraId="2399714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avric, A., &amp; Popa, V. (2018). Performance Evaluation of LoRaWAN Communication Scalability in Large-Scale Wireless Sensor Networks. </w:t>
      </w:r>
      <w:r w:rsidRPr="00CC3BFF">
        <w:rPr>
          <w:rFonts w:ascii="Calibri" w:hAnsi="Calibri" w:cs="Calibri"/>
          <w:i/>
          <w:iCs/>
          <w:noProof/>
        </w:rPr>
        <w:t>Wireless Communications and Mobile Computing</w:t>
      </w:r>
      <w:r w:rsidRPr="00CC3BFF">
        <w:rPr>
          <w:rFonts w:ascii="Calibri" w:hAnsi="Calibri" w:cs="Calibri"/>
          <w:noProof/>
        </w:rPr>
        <w:t xml:space="preserve">, </w:t>
      </w:r>
      <w:r w:rsidRPr="00CC3BFF">
        <w:rPr>
          <w:rFonts w:ascii="Calibri" w:hAnsi="Calibri" w:cs="Calibri"/>
          <w:i/>
          <w:iCs/>
          <w:noProof/>
        </w:rPr>
        <w:t>2018</w:t>
      </w:r>
      <w:r w:rsidRPr="00CC3BFF">
        <w:rPr>
          <w:rFonts w:ascii="Calibri" w:hAnsi="Calibri" w:cs="Calibri"/>
          <w:noProof/>
        </w:rPr>
        <w:t>. https://doi.org/10.1155/2018/6730719</w:t>
      </w:r>
    </w:p>
    <w:p w14:paraId="509A65B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ebakula, V., Tang, B., Goodin, C., &amp; Bethel, C. L. (2021). Shape Estimation of Negative Obstacles for Autonomous Navigation. </w:t>
      </w:r>
      <w:r w:rsidRPr="00CC3BFF">
        <w:rPr>
          <w:rFonts w:ascii="Calibri" w:hAnsi="Calibri" w:cs="Calibri"/>
          <w:i/>
          <w:iCs/>
          <w:noProof/>
        </w:rPr>
        <w:t>IEEE International Conference on Intelligent Robots and Systems</w:t>
      </w:r>
      <w:r w:rsidRPr="00CC3BFF">
        <w:rPr>
          <w:rFonts w:ascii="Calibri" w:hAnsi="Calibri" w:cs="Calibri"/>
          <w:noProof/>
        </w:rPr>
        <w:t>, 4525–4531. https://doi.org/10.1109/IROS51168.2021.9636250</w:t>
      </w:r>
    </w:p>
    <w:p w14:paraId="4E3DE27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ecun, Y., Muller, U., Ben, J., Cosatto, E., &amp; Flepp, B. (n.d.). </w:t>
      </w:r>
      <w:r w:rsidRPr="00CC3BFF">
        <w:rPr>
          <w:rFonts w:ascii="Calibri" w:hAnsi="Calibri" w:cs="Calibri"/>
          <w:i/>
          <w:iCs/>
          <w:noProof/>
        </w:rPr>
        <w:t>Off-Road Obstacle Avoidance through End-to-End Learning</w:t>
      </w:r>
      <w:r w:rsidRPr="00CC3BFF">
        <w:rPr>
          <w:rFonts w:ascii="Calibri" w:hAnsi="Calibri" w:cs="Calibri"/>
          <w:noProof/>
        </w:rPr>
        <w:t>. Retrieved June 6, 2022, from http://yann.lecun.com</w:t>
      </w:r>
    </w:p>
    <w:p w14:paraId="372500A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CC3BFF">
        <w:rPr>
          <w:rFonts w:ascii="Calibri" w:hAnsi="Calibri" w:cs="Calibri"/>
          <w:i/>
          <w:iCs/>
          <w:noProof/>
        </w:rPr>
        <w:t>IEEE Transactions on Microwave Theory and Techniques</w:t>
      </w:r>
      <w:r w:rsidRPr="00CC3BFF">
        <w:rPr>
          <w:rFonts w:ascii="Calibri" w:hAnsi="Calibri" w:cs="Calibri"/>
          <w:noProof/>
        </w:rPr>
        <w:t xml:space="preserve">, </w:t>
      </w:r>
      <w:r w:rsidRPr="00CC3BFF">
        <w:rPr>
          <w:rFonts w:ascii="Calibri" w:hAnsi="Calibri" w:cs="Calibri"/>
          <w:i/>
          <w:iCs/>
          <w:noProof/>
        </w:rPr>
        <w:t>65</w:t>
      </w:r>
      <w:r w:rsidRPr="00CC3BFF">
        <w:rPr>
          <w:rFonts w:ascii="Calibri" w:hAnsi="Calibri" w:cs="Calibri"/>
          <w:noProof/>
        </w:rPr>
        <w:t>(5), 1692–1706. https://doi.org/10.1109/TMTT.2017.2650911</w:t>
      </w:r>
    </w:p>
    <w:p w14:paraId="2196432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i, W., Tan, M., Wang, L., &amp; Wang, Q. (2019). A cubic spline method combing improved particle swarm optimization for robot path planning in dynamic uncertain environment. </w:t>
      </w:r>
      <w:r w:rsidRPr="00CC3BFF">
        <w:rPr>
          <w:rFonts w:ascii="Calibri" w:hAnsi="Calibri" w:cs="Calibri"/>
          <w:i/>
          <w:iCs/>
          <w:noProof/>
        </w:rPr>
        <w:t>International Journal of Advanced Robotic Systems</w:t>
      </w:r>
      <w:r w:rsidRPr="00CC3BFF">
        <w:rPr>
          <w:rFonts w:ascii="Calibri" w:hAnsi="Calibri" w:cs="Calibri"/>
          <w:noProof/>
        </w:rPr>
        <w:t xml:space="preserve">, </w:t>
      </w:r>
      <w:r w:rsidRPr="00CC3BFF">
        <w:rPr>
          <w:rFonts w:ascii="Calibri" w:hAnsi="Calibri" w:cs="Calibri"/>
          <w:i/>
          <w:iCs/>
          <w:noProof/>
        </w:rPr>
        <w:t>16</w:t>
      </w:r>
      <w:r w:rsidRPr="00CC3BFF">
        <w:rPr>
          <w:rFonts w:ascii="Calibri" w:hAnsi="Calibri" w:cs="Calibri"/>
          <w:noProof/>
        </w:rPr>
        <w:t>(6). https://doi.org/10.1177/1729881419891661</w:t>
      </w:r>
    </w:p>
    <w:p w14:paraId="1C9B3C7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jubičić, R., Strelnikova, D., Perks, M. T., Eltner, A., Peña-Haro, S., Pizarro, A., Fortunato, S., Sasso, D., Scherling, U., Vuono, P., &amp; Manfreda, S. (2021). A comparison of tools and techniques for </w:t>
      </w:r>
      <w:r w:rsidRPr="00CC3BFF">
        <w:rPr>
          <w:rFonts w:ascii="Calibri" w:hAnsi="Calibri" w:cs="Calibri"/>
          <w:noProof/>
        </w:rPr>
        <w:lastRenderedPageBreak/>
        <w:t xml:space="preserve">stabilising UAS imagery for surface flow observations. </w:t>
      </w:r>
      <w:r w:rsidRPr="00CC3BFF">
        <w:rPr>
          <w:rFonts w:ascii="Calibri" w:hAnsi="Calibri" w:cs="Calibri"/>
          <w:i/>
          <w:iCs/>
          <w:noProof/>
        </w:rPr>
        <w:t>Hydrology and Earth System Sciences</w:t>
      </w:r>
      <w:r w:rsidRPr="00CC3BFF">
        <w:rPr>
          <w:rFonts w:ascii="Calibri" w:hAnsi="Calibri" w:cs="Calibri"/>
          <w:noProof/>
        </w:rPr>
        <w:t xml:space="preserve">, </w:t>
      </w:r>
      <w:r w:rsidRPr="00CC3BFF">
        <w:rPr>
          <w:rFonts w:ascii="Calibri" w:hAnsi="Calibri" w:cs="Calibri"/>
          <w:i/>
          <w:iCs/>
          <w:noProof/>
        </w:rPr>
        <w:t>Discussion</w:t>
      </w:r>
      <w:r w:rsidRPr="00CC3BFF">
        <w:rPr>
          <w:rFonts w:ascii="Calibri" w:hAnsi="Calibri" w:cs="Calibri"/>
          <w:noProof/>
        </w:rPr>
        <w:t>. https://doi.org/10.5194/hess-2021-112</w:t>
      </w:r>
    </w:p>
    <w:p w14:paraId="0A6C2A8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u, L., Yunda, A., Carrio, A., &amp; Campoy, P. (2020). Robust autonomous flight in cluttered environment using a depth sensor. </w:t>
      </w:r>
      <w:r w:rsidRPr="00CC3BFF">
        <w:rPr>
          <w:rFonts w:ascii="Calibri" w:hAnsi="Calibri" w:cs="Calibri"/>
          <w:i/>
          <w:iCs/>
          <w:noProof/>
        </w:rPr>
        <w:t>International Journal of Micro Air Vehicles</w:t>
      </w:r>
      <w:r w:rsidRPr="00CC3BFF">
        <w:rPr>
          <w:rFonts w:ascii="Calibri" w:hAnsi="Calibri" w:cs="Calibri"/>
          <w:noProof/>
        </w:rPr>
        <w:t xml:space="preserve">, </w:t>
      </w:r>
      <w:r w:rsidRPr="00CC3BFF">
        <w:rPr>
          <w:rFonts w:ascii="Calibri" w:hAnsi="Calibri" w:cs="Calibri"/>
          <w:i/>
          <w:iCs/>
          <w:noProof/>
        </w:rPr>
        <w:t>12</w:t>
      </w:r>
      <w:r w:rsidRPr="00CC3BFF">
        <w:rPr>
          <w:rFonts w:ascii="Calibri" w:hAnsi="Calibri" w:cs="Calibri"/>
          <w:noProof/>
        </w:rPr>
        <w:t>. https://doi.org/10.1177/1756829320924528</w:t>
      </w:r>
    </w:p>
    <w:p w14:paraId="72A9445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v, J., Qu, C., Du, S., Zhao, X., Yin, P., Zhao, N., Qu, S., Lv, J., Qu, C., Du, S., Zhao, X., Yin, P., Zhao, N., &amp; Qu, S. (2021). Research on obstacle avoidance algorithm for unmanned ground vehicle based on multi-sensor information fusion. </w:t>
      </w:r>
      <w:r w:rsidRPr="00CC3BFF">
        <w:rPr>
          <w:rFonts w:ascii="Calibri" w:hAnsi="Calibri" w:cs="Calibri"/>
          <w:i/>
          <w:iCs/>
          <w:noProof/>
        </w:rPr>
        <w:t>Mathematical Biosciences and Engineering 2021 2:1022</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2), 1022–1039. https://doi.org/10.3934/MBE.2021055</w:t>
      </w:r>
    </w:p>
    <w:p w14:paraId="62AF33F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Lwowski, J., Sun, L., Mexquitic-Saavedra, R., Sharma, R., &amp; Pack, D. (2014). A Reactive bearing angle only obstacle avoidance technique for unmanned ground vehicles. </w:t>
      </w:r>
      <w:r w:rsidRPr="00CC3BFF">
        <w:rPr>
          <w:rFonts w:ascii="Calibri" w:hAnsi="Calibri" w:cs="Calibri"/>
          <w:i/>
          <w:iCs/>
          <w:noProof/>
        </w:rPr>
        <w:t>International Conference of Control, Dynamic Systems, and Robotics</w:t>
      </w:r>
      <w:r w:rsidRPr="00CC3BFF">
        <w:rPr>
          <w:rFonts w:ascii="Calibri" w:hAnsi="Calibri" w:cs="Calibri"/>
          <w:noProof/>
        </w:rPr>
        <w:t>. https://doi.org/10.11159/JACR.2014.004</w:t>
      </w:r>
    </w:p>
    <w:p w14:paraId="76686DE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dgwick, S. O. H. (2009). </w:t>
      </w:r>
      <w:r w:rsidRPr="00CC3BFF">
        <w:rPr>
          <w:rFonts w:ascii="Calibri" w:hAnsi="Calibri" w:cs="Calibri"/>
          <w:i/>
          <w:iCs/>
          <w:noProof/>
        </w:rPr>
        <w:t>Madgwick Algorithm</w:t>
      </w:r>
      <w:r w:rsidRPr="00CC3BFF">
        <w:rPr>
          <w:rFonts w:ascii="Calibri" w:hAnsi="Calibri" w:cs="Calibri"/>
          <w:noProof/>
        </w:rPr>
        <w:t>. https://x-io.co.uk/downloads/madgwick_algorithm_matlab.zip</w:t>
      </w:r>
    </w:p>
    <w:p w14:paraId="1F4D307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dgwick, S. O. H. (2010). </w:t>
      </w:r>
      <w:r w:rsidRPr="00CC3BFF">
        <w:rPr>
          <w:rFonts w:ascii="Calibri" w:hAnsi="Calibri" w:cs="Calibri"/>
          <w:i/>
          <w:iCs/>
          <w:noProof/>
        </w:rPr>
        <w:t>An efficient orientation filter for inertial and inertial/magnetic sensor arrays | Resourcium</w:t>
      </w:r>
      <w:r w:rsidRPr="00CC3BFF">
        <w:rPr>
          <w:rFonts w:ascii="Calibri" w:hAnsi="Calibri" w:cs="Calibri"/>
          <w:noProof/>
        </w:rPr>
        <w:t>. https://resourcium.org/resource/efficient-orientation-filter-inertial-and-inertialmagnetic-sensor-arrays</w:t>
      </w:r>
    </w:p>
    <w:p w14:paraId="6F489D9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CC3BFF">
        <w:rPr>
          <w:rFonts w:ascii="Calibri" w:hAnsi="Calibri" w:cs="Calibri"/>
          <w:i/>
          <w:iCs/>
          <w:noProof/>
        </w:rPr>
        <w:t>Mechatronics</w:t>
      </w:r>
      <w:r w:rsidRPr="00CC3BFF">
        <w:rPr>
          <w:rFonts w:ascii="Calibri" w:hAnsi="Calibri" w:cs="Calibri"/>
          <w:noProof/>
        </w:rPr>
        <w:t xml:space="preserve">, </w:t>
      </w:r>
      <w:r w:rsidRPr="00CC3BFF">
        <w:rPr>
          <w:rFonts w:ascii="Calibri" w:hAnsi="Calibri" w:cs="Calibri"/>
          <w:i/>
          <w:iCs/>
          <w:noProof/>
        </w:rPr>
        <w:t>23</w:t>
      </w:r>
      <w:r w:rsidRPr="00CC3BFF">
        <w:rPr>
          <w:rFonts w:ascii="Calibri" w:hAnsi="Calibri" w:cs="Calibri"/>
          <w:noProof/>
        </w:rPr>
        <w:t>(5), 518–529. https://doi.org/10.1016/J.MECHATRONICS.2013.04.003</w:t>
      </w:r>
    </w:p>
    <w:p w14:paraId="4FD2A6A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dgwick, S. O. H., Harrison, A. J. L., &amp; Vaidyanathan, R. (2011). Estimation of IMU and MARG orientation using a gradient descent algorithm. </w:t>
      </w:r>
      <w:r w:rsidRPr="00CC3BFF">
        <w:rPr>
          <w:rFonts w:ascii="Calibri" w:hAnsi="Calibri" w:cs="Calibri"/>
          <w:i/>
          <w:iCs/>
          <w:noProof/>
        </w:rPr>
        <w:t>IEEE International Conference on Rehabilitation Robotics</w:t>
      </w:r>
      <w:r w:rsidRPr="00CC3BFF">
        <w:rPr>
          <w:rFonts w:ascii="Calibri" w:hAnsi="Calibri" w:cs="Calibri"/>
          <w:noProof/>
        </w:rPr>
        <w:t>, 1–7. https://doi.org/10.1109/ICORR.2011.5975346</w:t>
      </w:r>
    </w:p>
    <w:p w14:paraId="5F51791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dgwick, S. O. H., Wilson, S., Turk, R., Burridge, J., Kapatos, C., &amp; Vaidyanathan, R. (2020). An Extended Complementary Filter for Full-Body MARG Orientation Estimation. </w:t>
      </w:r>
      <w:r w:rsidRPr="00CC3BFF">
        <w:rPr>
          <w:rFonts w:ascii="Calibri" w:hAnsi="Calibri" w:cs="Calibri"/>
          <w:i/>
          <w:iCs/>
          <w:noProof/>
        </w:rPr>
        <w:t>IEEE/ASME TRANSACTIONS ON MECHATRONICS</w:t>
      </w:r>
      <w:r w:rsidRPr="00CC3BFF">
        <w:rPr>
          <w:rFonts w:ascii="Calibri" w:hAnsi="Calibri" w:cs="Calibri"/>
          <w:noProof/>
        </w:rPr>
        <w:t xml:space="preserve">, </w:t>
      </w:r>
      <w:r w:rsidRPr="00CC3BFF">
        <w:rPr>
          <w:rFonts w:ascii="Calibri" w:hAnsi="Calibri" w:cs="Calibri"/>
          <w:i/>
          <w:iCs/>
          <w:noProof/>
        </w:rPr>
        <w:t>25</w:t>
      </w:r>
      <w:r w:rsidRPr="00CC3BFF">
        <w:rPr>
          <w:rFonts w:ascii="Calibri" w:hAnsi="Calibri" w:cs="Calibri"/>
          <w:noProof/>
        </w:rPr>
        <w:t>(4), 2054–2064. https://ieeexplore.ieee.org/stamp/stamp.jsp?tp=&amp;arnumber=9103115</w:t>
      </w:r>
    </w:p>
    <w:p w14:paraId="539F485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hony, R., Hamel, T., &amp; Pflimlin, J. M. (2005). Complementary filter design on the special orthogonal group SO(3). </w:t>
      </w:r>
      <w:r w:rsidRPr="00CC3BFF">
        <w:rPr>
          <w:rFonts w:ascii="Calibri" w:hAnsi="Calibri" w:cs="Calibri"/>
          <w:i/>
          <w:iCs/>
          <w:noProof/>
        </w:rPr>
        <w:t>Proceedings of the 44th IEEE Conference on Decision and Control, and the European Control Conference, CDC-ECC ’05</w:t>
      </w:r>
      <w:r w:rsidRPr="00CC3BFF">
        <w:rPr>
          <w:rFonts w:ascii="Calibri" w:hAnsi="Calibri" w:cs="Calibri"/>
          <w:noProof/>
        </w:rPr>
        <w:t xml:space="preserve">, </w:t>
      </w:r>
      <w:r w:rsidRPr="00CC3BFF">
        <w:rPr>
          <w:rFonts w:ascii="Calibri" w:hAnsi="Calibri" w:cs="Calibri"/>
          <w:i/>
          <w:iCs/>
          <w:noProof/>
        </w:rPr>
        <w:t>2005</w:t>
      </w:r>
      <w:r w:rsidRPr="00CC3BFF">
        <w:rPr>
          <w:rFonts w:ascii="Calibri" w:hAnsi="Calibri" w:cs="Calibri"/>
          <w:noProof/>
        </w:rPr>
        <w:t xml:space="preserve">, 1477–1484. </w:t>
      </w:r>
      <w:r w:rsidRPr="00CC3BFF">
        <w:rPr>
          <w:rFonts w:ascii="Calibri" w:hAnsi="Calibri" w:cs="Calibri"/>
          <w:noProof/>
        </w:rPr>
        <w:lastRenderedPageBreak/>
        <w:t>https://doi.org/10.1109/CDC.2005.1582367</w:t>
      </w:r>
    </w:p>
    <w:p w14:paraId="20A6008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hony, R., Hamel, T., &amp; Pflimlin, J. M. (2008). Nonlinear complementary filters on the special orthogonal group. </w:t>
      </w:r>
      <w:r w:rsidRPr="00CC3BFF">
        <w:rPr>
          <w:rFonts w:ascii="Calibri" w:hAnsi="Calibri" w:cs="Calibri"/>
          <w:i/>
          <w:iCs/>
          <w:noProof/>
        </w:rPr>
        <w:t>IEEE Transactions on Automatic Control</w:t>
      </w:r>
      <w:r w:rsidRPr="00CC3BFF">
        <w:rPr>
          <w:rFonts w:ascii="Calibri" w:hAnsi="Calibri" w:cs="Calibri"/>
          <w:noProof/>
        </w:rPr>
        <w:t xml:space="preserve">, </w:t>
      </w:r>
      <w:r w:rsidRPr="00CC3BFF">
        <w:rPr>
          <w:rFonts w:ascii="Calibri" w:hAnsi="Calibri" w:cs="Calibri"/>
          <w:i/>
          <w:iCs/>
          <w:noProof/>
        </w:rPr>
        <w:t>53</w:t>
      </w:r>
      <w:r w:rsidRPr="00CC3BFF">
        <w:rPr>
          <w:rFonts w:ascii="Calibri" w:hAnsi="Calibri" w:cs="Calibri"/>
          <w:noProof/>
        </w:rPr>
        <w:t>(5), 1203–1218. https://doi.org/10.1109/TAC.2008.923738</w:t>
      </w:r>
    </w:p>
    <w:p w14:paraId="1B6FF2B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i, Y., Zhao, H., &amp; Guo, S. (2012). The analysis of image stabilization technology based on small-UAV airborne video. </w:t>
      </w:r>
      <w:r w:rsidRPr="00CC3BFF">
        <w:rPr>
          <w:rFonts w:ascii="Calibri" w:hAnsi="Calibri" w:cs="Calibri"/>
          <w:i/>
          <w:iCs/>
          <w:noProof/>
        </w:rPr>
        <w:t>Proceedings - 2012 International Conference on Computer Science and Electronics Engineering, ICCSEE 2012</w:t>
      </w:r>
      <w:r w:rsidRPr="00CC3BFF">
        <w:rPr>
          <w:rFonts w:ascii="Calibri" w:hAnsi="Calibri" w:cs="Calibri"/>
          <w:noProof/>
        </w:rPr>
        <w:t xml:space="preserve">, </w:t>
      </w:r>
      <w:r w:rsidRPr="00CC3BFF">
        <w:rPr>
          <w:rFonts w:ascii="Calibri" w:hAnsi="Calibri" w:cs="Calibri"/>
          <w:i/>
          <w:iCs/>
          <w:noProof/>
        </w:rPr>
        <w:t>3</w:t>
      </w:r>
      <w:r w:rsidRPr="00CC3BFF">
        <w:rPr>
          <w:rFonts w:ascii="Calibri" w:hAnsi="Calibri" w:cs="Calibri"/>
          <w:noProof/>
        </w:rPr>
        <w:t>, 586–589. https://doi.org/10.1109/ICCSEE.2012.77</w:t>
      </w:r>
    </w:p>
    <w:p w14:paraId="30C054D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nderson, A., &amp; Hunt, C. (2013). INTRODUCING THE AGRI-ROVER: AN AUTONOMOUS ON-THE-GO SENSING ROVER FOR SCIENCE AND FARMING. </w:t>
      </w:r>
      <w:r w:rsidRPr="00CC3BFF">
        <w:rPr>
          <w:rFonts w:ascii="Calibri" w:hAnsi="Calibri" w:cs="Calibri"/>
          <w:i/>
          <w:iCs/>
          <w:noProof/>
        </w:rPr>
        <w:t>Accurate and Efficient Use of Nutrients on Farms. Occasional Report No. 26</w:t>
      </w:r>
      <w:r w:rsidRPr="00CC3BFF">
        <w:rPr>
          <w:rFonts w:ascii="Calibri" w:hAnsi="Calibri" w:cs="Calibri"/>
          <w:noProof/>
        </w:rPr>
        <w:t>.</w:t>
      </w:r>
    </w:p>
    <w:p w14:paraId="5D83929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nduchi, R., Castano, A., Talukder, A., &amp; Matthies, L. (2005). Obstacle Detection and Terrain Classification for Autonomous Off-Road Navigation. </w:t>
      </w:r>
      <w:r w:rsidRPr="00CC3BFF">
        <w:rPr>
          <w:rFonts w:ascii="Calibri" w:hAnsi="Calibri" w:cs="Calibri"/>
          <w:i/>
          <w:iCs/>
          <w:noProof/>
        </w:rPr>
        <w:t>Autonomous Robots 2005 18:1</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1), 81–102. https://doi.org/10.1023/B:AURO.0000047286.62481.1D</w:t>
      </w:r>
    </w:p>
    <w:p w14:paraId="1B9ADC6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nnar, S., Thummalapeta, M., Saksena, S. K., &amp; Omkar, S. N. (2018). </w:t>
      </w:r>
      <w:r w:rsidRPr="00CC3BFF">
        <w:rPr>
          <w:rFonts w:ascii="Calibri" w:hAnsi="Calibri" w:cs="Calibri"/>
          <w:i/>
          <w:iCs/>
          <w:noProof/>
        </w:rPr>
        <w:t>Vision-based Control for Aerial Obstacle Avoidance in Forest Environments</w:t>
      </w:r>
      <w:r w:rsidRPr="00CC3BFF">
        <w:rPr>
          <w:rFonts w:ascii="Calibri" w:hAnsi="Calibri" w:cs="Calibri"/>
          <w:noProof/>
        </w:rPr>
        <w:t xml:space="preserve">. </w:t>
      </w:r>
      <w:r w:rsidRPr="00CC3BFF">
        <w:rPr>
          <w:rFonts w:ascii="Calibri" w:hAnsi="Calibri" w:cs="Calibri"/>
          <w:i/>
          <w:iCs/>
          <w:noProof/>
        </w:rPr>
        <w:t>51</w:t>
      </w:r>
      <w:r w:rsidRPr="00CC3BFF">
        <w:rPr>
          <w:rFonts w:ascii="Calibri" w:hAnsi="Calibri" w:cs="Calibri"/>
          <w:noProof/>
        </w:rPr>
        <w:t>(1), 480–485. https://doi.org/10.1016/J.IFACOL.2018.05.081</w:t>
      </w:r>
    </w:p>
    <w:p w14:paraId="1F0654C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rins, J. L., Yun, X., Bachmann, E. R., McGhee, R. B., &amp; Zyda, M. J. (2001). An extended Kalman filter for quaternion-based orientation estimation using MARG sensors. </w:t>
      </w:r>
      <w:r w:rsidRPr="00CC3BFF">
        <w:rPr>
          <w:rFonts w:ascii="Calibri" w:hAnsi="Calibri" w:cs="Calibri"/>
          <w:i/>
          <w:iCs/>
          <w:noProof/>
        </w:rPr>
        <w:t>IEEE International Conference on Intelligent Robots and Systems</w:t>
      </w:r>
      <w:r w:rsidRPr="00CC3BFF">
        <w:rPr>
          <w:rFonts w:ascii="Calibri" w:hAnsi="Calibri" w:cs="Calibri"/>
          <w:noProof/>
        </w:rPr>
        <w:t xml:space="preserve">, </w:t>
      </w:r>
      <w:r w:rsidRPr="00CC3BFF">
        <w:rPr>
          <w:rFonts w:ascii="Calibri" w:hAnsi="Calibri" w:cs="Calibri"/>
          <w:i/>
          <w:iCs/>
          <w:noProof/>
        </w:rPr>
        <w:t>4</w:t>
      </w:r>
      <w:r w:rsidRPr="00CC3BFF">
        <w:rPr>
          <w:rFonts w:ascii="Calibri" w:hAnsi="Calibri" w:cs="Calibri"/>
          <w:noProof/>
        </w:rPr>
        <w:t>, 2003–2011. https://doi.org/10.1109/IROS.2001.976367</w:t>
      </w:r>
    </w:p>
    <w:p w14:paraId="50F0203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rtina, N., Hicksona, R., Draganovab, I., Horneb, D., Kenyona, P., &amp; Morris, S. (2015). </w:t>
      </w:r>
      <w:r w:rsidRPr="00CC3BFF">
        <w:rPr>
          <w:rFonts w:ascii="Calibri" w:hAnsi="Calibri" w:cs="Calibri"/>
          <w:i/>
          <w:iCs/>
          <w:noProof/>
        </w:rPr>
        <w:t>Walking distance and energy expenditure of beef cows grazing on hill country in winter</w:t>
      </w:r>
      <w:r w:rsidRPr="00CC3BFF">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27103BA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sehian, E., &amp; Katebi, Y. (2014). Sensor-based motion planning of wheeled mobile robots in unknown dynamic environments. </w:t>
      </w:r>
      <w:r w:rsidRPr="00CC3BFF">
        <w:rPr>
          <w:rFonts w:ascii="Calibri" w:hAnsi="Calibri" w:cs="Calibri"/>
          <w:i/>
          <w:iCs/>
          <w:noProof/>
        </w:rPr>
        <w:t>Journal of Intelligent and Robotic Systems: Theory and Applications</w:t>
      </w:r>
      <w:r w:rsidRPr="00CC3BFF">
        <w:rPr>
          <w:rFonts w:ascii="Calibri" w:hAnsi="Calibri" w:cs="Calibri"/>
          <w:noProof/>
        </w:rPr>
        <w:t xml:space="preserve">, </w:t>
      </w:r>
      <w:r w:rsidRPr="00CC3BFF">
        <w:rPr>
          <w:rFonts w:ascii="Calibri" w:hAnsi="Calibri" w:cs="Calibri"/>
          <w:i/>
          <w:iCs/>
          <w:noProof/>
        </w:rPr>
        <w:t>74</w:t>
      </w:r>
      <w:r w:rsidRPr="00CC3BFF">
        <w:rPr>
          <w:rFonts w:ascii="Calibri" w:hAnsi="Calibri" w:cs="Calibri"/>
          <w:noProof/>
        </w:rPr>
        <w:t>(3–4), 893–914. https://doi.org/10.1007/S10846-013-9837-3</w:t>
      </w:r>
    </w:p>
    <w:p w14:paraId="34CDBB4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tlab. (2023). </w:t>
      </w:r>
      <w:r w:rsidRPr="00CC3BFF">
        <w:rPr>
          <w:rFonts w:ascii="Calibri" w:hAnsi="Calibri" w:cs="Calibri"/>
          <w:i/>
          <w:iCs/>
          <w:noProof/>
        </w:rPr>
        <w:t>Matlab PolyFit function</w:t>
      </w:r>
      <w:r w:rsidRPr="00CC3BFF">
        <w:rPr>
          <w:rFonts w:ascii="Calibri" w:hAnsi="Calibri" w:cs="Calibri"/>
          <w:noProof/>
        </w:rPr>
        <w:t>. https://au.mathworks.com/help/matlab/ref/polyfit.html</w:t>
      </w:r>
    </w:p>
    <w:p w14:paraId="539585E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tthies, L., &amp; Rankin, A. (2003). Negative Obstacle Detection by Thermal Signature. </w:t>
      </w:r>
      <w:r w:rsidRPr="00CC3BFF">
        <w:rPr>
          <w:rFonts w:ascii="Calibri" w:hAnsi="Calibri" w:cs="Calibri"/>
          <w:i/>
          <w:iCs/>
          <w:noProof/>
        </w:rPr>
        <w:t>IEEE International Conference on Intelligent Robots and Systems</w:t>
      </w:r>
      <w:r w:rsidRPr="00CC3BFF">
        <w:rPr>
          <w:rFonts w:ascii="Calibri" w:hAnsi="Calibri" w:cs="Calibri"/>
          <w:noProof/>
        </w:rPr>
        <w:t xml:space="preserve">, </w:t>
      </w:r>
      <w:r w:rsidRPr="00CC3BFF">
        <w:rPr>
          <w:rFonts w:ascii="Calibri" w:hAnsi="Calibri" w:cs="Calibri"/>
          <w:i/>
          <w:iCs/>
          <w:noProof/>
        </w:rPr>
        <w:t>1</w:t>
      </w:r>
      <w:r w:rsidRPr="00CC3BFF">
        <w:rPr>
          <w:rFonts w:ascii="Calibri" w:hAnsi="Calibri" w:cs="Calibri"/>
          <w:noProof/>
        </w:rPr>
        <w:t xml:space="preserve">, 906–913. </w:t>
      </w:r>
      <w:r w:rsidRPr="00CC3BFF">
        <w:rPr>
          <w:rFonts w:ascii="Calibri" w:hAnsi="Calibri" w:cs="Calibri"/>
          <w:noProof/>
        </w:rPr>
        <w:lastRenderedPageBreak/>
        <w:t>https://doi.org/10.1109/IROS.2003.1250744</w:t>
      </w:r>
    </w:p>
    <w:p w14:paraId="2A3FC2B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atthies, Larry, Kelly, A., Litwin, T., &amp; Tharp, G. (1995). Obstacle detection for unmanned ground vehicles: A progress report. </w:t>
      </w:r>
      <w:r w:rsidRPr="00CC3BFF">
        <w:rPr>
          <w:rFonts w:ascii="Calibri" w:hAnsi="Calibri" w:cs="Calibri"/>
          <w:i/>
          <w:iCs/>
          <w:noProof/>
        </w:rPr>
        <w:t>Intelligent Vehicles Symposium, Proceedings</w:t>
      </w:r>
      <w:r w:rsidRPr="00CC3BFF">
        <w:rPr>
          <w:rFonts w:ascii="Calibri" w:hAnsi="Calibri" w:cs="Calibri"/>
          <w:noProof/>
        </w:rPr>
        <w:t>, 66–71. https://doi.org/10.1007/978-1-4471-1021-7_52</w:t>
      </w:r>
    </w:p>
    <w:p w14:paraId="6B1DDCB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ichels, J. (2005). High Speed Obstacle Avoidance using Monocolar Vision and Reinforcement Learning. </w:t>
      </w:r>
      <w:r w:rsidRPr="00CC3BFF">
        <w:rPr>
          <w:rFonts w:ascii="Calibri" w:hAnsi="Calibri" w:cs="Calibri"/>
          <w:i/>
          <w:iCs/>
          <w:noProof/>
        </w:rPr>
        <w:t>Machine Learning</w:t>
      </w:r>
      <w:r w:rsidRPr="00CC3BFF">
        <w:rPr>
          <w:rFonts w:ascii="Calibri" w:hAnsi="Calibri" w:cs="Calibri"/>
          <w:noProof/>
        </w:rPr>
        <w:t>, 1–8.</w:t>
      </w:r>
    </w:p>
    <w:p w14:paraId="73A94A7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ingkhwan, E., &amp; Khawsuk, W. (2017). Digital image stabilization technique for fixed camera on small size drone. </w:t>
      </w:r>
      <w:r w:rsidRPr="00CC3BFF">
        <w:rPr>
          <w:rFonts w:ascii="Calibri" w:hAnsi="Calibri" w:cs="Calibri"/>
          <w:i/>
          <w:iCs/>
          <w:noProof/>
        </w:rPr>
        <w:t>Proceedings - ACDT 2017: 3rd Asian Conference on Defence Technology: Advance Research Collaboration on Defence Technology</w:t>
      </w:r>
      <w:r w:rsidRPr="00CC3BFF">
        <w:rPr>
          <w:rFonts w:ascii="Calibri" w:hAnsi="Calibri" w:cs="Calibri"/>
          <w:noProof/>
        </w:rPr>
        <w:t>, 12–19. https://doi.org/10.1109/ACDT.2017.7886149</w:t>
      </w:r>
    </w:p>
    <w:p w14:paraId="4099DBE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oeller, R. (2020). </w:t>
      </w:r>
      <w:r w:rsidRPr="00CC3BFF">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CC3BFF">
        <w:rPr>
          <w:rFonts w:ascii="Calibri" w:hAnsi="Calibri" w:cs="Calibri"/>
          <w:noProof/>
        </w:rPr>
        <w:t>. https://www.researchgate.net/publication/342916625</w:t>
      </w:r>
    </w:p>
    <w:p w14:paraId="6995A9F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ohammed, A. S., Amamou, A., Ayevide, F. K., Kelouwani, S., Agbossou, K., &amp; Zioui, N. (2020). The Perception System of Intelligent Ground Vehicles in All Weather Conditions: A Systematic Literature Review. </w:t>
      </w:r>
      <w:r w:rsidRPr="00CC3BFF">
        <w:rPr>
          <w:rFonts w:ascii="Calibri" w:hAnsi="Calibri" w:cs="Calibri"/>
          <w:i/>
          <w:iCs/>
          <w:noProof/>
        </w:rPr>
        <w:t>Sensors 2020, Vol. 20, Page 6532</w:t>
      </w:r>
      <w:r w:rsidRPr="00CC3BFF">
        <w:rPr>
          <w:rFonts w:ascii="Calibri" w:hAnsi="Calibri" w:cs="Calibri"/>
          <w:noProof/>
        </w:rPr>
        <w:t xml:space="preserve">, </w:t>
      </w:r>
      <w:r w:rsidRPr="00CC3BFF">
        <w:rPr>
          <w:rFonts w:ascii="Calibri" w:hAnsi="Calibri" w:cs="Calibri"/>
          <w:i/>
          <w:iCs/>
          <w:noProof/>
        </w:rPr>
        <w:t>20</w:t>
      </w:r>
      <w:r w:rsidRPr="00CC3BFF">
        <w:rPr>
          <w:rFonts w:ascii="Calibri" w:hAnsi="Calibri" w:cs="Calibri"/>
          <w:noProof/>
        </w:rPr>
        <w:t>(22), 6532. https://doi.org/10.3390/S20226532</w:t>
      </w:r>
    </w:p>
    <w:p w14:paraId="2DA7724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ohanty, P. K., &amp; Dewang, H. S. (2021). A smart path planner for wheeled mobile robots using adaptive particle swarm optimization. </w:t>
      </w:r>
      <w:r w:rsidRPr="00CC3BFF">
        <w:rPr>
          <w:rFonts w:ascii="Calibri" w:hAnsi="Calibri" w:cs="Calibri"/>
          <w:i/>
          <w:iCs/>
          <w:noProof/>
        </w:rPr>
        <w:t>Journal of the Brazilian Society of Mechanical Sciences and Engineering</w:t>
      </w:r>
      <w:r w:rsidRPr="00CC3BFF">
        <w:rPr>
          <w:rFonts w:ascii="Calibri" w:hAnsi="Calibri" w:cs="Calibri"/>
          <w:noProof/>
        </w:rPr>
        <w:t xml:space="preserve">, </w:t>
      </w:r>
      <w:r w:rsidRPr="00CC3BFF">
        <w:rPr>
          <w:rFonts w:ascii="Calibri" w:hAnsi="Calibri" w:cs="Calibri"/>
          <w:i/>
          <w:iCs/>
          <w:noProof/>
        </w:rPr>
        <w:t>43</w:t>
      </w:r>
      <w:r w:rsidRPr="00CC3BFF">
        <w:rPr>
          <w:rFonts w:ascii="Calibri" w:hAnsi="Calibri" w:cs="Calibri"/>
          <w:noProof/>
        </w:rPr>
        <w:t>(2). https://doi.org/10.1007/S40430-021-02827-7</w:t>
      </w:r>
    </w:p>
    <w:p w14:paraId="0BD7008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oravec, H. P. (n.d.). </w:t>
      </w:r>
      <w:r w:rsidRPr="00CC3BFF">
        <w:rPr>
          <w:rFonts w:ascii="Calibri" w:hAnsi="Calibri" w:cs="Calibri"/>
          <w:i/>
          <w:iCs/>
          <w:noProof/>
        </w:rPr>
        <w:t>Rover Visual Obstacle Avoidance</w:t>
      </w:r>
      <w:r w:rsidRPr="00CC3BFF">
        <w:rPr>
          <w:rFonts w:ascii="Calibri" w:hAnsi="Calibri" w:cs="Calibri"/>
          <w:noProof/>
        </w:rPr>
        <w:t>.</w:t>
      </w:r>
    </w:p>
    <w:p w14:paraId="523D125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orimoto, C., &amp; Chellappa, R. (1998). Evaluation of image stabilization algorithms. </w:t>
      </w:r>
      <w:r w:rsidRPr="00CC3BFF">
        <w:rPr>
          <w:rFonts w:ascii="Calibri" w:hAnsi="Calibri" w:cs="Calibri"/>
          <w:i/>
          <w:iCs/>
          <w:noProof/>
        </w:rPr>
        <w:t>ICASSP, IEEE International Conference on Acoustics, Speech and Signal Processing - Proceedings</w:t>
      </w:r>
      <w:r w:rsidRPr="00CC3BFF">
        <w:rPr>
          <w:rFonts w:ascii="Calibri" w:hAnsi="Calibri" w:cs="Calibri"/>
          <w:noProof/>
        </w:rPr>
        <w:t xml:space="preserve">, </w:t>
      </w:r>
      <w:r w:rsidRPr="00CC3BFF">
        <w:rPr>
          <w:rFonts w:ascii="Calibri" w:hAnsi="Calibri" w:cs="Calibri"/>
          <w:i/>
          <w:iCs/>
          <w:noProof/>
        </w:rPr>
        <w:t>5</w:t>
      </w:r>
      <w:r w:rsidRPr="00CC3BFF">
        <w:rPr>
          <w:rFonts w:ascii="Calibri" w:hAnsi="Calibri" w:cs="Calibri"/>
          <w:noProof/>
        </w:rPr>
        <w:t>, 2789–2792. https://doi.org/10.1109/ICASSP.1998.678102</w:t>
      </w:r>
    </w:p>
    <w:p w14:paraId="0BF65E4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ubarak, M. N. (2013). </w:t>
      </w:r>
      <w:r w:rsidRPr="00CC3BFF">
        <w:rPr>
          <w:rFonts w:ascii="Calibri" w:hAnsi="Calibri" w:cs="Calibri"/>
          <w:i/>
          <w:iCs/>
          <w:noProof/>
        </w:rPr>
        <w:t>Degree Programme in Machine Automation Mubarak, Muhammad Nauman: Outdoor Obstacle Detection using Ultrasonic sensors for an autonomous vehicle ensuring safe operations</w:t>
      </w:r>
      <w:r w:rsidRPr="00CC3BFF">
        <w:rPr>
          <w:rFonts w:ascii="Calibri" w:hAnsi="Calibri" w:cs="Calibri"/>
          <w:noProof/>
        </w:rPr>
        <w:t>.</w:t>
      </w:r>
    </w:p>
    <w:p w14:paraId="058B207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Mundt, M., Johnson, W. R., Potthast, W., Markert, B., Mian, A., &amp; Alderson, J. (2021). A Comparison of Three Neural Network Approaches for Estimating Joint Angles and Moments from Inertial Measurement Units. </w:t>
      </w:r>
      <w:r w:rsidRPr="00CC3BFF">
        <w:rPr>
          <w:rFonts w:ascii="Calibri" w:hAnsi="Calibri" w:cs="Calibri"/>
          <w:i/>
          <w:iCs/>
          <w:noProof/>
        </w:rPr>
        <w:t>Sensors 2021, Vol. 21, Page 4535</w:t>
      </w:r>
      <w:r w:rsidRPr="00CC3BFF">
        <w:rPr>
          <w:rFonts w:ascii="Calibri" w:hAnsi="Calibri" w:cs="Calibri"/>
          <w:noProof/>
        </w:rPr>
        <w:t xml:space="preserve">, </w:t>
      </w:r>
      <w:r w:rsidRPr="00CC3BFF">
        <w:rPr>
          <w:rFonts w:ascii="Calibri" w:hAnsi="Calibri" w:cs="Calibri"/>
          <w:i/>
          <w:iCs/>
          <w:noProof/>
        </w:rPr>
        <w:t>21</w:t>
      </w:r>
      <w:r w:rsidRPr="00CC3BFF">
        <w:rPr>
          <w:rFonts w:ascii="Calibri" w:hAnsi="Calibri" w:cs="Calibri"/>
          <w:noProof/>
        </w:rPr>
        <w:t xml:space="preserve">(13), 4535. </w:t>
      </w:r>
      <w:r w:rsidRPr="00CC3BFF">
        <w:rPr>
          <w:rFonts w:ascii="Calibri" w:hAnsi="Calibri" w:cs="Calibri"/>
          <w:noProof/>
        </w:rPr>
        <w:lastRenderedPageBreak/>
        <w:t>https://doi.org/10.3390/S21134535</w:t>
      </w:r>
    </w:p>
    <w:p w14:paraId="456811F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adimi, E. S., Jørgensen, R. N., Blanes-Vidal, V., &amp; Christensen, S. (2012). Monitoring and classifying animal behavior using ZigBee-based mobile ad hoc wireless sensor networks and artificial neural networks. </w:t>
      </w:r>
      <w:r w:rsidRPr="00CC3BFF">
        <w:rPr>
          <w:rFonts w:ascii="Calibri" w:hAnsi="Calibri" w:cs="Calibri"/>
          <w:i/>
          <w:iCs/>
          <w:noProof/>
        </w:rPr>
        <w:t>Computers and Electronics in Agriculture</w:t>
      </w:r>
      <w:r w:rsidRPr="00CC3BFF">
        <w:rPr>
          <w:rFonts w:ascii="Calibri" w:hAnsi="Calibri" w:cs="Calibri"/>
          <w:noProof/>
        </w:rPr>
        <w:t xml:space="preserve">, </w:t>
      </w:r>
      <w:r w:rsidRPr="00CC3BFF">
        <w:rPr>
          <w:rFonts w:ascii="Calibri" w:hAnsi="Calibri" w:cs="Calibri"/>
          <w:i/>
          <w:iCs/>
          <w:noProof/>
        </w:rPr>
        <w:t>82</w:t>
      </w:r>
      <w:r w:rsidRPr="00CC3BFF">
        <w:rPr>
          <w:rFonts w:ascii="Calibri" w:hAnsi="Calibri" w:cs="Calibri"/>
          <w:noProof/>
        </w:rPr>
        <w:t>, 44–54. https://doi.org/10.1016/j.compag.2011.12.008</w:t>
      </w:r>
    </w:p>
    <w:p w14:paraId="44865A8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ew Zealand IoT Alliance. (2019). </w:t>
      </w:r>
      <w:r w:rsidRPr="00CC3BFF">
        <w:rPr>
          <w:rFonts w:ascii="Calibri" w:hAnsi="Calibri" w:cs="Calibri"/>
          <w:i/>
          <w:iCs/>
          <w:noProof/>
        </w:rPr>
        <w:t>IoT Spectrum in New Zealand Spectrum available in New Zealand for IoT Systems</w:t>
      </w:r>
      <w:r w:rsidRPr="00CC3BFF">
        <w:rPr>
          <w:rFonts w:ascii="Calibri" w:hAnsi="Calibri" w:cs="Calibri"/>
          <w:noProof/>
        </w:rPr>
        <w:t>. http://www.iot.org.au/wp/wp-content/uploads/2016/12/IoTSpectrumFactSheet.pdf</w:t>
      </w:r>
    </w:p>
    <w:p w14:paraId="714B6AB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guyen-Huu, P.-N., &amp; Titus, J. (2009). </w:t>
      </w:r>
      <w:r w:rsidRPr="00CC3BFF">
        <w:rPr>
          <w:rFonts w:ascii="Calibri" w:hAnsi="Calibri" w:cs="Calibri"/>
          <w:i/>
          <w:iCs/>
          <w:noProof/>
        </w:rPr>
        <w:t>Reliability and Failure in Unmanned Ground Vehicle (UGV)</w:t>
      </w:r>
      <w:r w:rsidRPr="00CC3BFF">
        <w:rPr>
          <w:rFonts w:ascii="Calibri" w:hAnsi="Calibri" w:cs="Calibri"/>
          <w:noProof/>
        </w:rPr>
        <w:t>. http://grrc.engin.umich.edu/</w:t>
      </w:r>
    </w:p>
    <w:p w14:paraId="7549FCD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guyen Viet, C., &amp; Marshall, I. (n.d.). </w:t>
      </w:r>
      <w:r w:rsidRPr="00CC3BFF">
        <w:rPr>
          <w:rFonts w:ascii="Calibri" w:hAnsi="Calibri" w:cs="Calibri"/>
          <w:i/>
          <w:iCs/>
          <w:noProof/>
        </w:rPr>
        <w:t>VISION-BASED OBSTACLE AVOIDANCE FOR A SMALL, LOW-COST ROBOT</w:t>
      </w:r>
      <w:r w:rsidRPr="00CC3BFF">
        <w:rPr>
          <w:rFonts w:ascii="Calibri" w:hAnsi="Calibri" w:cs="Calibri"/>
          <w:noProof/>
        </w:rPr>
        <w:t>.</w:t>
      </w:r>
    </w:p>
    <w:p w14:paraId="3275C8C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oori, K. K., Kumar Mishra, M., &amp; Abdullah, Z. (n.d.). </w:t>
      </w:r>
      <w:r w:rsidRPr="00CC3BFF">
        <w:rPr>
          <w:rFonts w:ascii="Calibri" w:hAnsi="Calibri" w:cs="Calibri"/>
          <w:i/>
          <w:iCs/>
          <w:noProof/>
        </w:rPr>
        <w:t>VISION-BASED OBSTACLE AVOIDANCE ON QUADCOPTER</w:t>
      </w:r>
      <w:r w:rsidRPr="00CC3BFF">
        <w:rPr>
          <w:rFonts w:ascii="Calibri" w:hAnsi="Calibri" w:cs="Calibri"/>
          <w:noProof/>
        </w:rPr>
        <w:t>. Retrieved June 4, 2022, from www.tjprc.org</w:t>
      </w:r>
    </w:p>
    <w:p w14:paraId="6BA554A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orouzian, F., Marchetti, E., Hoare, E., Gashinova, M., Constantinou, C., Gardner, P., &amp; Cherniakov, M. (2019). Experimental study on low-THz automotive radar signal attenuation during snowfall. </w:t>
      </w:r>
      <w:r w:rsidRPr="00CC3BFF">
        <w:rPr>
          <w:rFonts w:ascii="Calibri" w:hAnsi="Calibri" w:cs="Calibri"/>
          <w:i/>
          <w:iCs/>
          <w:noProof/>
        </w:rPr>
        <w:t>IET Radar, Sonar and Navigation</w:t>
      </w:r>
      <w:r w:rsidRPr="00CC3BFF">
        <w:rPr>
          <w:rFonts w:ascii="Calibri" w:hAnsi="Calibri" w:cs="Calibri"/>
          <w:noProof/>
        </w:rPr>
        <w:t xml:space="preserve">, </w:t>
      </w:r>
      <w:r w:rsidRPr="00CC3BFF">
        <w:rPr>
          <w:rFonts w:ascii="Calibri" w:hAnsi="Calibri" w:cs="Calibri"/>
          <w:i/>
          <w:iCs/>
          <w:noProof/>
        </w:rPr>
        <w:t>13</w:t>
      </w:r>
      <w:r w:rsidRPr="00CC3BFF">
        <w:rPr>
          <w:rFonts w:ascii="Calibri" w:hAnsi="Calibri" w:cs="Calibri"/>
          <w:noProof/>
        </w:rPr>
        <w:t>(9), 1421–1427. https://doi.org/10.1049/IET-RSN.2018.5644</w:t>
      </w:r>
    </w:p>
    <w:p w14:paraId="40AEB33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NZ Government. (2018). </w:t>
      </w:r>
      <w:r w:rsidRPr="00CC3BFF">
        <w:rPr>
          <w:rFonts w:ascii="Calibri" w:hAnsi="Calibri" w:cs="Calibri"/>
          <w:i/>
          <w:iCs/>
          <w:noProof/>
        </w:rPr>
        <w:t>National Animal Identification and Tracing (NAIT) programme | NZ Government</w:t>
      </w:r>
      <w:r w:rsidRPr="00CC3BFF">
        <w:rPr>
          <w:rFonts w:ascii="Calibri" w:hAnsi="Calibri" w:cs="Calibri"/>
          <w:noProof/>
        </w:rPr>
        <w:t>. https://www.mpi.govt.nz/animals/national-animal-identification-tracing-nait-programme/</w:t>
      </w:r>
    </w:p>
    <w:p w14:paraId="091DFF5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Odeh, S., &amp; Faqeh, R. (2009). </w:t>
      </w:r>
      <w:r w:rsidRPr="00CC3BFF">
        <w:rPr>
          <w:rFonts w:ascii="Calibri" w:hAnsi="Calibri" w:cs="Calibri"/>
          <w:i/>
          <w:iCs/>
          <w:noProof/>
        </w:rPr>
        <w:t>Vision-Based Obstacle Avoidance of Mobile Robot UsingQuantized Spatial Model Formal Analysis of Attestation in Trusted Execution Environments View project</w:t>
      </w:r>
      <w:r w:rsidRPr="00CC3BFF">
        <w:rPr>
          <w:rFonts w:ascii="Calibri" w:hAnsi="Calibri" w:cs="Calibri"/>
          <w:noProof/>
        </w:rPr>
        <w:t>. https://doi.org/10.3844/ajeassp.2009.611.619</w:t>
      </w:r>
    </w:p>
    <w:p w14:paraId="5ED9E64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Odelga, M., Kochanek, N., &amp; Bulthoff, H. H. (2017). Efficient real-time video stabilization for UAVs using only IMU data. </w:t>
      </w:r>
      <w:r w:rsidRPr="00CC3BFF">
        <w:rPr>
          <w:rFonts w:ascii="Calibri" w:hAnsi="Calibri" w:cs="Calibri"/>
          <w:i/>
          <w:iCs/>
          <w:noProof/>
        </w:rPr>
        <w:t>2017 Workshop on Research, Education and Development of Unmanned Aerial Systems, RED-UAS 2017</w:t>
      </w:r>
      <w:r w:rsidRPr="00CC3BFF">
        <w:rPr>
          <w:rFonts w:ascii="Calibri" w:hAnsi="Calibri" w:cs="Calibri"/>
          <w:noProof/>
        </w:rPr>
        <w:t>, 210–215. https://doi.org/10.1109/RED-UAS.2017.8101668</w:t>
      </w:r>
    </w:p>
    <w:p w14:paraId="68640FA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Ofir, N., Galun, M., Nadler, B., &amp; Basri, R. (n.d.). </w:t>
      </w:r>
      <w:r w:rsidRPr="00CC3BFF">
        <w:rPr>
          <w:rFonts w:ascii="Calibri" w:hAnsi="Calibri" w:cs="Calibri"/>
          <w:i/>
          <w:iCs/>
          <w:noProof/>
        </w:rPr>
        <w:t>Fast Detection of Curved Edges at Low SNR</w:t>
      </w:r>
      <w:r w:rsidRPr="00CC3BFF">
        <w:rPr>
          <w:rFonts w:ascii="Calibri" w:hAnsi="Calibri" w:cs="Calibri"/>
          <w:noProof/>
        </w:rPr>
        <w:t>.</w:t>
      </w:r>
    </w:p>
    <w:p w14:paraId="61BA508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OneNZ. (2023a). </w:t>
      </w:r>
      <w:r w:rsidRPr="00CC3BFF">
        <w:rPr>
          <w:rFonts w:ascii="Calibri" w:hAnsi="Calibri" w:cs="Calibri"/>
          <w:i/>
          <w:iCs/>
          <w:noProof/>
        </w:rPr>
        <w:t>OneNZ and Starlink</w:t>
      </w:r>
      <w:r w:rsidRPr="00CC3BFF">
        <w:rPr>
          <w:rFonts w:ascii="Calibri" w:hAnsi="Calibri" w:cs="Calibri"/>
          <w:noProof/>
        </w:rPr>
        <w:t>. https://one.nz/why-choose-us/spacex/</w:t>
      </w:r>
    </w:p>
    <w:p w14:paraId="43B09F2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lastRenderedPageBreak/>
        <w:t xml:space="preserve">OneNZ. (2023b). </w:t>
      </w:r>
      <w:r w:rsidRPr="00CC3BFF">
        <w:rPr>
          <w:rFonts w:ascii="Calibri" w:hAnsi="Calibri" w:cs="Calibri"/>
          <w:i/>
          <w:iCs/>
          <w:noProof/>
        </w:rPr>
        <w:t>OneNZ Network coverage</w:t>
      </w:r>
      <w:r w:rsidRPr="00CC3BFF">
        <w:rPr>
          <w:rFonts w:ascii="Calibri" w:hAnsi="Calibri" w:cs="Calibri"/>
          <w:noProof/>
        </w:rPr>
        <w:t>. https://one.nz/network/coverage/</w:t>
      </w:r>
    </w:p>
    <w:p w14:paraId="69D6F0B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Parhi, D. R., &amp; Mohanty, P. K. (2016). IWO-based adaptive neuro-fuzzy controller for mobile robot navigation in cluttered environments. </w:t>
      </w:r>
      <w:r w:rsidRPr="00CC3BFF">
        <w:rPr>
          <w:rFonts w:ascii="Calibri" w:hAnsi="Calibri" w:cs="Calibri"/>
          <w:i/>
          <w:iCs/>
          <w:noProof/>
        </w:rPr>
        <w:t>International Journal of Advanced Manufacturing Technology</w:t>
      </w:r>
      <w:r w:rsidRPr="00CC3BFF">
        <w:rPr>
          <w:rFonts w:ascii="Calibri" w:hAnsi="Calibri" w:cs="Calibri"/>
          <w:noProof/>
        </w:rPr>
        <w:t xml:space="preserve">, </w:t>
      </w:r>
      <w:r w:rsidRPr="00CC3BFF">
        <w:rPr>
          <w:rFonts w:ascii="Calibri" w:hAnsi="Calibri" w:cs="Calibri"/>
          <w:i/>
          <w:iCs/>
          <w:noProof/>
        </w:rPr>
        <w:t>83</w:t>
      </w:r>
      <w:r w:rsidRPr="00CC3BFF">
        <w:rPr>
          <w:rFonts w:ascii="Calibri" w:hAnsi="Calibri" w:cs="Calibri"/>
          <w:noProof/>
        </w:rPr>
        <w:t>(9–12), 1607–1625. https://doi.org/10.1007/S00170-015-7512-5</w:t>
      </w:r>
    </w:p>
    <w:p w14:paraId="75DD69E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Petterson, T. C. (2020). </w:t>
      </w:r>
      <w:r w:rsidRPr="00CC3BFF">
        <w:rPr>
          <w:rFonts w:ascii="Calibri" w:hAnsi="Calibri" w:cs="Calibri"/>
          <w:i/>
          <w:iCs/>
          <w:noProof/>
        </w:rPr>
        <w:t>Development of an electric vehicle for autonomous use on a New Zealand dairy farm</w:t>
      </w:r>
      <w:r w:rsidRPr="00CC3BFF">
        <w:rPr>
          <w:rFonts w:ascii="Calibri" w:hAnsi="Calibri" w:cs="Calibri"/>
          <w:noProof/>
        </w:rPr>
        <w:t>.</w:t>
      </w:r>
    </w:p>
    <w:p w14:paraId="4A33CEE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Qureshi, U., &amp; Golnaraghi, F. (2017). An Algorithm for the In-Field Calibration of a MEMS IMU. </w:t>
      </w:r>
      <w:r w:rsidRPr="00CC3BFF">
        <w:rPr>
          <w:rFonts w:ascii="Calibri" w:hAnsi="Calibri" w:cs="Calibri"/>
          <w:i/>
          <w:iCs/>
          <w:noProof/>
        </w:rPr>
        <w:t>IEEE Sensors Journal</w:t>
      </w:r>
      <w:r w:rsidRPr="00CC3BFF">
        <w:rPr>
          <w:rFonts w:ascii="Calibri" w:hAnsi="Calibri" w:cs="Calibri"/>
          <w:noProof/>
        </w:rPr>
        <w:t xml:space="preserve">, </w:t>
      </w:r>
      <w:r w:rsidRPr="00CC3BFF">
        <w:rPr>
          <w:rFonts w:ascii="Calibri" w:hAnsi="Calibri" w:cs="Calibri"/>
          <w:i/>
          <w:iCs/>
          <w:noProof/>
        </w:rPr>
        <w:t>17</w:t>
      </w:r>
      <w:r w:rsidRPr="00CC3BFF">
        <w:rPr>
          <w:rFonts w:ascii="Calibri" w:hAnsi="Calibri" w:cs="Calibri"/>
          <w:noProof/>
        </w:rPr>
        <w:t>(22), 7479–7486. https://doi.org/10.1109/JSEN.2017.2751572</w:t>
      </w:r>
    </w:p>
    <w:p w14:paraId="4096536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ajavarshini, R., Shruthi, S., Mahanth, P., Kumar, B. C., &amp; Suyampulingam, A. (2021). Comparative analysis of image processing techniques for obstacle avoidance and path deduction. </w:t>
      </w:r>
      <w:r w:rsidRPr="00CC3BFF">
        <w:rPr>
          <w:rFonts w:ascii="Calibri" w:hAnsi="Calibri" w:cs="Calibri"/>
          <w:i/>
          <w:iCs/>
          <w:noProof/>
        </w:rPr>
        <w:t>Journal of Physics, Conference Series</w:t>
      </w:r>
      <w:r w:rsidRPr="00CC3BFF">
        <w:rPr>
          <w:rFonts w:ascii="Calibri" w:hAnsi="Calibri" w:cs="Calibri"/>
          <w:noProof/>
        </w:rPr>
        <w:t xml:space="preserve">, </w:t>
      </w:r>
      <w:r w:rsidRPr="00CC3BFF">
        <w:rPr>
          <w:rFonts w:ascii="Calibri" w:hAnsi="Calibri" w:cs="Calibri"/>
          <w:i/>
          <w:iCs/>
          <w:noProof/>
        </w:rPr>
        <w:t>2070</w:t>
      </w:r>
      <w:r w:rsidRPr="00CC3BFF">
        <w:rPr>
          <w:rFonts w:ascii="Calibri" w:hAnsi="Calibri" w:cs="Calibri"/>
          <w:noProof/>
        </w:rPr>
        <w:t>(1), 1–10. https://doi.org/10.1088/1742-6596/2070/1/012121</w:t>
      </w:r>
    </w:p>
    <w:p w14:paraId="620A998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amseyer, A., Boissy, A., Thierry, B., &amp; Dumont, B. (2009). Individual and social determinants of spontaneous group movements in cattle and sheep. </w:t>
      </w:r>
      <w:r w:rsidRPr="00CC3BFF">
        <w:rPr>
          <w:rFonts w:ascii="Calibri" w:hAnsi="Calibri" w:cs="Calibri"/>
          <w:i/>
          <w:iCs/>
          <w:noProof/>
        </w:rPr>
        <w:t>Animal</w:t>
      </w:r>
      <w:r w:rsidRPr="00CC3BFF">
        <w:rPr>
          <w:rFonts w:ascii="Calibri" w:hAnsi="Calibri" w:cs="Calibri"/>
          <w:noProof/>
        </w:rPr>
        <w:t xml:space="preserve">, </w:t>
      </w:r>
      <w:r w:rsidRPr="00CC3BFF">
        <w:rPr>
          <w:rFonts w:ascii="Calibri" w:hAnsi="Calibri" w:cs="Calibri"/>
          <w:i/>
          <w:iCs/>
          <w:noProof/>
        </w:rPr>
        <w:t>3</w:t>
      </w:r>
      <w:r w:rsidRPr="00CC3BFF">
        <w:rPr>
          <w:rFonts w:ascii="Calibri" w:hAnsi="Calibri" w:cs="Calibri"/>
          <w:noProof/>
        </w:rPr>
        <w:t>(9), 1319–1326. https://doi.org/10.1017/S1751731109004790</w:t>
      </w:r>
    </w:p>
    <w:p w14:paraId="4BB13E6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aspberry. (n.d.). </w:t>
      </w:r>
      <w:r w:rsidRPr="00CC3BFF">
        <w:rPr>
          <w:rFonts w:ascii="Calibri" w:hAnsi="Calibri" w:cs="Calibri"/>
          <w:i/>
          <w:iCs/>
          <w:noProof/>
        </w:rPr>
        <w:t>Buy a Raspberry Pi 4 Model B – Raspberry Pi</w:t>
      </w:r>
      <w:r w:rsidRPr="00CC3BFF">
        <w:rPr>
          <w:rFonts w:ascii="Calibri" w:hAnsi="Calibri" w:cs="Calibri"/>
          <w:noProof/>
        </w:rPr>
        <w:t>. Retrieved August 12, 2023, from https://www.raspberrypi.com/products/raspberry-pi-4-model-b/?variant=raspberry-pi-4-model-b-4gb</w:t>
      </w:r>
    </w:p>
    <w:p w14:paraId="69B3547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en, K., Karlsson, J., Liuska, M., Hartikainen, M., Hansen, I., &amp; Jørgensen, G. H. M. (2020). A sensor-fusion-system for tracking sheep location and behaviour. </w:t>
      </w:r>
      <w:r w:rsidRPr="00CC3BFF">
        <w:rPr>
          <w:rFonts w:ascii="Calibri" w:hAnsi="Calibri" w:cs="Calibri"/>
          <w:i/>
          <w:iCs/>
          <w:noProof/>
        </w:rPr>
        <w:t>International Journal of Distributed Sensor Networks</w:t>
      </w:r>
      <w:r w:rsidRPr="00CC3BFF">
        <w:rPr>
          <w:rFonts w:ascii="Calibri" w:hAnsi="Calibri" w:cs="Calibri"/>
          <w:noProof/>
        </w:rPr>
        <w:t xml:space="preserve">, </w:t>
      </w:r>
      <w:r w:rsidRPr="00CC3BFF">
        <w:rPr>
          <w:rFonts w:ascii="Calibri" w:hAnsi="Calibri" w:cs="Calibri"/>
          <w:i/>
          <w:iCs/>
          <w:noProof/>
        </w:rPr>
        <w:t>16</w:t>
      </w:r>
      <w:r w:rsidRPr="00CC3BFF">
        <w:rPr>
          <w:rFonts w:ascii="Calibri" w:hAnsi="Calibri" w:cs="Calibri"/>
          <w:noProof/>
        </w:rPr>
        <w:t>(5). https://doi.org/10.1177/1550147720921776</w:t>
      </w:r>
    </w:p>
    <w:p w14:paraId="1FBB9C9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odriguez F., S. A., Frémont, V., &amp; Bonnifait, P. (2008). Extrinsic calibration between a multi-layer lidar and a camera. </w:t>
      </w:r>
      <w:r w:rsidRPr="00CC3BFF">
        <w:rPr>
          <w:rFonts w:ascii="Calibri" w:hAnsi="Calibri" w:cs="Calibri"/>
          <w:i/>
          <w:iCs/>
          <w:noProof/>
        </w:rPr>
        <w:t>IEEE International Conference on Multisensor Fusion and Integration for Intelligent Systems</w:t>
      </w:r>
      <w:r w:rsidRPr="00CC3BFF">
        <w:rPr>
          <w:rFonts w:ascii="Calibri" w:hAnsi="Calibri" w:cs="Calibri"/>
          <w:noProof/>
        </w:rPr>
        <w:t>, 214–219. https://doi.org/10.1109/MFI.2008.4648067</w:t>
      </w:r>
    </w:p>
    <w:p w14:paraId="7B740EE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osique, F., Navarro, P. J., Fernández, C., &amp; Padilla, A. (2019). A systematic review of perception system and simulators for autonomous vehicles research.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9</w:t>
      </w:r>
      <w:r w:rsidRPr="00CC3BFF">
        <w:rPr>
          <w:rFonts w:ascii="Calibri" w:hAnsi="Calibri" w:cs="Calibri"/>
          <w:noProof/>
        </w:rPr>
        <w:t>(3). https://doi.org/10.3390/S19030648</w:t>
      </w:r>
    </w:p>
    <w:p w14:paraId="2E6C5B8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Russell, G., &amp; Fausett, L. V. (1996). Comparison of function approximation with sigmoid and radial basis function networks. </w:t>
      </w:r>
      <w:r w:rsidRPr="00CC3BFF">
        <w:rPr>
          <w:rFonts w:ascii="Calibri" w:hAnsi="Calibri" w:cs="Calibri"/>
          <w:i/>
          <w:iCs/>
          <w:noProof/>
        </w:rPr>
        <w:t>Proceedings of SPIE</w:t>
      </w:r>
      <w:r w:rsidRPr="00CC3BFF">
        <w:rPr>
          <w:rFonts w:ascii="Calibri" w:hAnsi="Calibri" w:cs="Calibri"/>
          <w:noProof/>
        </w:rPr>
        <w:t xml:space="preserve">, </w:t>
      </w:r>
      <w:r w:rsidRPr="00CC3BFF">
        <w:rPr>
          <w:rFonts w:ascii="Calibri" w:hAnsi="Calibri" w:cs="Calibri"/>
          <w:i/>
          <w:iCs/>
          <w:noProof/>
        </w:rPr>
        <w:t>2760</w:t>
      </w:r>
      <w:r w:rsidRPr="00CC3BFF">
        <w:rPr>
          <w:rFonts w:ascii="Calibri" w:hAnsi="Calibri" w:cs="Calibri"/>
          <w:noProof/>
        </w:rPr>
        <w:t>(1), 61–72. https://doi.org/10.1117/12.235903</w:t>
      </w:r>
    </w:p>
    <w:p w14:paraId="0E0133E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lastRenderedPageBreak/>
        <w:t xml:space="preserve">Ryu, Y. G., Roh, H. C., &amp; Chung, M. J. (2010). Video stabilization for robot eye using IMU-aided feature tracker. </w:t>
      </w:r>
      <w:r w:rsidRPr="00CC3BFF">
        <w:rPr>
          <w:rFonts w:ascii="Calibri" w:hAnsi="Calibri" w:cs="Calibri"/>
          <w:i/>
          <w:iCs/>
          <w:noProof/>
        </w:rPr>
        <w:t>ICCAS 2010 - International Conference on Control, Automation and Systems</w:t>
      </w:r>
      <w:r w:rsidRPr="00CC3BFF">
        <w:rPr>
          <w:rFonts w:ascii="Calibri" w:hAnsi="Calibri" w:cs="Calibri"/>
          <w:noProof/>
        </w:rPr>
        <w:t>, 1875–1878. https://doi.org/10.1109/ICCAS.2010.5670177</w:t>
      </w:r>
    </w:p>
    <w:p w14:paraId="5F2FD15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abatini, A. M. (2006). Quaternion-based extended Kalman filter for determining orientation by inertial and magnetic sensing. </w:t>
      </w:r>
      <w:r w:rsidRPr="00CC3BFF">
        <w:rPr>
          <w:rFonts w:ascii="Calibri" w:hAnsi="Calibri" w:cs="Calibri"/>
          <w:i/>
          <w:iCs/>
          <w:noProof/>
        </w:rPr>
        <w:t>IEEE Transactions on Biomedical Engineering</w:t>
      </w:r>
      <w:r w:rsidRPr="00CC3BFF">
        <w:rPr>
          <w:rFonts w:ascii="Calibri" w:hAnsi="Calibri" w:cs="Calibri"/>
          <w:noProof/>
        </w:rPr>
        <w:t xml:space="preserve">, </w:t>
      </w:r>
      <w:r w:rsidRPr="00CC3BFF">
        <w:rPr>
          <w:rFonts w:ascii="Calibri" w:hAnsi="Calibri" w:cs="Calibri"/>
          <w:i/>
          <w:iCs/>
          <w:noProof/>
        </w:rPr>
        <w:t>53</w:t>
      </w:r>
      <w:r w:rsidRPr="00CC3BFF">
        <w:rPr>
          <w:rFonts w:ascii="Calibri" w:hAnsi="Calibri" w:cs="Calibri"/>
          <w:noProof/>
        </w:rPr>
        <w:t>(7), 1346–1356. https://doi.org/10.1109/TBME.2006.875664</w:t>
      </w:r>
    </w:p>
    <w:p w14:paraId="487E126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amarasinghe, S. (2006). </w:t>
      </w:r>
      <w:r w:rsidRPr="00CC3BFF">
        <w:rPr>
          <w:rFonts w:ascii="Calibri" w:hAnsi="Calibri" w:cs="Calibri"/>
          <w:i/>
          <w:iCs/>
          <w:noProof/>
        </w:rPr>
        <w:t>Neural Networks for Applied Sciences and Engineering: From Fundamentals to Complex Pattern Recognition</w:t>
      </w:r>
      <w:r w:rsidRPr="00CC3BFF">
        <w:rPr>
          <w:rFonts w:ascii="Calibri" w:hAnsi="Calibri" w:cs="Calibri"/>
          <w:noProof/>
        </w:rPr>
        <w:t>. Auerbach Publications. https://www.amazon.com/Neural-Networks-Applied-Sciences-Engineering-ebook/dp/B008GXJR9S</w:t>
      </w:r>
    </w:p>
    <w:p w14:paraId="2795BF0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chäfer, B. H., Proetzsch, M., &amp; Berns, K. (2005). </w:t>
      </w:r>
      <w:r w:rsidRPr="00CC3BFF">
        <w:rPr>
          <w:rFonts w:ascii="Calibri" w:hAnsi="Calibri" w:cs="Calibri"/>
          <w:i/>
          <w:iCs/>
          <w:noProof/>
        </w:rPr>
        <w:t>Stereo-Vision-Based Obstacle Avoidance in Rough Outdoor Terrain</w:t>
      </w:r>
      <w:r w:rsidRPr="00CC3BFF">
        <w:rPr>
          <w:rFonts w:ascii="Calibri" w:hAnsi="Calibri" w:cs="Calibri"/>
          <w:noProof/>
        </w:rPr>
        <w:t>. www.deere.com</w:t>
      </w:r>
    </w:p>
    <w:p w14:paraId="36CF65A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chneider, R., &amp; Wenger, J. (2003). High resolution radar for automobile applications. </w:t>
      </w:r>
      <w:r w:rsidRPr="00CC3BFF">
        <w:rPr>
          <w:rFonts w:ascii="Calibri" w:hAnsi="Calibri" w:cs="Calibri"/>
          <w:i/>
          <w:iCs/>
          <w:noProof/>
        </w:rPr>
        <w:t>Advances in Radio Science</w:t>
      </w:r>
      <w:r w:rsidRPr="00CC3BFF">
        <w:rPr>
          <w:rFonts w:ascii="Calibri" w:hAnsi="Calibri" w:cs="Calibri"/>
          <w:noProof/>
        </w:rPr>
        <w:t xml:space="preserve">, </w:t>
      </w:r>
      <w:r w:rsidRPr="00CC3BFF">
        <w:rPr>
          <w:rFonts w:ascii="Calibri" w:hAnsi="Calibri" w:cs="Calibri"/>
          <w:i/>
          <w:iCs/>
          <w:noProof/>
        </w:rPr>
        <w:t>1</w:t>
      </w:r>
      <w:r w:rsidRPr="00CC3BFF">
        <w:rPr>
          <w:rFonts w:ascii="Calibri" w:hAnsi="Calibri" w:cs="Calibri"/>
          <w:noProof/>
        </w:rPr>
        <w:t>, 105–111. https://doi.org/10.5194/ARS-1-105-2003</w:t>
      </w:r>
    </w:p>
    <w:p w14:paraId="4D7BDB9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chwertfeger, S., Birk, A., &amp; Bülow, H. (2011). Using iFMI spectral registration for video stabilization and motion detection by an Unmanned Aerial Vehicle (UAV). </w:t>
      </w:r>
      <w:r w:rsidRPr="00CC3BFF">
        <w:rPr>
          <w:rFonts w:ascii="Calibri" w:hAnsi="Calibri" w:cs="Calibri"/>
          <w:i/>
          <w:iCs/>
          <w:noProof/>
        </w:rPr>
        <w:t>9th IEEE International Symposium on Safety, Security, and Rescue Robotics, SSRR 2011</w:t>
      </w:r>
      <w:r w:rsidRPr="00CC3BFF">
        <w:rPr>
          <w:rFonts w:ascii="Calibri" w:hAnsi="Calibri" w:cs="Calibri"/>
          <w:noProof/>
        </w:rPr>
        <w:t>, 61–67. https://doi.org/10.1109/SSRR.2011.6106770</w:t>
      </w:r>
    </w:p>
    <w:p w14:paraId="23A4D9F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ethi, P., &amp; Sarangi, S. R. (2017). Internet of Things: Architectures, Protocols, and Applications. </w:t>
      </w:r>
      <w:r w:rsidRPr="00CC3BFF">
        <w:rPr>
          <w:rFonts w:ascii="Calibri" w:hAnsi="Calibri" w:cs="Calibri"/>
          <w:i/>
          <w:iCs/>
          <w:noProof/>
        </w:rPr>
        <w:t>Journal of Electrical and Computer Engineering</w:t>
      </w:r>
      <w:r w:rsidRPr="00CC3BFF">
        <w:rPr>
          <w:rFonts w:ascii="Calibri" w:hAnsi="Calibri" w:cs="Calibri"/>
          <w:noProof/>
        </w:rPr>
        <w:t xml:space="preserve">, </w:t>
      </w:r>
      <w:r w:rsidRPr="00CC3BFF">
        <w:rPr>
          <w:rFonts w:ascii="Calibri" w:hAnsi="Calibri" w:cs="Calibri"/>
          <w:i/>
          <w:iCs/>
          <w:noProof/>
        </w:rPr>
        <w:t>2017</w:t>
      </w:r>
      <w:r w:rsidRPr="00CC3BFF">
        <w:rPr>
          <w:rFonts w:ascii="Calibri" w:hAnsi="Calibri" w:cs="Calibri"/>
          <w:noProof/>
        </w:rPr>
        <w:t>, 1–25. https://doi.org/10.1155/2017/9324035</w:t>
      </w:r>
    </w:p>
    <w:p w14:paraId="064BDBD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anmuga Sundaram, B. (2016). A quantitative analysis of 802.11ah wireless standard. </w:t>
      </w:r>
      <w:r w:rsidRPr="00CC3BFF">
        <w:rPr>
          <w:rFonts w:ascii="Calibri" w:hAnsi="Calibri" w:cs="Calibri"/>
          <w:i/>
          <w:iCs/>
          <w:noProof/>
        </w:rPr>
        <w:t>International Journal of Latest Research in Engineering and Technology</w:t>
      </w:r>
      <w:r w:rsidRPr="00CC3BFF">
        <w:rPr>
          <w:rFonts w:ascii="Calibri" w:hAnsi="Calibri" w:cs="Calibri"/>
          <w:noProof/>
        </w:rPr>
        <w:t xml:space="preserve">, </w:t>
      </w:r>
      <w:r w:rsidRPr="00CC3BFF">
        <w:rPr>
          <w:rFonts w:ascii="Calibri" w:hAnsi="Calibri" w:cs="Calibri"/>
          <w:i/>
          <w:iCs/>
          <w:noProof/>
        </w:rPr>
        <w:t>2</w:t>
      </w:r>
      <w:r w:rsidRPr="00CC3BFF">
        <w:rPr>
          <w:rFonts w:ascii="Calibri" w:hAnsi="Calibri" w:cs="Calibri"/>
          <w:noProof/>
        </w:rPr>
        <w:t>.</w:t>
      </w:r>
    </w:p>
    <w:p w14:paraId="273C7BA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arma, P. S., &amp; Chitaliya, N. G. (2007). Obstacle Avoidance Using Stereo Vision: A Survey. </w:t>
      </w:r>
      <w:r w:rsidRPr="00CC3BFF">
        <w:rPr>
          <w:rFonts w:ascii="Calibri" w:hAnsi="Calibri" w:cs="Calibri"/>
          <w:i/>
          <w:iCs/>
          <w:noProof/>
        </w:rPr>
        <w:t>International Journal of Innovative Research in Computer and Communication Engineering (An ISO</w:t>
      </w:r>
      <w:r w:rsidRPr="00CC3BFF">
        <w:rPr>
          <w:rFonts w:ascii="Calibri" w:hAnsi="Calibri" w:cs="Calibri"/>
          <w:noProof/>
        </w:rPr>
        <w:t xml:space="preserve">, </w:t>
      </w:r>
      <w:r w:rsidRPr="00CC3BFF">
        <w:rPr>
          <w:rFonts w:ascii="Calibri" w:hAnsi="Calibri" w:cs="Calibri"/>
          <w:i/>
          <w:iCs/>
          <w:noProof/>
        </w:rPr>
        <w:t>3297</w:t>
      </w:r>
      <w:r w:rsidRPr="00CC3BFF">
        <w:rPr>
          <w:rFonts w:ascii="Calibri" w:hAnsi="Calibri" w:cs="Calibri"/>
          <w:noProof/>
        </w:rPr>
        <w:t>(1). https://doi.org/10.15680/ijircce.2015.0301005</w:t>
      </w:r>
    </w:p>
    <w:p w14:paraId="56616FC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arma, S. U., &amp; Shah, D. J. (2017). A Practical Animal Detection and Collision Avoidance System Using Computer Vision Technique. </w:t>
      </w:r>
      <w:r w:rsidRPr="00CC3BFF">
        <w:rPr>
          <w:rFonts w:ascii="Calibri" w:hAnsi="Calibri" w:cs="Calibri"/>
          <w:i/>
          <w:iCs/>
          <w:noProof/>
        </w:rPr>
        <w:t>IEEE Access</w:t>
      </w:r>
      <w:r w:rsidRPr="00CC3BFF">
        <w:rPr>
          <w:rFonts w:ascii="Calibri" w:hAnsi="Calibri" w:cs="Calibri"/>
          <w:noProof/>
        </w:rPr>
        <w:t xml:space="preserve">, </w:t>
      </w:r>
      <w:r w:rsidRPr="00CC3BFF">
        <w:rPr>
          <w:rFonts w:ascii="Calibri" w:hAnsi="Calibri" w:cs="Calibri"/>
          <w:i/>
          <w:iCs/>
          <w:noProof/>
        </w:rPr>
        <w:t>5</w:t>
      </w:r>
      <w:r w:rsidRPr="00CC3BFF">
        <w:rPr>
          <w:rFonts w:ascii="Calibri" w:hAnsi="Calibri" w:cs="Calibri"/>
          <w:noProof/>
        </w:rPr>
        <w:t>, 347–358. https://doi.org/10.1109/ACCESS.2016.2642981</w:t>
      </w:r>
    </w:p>
    <w:p w14:paraId="73099CD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en, H., Pan, Q., Cheng, Y., &amp; Yu, Y. (2009). Fast video stabilization algorithm for UAV. </w:t>
      </w:r>
      <w:r w:rsidRPr="00CC3BFF">
        <w:rPr>
          <w:rFonts w:ascii="Calibri" w:hAnsi="Calibri" w:cs="Calibri"/>
          <w:i/>
          <w:iCs/>
          <w:noProof/>
        </w:rPr>
        <w:t>Proceedings - 2009 IEEE International Conference on Intelligent Computing and Intelligent Systems, ICIS 2009</w:t>
      </w:r>
      <w:r w:rsidRPr="00CC3BFF">
        <w:rPr>
          <w:rFonts w:ascii="Calibri" w:hAnsi="Calibri" w:cs="Calibri"/>
          <w:noProof/>
        </w:rPr>
        <w:t xml:space="preserve">, </w:t>
      </w:r>
      <w:r w:rsidRPr="00CC3BFF">
        <w:rPr>
          <w:rFonts w:ascii="Calibri" w:hAnsi="Calibri" w:cs="Calibri"/>
          <w:i/>
          <w:iCs/>
          <w:noProof/>
        </w:rPr>
        <w:lastRenderedPageBreak/>
        <w:t>4</w:t>
      </w:r>
      <w:r w:rsidRPr="00CC3BFF">
        <w:rPr>
          <w:rFonts w:ascii="Calibri" w:hAnsi="Calibri" w:cs="Calibri"/>
          <w:noProof/>
        </w:rPr>
        <w:t>, 542–546. https://doi.org/10.1109/ICICISYS.2009.5357609</w:t>
      </w:r>
    </w:p>
    <w:p w14:paraId="52D236B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ene, T. N., Sridharan, K., &amp; Sudha, N. (2016). Real-Time SURF-Based Video Stabilization System for an FPGA-Driven Mobile Robot. </w:t>
      </w:r>
      <w:r w:rsidRPr="00CC3BFF">
        <w:rPr>
          <w:rFonts w:ascii="Calibri" w:hAnsi="Calibri" w:cs="Calibri"/>
          <w:i/>
          <w:iCs/>
          <w:noProof/>
        </w:rPr>
        <w:t>IEEE Transactions on Industrial Electronics</w:t>
      </w:r>
      <w:r w:rsidRPr="00CC3BFF">
        <w:rPr>
          <w:rFonts w:ascii="Calibri" w:hAnsi="Calibri" w:cs="Calibri"/>
          <w:noProof/>
        </w:rPr>
        <w:t xml:space="preserve">, </w:t>
      </w:r>
      <w:r w:rsidRPr="00CC3BFF">
        <w:rPr>
          <w:rFonts w:ascii="Calibri" w:hAnsi="Calibri" w:cs="Calibri"/>
          <w:i/>
          <w:iCs/>
          <w:noProof/>
        </w:rPr>
        <w:t>63</w:t>
      </w:r>
      <w:r w:rsidRPr="00CC3BFF">
        <w:rPr>
          <w:rFonts w:ascii="Calibri" w:hAnsi="Calibri" w:cs="Calibri"/>
          <w:noProof/>
        </w:rPr>
        <w:t>(8), 5012–5021. https://doi.org/10.1109/TIE.2016.2551684</w:t>
      </w:r>
    </w:p>
    <w:p w14:paraId="6589482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hing, L. K., Lwin, K. Z., Sein, K. K., Chan, Y., &amp; Thar, W. W. (2008). </w:t>
      </w:r>
      <w:r w:rsidRPr="00CC3BFF">
        <w:rPr>
          <w:rFonts w:ascii="Calibri" w:hAnsi="Calibri" w:cs="Calibri"/>
          <w:i/>
          <w:iCs/>
          <w:noProof/>
        </w:rPr>
        <w:t>Real-Time Obstacle Avoidance and Fuzzy Dynamic Steering Control for an Unmanned Ground Vehicle</w:t>
      </w:r>
      <w:r w:rsidRPr="00CC3BFF">
        <w:rPr>
          <w:rFonts w:ascii="Calibri" w:hAnsi="Calibri" w:cs="Calibri"/>
          <w:noProof/>
        </w:rPr>
        <w:t>. 978–983.</w:t>
      </w:r>
    </w:p>
    <w:p w14:paraId="5EA27CF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i/>
          <w:iCs/>
          <w:noProof/>
        </w:rPr>
        <w:t>Short Range Devices GURL | Radio Spectrum Management New Zealand</w:t>
      </w:r>
      <w:r w:rsidRPr="00CC3BFF">
        <w:rPr>
          <w:rFonts w:ascii="Calibri" w:hAnsi="Calibri" w:cs="Calibri"/>
          <w:noProof/>
        </w:rPr>
        <w:t>. (n.d.). Retrieved December 10, 2020, from https://www.rsm.govt.nz/licensing/frequencies-for-anyone/short-range-devices-gurl</w:t>
      </w:r>
    </w:p>
    <w:p w14:paraId="1AA1571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iegwart, R., Nourbakhsh, I. R., &amp; Scaramuzza, D. (2011). </w:t>
      </w:r>
      <w:r w:rsidRPr="00CC3BFF">
        <w:rPr>
          <w:rFonts w:ascii="Calibri" w:hAnsi="Calibri" w:cs="Calibri"/>
          <w:i/>
          <w:iCs/>
          <w:noProof/>
        </w:rPr>
        <w:t>Introduction to Autonomous Mobile Robots, Second Edition | The MIT Press</w:t>
      </w:r>
      <w:r w:rsidRPr="00CC3BFF">
        <w:rPr>
          <w:rFonts w:ascii="Calibri" w:hAnsi="Calibri" w:cs="Calibri"/>
          <w:noProof/>
        </w:rPr>
        <w:t>. https://mitpress.mit.edu/books/introduction-autonomous-mobile-robots-second-edition</w:t>
      </w:r>
    </w:p>
    <w:p w14:paraId="3A97DAA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igFox. (2023a). </w:t>
      </w:r>
      <w:r w:rsidRPr="00CC3BFF">
        <w:rPr>
          <w:rFonts w:ascii="Calibri" w:hAnsi="Calibri" w:cs="Calibri"/>
          <w:i/>
          <w:iCs/>
          <w:noProof/>
        </w:rPr>
        <w:t>Coverage - Sigfox 0G Technology</w:t>
      </w:r>
      <w:r w:rsidRPr="00CC3BFF">
        <w:rPr>
          <w:rFonts w:ascii="Calibri" w:hAnsi="Calibri" w:cs="Calibri"/>
          <w:noProof/>
        </w:rPr>
        <w:t>. https://www.sigfox.com/coverage/</w:t>
      </w:r>
    </w:p>
    <w:p w14:paraId="6EAB76A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igFox. (2023b). </w:t>
      </w:r>
      <w:r w:rsidRPr="00CC3BFF">
        <w:rPr>
          <w:rFonts w:ascii="Calibri" w:hAnsi="Calibri" w:cs="Calibri"/>
          <w:i/>
          <w:iCs/>
          <w:noProof/>
        </w:rPr>
        <w:t>What is Sigfox? - Sigfox 0G Technology</w:t>
      </w:r>
      <w:r w:rsidRPr="00CC3BFF">
        <w:rPr>
          <w:rFonts w:ascii="Calibri" w:hAnsi="Calibri" w:cs="Calibri"/>
          <w:noProof/>
        </w:rPr>
        <w:t>. https://www.sigfox.com/what-is-sigfox/</w:t>
      </w:r>
    </w:p>
    <w:p w14:paraId="42F3E3E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immons, R., Henriksen, L., Chrisman, L., &amp; Whelan, G. (n.d.). </w:t>
      </w:r>
      <w:r w:rsidRPr="00CC3BFF">
        <w:rPr>
          <w:rFonts w:ascii="Calibri" w:hAnsi="Calibri" w:cs="Calibri"/>
          <w:i/>
          <w:iCs/>
          <w:noProof/>
        </w:rPr>
        <w:t>Obstacle Avoidance and Safeguarding for a Lunar Rover</w:t>
      </w:r>
      <w:r w:rsidRPr="00CC3BFF">
        <w:rPr>
          <w:rFonts w:ascii="Calibri" w:hAnsi="Calibri" w:cs="Calibri"/>
          <w:noProof/>
        </w:rPr>
        <w:t>.</w:t>
      </w:r>
    </w:p>
    <w:p w14:paraId="217AB28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CC3BFF">
        <w:rPr>
          <w:rFonts w:ascii="Calibri" w:hAnsi="Calibri" w:cs="Calibri"/>
          <w:i/>
          <w:iCs/>
          <w:noProof/>
        </w:rPr>
        <w:t>Sensors (Switzerland)</w:t>
      </w:r>
      <w:r w:rsidRPr="00CC3BFF">
        <w:rPr>
          <w:rFonts w:ascii="Calibri" w:hAnsi="Calibri" w:cs="Calibri"/>
          <w:noProof/>
        </w:rPr>
        <w:t xml:space="preserve">, </w:t>
      </w:r>
      <w:r w:rsidRPr="00CC3BFF">
        <w:rPr>
          <w:rFonts w:ascii="Calibri" w:hAnsi="Calibri" w:cs="Calibri"/>
          <w:i/>
          <w:iCs/>
          <w:noProof/>
        </w:rPr>
        <w:t>18</w:t>
      </w:r>
      <w:r w:rsidRPr="00CC3BFF">
        <w:rPr>
          <w:rFonts w:ascii="Calibri" w:hAnsi="Calibri" w:cs="Calibri"/>
          <w:noProof/>
        </w:rPr>
        <w:t>(2), 1–28. https://doi.org/10.3390/s18020325</w:t>
      </w:r>
    </w:p>
    <w:p w14:paraId="7B1F422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park. (2021). </w:t>
      </w:r>
      <w:r w:rsidRPr="00CC3BFF">
        <w:rPr>
          <w:rFonts w:ascii="Calibri" w:hAnsi="Calibri" w:cs="Calibri"/>
          <w:i/>
          <w:iCs/>
          <w:noProof/>
        </w:rPr>
        <w:t>Spark Network Coverage</w:t>
      </w:r>
      <w:r w:rsidRPr="00CC3BFF">
        <w:rPr>
          <w:rFonts w:ascii="Calibri" w:hAnsi="Calibri" w:cs="Calibri"/>
          <w:noProof/>
        </w:rPr>
        <w:t>.</w:t>
      </w:r>
    </w:p>
    <w:p w14:paraId="7938AD1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park NZ. (2023). </w:t>
      </w:r>
      <w:r w:rsidRPr="00CC3BFF">
        <w:rPr>
          <w:rFonts w:ascii="Calibri" w:hAnsi="Calibri" w:cs="Calibri"/>
          <w:i/>
          <w:iCs/>
          <w:noProof/>
        </w:rPr>
        <w:t>Spark NZ network coverage</w:t>
      </w:r>
      <w:r w:rsidRPr="00CC3BFF">
        <w:rPr>
          <w:rFonts w:ascii="Calibri" w:hAnsi="Calibri" w:cs="Calibri"/>
          <w:noProof/>
        </w:rPr>
        <w:t>. https://www.spark.co.nz/shop/mobile/network.html</w:t>
      </w:r>
    </w:p>
    <w:p w14:paraId="0E55927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parkfun. (n.d.). </w:t>
      </w:r>
      <w:r w:rsidRPr="00CC3BFF">
        <w:rPr>
          <w:rFonts w:ascii="Calibri" w:hAnsi="Calibri" w:cs="Calibri"/>
          <w:i/>
          <w:iCs/>
          <w:noProof/>
        </w:rPr>
        <w:t>SparkFun 9DoF IMU Breakout - ICM-20948 (Qwiic) - SEN-15335 - SparkFun Electronics</w:t>
      </w:r>
      <w:r w:rsidRPr="00CC3BFF">
        <w:rPr>
          <w:rFonts w:ascii="Calibri" w:hAnsi="Calibri" w:cs="Calibri"/>
          <w:noProof/>
        </w:rPr>
        <w:t>. Retrieved August 12, 2023, from https://www.sparkfun.com/products/15335</w:t>
      </w:r>
    </w:p>
    <w:p w14:paraId="03DFC45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penko, M., Kuroda, Y., Dubowsky, S., &amp; Iagnemma, K. (2006). Hazard avoidance for high-speed mobile robots in rough terrain. </w:t>
      </w:r>
      <w:r w:rsidRPr="00CC3BFF">
        <w:rPr>
          <w:rFonts w:ascii="Calibri" w:hAnsi="Calibri" w:cs="Calibri"/>
          <w:i/>
          <w:iCs/>
          <w:noProof/>
        </w:rPr>
        <w:t>Journal of Field Robotics</w:t>
      </w:r>
      <w:r w:rsidRPr="00CC3BFF">
        <w:rPr>
          <w:rFonts w:ascii="Calibri" w:hAnsi="Calibri" w:cs="Calibri"/>
          <w:noProof/>
        </w:rPr>
        <w:t xml:space="preserve">, </w:t>
      </w:r>
      <w:r w:rsidRPr="00CC3BFF">
        <w:rPr>
          <w:rFonts w:ascii="Calibri" w:hAnsi="Calibri" w:cs="Calibri"/>
          <w:i/>
          <w:iCs/>
          <w:noProof/>
        </w:rPr>
        <w:t>23</w:t>
      </w:r>
      <w:r w:rsidRPr="00CC3BFF">
        <w:rPr>
          <w:rFonts w:ascii="Calibri" w:hAnsi="Calibri" w:cs="Calibri"/>
          <w:noProof/>
        </w:rPr>
        <w:t>(5), 311–331. https://doi.org/10.1002/ROB.20118</w:t>
      </w:r>
    </w:p>
    <w:p w14:paraId="3A7C9F9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reenivasulu, D., &amp; Deka, P. C. (2011). A comparative study on RBF and NARX based methods for forecasting of groundwater level. </w:t>
      </w:r>
      <w:r w:rsidRPr="00CC3BFF">
        <w:rPr>
          <w:rFonts w:ascii="Calibri" w:hAnsi="Calibri" w:cs="Calibri"/>
          <w:i/>
          <w:iCs/>
          <w:noProof/>
        </w:rPr>
        <w:t>International Journal of Earth Sciences and Engineering</w:t>
      </w:r>
      <w:r w:rsidRPr="00CC3BFF">
        <w:rPr>
          <w:rFonts w:ascii="Calibri" w:hAnsi="Calibri" w:cs="Calibri"/>
          <w:noProof/>
        </w:rPr>
        <w:t xml:space="preserve">, </w:t>
      </w:r>
      <w:r w:rsidRPr="00CC3BFF">
        <w:rPr>
          <w:rFonts w:ascii="Calibri" w:hAnsi="Calibri" w:cs="Calibri"/>
          <w:i/>
          <w:iCs/>
          <w:noProof/>
        </w:rPr>
        <w:t>4</w:t>
      </w:r>
      <w:r w:rsidRPr="00CC3BFF">
        <w:rPr>
          <w:rFonts w:ascii="Calibri" w:hAnsi="Calibri" w:cs="Calibri"/>
          <w:noProof/>
        </w:rPr>
        <w:t xml:space="preserve">, </w:t>
      </w:r>
      <w:r w:rsidRPr="00CC3BFF">
        <w:rPr>
          <w:rFonts w:ascii="Calibri" w:hAnsi="Calibri" w:cs="Calibri"/>
          <w:noProof/>
        </w:rPr>
        <w:lastRenderedPageBreak/>
        <w:t>743–756. https://www.researchgate.net/publication/286298837_A_comparative_study_on_RBF_and_NARX_based_methods_for_forecasting_of_groundwater_level</w:t>
      </w:r>
    </w:p>
    <w:p w14:paraId="5A03371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tarlink. (2022). </w:t>
      </w:r>
      <w:r w:rsidRPr="00CC3BFF">
        <w:rPr>
          <w:rFonts w:ascii="Calibri" w:hAnsi="Calibri" w:cs="Calibri"/>
          <w:i/>
          <w:iCs/>
          <w:noProof/>
        </w:rPr>
        <w:t>Starlink satellite coverage</w:t>
      </w:r>
      <w:r w:rsidRPr="00CC3BFF">
        <w:rPr>
          <w:rFonts w:ascii="Calibri" w:hAnsi="Calibri" w:cs="Calibri"/>
          <w:noProof/>
        </w:rPr>
        <w:t>. https://satellitemap.space</w:t>
      </w:r>
    </w:p>
    <w:p w14:paraId="4865B2B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tarlink. (2023). </w:t>
      </w:r>
      <w:r w:rsidRPr="00CC3BFF">
        <w:rPr>
          <w:rFonts w:ascii="Calibri" w:hAnsi="Calibri" w:cs="Calibri"/>
          <w:i/>
          <w:iCs/>
          <w:noProof/>
        </w:rPr>
        <w:t>Everything you need to know about Starlink in New Zealand</w:t>
      </w:r>
      <w:r w:rsidRPr="00CC3BFF">
        <w:rPr>
          <w:rFonts w:ascii="Calibri" w:hAnsi="Calibri" w:cs="Calibri"/>
          <w:noProof/>
        </w:rPr>
        <w:t>. https://starlink.co.nz/starlink-new-zealand/</w:t>
      </w:r>
    </w:p>
    <w:p w14:paraId="0086014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ugihara, R., &amp; Gupta, R. K. (2011). Path Planning of Data Mules in Sensor Networks. </w:t>
      </w:r>
      <w:r w:rsidRPr="00CC3BFF">
        <w:rPr>
          <w:rFonts w:ascii="Calibri" w:hAnsi="Calibri" w:cs="Calibri"/>
          <w:i/>
          <w:iCs/>
          <w:noProof/>
        </w:rPr>
        <w:t>ACM Transactions on Sensor Networks (TOSN)</w:t>
      </w:r>
      <w:r w:rsidRPr="00CC3BFF">
        <w:rPr>
          <w:rFonts w:ascii="Calibri" w:hAnsi="Calibri" w:cs="Calibri"/>
          <w:noProof/>
        </w:rPr>
        <w:t xml:space="preserve">, </w:t>
      </w:r>
      <w:r w:rsidRPr="00CC3BFF">
        <w:rPr>
          <w:rFonts w:ascii="Calibri" w:hAnsi="Calibri" w:cs="Calibri"/>
          <w:i/>
          <w:iCs/>
          <w:noProof/>
        </w:rPr>
        <w:t>8</w:t>
      </w:r>
      <w:r w:rsidRPr="00CC3BFF">
        <w:rPr>
          <w:rFonts w:ascii="Calibri" w:hAnsi="Calibri" w:cs="Calibri"/>
          <w:noProof/>
        </w:rPr>
        <w:t>(1), 27. https://doi.org/10.1145/1993042.1993043</w:t>
      </w:r>
    </w:p>
    <w:p w14:paraId="2FEAEE3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uh, Y. S. (2019). Laser Sensors for Displacement, Distance and Position. </w:t>
      </w:r>
      <w:r w:rsidRPr="00CC3BFF">
        <w:rPr>
          <w:rFonts w:ascii="Calibri" w:hAnsi="Calibri" w:cs="Calibri"/>
          <w:i/>
          <w:iCs/>
          <w:noProof/>
        </w:rPr>
        <w:t>Sensors (Basel, Switzerland)</w:t>
      </w:r>
      <w:r w:rsidRPr="00CC3BFF">
        <w:rPr>
          <w:rFonts w:ascii="Calibri" w:hAnsi="Calibri" w:cs="Calibri"/>
          <w:noProof/>
        </w:rPr>
        <w:t xml:space="preserve">, </w:t>
      </w:r>
      <w:r w:rsidRPr="00CC3BFF">
        <w:rPr>
          <w:rFonts w:ascii="Calibri" w:hAnsi="Calibri" w:cs="Calibri"/>
          <w:i/>
          <w:iCs/>
          <w:noProof/>
        </w:rPr>
        <w:t>19</w:t>
      </w:r>
      <w:r w:rsidRPr="00CC3BFF">
        <w:rPr>
          <w:rFonts w:ascii="Calibri" w:hAnsi="Calibri" w:cs="Calibri"/>
          <w:noProof/>
        </w:rPr>
        <w:t>(8). https://doi.org/10.3390/S19081924</w:t>
      </w:r>
    </w:p>
    <w:p w14:paraId="62C2428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ulaimon Alli, K., Oluwafemi Onibonoje, M., Oluwole, A. S., Adegoke Ogunlade, M., Mmonyi, A. C., Ayamolowo, O., &amp; Olushola Dada, S. (2018). </w:t>
      </w:r>
      <w:r w:rsidRPr="00CC3BFF">
        <w:rPr>
          <w:rFonts w:ascii="Calibri" w:hAnsi="Calibri" w:cs="Calibri"/>
          <w:i/>
          <w:iCs/>
          <w:noProof/>
        </w:rPr>
        <w:t>DEVELOPMENT OF AN ARDUINO-BASED OBSTACLE AVOIDANCE ROBOTIC SYSTEM FOR AN UNMANNED VEHICLE</w:t>
      </w:r>
      <w:r w:rsidRPr="00CC3BFF">
        <w:rPr>
          <w:rFonts w:ascii="Calibri" w:hAnsi="Calibri" w:cs="Calibri"/>
          <w:noProof/>
        </w:rPr>
        <w:t xml:space="preserve">. </w:t>
      </w:r>
      <w:r w:rsidRPr="00CC3BFF">
        <w:rPr>
          <w:rFonts w:ascii="Calibri" w:hAnsi="Calibri" w:cs="Calibri"/>
          <w:i/>
          <w:iCs/>
          <w:noProof/>
        </w:rPr>
        <w:t>13</w:t>
      </w:r>
      <w:r w:rsidRPr="00CC3BFF">
        <w:rPr>
          <w:rFonts w:ascii="Calibri" w:hAnsi="Calibri" w:cs="Calibri"/>
          <w:noProof/>
        </w:rPr>
        <w:t>(3). www.arpnjournals.com</w:t>
      </w:r>
    </w:p>
    <w:p w14:paraId="517FD68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un, J., Rehg, J. M., &amp; Bobick, A. (n.d.). </w:t>
      </w:r>
      <w:r w:rsidRPr="00CC3BFF">
        <w:rPr>
          <w:rFonts w:ascii="Calibri" w:hAnsi="Calibri" w:cs="Calibri"/>
          <w:i/>
          <w:iCs/>
          <w:noProof/>
        </w:rPr>
        <w:t>Learning for Ground Robot Navigation with Autonomous Data Collection</w:t>
      </w:r>
      <w:r w:rsidRPr="00CC3BFF">
        <w:rPr>
          <w:rFonts w:ascii="Calibri" w:hAnsi="Calibri" w:cs="Calibri"/>
          <w:noProof/>
        </w:rPr>
        <w:t>.</w:t>
      </w:r>
    </w:p>
    <w:p w14:paraId="3055DD2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Swain, D., Gregg, D., Bishop-Hurley, G., Trotter, M., &amp; Petty, S. (2013). On property benefits of Precision Livestock Management. In </w:t>
      </w:r>
      <w:r w:rsidRPr="00CC3BFF">
        <w:rPr>
          <w:rFonts w:ascii="Calibri" w:hAnsi="Calibri" w:cs="Calibri"/>
          <w:i/>
          <w:iCs/>
          <w:noProof/>
        </w:rPr>
        <w:t>Meat &amp; Livestock Australia</w:t>
      </w:r>
      <w:r w:rsidRPr="00CC3BFF">
        <w:rPr>
          <w:rFonts w:ascii="Calibri" w:hAnsi="Calibri" w:cs="Calibri"/>
          <w:noProof/>
        </w:rPr>
        <w:t xml:space="preserve"> (Vol. 364, Issue July).</w:t>
      </w:r>
    </w:p>
    <w:p w14:paraId="6911C80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ang, P., Zhang, R., Liu, D., Huang, L., Liu, G., &amp; Deng, T. (2015). Local reactive obstacle avoidance approach for high-speed unmanned surface vehicle. </w:t>
      </w:r>
      <w:r w:rsidRPr="00CC3BFF">
        <w:rPr>
          <w:rFonts w:ascii="Calibri" w:hAnsi="Calibri" w:cs="Calibri"/>
          <w:i/>
          <w:iCs/>
          <w:noProof/>
        </w:rPr>
        <w:t>Ocean Engineering</w:t>
      </w:r>
      <w:r w:rsidRPr="00CC3BFF">
        <w:rPr>
          <w:rFonts w:ascii="Calibri" w:hAnsi="Calibri" w:cs="Calibri"/>
          <w:noProof/>
        </w:rPr>
        <w:t xml:space="preserve">, </w:t>
      </w:r>
      <w:r w:rsidRPr="00CC3BFF">
        <w:rPr>
          <w:rFonts w:ascii="Calibri" w:hAnsi="Calibri" w:cs="Calibri"/>
          <w:i/>
          <w:iCs/>
          <w:noProof/>
        </w:rPr>
        <w:t>106</w:t>
      </w:r>
      <w:r w:rsidRPr="00CC3BFF">
        <w:rPr>
          <w:rFonts w:ascii="Calibri" w:hAnsi="Calibri" w:cs="Calibri"/>
          <w:noProof/>
        </w:rPr>
        <w:t>, 128–140. https://doi.org/10.1016/J.OCEANENG.2015.06.055</w:t>
      </w:r>
    </w:p>
    <w:p w14:paraId="6A34A55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aylor, L., Miller, E., &amp; Kaufman, K. R. (2017). Static and dynamic validation of inertial measurement units. </w:t>
      </w:r>
      <w:r w:rsidRPr="00CC3BFF">
        <w:rPr>
          <w:rFonts w:ascii="Calibri" w:hAnsi="Calibri" w:cs="Calibri"/>
          <w:i/>
          <w:iCs/>
          <w:noProof/>
        </w:rPr>
        <w:t>Gait &amp; Posture</w:t>
      </w:r>
      <w:r w:rsidRPr="00CC3BFF">
        <w:rPr>
          <w:rFonts w:ascii="Calibri" w:hAnsi="Calibri" w:cs="Calibri"/>
          <w:noProof/>
        </w:rPr>
        <w:t xml:space="preserve">, </w:t>
      </w:r>
      <w:r w:rsidRPr="00CC3BFF">
        <w:rPr>
          <w:rFonts w:ascii="Calibri" w:hAnsi="Calibri" w:cs="Calibri"/>
          <w:i/>
          <w:iCs/>
          <w:noProof/>
        </w:rPr>
        <w:t>57</w:t>
      </w:r>
      <w:r w:rsidRPr="00CC3BFF">
        <w:rPr>
          <w:rFonts w:ascii="Calibri" w:hAnsi="Calibri" w:cs="Calibri"/>
          <w:noProof/>
        </w:rPr>
        <w:t>, 80–84. https://doi.org/10.1016/J.GAITPOST.2017.05.026</w:t>
      </w:r>
    </w:p>
    <w:p w14:paraId="00B7D5C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eam, E. (2019). </w:t>
      </w:r>
      <w:r w:rsidRPr="00CC3BFF">
        <w:rPr>
          <w:rFonts w:ascii="Calibri" w:hAnsi="Calibri" w:cs="Calibri"/>
          <w:i/>
          <w:iCs/>
          <w:noProof/>
        </w:rPr>
        <w:t>Bluetooth 5 range put to the test</w:t>
      </w:r>
      <w:r w:rsidRPr="00CC3BFF">
        <w:rPr>
          <w:rFonts w:ascii="Calibri" w:hAnsi="Calibri" w:cs="Calibri"/>
          <w:noProof/>
        </w:rPr>
        <w:t>. https://www.eedesignit.com/bluetooth-5-range-put-to-the-test/</w:t>
      </w:r>
    </w:p>
    <w:p w14:paraId="2791A8C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hillainayagi, R., &amp; Senthil Kumar, K. (2017). Video stabilization technique for thermal infrared Aerial surveillance. </w:t>
      </w:r>
      <w:r w:rsidRPr="00CC3BFF">
        <w:rPr>
          <w:rFonts w:ascii="Calibri" w:hAnsi="Calibri" w:cs="Calibri"/>
          <w:i/>
          <w:iCs/>
          <w:noProof/>
        </w:rPr>
        <w:t>Proceedings of 2016 Online International Conference on Green Engineering and Technologies, IC-GET 2016</w:t>
      </w:r>
      <w:r w:rsidRPr="00CC3BFF">
        <w:rPr>
          <w:rFonts w:ascii="Calibri" w:hAnsi="Calibri" w:cs="Calibri"/>
          <w:noProof/>
        </w:rPr>
        <w:t>. https://doi.org/10.1109/GET.2016.7916630</w:t>
      </w:r>
    </w:p>
    <w:p w14:paraId="1A03F66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ian, L., Santi, S., Seferagić, A., Lan, J., &amp; Famaey, J. (2021). Wi-Fi HaLow for the Internet of Things: An up-to-date survey on IEEE 802.11ah research. </w:t>
      </w:r>
      <w:r w:rsidRPr="00CC3BFF">
        <w:rPr>
          <w:rFonts w:ascii="Calibri" w:hAnsi="Calibri" w:cs="Calibri"/>
          <w:i/>
          <w:iCs/>
          <w:noProof/>
        </w:rPr>
        <w:t>Journal of Network and Computer Applications</w:t>
      </w:r>
      <w:r w:rsidRPr="00CC3BFF">
        <w:rPr>
          <w:rFonts w:ascii="Calibri" w:hAnsi="Calibri" w:cs="Calibri"/>
          <w:noProof/>
        </w:rPr>
        <w:t xml:space="preserve">, </w:t>
      </w:r>
      <w:r w:rsidRPr="00CC3BFF">
        <w:rPr>
          <w:rFonts w:ascii="Calibri" w:hAnsi="Calibri" w:cs="Calibri"/>
          <w:i/>
          <w:iCs/>
          <w:noProof/>
        </w:rPr>
        <w:lastRenderedPageBreak/>
        <w:t>182</w:t>
      </w:r>
      <w:r w:rsidRPr="00CC3BFF">
        <w:rPr>
          <w:rFonts w:ascii="Calibri" w:hAnsi="Calibri" w:cs="Calibri"/>
          <w:noProof/>
        </w:rPr>
        <w:t>, 103036. https://doi.org/10.1016/J.JNCA.2021.103036</w:t>
      </w:r>
    </w:p>
    <w:p w14:paraId="251120F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Tran, T.-Y., Houre, E., &amp; Clarke, N. (2015). </w:t>
      </w:r>
      <w:r w:rsidRPr="00CC3BFF">
        <w:rPr>
          <w:rFonts w:ascii="Calibri" w:hAnsi="Calibri" w:cs="Calibri"/>
          <w:i/>
          <w:iCs/>
          <w:noProof/>
        </w:rPr>
        <w:t>Wading depth estimation for a vehicle</w:t>
      </w:r>
      <w:r w:rsidRPr="00CC3BFF">
        <w:rPr>
          <w:rFonts w:ascii="Calibri" w:hAnsi="Calibri" w:cs="Calibri"/>
          <w:noProof/>
        </w:rPr>
        <w:t>. United States Patent. https://www.freepatentsonline.com/9026310.pdf</w:t>
      </w:r>
    </w:p>
    <w:p w14:paraId="1D2AFE9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van Hecke, K., de Croon, G., van der Maaten, L., Hennes, D., &amp; Izzo, D. (2018). Persistent self-supervised learning: From stereo to monocular vision for obstacle avoidance: </w:t>
      </w:r>
      <w:r w:rsidRPr="00CC3BFF">
        <w:rPr>
          <w:rFonts w:ascii="Calibri" w:hAnsi="Calibri" w:cs="Calibri"/>
          <w:i/>
          <w:iCs/>
          <w:noProof/>
        </w:rPr>
        <w:t>Https://Doi.Org/10.1177/1756829318756355</w:t>
      </w:r>
      <w:r w:rsidRPr="00CC3BFF">
        <w:rPr>
          <w:rFonts w:ascii="Calibri" w:hAnsi="Calibri" w:cs="Calibri"/>
          <w:noProof/>
        </w:rPr>
        <w:t xml:space="preserve">, </w:t>
      </w:r>
      <w:r w:rsidRPr="00CC3BFF">
        <w:rPr>
          <w:rFonts w:ascii="Calibri" w:hAnsi="Calibri" w:cs="Calibri"/>
          <w:i/>
          <w:iCs/>
          <w:noProof/>
        </w:rPr>
        <w:t>10</w:t>
      </w:r>
      <w:r w:rsidRPr="00CC3BFF">
        <w:rPr>
          <w:rFonts w:ascii="Calibri" w:hAnsi="Calibri" w:cs="Calibri"/>
          <w:noProof/>
        </w:rPr>
        <w:t>(2), 186–206. https://doi.org/10.1177/1756829318756355</w:t>
      </w:r>
    </w:p>
    <w:p w14:paraId="15748D1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itzman, D. (1990). </w:t>
      </w:r>
      <w:r w:rsidRPr="00CC3BFF">
        <w:rPr>
          <w:rFonts w:ascii="Calibri" w:hAnsi="Calibri" w:cs="Calibri"/>
          <w:i/>
          <w:iCs/>
          <w:noProof/>
        </w:rPr>
        <w:t>RFC 1149</w:t>
      </w:r>
      <w:r w:rsidRPr="00CC3BFF">
        <w:rPr>
          <w:rFonts w:ascii="Calibri" w:hAnsi="Calibri" w:cs="Calibri"/>
          <w:noProof/>
        </w:rPr>
        <w:t>. https://datatracker.ietf.org/doc/html/rfc1149</w:t>
      </w:r>
    </w:p>
    <w:p w14:paraId="3355014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llace, A. M., Halimi, A., &amp; Buller, G. S. (2020). Full Waveform LiDAR for Adverse Weather Conditions. </w:t>
      </w:r>
      <w:r w:rsidRPr="00CC3BFF">
        <w:rPr>
          <w:rFonts w:ascii="Calibri" w:hAnsi="Calibri" w:cs="Calibri"/>
          <w:i/>
          <w:iCs/>
          <w:noProof/>
        </w:rPr>
        <w:t>IEEE Transactions on Vehicular Technology</w:t>
      </w:r>
      <w:r w:rsidRPr="00CC3BFF">
        <w:rPr>
          <w:rFonts w:ascii="Calibri" w:hAnsi="Calibri" w:cs="Calibri"/>
          <w:noProof/>
        </w:rPr>
        <w:t xml:space="preserve">, </w:t>
      </w:r>
      <w:r w:rsidRPr="00CC3BFF">
        <w:rPr>
          <w:rFonts w:ascii="Calibri" w:hAnsi="Calibri" w:cs="Calibri"/>
          <w:i/>
          <w:iCs/>
          <w:noProof/>
        </w:rPr>
        <w:t>69</w:t>
      </w:r>
      <w:r w:rsidRPr="00CC3BFF">
        <w:rPr>
          <w:rFonts w:ascii="Calibri" w:hAnsi="Calibri" w:cs="Calibri"/>
          <w:noProof/>
        </w:rPr>
        <w:t>(7), 7064–7077. https://doi.org/10.1109/TVT.2020.2989148</w:t>
      </w:r>
    </w:p>
    <w:p w14:paraId="5F1F148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ng, J., Song, Q., Jiang, Z., &amp; Zhou, Z. (2016). A novel InSAR based off-road positive and negative obstacle detection technique for unmanned ground vehicle. </w:t>
      </w:r>
      <w:r w:rsidRPr="00CC3BFF">
        <w:rPr>
          <w:rFonts w:ascii="Calibri" w:hAnsi="Calibri" w:cs="Calibri"/>
          <w:i/>
          <w:iCs/>
          <w:noProof/>
        </w:rPr>
        <w:t>International Geoscience and Remote Sensing Symposium (IGARSS)</w:t>
      </w:r>
      <w:r w:rsidRPr="00CC3BFF">
        <w:rPr>
          <w:rFonts w:ascii="Calibri" w:hAnsi="Calibri" w:cs="Calibri"/>
          <w:noProof/>
        </w:rPr>
        <w:t xml:space="preserve">, </w:t>
      </w:r>
      <w:r w:rsidRPr="00CC3BFF">
        <w:rPr>
          <w:rFonts w:ascii="Calibri" w:hAnsi="Calibri" w:cs="Calibri"/>
          <w:i/>
          <w:iCs/>
          <w:noProof/>
        </w:rPr>
        <w:t>2016</w:t>
      </w:r>
      <w:r w:rsidRPr="00CC3BFF">
        <w:rPr>
          <w:rFonts w:ascii="Calibri" w:hAnsi="Calibri" w:cs="Calibri"/>
          <w:noProof/>
        </w:rPr>
        <w:t>-</w:t>
      </w:r>
      <w:r w:rsidRPr="00CC3BFF">
        <w:rPr>
          <w:rFonts w:ascii="Calibri" w:hAnsi="Calibri" w:cs="Calibri"/>
          <w:i/>
          <w:iCs/>
          <w:noProof/>
        </w:rPr>
        <w:t>November</w:t>
      </w:r>
      <w:r w:rsidRPr="00CC3BFF">
        <w:rPr>
          <w:rFonts w:ascii="Calibri" w:hAnsi="Calibri" w:cs="Calibri"/>
          <w:noProof/>
        </w:rPr>
        <w:t>, 1174–1177. https://doi.org/10.1109/IGARSS.2016.7729297</w:t>
      </w:r>
    </w:p>
    <w:p w14:paraId="4662D69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ng, L., Zhao, H., Guo, S., Mai, Y., &amp; Liu, S. (2012). The adaptive compensation algorithm for small UAV image stabilization. </w:t>
      </w:r>
      <w:r w:rsidRPr="00CC3BFF">
        <w:rPr>
          <w:rFonts w:ascii="Calibri" w:hAnsi="Calibri" w:cs="Calibri"/>
          <w:i/>
          <w:iCs/>
          <w:noProof/>
        </w:rPr>
        <w:t>2012 IEEE International Geoscience and Remote Sensing Symposium</w:t>
      </w:r>
      <w:r w:rsidRPr="00CC3BFF">
        <w:rPr>
          <w:rFonts w:ascii="Calibri" w:hAnsi="Calibri" w:cs="Calibri"/>
          <w:noProof/>
        </w:rPr>
        <w:t>, 4391–4394. https://doi.org/10.1109/IGARSS.2012.6350400</w:t>
      </w:r>
    </w:p>
    <w:p w14:paraId="58D058A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ng, S., Wang, L., He, X., &amp; Cao, Y. (2021). A Monocular Vision Obstacle Avoidance Method Applied to Indoor Tracking Robot. </w:t>
      </w:r>
      <w:r w:rsidRPr="00CC3BFF">
        <w:rPr>
          <w:rFonts w:ascii="Calibri" w:hAnsi="Calibri" w:cs="Calibri"/>
          <w:i/>
          <w:iCs/>
          <w:noProof/>
        </w:rPr>
        <w:t>Drones 2021, Vol. 5, Page 105</w:t>
      </w:r>
      <w:r w:rsidRPr="00CC3BFF">
        <w:rPr>
          <w:rFonts w:ascii="Calibri" w:hAnsi="Calibri" w:cs="Calibri"/>
          <w:noProof/>
        </w:rPr>
        <w:t xml:space="preserve">, </w:t>
      </w:r>
      <w:r w:rsidRPr="00CC3BFF">
        <w:rPr>
          <w:rFonts w:ascii="Calibri" w:hAnsi="Calibri" w:cs="Calibri"/>
          <w:i/>
          <w:iCs/>
          <w:noProof/>
        </w:rPr>
        <w:t>5</w:t>
      </w:r>
      <w:r w:rsidRPr="00CC3BFF">
        <w:rPr>
          <w:rFonts w:ascii="Calibri" w:hAnsi="Calibri" w:cs="Calibri"/>
          <w:noProof/>
        </w:rPr>
        <w:t>(4), 105. https://doi.org/10.3390/DRONES5040105</w:t>
      </w:r>
    </w:p>
    <w:p w14:paraId="4BE5855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angchuk, K., Wangdi, J., &amp; Mindu, M. (2017). Comparison and reliability of techniques to estimate live cattle body weight. </w:t>
      </w:r>
      <w:r w:rsidRPr="00CC3BFF">
        <w:rPr>
          <w:rFonts w:ascii="Calibri" w:hAnsi="Calibri" w:cs="Calibri"/>
          <w:i/>
          <w:iCs/>
          <w:noProof/>
        </w:rPr>
        <w:t>Http://Www.Tandfonline.Com/Action/JournalInformation?Show=aimsScope&amp;journalCode=taar20#.VsXoziCLRhE</w:t>
      </w:r>
      <w:r w:rsidRPr="00CC3BFF">
        <w:rPr>
          <w:rFonts w:ascii="Calibri" w:hAnsi="Calibri" w:cs="Calibri"/>
          <w:noProof/>
        </w:rPr>
        <w:t xml:space="preserve">, </w:t>
      </w:r>
      <w:r w:rsidRPr="00CC3BFF">
        <w:rPr>
          <w:rFonts w:ascii="Calibri" w:hAnsi="Calibri" w:cs="Calibri"/>
          <w:i/>
          <w:iCs/>
          <w:noProof/>
        </w:rPr>
        <w:t>46</w:t>
      </w:r>
      <w:r w:rsidRPr="00CC3BFF">
        <w:rPr>
          <w:rFonts w:ascii="Calibri" w:hAnsi="Calibri" w:cs="Calibri"/>
          <w:noProof/>
        </w:rPr>
        <w:t>(1), 349–352. https://doi.org/10.1080/09712119.2017.1302876</w:t>
      </w:r>
    </w:p>
    <w:p w14:paraId="3F391473"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eber, D., Guhmann, C., &amp; Seel, T. (2020). Neural networks versus conventional filters for inertial-sensor-based attitude estimation. </w:t>
      </w:r>
      <w:r w:rsidRPr="00CC3BFF">
        <w:rPr>
          <w:rFonts w:ascii="Calibri" w:hAnsi="Calibri" w:cs="Calibri"/>
          <w:i/>
          <w:iCs/>
          <w:noProof/>
        </w:rPr>
        <w:t>Proceedings of 2020 23rd International Conference on Information Fusion, FUSION 2020</w:t>
      </w:r>
      <w:r w:rsidRPr="00CC3BFF">
        <w:rPr>
          <w:rFonts w:ascii="Calibri" w:hAnsi="Calibri" w:cs="Calibri"/>
          <w:noProof/>
        </w:rPr>
        <w:t>. https://doi.org/10.23919/FUSION45008.2020.9190634</w:t>
      </w:r>
    </w:p>
    <w:p w14:paraId="0BD26250"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i/>
          <w:iCs/>
          <w:noProof/>
        </w:rPr>
        <w:t>What is LoRaWAN® | LoRa Alliance®</w:t>
      </w:r>
      <w:r w:rsidRPr="00CC3BFF">
        <w:rPr>
          <w:rFonts w:ascii="Calibri" w:hAnsi="Calibri" w:cs="Calibri"/>
          <w:noProof/>
        </w:rPr>
        <w:t>. (n.d.). Retrieved November 18, 2020, from https://lora-alliance.org/resource-hub/what-lorawanr</w:t>
      </w:r>
    </w:p>
    <w:p w14:paraId="2112451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lastRenderedPageBreak/>
        <w:t xml:space="preserve">Williams, L. R., Fox, D. R., Bishop-Hurley, G. J., &amp; Swain, D. L. (2019). Use of radio frequency identification (RFID) technology to record grazing beef cattle water point use. </w:t>
      </w:r>
      <w:r w:rsidRPr="00CC3BFF">
        <w:rPr>
          <w:rFonts w:ascii="Calibri" w:hAnsi="Calibri" w:cs="Calibri"/>
          <w:i/>
          <w:iCs/>
          <w:noProof/>
        </w:rPr>
        <w:t>Computers and Electronics in Agriculture</w:t>
      </w:r>
      <w:r w:rsidRPr="00CC3BFF">
        <w:rPr>
          <w:rFonts w:ascii="Calibri" w:hAnsi="Calibri" w:cs="Calibri"/>
          <w:noProof/>
        </w:rPr>
        <w:t xml:space="preserve">, </w:t>
      </w:r>
      <w:r w:rsidRPr="00CC3BFF">
        <w:rPr>
          <w:rFonts w:ascii="Calibri" w:hAnsi="Calibri" w:cs="Calibri"/>
          <w:i/>
          <w:iCs/>
          <w:noProof/>
        </w:rPr>
        <w:t>156</w:t>
      </w:r>
      <w:r w:rsidRPr="00CC3BFF">
        <w:rPr>
          <w:rFonts w:ascii="Calibri" w:hAnsi="Calibri" w:cs="Calibri"/>
          <w:noProof/>
        </w:rPr>
        <w:t>, 193–202. https://doi.org/10.1016/j.compag.2018.11.025</w:t>
      </w:r>
    </w:p>
    <w:p w14:paraId="54F08B3F"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iriyaprasat, K., &amp; Ruchanurucks, M. (2015). Realtime VDO stabilizer for small UAVs using a modified homography method. </w:t>
      </w:r>
      <w:r w:rsidRPr="00CC3BFF">
        <w:rPr>
          <w:rFonts w:ascii="Calibri" w:hAnsi="Calibri" w:cs="Calibri"/>
          <w:i/>
          <w:iCs/>
          <w:noProof/>
        </w:rPr>
        <w:t>Proceedings 2015 International Conference on Science and Technology, TICST 2015</w:t>
      </w:r>
      <w:r w:rsidRPr="00CC3BFF">
        <w:rPr>
          <w:rFonts w:ascii="Calibri" w:hAnsi="Calibri" w:cs="Calibri"/>
          <w:noProof/>
        </w:rPr>
        <w:t>, 40–43. https://doi.org/10.1109/TICST.2015.7369337</w:t>
      </w:r>
    </w:p>
    <w:p w14:paraId="2B1AC33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Wong, D. C., Bui, K., Nguyen, L. H., Smith, G., &amp; Ton, T. T. (2003). Integration of differential global positioning system with ultrawideband synthetic aperture radar for forward imaging. </w:t>
      </w:r>
      <w:r w:rsidRPr="00CC3BFF">
        <w:rPr>
          <w:rFonts w:ascii="Calibri" w:hAnsi="Calibri" w:cs="Calibri"/>
          <w:i/>
          <w:iCs/>
          <w:noProof/>
        </w:rPr>
        <w:t>Https://Doi.Org/10.1117/12.488581</w:t>
      </w:r>
      <w:r w:rsidRPr="00CC3BFF">
        <w:rPr>
          <w:rFonts w:ascii="Calibri" w:hAnsi="Calibri" w:cs="Calibri"/>
          <w:noProof/>
        </w:rPr>
        <w:t xml:space="preserve">, </w:t>
      </w:r>
      <w:r w:rsidRPr="00CC3BFF">
        <w:rPr>
          <w:rFonts w:ascii="Calibri" w:hAnsi="Calibri" w:cs="Calibri"/>
          <w:i/>
          <w:iCs/>
          <w:noProof/>
        </w:rPr>
        <w:t>5083</w:t>
      </w:r>
      <w:r w:rsidRPr="00CC3BFF">
        <w:rPr>
          <w:rFonts w:ascii="Calibri" w:hAnsi="Calibri" w:cs="Calibri"/>
          <w:noProof/>
        </w:rPr>
        <w:t>, 529–538. https://doi.org/10.1117/12.488581</w:t>
      </w:r>
    </w:p>
    <w:p w14:paraId="3CBFA17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X-IO. (2008). </w:t>
      </w:r>
      <w:r w:rsidRPr="00CC3BFF">
        <w:rPr>
          <w:rFonts w:ascii="Calibri" w:hAnsi="Calibri" w:cs="Calibri"/>
          <w:i/>
          <w:iCs/>
          <w:noProof/>
        </w:rPr>
        <w:t>GitHub - xioTechnologies/Fusion</w:t>
      </w:r>
      <w:r w:rsidRPr="00CC3BFF">
        <w:rPr>
          <w:rFonts w:ascii="Calibri" w:hAnsi="Calibri" w:cs="Calibri"/>
          <w:noProof/>
        </w:rPr>
        <w:t>. https://github.com/xioTechnologies/Fusion</w:t>
      </w:r>
    </w:p>
    <w:p w14:paraId="1EA3456D"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Xu, Z., Sun, C., Ji, T., Manton, J. H., &amp; Shieh, W. (2019). Computational complexity comparison of feedforward/radial basis function/recurrent neural network-based equalizer for a 50-Gb/s PAM4 direct-detection optical link. </w:t>
      </w:r>
      <w:r w:rsidRPr="00CC3BFF">
        <w:rPr>
          <w:rFonts w:ascii="Calibri" w:hAnsi="Calibri" w:cs="Calibri"/>
          <w:i/>
          <w:iCs/>
          <w:noProof/>
        </w:rPr>
        <w:t>Optics Express</w:t>
      </w:r>
      <w:r w:rsidRPr="00CC3BFF">
        <w:rPr>
          <w:rFonts w:ascii="Calibri" w:hAnsi="Calibri" w:cs="Calibri"/>
          <w:noProof/>
        </w:rPr>
        <w:t xml:space="preserve">, </w:t>
      </w:r>
      <w:r w:rsidRPr="00CC3BFF">
        <w:rPr>
          <w:rFonts w:ascii="Calibri" w:hAnsi="Calibri" w:cs="Calibri"/>
          <w:i/>
          <w:iCs/>
          <w:noProof/>
        </w:rPr>
        <w:t>27</w:t>
      </w:r>
      <w:r w:rsidRPr="00CC3BFF">
        <w:rPr>
          <w:rFonts w:ascii="Calibri" w:hAnsi="Calibri" w:cs="Calibri"/>
          <w:noProof/>
        </w:rPr>
        <w:t>(25), 36953. https://doi.org/10.1364/OE.27.036953</w:t>
      </w:r>
    </w:p>
    <w:p w14:paraId="78AB3A9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 Ropert-Coudert, R. W. (2005). Trends and perspectives in animal-attached remote sensing. </w:t>
      </w:r>
      <w:r w:rsidRPr="00CC3BFF">
        <w:rPr>
          <w:rFonts w:ascii="Calibri" w:hAnsi="Calibri" w:cs="Calibri"/>
          <w:i/>
          <w:iCs/>
          <w:noProof/>
        </w:rPr>
        <w:t>Front Ecol Environ</w:t>
      </w:r>
      <w:r w:rsidRPr="00CC3BFF">
        <w:rPr>
          <w:rFonts w:ascii="Calibri" w:hAnsi="Calibri" w:cs="Calibri"/>
          <w:noProof/>
        </w:rPr>
        <w:t xml:space="preserve">, </w:t>
      </w:r>
      <w:r w:rsidRPr="00CC3BFF">
        <w:rPr>
          <w:rFonts w:ascii="Calibri" w:hAnsi="Calibri" w:cs="Calibri"/>
          <w:i/>
          <w:iCs/>
          <w:noProof/>
        </w:rPr>
        <w:t>3</w:t>
      </w:r>
      <w:r w:rsidRPr="00CC3BFF">
        <w:rPr>
          <w:rFonts w:ascii="Calibri" w:hAnsi="Calibri" w:cs="Calibri"/>
          <w:noProof/>
        </w:rPr>
        <w:t>, 437–444. https://doi.org/10.1890/1540-9295(2005)003[0437:tapiar]2.0.co</w:t>
      </w:r>
    </w:p>
    <w:p w14:paraId="5BF3A47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amauchi, B. (2006). Autonomous urban reconnaissance using man-portable UGVs. </w:t>
      </w:r>
      <w:r w:rsidRPr="00CC3BFF">
        <w:rPr>
          <w:rFonts w:ascii="Calibri" w:hAnsi="Calibri" w:cs="Calibri"/>
          <w:i/>
          <w:iCs/>
          <w:noProof/>
        </w:rPr>
        <w:t>Https://Doi.Org/10.1117/12.660435</w:t>
      </w:r>
      <w:r w:rsidRPr="00CC3BFF">
        <w:rPr>
          <w:rFonts w:ascii="Calibri" w:hAnsi="Calibri" w:cs="Calibri"/>
          <w:noProof/>
        </w:rPr>
        <w:t xml:space="preserve">, </w:t>
      </w:r>
      <w:r w:rsidRPr="00CC3BFF">
        <w:rPr>
          <w:rFonts w:ascii="Calibri" w:hAnsi="Calibri" w:cs="Calibri"/>
          <w:i/>
          <w:iCs/>
          <w:noProof/>
        </w:rPr>
        <w:t>6230</w:t>
      </w:r>
      <w:r w:rsidRPr="00CC3BFF">
        <w:rPr>
          <w:rFonts w:ascii="Calibri" w:hAnsi="Calibri" w:cs="Calibri"/>
          <w:noProof/>
        </w:rPr>
        <w:t>, 261–271. https://doi.org/10.1117/12.660435</w:t>
      </w:r>
    </w:p>
    <w:p w14:paraId="2CF8915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amauchi, B. (2008). All-weather perception for small autonomous UGVs. </w:t>
      </w:r>
      <w:r w:rsidRPr="00CC3BFF">
        <w:rPr>
          <w:rFonts w:ascii="Calibri" w:hAnsi="Calibri" w:cs="Calibri"/>
          <w:i/>
          <w:iCs/>
          <w:noProof/>
        </w:rPr>
        <w:t>Https://Doi.Org/10.1117/12.776792</w:t>
      </w:r>
      <w:r w:rsidRPr="00CC3BFF">
        <w:rPr>
          <w:rFonts w:ascii="Calibri" w:hAnsi="Calibri" w:cs="Calibri"/>
          <w:noProof/>
        </w:rPr>
        <w:t xml:space="preserve">, </w:t>
      </w:r>
      <w:r w:rsidRPr="00CC3BFF">
        <w:rPr>
          <w:rFonts w:ascii="Calibri" w:hAnsi="Calibri" w:cs="Calibri"/>
          <w:i/>
          <w:iCs/>
          <w:noProof/>
        </w:rPr>
        <w:t>6962</w:t>
      </w:r>
      <w:r w:rsidRPr="00CC3BFF">
        <w:rPr>
          <w:rFonts w:ascii="Calibri" w:hAnsi="Calibri" w:cs="Calibri"/>
          <w:noProof/>
        </w:rPr>
        <w:t>, 28–37. https://doi.org/10.1117/12.776792</w:t>
      </w:r>
    </w:p>
    <w:p w14:paraId="56EC8DF9"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an, W. Y., Shaker, A., &amp; El-Ashmawy, N. (2015). Urban land cover classification using airborne LiDAR data: A review. </w:t>
      </w:r>
      <w:r w:rsidRPr="00CC3BFF">
        <w:rPr>
          <w:rFonts w:ascii="Calibri" w:hAnsi="Calibri" w:cs="Calibri"/>
          <w:i/>
          <w:iCs/>
          <w:noProof/>
        </w:rPr>
        <w:t>Remote Sensing of Environment</w:t>
      </w:r>
      <w:r w:rsidRPr="00CC3BFF">
        <w:rPr>
          <w:rFonts w:ascii="Calibri" w:hAnsi="Calibri" w:cs="Calibri"/>
          <w:noProof/>
        </w:rPr>
        <w:t xml:space="preserve">, </w:t>
      </w:r>
      <w:r w:rsidRPr="00CC3BFF">
        <w:rPr>
          <w:rFonts w:ascii="Calibri" w:hAnsi="Calibri" w:cs="Calibri"/>
          <w:i/>
          <w:iCs/>
          <w:noProof/>
        </w:rPr>
        <w:t>158</w:t>
      </w:r>
      <w:r w:rsidRPr="00CC3BFF">
        <w:rPr>
          <w:rFonts w:ascii="Calibri" w:hAnsi="Calibri" w:cs="Calibri"/>
          <w:noProof/>
        </w:rPr>
        <w:t>, 295–310. https://doi.org/10.1016/J.RSE.2014.11.001</w:t>
      </w:r>
    </w:p>
    <w:p w14:paraId="4C0F5B5A"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ean, S., Lee, B. S., Yeo, C. K., Vun, C. H., &amp; Oh, H. L. (2018). Smartphone Orientation Estimation Algorithm Combining Kalman Filter with Gradient Descent. </w:t>
      </w:r>
      <w:r w:rsidRPr="00CC3BFF">
        <w:rPr>
          <w:rFonts w:ascii="Calibri" w:hAnsi="Calibri" w:cs="Calibri"/>
          <w:i/>
          <w:iCs/>
          <w:noProof/>
        </w:rPr>
        <w:t>IEEE Journal of Biomedical and Health Informatics</w:t>
      </w:r>
      <w:r w:rsidRPr="00CC3BFF">
        <w:rPr>
          <w:rFonts w:ascii="Calibri" w:hAnsi="Calibri" w:cs="Calibri"/>
          <w:noProof/>
        </w:rPr>
        <w:t xml:space="preserve">, </w:t>
      </w:r>
      <w:r w:rsidRPr="00CC3BFF">
        <w:rPr>
          <w:rFonts w:ascii="Calibri" w:hAnsi="Calibri" w:cs="Calibri"/>
          <w:i/>
          <w:iCs/>
          <w:noProof/>
        </w:rPr>
        <w:t>22</w:t>
      </w:r>
      <w:r w:rsidRPr="00CC3BFF">
        <w:rPr>
          <w:rFonts w:ascii="Calibri" w:hAnsi="Calibri" w:cs="Calibri"/>
          <w:noProof/>
        </w:rPr>
        <w:t>(5), 1421–1433. https://doi.org/10.1109/JBHI.2017.2780879</w:t>
      </w:r>
    </w:p>
    <w:p w14:paraId="043079FE"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ibin, L., Caihong, L., &amp; Zijian, Z. (2006). Q-learning based method of adaptive path planning for mobile robot. </w:t>
      </w:r>
      <w:r w:rsidRPr="00CC3BFF">
        <w:rPr>
          <w:rFonts w:ascii="Calibri" w:hAnsi="Calibri" w:cs="Calibri"/>
          <w:i/>
          <w:iCs/>
          <w:noProof/>
        </w:rPr>
        <w:t>Proceedings of IEEE ICIA 2006 - 2006 IEEE International Conference on Information Acquisition</w:t>
      </w:r>
      <w:r w:rsidRPr="00CC3BFF">
        <w:rPr>
          <w:rFonts w:ascii="Calibri" w:hAnsi="Calibri" w:cs="Calibri"/>
          <w:noProof/>
        </w:rPr>
        <w:t>, 983–987. https://doi.org/10.1109/ICIA.2006.305871</w:t>
      </w:r>
    </w:p>
    <w:p w14:paraId="52C4C722"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lastRenderedPageBreak/>
        <w:t xml:space="preserve">Yoo, T. S., Hong, S. K., Yoon, H. M., &amp; Park, S. (2011). Gain-Scheduled Complementary Filter Design for a MEMS Based Attitude and Heading Reference System. </w:t>
      </w:r>
      <w:r w:rsidRPr="00CC3BFF">
        <w:rPr>
          <w:rFonts w:ascii="Calibri" w:hAnsi="Calibri" w:cs="Calibri"/>
          <w:i/>
          <w:iCs/>
          <w:noProof/>
        </w:rPr>
        <w:t>Sensors 2011, Vol. 11, Pages 3816-3830</w:t>
      </w:r>
      <w:r w:rsidRPr="00CC3BFF">
        <w:rPr>
          <w:rFonts w:ascii="Calibri" w:hAnsi="Calibri" w:cs="Calibri"/>
          <w:noProof/>
        </w:rPr>
        <w:t xml:space="preserve">, </w:t>
      </w:r>
      <w:r w:rsidRPr="00CC3BFF">
        <w:rPr>
          <w:rFonts w:ascii="Calibri" w:hAnsi="Calibri" w:cs="Calibri"/>
          <w:i/>
          <w:iCs/>
          <w:noProof/>
        </w:rPr>
        <w:t>11</w:t>
      </w:r>
      <w:r w:rsidRPr="00CC3BFF">
        <w:rPr>
          <w:rFonts w:ascii="Calibri" w:hAnsi="Calibri" w:cs="Calibri"/>
          <w:noProof/>
        </w:rPr>
        <w:t>(4), 3816–3830. https://doi.org/10.3390/S110403816</w:t>
      </w:r>
    </w:p>
    <w:p w14:paraId="62185697"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Yuan, Q., Asadi, E., Lu, Q., Yang, G., &amp; Chen, I. M. (2019). Uncertainty-Based IMU Orientation Tracking Algorithm for Dynamic Motions. </w:t>
      </w:r>
      <w:r w:rsidRPr="00CC3BFF">
        <w:rPr>
          <w:rFonts w:ascii="Calibri" w:hAnsi="Calibri" w:cs="Calibri"/>
          <w:i/>
          <w:iCs/>
          <w:noProof/>
        </w:rPr>
        <w:t>IEEE/ASME Transactions on Mechatronics</w:t>
      </w:r>
      <w:r w:rsidRPr="00CC3BFF">
        <w:rPr>
          <w:rFonts w:ascii="Calibri" w:hAnsi="Calibri" w:cs="Calibri"/>
          <w:noProof/>
        </w:rPr>
        <w:t xml:space="preserve">, </w:t>
      </w:r>
      <w:r w:rsidRPr="00CC3BFF">
        <w:rPr>
          <w:rFonts w:ascii="Calibri" w:hAnsi="Calibri" w:cs="Calibri"/>
          <w:i/>
          <w:iCs/>
          <w:noProof/>
        </w:rPr>
        <w:t>24</w:t>
      </w:r>
      <w:r w:rsidRPr="00CC3BFF">
        <w:rPr>
          <w:rFonts w:ascii="Calibri" w:hAnsi="Calibri" w:cs="Calibri"/>
          <w:noProof/>
        </w:rPr>
        <w:t>(2), 872–882. https://doi.org/10.1109/TMECH.2019.2892069</w:t>
      </w:r>
    </w:p>
    <w:p w14:paraId="5ABEC6A1"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eng, Y., Yan, E., Li, C., &amp; Li, Y. (2008). Application of multivariable time series based on RBF neural network in prediction of landslide displacement. </w:t>
      </w:r>
      <w:r w:rsidRPr="00CC3BFF">
        <w:rPr>
          <w:rFonts w:ascii="Calibri" w:hAnsi="Calibri" w:cs="Calibri"/>
          <w:i/>
          <w:iCs/>
          <w:noProof/>
        </w:rPr>
        <w:t>Proceedings of the 9th International Conference for Young Computer Scientists, ICYCS 2008</w:t>
      </w:r>
      <w:r w:rsidRPr="00CC3BFF">
        <w:rPr>
          <w:rFonts w:ascii="Calibri" w:hAnsi="Calibri" w:cs="Calibri"/>
          <w:noProof/>
        </w:rPr>
        <w:t>, 2707–2712. https://doi.org/10.1109/ICYCS.2008.163</w:t>
      </w:r>
    </w:p>
    <w:p w14:paraId="63D6FE48"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ang, J., Huang, M., Jin, X., &amp; Li, X. (2017). A real-time Chinese traffic sign detection algorithm based on modified YOLOv2. </w:t>
      </w:r>
      <w:r w:rsidRPr="00CC3BFF">
        <w:rPr>
          <w:rFonts w:ascii="Calibri" w:hAnsi="Calibri" w:cs="Calibri"/>
          <w:i/>
          <w:iCs/>
          <w:noProof/>
        </w:rPr>
        <w:t>Algorithms</w:t>
      </w:r>
      <w:r w:rsidRPr="00CC3BFF">
        <w:rPr>
          <w:rFonts w:ascii="Calibri" w:hAnsi="Calibri" w:cs="Calibri"/>
          <w:noProof/>
        </w:rPr>
        <w:t xml:space="preserve">, </w:t>
      </w:r>
      <w:r w:rsidRPr="00CC3BFF">
        <w:rPr>
          <w:rFonts w:ascii="Calibri" w:hAnsi="Calibri" w:cs="Calibri"/>
          <w:i/>
          <w:iCs/>
          <w:noProof/>
        </w:rPr>
        <w:t>10</w:t>
      </w:r>
      <w:r w:rsidRPr="00CC3BFF">
        <w:rPr>
          <w:rFonts w:ascii="Calibri" w:hAnsi="Calibri" w:cs="Calibri"/>
          <w:noProof/>
        </w:rPr>
        <w:t>(4). https://doi.org/10.3390/A10040127</w:t>
      </w:r>
    </w:p>
    <w:p w14:paraId="49E5EA4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ang, M., Zhang, M., Chen, Y., &amp; Li, M. (2021). </w:t>
      </w:r>
      <w:r w:rsidRPr="00CC3BFF">
        <w:rPr>
          <w:rFonts w:ascii="Calibri" w:hAnsi="Calibri" w:cs="Calibri"/>
          <w:i/>
          <w:iCs/>
          <w:noProof/>
        </w:rPr>
        <w:t>IMU Data Processing For Inertial Aided Navigation: A Recurrent Neural Network Based Approach</w:t>
      </w:r>
      <w:r w:rsidRPr="00CC3BFF">
        <w:rPr>
          <w:rFonts w:ascii="Calibri" w:hAnsi="Calibri" w:cs="Calibri"/>
          <w:noProof/>
        </w:rPr>
        <w:t>.</w:t>
      </w:r>
    </w:p>
    <w:p w14:paraId="145A2CCB"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ang, Z. (2012). Microsoft kinect sensor and its effect. </w:t>
      </w:r>
      <w:r w:rsidRPr="00CC3BFF">
        <w:rPr>
          <w:rFonts w:ascii="Calibri" w:hAnsi="Calibri" w:cs="Calibri"/>
          <w:i/>
          <w:iCs/>
          <w:noProof/>
        </w:rPr>
        <w:t>IEEE Multimedia</w:t>
      </w:r>
      <w:r w:rsidRPr="00CC3BFF">
        <w:rPr>
          <w:rFonts w:ascii="Calibri" w:hAnsi="Calibri" w:cs="Calibri"/>
          <w:noProof/>
        </w:rPr>
        <w:t xml:space="preserve">, </w:t>
      </w:r>
      <w:r w:rsidRPr="00CC3BFF">
        <w:rPr>
          <w:rFonts w:ascii="Calibri" w:hAnsi="Calibri" w:cs="Calibri"/>
          <w:i/>
          <w:iCs/>
          <w:noProof/>
        </w:rPr>
        <w:t>19</w:t>
      </w:r>
      <w:r w:rsidRPr="00CC3BFF">
        <w:rPr>
          <w:rFonts w:ascii="Calibri" w:hAnsi="Calibri" w:cs="Calibri"/>
          <w:noProof/>
        </w:rPr>
        <w:t>(2), 4–10. https://doi.org/10.1109/MMUL.2012.24</w:t>
      </w:r>
    </w:p>
    <w:p w14:paraId="627530A6"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ong, Z., Wang, Z., Lin, L., Liang, H., &amp; Xu, F. (2020). Robust Negative Obstacle Detection in Off-Road Environments Using Multiple LiDARs. </w:t>
      </w:r>
      <w:r w:rsidRPr="00CC3BFF">
        <w:rPr>
          <w:rFonts w:ascii="Calibri" w:hAnsi="Calibri" w:cs="Calibri"/>
          <w:i/>
          <w:iCs/>
          <w:noProof/>
        </w:rPr>
        <w:t>2020 6th International Conference on Control, Automation and Robotics, ICCAR 2020</w:t>
      </w:r>
      <w:r w:rsidRPr="00CC3BFF">
        <w:rPr>
          <w:rFonts w:ascii="Calibri" w:hAnsi="Calibri" w:cs="Calibri"/>
          <w:noProof/>
        </w:rPr>
        <w:t>, 700–705. https://doi.org/10.1109/ICCAR49639.2020.9108058</w:t>
      </w:r>
    </w:p>
    <w:p w14:paraId="44D8466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ou, L., Li, Z., &amp; Kaess, M. (2018). Automatic Extrinsic Calibration of a Camera and a 3D LiDAR Using Line and Plane Correspondences. </w:t>
      </w:r>
      <w:r w:rsidRPr="00CC3BFF">
        <w:rPr>
          <w:rFonts w:ascii="Calibri" w:hAnsi="Calibri" w:cs="Calibri"/>
          <w:i/>
          <w:iCs/>
          <w:noProof/>
        </w:rPr>
        <w:t>IEEE International Conference on Intelligent Robots and Systems</w:t>
      </w:r>
      <w:r w:rsidRPr="00CC3BFF">
        <w:rPr>
          <w:rFonts w:ascii="Calibri" w:hAnsi="Calibri" w:cs="Calibri"/>
          <w:noProof/>
        </w:rPr>
        <w:t>, 5562–5569. https://doi.org/10.1109/IROS.2018.8593660</w:t>
      </w:r>
    </w:p>
    <w:p w14:paraId="38114E5C"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u, J., Li, C., &amp; Xu, J. (2016). Digital Image Stabilization for Cameras on Moving Platform. </w:t>
      </w:r>
      <w:r w:rsidRPr="00CC3BFF">
        <w:rPr>
          <w:rFonts w:ascii="Calibri" w:hAnsi="Calibri" w:cs="Calibri"/>
          <w:i/>
          <w:iCs/>
          <w:noProof/>
        </w:rPr>
        <w:t>Proceedings - 2015 International Conference on Intelligent Information Hiding and Multimedia Signal Processing, IIH-MSP 2015</w:t>
      </w:r>
      <w:r w:rsidRPr="00CC3BFF">
        <w:rPr>
          <w:rFonts w:ascii="Calibri" w:hAnsi="Calibri" w:cs="Calibri"/>
          <w:noProof/>
        </w:rPr>
        <w:t>, 255–258. https://doi.org/10.1109/IIH-MSP.2015.23</w:t>
      </w:r>
    </w:p>
    <w:p w14:paraId="0AF7E5B5"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hu, W. H., &amp; Lamarche, T. (2007). Velocity estimation by using position and acceleration sensors. </w:t>
      </w:r>
      <w:r w:rsidRPr="00CC3BFF">
        <w:rPr>
          <w:rFonts w:ascii="Calibri" w:hAnsi="Calibri" w:cs="Calibri"/>
          <w:i/>
          <w:iCs/>
          <w:noProof/>
        </w:rPr>
        <w:t>IEEE Transactions on Industrial Electronics</w:t>
      </w:r>
      <w:r w:rsidRPr="00CC3BFF">
        <w:rPr>
          <w:rFonts w:ascii="Calibri" w:hAnsi="Calibri" w:cs="Calibri"/>
          <w:noProof/>
        </w:rPr>
        <w:t xml:space="preserve">, </w:t>
      </w:r>
      <w:r w:rsidRPr="00CC3BFF">
        <w:rPr>
          <w:rFonts w:ascii="Calibri" w:hAnsi="Calibri" w:cs="Calibri"/>
          <w:i/>
          <w:iCs/>
          <w:noProof/>
        </w:rPr>
        <w:t>54</w:t>
      </w:r>
      <w:r w:rsidRPr="00CC3BFF">
        <w:rPr>
          <w:rFonts w:ascii="Calibri" w:hAnsi="Calibri" w:cs="Calibri"/>
          <w:noProof/>
        </w:rPr>
        <w:t>(5), 2706–2715. https://doi.org/10.1109/TIE.2007.899936</w:t>
      </w:r>
    </w:p>
    <w:p w14:paraId="633412C4" w14:textId="77777777" w:rsidR="00CC3BFF" w:rsidRPr="00CC3BFF" w:rsidRDefault="00CC3BFF" w:rsidP="00CC3BFF">
      <w:pPr>
        <w:widowControl w:val="0"/>
        <w:autoSpaceDE w:val="0"/>
        <w:autoSpaceDN w:val="0"/>
        <w:adjustRightInd w:val="0"/>
        <w:spacing w:after="240" w:line="360" w:lineRule="auto"/>
        <w:ind w:left="480" w:hanging="480"/>
        <w:rPr>
          <w:rFonts w:ascii="Calibri" w:hAnsi="Calibri" w:cs="Calibri"/>
          <w:noProof/>
        </w:rPr>
      </w:pPr>
      <w:r w:rsidRPr="00CC3BFF">
        <w:rPr>
          <w:rFonts w:ascii="Calibri" w:hAnsi="Calibri" w:cs="Calibri"/>
          <w:noProof/>
        </w:rPr>
        <w:t xml:space="preserve">Zogopoulos, E. (2021). </w:t>
      </w:r>
      <w:r w:rsidRPr="00CC3BFF">
        <w:rPr>
          <w:rFonts w:ascii="Calibri" w:hAnsi="Calibri" w:cs="Calibri"/>
          <w:i/>
          <w:iCs/>
          <w:noProof/>
        </w:rPr>
        <w:t>Battery Technology: A New Era Emerging | Energy Industry Review</w:t>
      </w:r>
      <w:r w:rsidRPr="00CC3BFF">
        <w:rPr>
          <w:rFonts w:ascii="Calibri" w:hAnsi="Calibri" w:cs="Calibri"/>
          <w:noProof/>
        </w:rPr>
        <w:t>. Energy Industry Review. https://energyindustryreview.com/analysis/battery-technology-a-new-era-</w:t>
      </w:r>
      <w:r w:rsidRPr="00CC3BFF">
        <w:rPr>
          <w:rFonts w:ascii="Calibri" w:hAnsi="Calibri" w:cs="Calibri"/>
          <w:noProof/>
        </w:rPr>
        <w:lastRenderedPageBreak/>
        <w:t>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138"/>
      <w:pgSz w:w="11906" w:h="16838" w:code="9"/>
      <w:pgMar w:top="1134" w:right="1134" w:bottom="1134" w:left="1701" w:header="567"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Charters, Stuart" w:date="2023-10-06T10:50:00Z" w:initials="CS">
    <w:p w14:paraId="3B2D9D76" w14:textId="77777777" w:rsidR="00F85F84" w:rsidRDefault="00F85F84" w:rsidP="000120B4">
      <w:pPr>
        <w:pStyle w:val="CommentText"/>
      </w:pPr>
      <w:r>
        <w:rPr>
          <w:rStyle w:val="CommentReference"/>
        </w:rPr>
        <w:annotationRef/>
      </w:r>
      <w:r>
        <w:t xml:space="preserve">This is part of your design - so need to explain somewhere why these filters etc. </w:t>
      </w:r>
    </w:p>
  </w:comment>
  <w:comment w:id="71" w:author="Brett Davidson" w:date="2023-10-06T16:02:00Z" w:initials="BD">
    <w:p w14:paraId="405D6751" w14:textId="77777777" w:rsidR="00F85F84" w:rsidRDefault="00F85F84" w:rsidP="000120B4">
      <w:pPr>
        <w:pStyle w:val="CommentText"/>
      </w:pPr>
      <w:r>
        <w:rPr>
          <w:rStyle w:val="CommentReference"/>
        </w:rPr>
        <w:annotationRef/>
      </w:r>
      <w:r>
        <w:t>Added this to second paragraph of method section.</w:t>
      </w:r>
    </w:p>
  </w:comment>
  <w:comment w:id="74" w:author="Charters, Stuart" w:date="2023-10-06T11:07:00Z" w:initials="CS">
    <w:p w14:paraId="51E7A48D" w14:textId="228E4FC5" w:rsidR="00F85F84" w:rsidRDefault="00F85F84" w:rsidP="000120B4">
      <w:pPr>
        <w:pStyle w:val="CommentText"/>
      </w:pPr>
      <w:r>
        <w:rPr>
          <w:rStyle w:val="CommentReference"/>
        </w:rPr>
        <w:annotationRef/>
      </w:r>
      <w:r>
        <w:t>Try not to start a sentence with a reference of any kind</w:t>
      </w:r>
    </w:p>
  </w:comment>
  <w:comment w:id="91" w:author="Charters, Stuart" w:date="2023-10-06T11:13:00Z" w:initials="CS">
    <w:p w14:paraId="6C3630AB" w14:textId="77777777" w:rsidR="00F85F84" w:rsidRDefault="00F85F84" w:rsidP="000120B4">
      <w:pPr>
        <w:pStyle w:val="CommentText"/>
      </w:pPr>
      <w:r>
        <w:rPr>
          <w:rStyle w:val="CommentReference"/>
        </w:rPr>
        <w:annotationRef/>
      </w:r>
      <w:r>
        <w:t>Add units</w:t>
      </w:r>
    </w:p>
  </w:comment>
  <w:comment w:id="92" w:author="Brett Davidson" w:date="2023-10-06T16:07:00Z" w:initials="BD">
    <w:p w14:paraId="61EC3482" w14:textId="77777777" w:rsidR="00F85F84" w:rsidRDefault="00F85F84" w:rsidP="000120B4">
      <w:pPr>
        <w:pStyle w:val="CommentText"/>
      </w:pPr>
      <w:r>
        <w:rPr>
          <w:rStyle w:val="CommentReference"/>
        </w:rPr>
        <w:annotationRef/>
      </w:r>
      <w:r>
        <w:t>Radians have no units.</w:t>
      </w:r>
    </w:p>
  </w:comment>
  <w:comment w:id="115" w:author="Charters, Stuart" w:date="2023-10-06T11:25:00Z" w:initials="CS">
    <w:p w14:paraId="25678278" w14:textId="77777777" w:rsidR="00F85F84" w:rsidRDefault="00F85F84" w:rsidP="000120B4">
      <w:pPr>
        <w:pStyle w:val="CommentText"/>
      </w:pPr>
      <w:r>
        <w:rPr>
          <w:rStyle w:val="CommentReference"/>
        </w:rPr>
        <w:annotationRef/>
      </w:r>
      <w:r>
        <w:t>Is this total run time or per data point?</w:t>
      </w:r>
    </w:p>
  </w:comment>
  <w:comment w:id="116" w:author="Brett Davidson" w:date="2023-10-06T16:08:00Z" w:initials="BD">
    <w:p w14:paraId="213BA5CB" w14:textId="77777777" w:rsidR="00F85F84" w:rsidRDefault="00F85F84" w:rsidP="000120B4">
      <w:pPr>
        <w:pStyle w:val="CommentText"/>
      </w:pPr>
      <w:r>
        <w:rPr>
          <w:rStyle w:val="CommentReference"/>
        </w:rPr>
        <w:annotationRef/>
      </w:r>
      <w:r>
        <w:t>As per the first sentence, this is across all 996 reading but added the clarification in case</w:t>
      </w:r>
    </w:p>
  </w:comment>
  <w:comment w:id="128" w:author="Charters, Stuart" w:date="2023-10-06T11:28:00Z" w:initials="CS">
    <w:p w14:paraId="2B2F610F" w14:textId="0D7188E4" w:rsidR="00F85F84" w:rsidRDefault="00F85F84" w:rsidP="000120B4">
      <w:pPr>
        <w:pStyle w:val="CommentText"/>
      </w:pPr>
      <w:r>
        <w:rPr>
          <w:rStyle w:val="CommentReference"/>
        </w:rPr>
        <w:annotationRef/>
      </w:r>
      <w:r>
        <w:t>Is madgwick starting at 1 a "feature" of the algorithm if angle is 0? Or something else going on?</w:t>
      </w:r>
    </w:p>
  </w:comment>
  <w:comment w:id="129" w:author="Brett Davidson" w:date="2023-10-06T16:16:00Z" w:initials="BD">
    <w:p w14:paraId="5C6DC322" w14:textId="77777777" w:rsidR="00F85F84" w:rsidRDefault="00F85F84" w:rsidP="000120B4">
      <w:pPr>
        <w:pStyle w:val="CommentText"/>
      </w:pPr>
      <w:r>
        <w:rPr>
          <w:rStyle w:val="CommentReference"/>
        </w:rPr>
        <w:annotationRef/>
      </w:r>
      <w:r>
        <w:t>Good question and I've answered it! 😊</w:t>
      </w:r>
    </w:p>
  </w:comment>
  <w:comment w:id="149" w:author="Charters, Stuart" w:date="2023-10-06T11:36:00Z" w:initials="CS">
    <w:p w14:paraId="03EFC03E" w14:textId="2ACD3212" w:rsidR="00F85F84" w:rsidRDefault="00F85F84" w:rsidP="000120B4">
      <w:pPr>
        <w:pStyle w:val="CommentText"/>
      </w:pPr>
      <w:r>
        <w:rPr>
          <w:rStyle w:val="CommentReference"/>
        </w:rPr>
        <w:annotationRef/>
      </w:r>
      <w:r>
        <w:t>In production would you not process in batches of fixed samples to match the video stream? So 1/24th of a second if a 24fps video stream?</w:t>
      </w:r>
    </w:p>
  </w:comment>
  <w:comment w:id="150" w:author="Brett Davidson" w:date="2023-10-06T16:24:00Z" w:initials="BD">
    <w:p w14:paraId="4629BF8B" w14:textId="77777777" w:rsidR="00F85F84" w:rsidRDefault="00F85F84" w:rsidP="000120B4">
      <w:pPr>
        <w:pStyle w:val="CommentText"/>
      </w:pPr>
      <w:r>
        <w:rPr>
          <w:rStyle w:val="CommentReference"/>
        </w:rPr>
        <w:annotationRef/>
      </w:r>
      <w:r>
        <w:t>Answered but await your comment</w:t>
      </w:r>
    </w:p>
  </w:comment>
  <w:comment w:id="266" w:author="Charters, Stuart" w:date="2023-10-06T15:18:00Z" w:initials="CS">
    <w:p w14:paraId="16B39B19" w14:textId="48C9F763" w:rsidR="00F85F84" w:rsidRDefault="00F85F84" w:rsidP="000120B4">
      <w:pPr>
        <w:pStyle w:val="CommentText"/>
      </w:pPr>
      <w:r>
        <w:rPr>
          <w:rStyle w:val="CommentReference"/>
        </w:rPr>
        <w:annotationRef/>
      </w:r>
      <w:r>
        <w:t>Is this correct?</w:t>
      </w:r>
    </w:p>
  </w:comment>
  <w:comment w:id="267" w:author="Brett Davidson" w:date="2023-10-06T16:36:00Z" w:initials="BD">
    <w:p w14:paraId="0076B2F1" w14:textId="77777777" w:rsidR="00F85F84" w:rsidRDefault="00F85F84" w:rsidP="000120B4">
      <w:pPr>
        <w:pStyle w:val="CommentText"/>
      </w:pPr>
      <w:r>
        <w:rPr>
          <w:rStyle w:val="CommentReference"/>
        </w:rPr>
        <w:annotationRef/>
      </w:r>
      <w:r>
        <w:t>Yes.</w:t>
      </w:r>
    </w:p>
  </w:comment>
  <w:comment w:id="323" w:author="Charters, Stuart" w:date="2023-10-10T11:27:00Z" w:initials="CS">
    <w:p w14:paraId="19D8AC60" w14:textId="77777777" w:rsidR="007B4591" w:rsidRDefault="007B4591" w:rsidP="00CF2C3D">
      <w:pPr>
        <w:pStyle w:val="CommentText"/>
      </w:pPr>
      <w:r>
        <w:rPr>
          <w:rStyle w:val="CommentReference"/>
        </w:rPr>
        <w:annotationRef/>
      </w:r>
      <w:r>
        <w:t>Check headings - better to do as internal references in word so they auto update if you renumber</w:t>
      </w:r>
    </w:p>
  </w:comment>
  <w:comment w:id="325" w:author="Charters, Stuart" w:date="2023-10-06T15:23:00Z" w:initials="CS">
    <w:p w14:paraId="72599823" w14:textId="456B425C" w:rsidR="00F85F84" w:rsidRDefault="00F85F84" w:rsidP="000120B4">
      <w:pPr>
        <w:pStyle w:val="CommentText"/>
      </w:pPr>
      <w:r>
        <w:rPr>
          <w:rStyle w:val="CommentReference"/>
        </w:rPr>
        <w:annotationRef/>
      </w:r>
      <w:r>
        <w:t>Can you be more quantitative?</w:t>
      </w:r>
    </w:p>
  </w:comment>
  <w:comment w:id="326" w:author="Brett Davidson" w:date="2023-10-06T17:02:00Z" w:initials="BD">
    <w:p w14:paraId="26EA4456" w14:textId="77777777" w:rsidR="00F85F84" w:rsidRDefault="00F85F84" w:rsidP="000120B4">
      <w:pPr>
        <w:pStyle w:val="CommentText"/>
      </w:pPr>
      <w:r>
        <w:rPr>
          <w:rStyle w:val="CommentReference"/>
        </w:rPr>
        <w:annotationRef/>
      </w:r>
      <w:r>
        <w:t>Yes. :-)</w:t>
      </w:r>
    </w:p>
  </w:comment>
  <w:comment w:id="327" w:author="Charters, Stuart" w:date="2023-10-06T15:31:00Z" w:initials="CS">
    <w:p w14:paraId="7337E0AF" w14:textId="44E5B830" w:rsidR="00F85F84" w:rsidRDefault="00F85F84" w:rsidP="000120B4">
      <w:pPr>
        <w:pStyle w:val="CommentText"/>
      </w:pPr>
      <w:r>
        <w:rPr>
          <w:rStyle w:val="CommentReference"/>
        </w:rPr>
        <w:annotationRef/>
      </w:r>
      <w:r>
        <w:t>Time?</w:t>
      </w:r>
    </w:p>
  </w:comment>
  <w:comment w:id="328" w:author="Brett Davidson" w:date="2023-10-06T17:01:00Z" w:initials="BD">
    <w:p w14:paraId="355321D4" w14:textId="77777777" w:rsidR="00F85F84" w:rsidRDefault="00F85F84" w:rsidP="000120B4">
      <w:pPr>
        <w:pStyle w:val="CommentText"/>
      </w:pPr>
      <w:r>
        <w:rPr>
          <w:rStyle w:val="CommentReference"/>
        </w:rPr>
        <w:annotationRef/>
      </w:r>
      <w:r>
        <w:t>sorted</w:t>
      </w:r>
    </w:p>
  </w:comment>
  <w:comment w:id="332" w:author="Charters, Stuart" w:date="2023-10-10T14:46:00Z" w:initials="CS">
    <w:p w14:paraId="09BE5C30" w14:textId="77777777" w:rsidR="00DC11B5" w:rsidRDefault="00DC11B5" w:rsidP="00E15D61">
      <w:pPr>
        <w:pStyle w:val="CommentText"/>
      </w:pPr>
      <w:r>
        <w:rPr>
          <w:rStyle w:val="CommentReference"/>
        </w:rPr>
        <w:annotationRef/>
      </w:r>
      <w:r>
        <w:t>If you can quantify this benefit it would be g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2D9D76" w15:done="1"/>
  <w15:commentEx w15:paraId="405D6751" w15:paraIdParent="3B2D9D76" w15:done="1"/>
  <w15:commentEx w15:paraId="51E7A48D" w15:done="1"/>
  <w15:commentEx w15:paraId="6C3630AB" w15:done="1"/>
  <w15:commentEx w15:paraId="61EC3482" w15:paraIdParent="6C3630AB" w15:done="1"/>
  <w15:commentEx w15:paraId="25678278" w15:done="1"/>
  <w15:commentEx w15:paraId="213BA5CB" w15:paraIdParent="25678278" w15:done="1"/>
  <w15:commentEx w15:paraId="2B2F610F" w15:done="1"/>
  <w15:commentEx w15:paraId="5C6DC322" w15:paraIdParent="2B2F610F" w15:done="1"/>
  <w15:commentEx w15:paraId="03EFC03E" w15:done="1"/>
  <w15:commentEx w15:paraId="4629BF8B" w15:paraIdParent="03EFC03E" w15:done="1"/>
  <w15:commentEx w15:paraId="16B39B19" w15:done="1"/>
  <w15:commentEx w15:paraId="0076B2F1" w15:paraIdParent="16B39B19" w15:done="1"/>
  <w15:commentEx w15:paraId="19D8AC60" w15:done="1"/>
  <w15:commentEx w15:paraId="72599823" w15:done="1"/>
  <w15:commentEx w15:paraId="26EA4456" w15:paraIdParent="72599823" w15:done="1"/>
  <w15:commentEx w15:paraId="7337E0AF" w15:done="1"/>
  <w15:commentEx w15:paraId="355321D4" w15:paraIdParent="7337E0AF" w15:done="1"/>
  <w15:commentEx w15:paraId="09BE5C3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CA6511" w16cex:dateUtc="2023-10-05T21:50:00Z">
    <w16cex:extLst>
      <w16:ext w16:uri="{CE6994B0-6A32-4C9F-8C6B-6E91EDA988CE}">
        <cr:reactions xmlns:cr="http://schemas.microsoft.com/office/comments/2020/reactions">
          <cr:reaction reactionType="1">
            <cr:reactionInfo dateUtc="2023-10-06T03:05:40Z">
              <cr:user userId="S::Brett.Davidson@ara.ac.nz::7d6f4ce1-2a46-43c4-a617-81ad2818a4de" userProvider="AD" userName="Brett Davidson"/>
            </cr:reactionInfo>
          </cr:reaction>
        </cr:reactions>
      </w16:ext>
    </w16cex:extLst>
  </w16cex:commentExtensible>
  <w16cex:commentExtensible w16cex:durableId="1488DD07" w16cex:dateUtc="2023-10-06T03:02:00Z"/>
  <w16cex:commentExtensible w16cex:durableId="28CA68D9" w16cex:dateUtc="2023-10-05T22:07:00Z">
    <w16cex:extLst>
      <w16:ext w16:uri="{CE6994B0-6A32-4C9F-8C6B-6E91EDA988CE}">
        <cr:reactions xmlns:cr="http://schemas.microsoft.com/office/comments/2020/reactions">
          <cr:reaction reactionType="1">
            <cr:reactionInfo dateUtc="2023-10-06T03:05:36Z">
              <cr:user userId="S::Brett.Davidson@ara.ac.nz::7d6f4ce1-2a46-43c4-a617-81ad2818a4de" userProvider="AD" userName="Brett Davidson"/>
            </cr:reactionInfo>
          </cr:reaction>
        </cr:reactions>
      </w16:ext>
    </w16cex:extLst>
  </w16cex:commentExtensible>
  <w16cex:commentExtensible w16cex:durableId="28CA6A60" w16cex:dateUtc="2023-10-05T22:13:00Z"/>
  <w16cex:commentExtensible w16cex:durableId="3A0CF80F" w16cex:dateUtc="2023-10-06T03:07:00Z"/>
  <w16cex:commentExtensible w16cex:durableId="28CA6D23" w16cex:dateUtc="2023-10-05T22:25:00Z">
    <w16cex:extLst>
      <w16:ext w16:uri="{CE6994B0-6A32-4C9F-8C6B-6E91EDA988CE}">
        <cr:reactions xmlns:cr="http://schemas.microsoft.com/office/comments/2020/reactions">
          <cr:reaction reactionType="1">
            <cr:reactionInfo dateUtc="2023-10-06T04:17:36Z">
              <cr:user userId="S::Brett.Davidson@ara.ac.nz::7d6f4ce1-2a46-43c4-a617-81ad2818a4de" userProvider="AD" userName="Brett Davidson"/>
            </cr:reactionInfo>
          </cr:reaction>
        </cr:reactions>
      </w16:ext>
    </w16cex:extLst>
  </w16cex:commentExtensible>
  <w16cex:commentExtensible w16cex:durableId="516CEFFD" w16cex:dateUtc="2023-10-06T03:08:00Z"/>
  <w16cex:commentExtensible w16cex:durableId="28CA6DF5" w16cex:dateUtc="2023-10-05T22:28:00Z">
    <w16cex:extLst>
      <w16:ext w16:uri="{CE6994B0-6A32-4C9F-8C6B-6E91EDA988CE}">
        <cr:reactions xmlns:cr="http://schemas.microsoft.com/office/comments/2020/reactions">
          <cr:reaction reactionType="1">
            <cr:reactionInfo dateUtc="2023-10-06T03:16:32Z">
              <cr:user userId="S::Brett.Davidson@ara.ac.nz::7d6f4ce1-2a46-43c4-a617-81ad2818a4de" userProvider="AD" userName="Brett Davidson"/>
            </cr:reactionInfo>
          </cr:reaction>
        </cr:reactions>
      </w16:ext>
    </w16cex:extLst>
  </w16cex:commentExtensible>
  <w16cex:commentExtensible w16cex:durableId="1BB5781C" w16cex:dateUtc="2023-10-06T03:16:00Z"/>
  <w16cex:commentExtensible w16cex:durableId="28CA6FD2" w16cex:dateUtc="2023-10-05T22:36:00Z"/>
  <w16cex:commentExtensible w16cex:durableId="1539EE6B" w16cex:dateUtc="2023-10-06T03:24:00Z"/>
  <w16cex:commentExtensible w16cex:durableId="28CAA3BB" w16cex:dateUtc="2023-10-06T02:18:00Z"/>
  <w16cex:commentExtensible w16cex:durableId="1470B1BE" w16cex:dateUtc="2023-10-06T03:36:00Z"/>
  <w16cex:commentExtensible w16cex:durableId="28CFB3BC" w16cex:dateUtc="2023-10-09T22:27:00Z"/>
  <w16cex:commentExtensible w16cex:durableId="28CAA505" w16cex:dateUtc="2023-10-06T02:23:00Z"/>
  <w16cex:commentExtensible w16cex:durableId="296B14DC" w16cex:dateUtc="2023-10-06T04:02:00Z"/>
  <w16cex:commentExtensible w16cex:durableId="28CAA6C7" w16cex:dateUtc="2023-10-06T02:31:00Z">
    <w16cex:extLst>
      <w16:ext w16:uri="{CE6994B0-6A32-4C9F-8C6B-6E91EDA988CE}">
        <cr:reactions xmlns:cr="http://schemas.microsoft.com/office/comments/2020/reactions">
          <cr:reaction reactionType="1">
            <cr:reactionInfo dateUtc="2023-10-06T04:00:58Z">
              <cr:user userId="S::Brett.Davidson@ara.ac.nz::7d6f4ce1-2a46-43c4-a617-81ad2818a4de" userProvider="AD" userName="Brett Davidson"/>
            </cr:reactionInfo>
          </cr:reaction>
        </cr:reactions>
      </w16:ext>
    </w16cex:extLst>
  </w16cex:commentExtensible>
  <w16cex:commentExtensible w16cex:durableId="786781B9" w16cex:dateUtc="2023-10-06T04:01:00Z"/>
  <w16cex:commentExtensible w16cex:durableId="28CFE228" w16cex:dateUtc="2023-10-10T01: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2D9D76" w16cid:durableId="28CA6511"/>
  <w16cid:commentId w16cid:paraId="405D6751" w16cid:durableId="1488DD07"/>
  <w16cid:commentId w16cid:paraId="51E7A48D" w16cid:durableId="28CA68D9"/>
  <w16cid:commentId w16cid:paraId="6C3630AB" w16cid:durableId="28CA6A60"/>
  <w16cid:commentId w16cid:paraId="61EC3482" w16cid:durableId="3A0CF80F"/>
  <w16cid:commentId w16cid:paraId="25678278" w16cid:durableId="28CA6D23"/>
  <w16cid:commentId w16cid:paraId="213BA5CB" w16cid:durableId="516CEFFD"/>
  <w16cid:commentId w16cid:paraId="2B2F610F" w16cid:durableId="28CA6DF5"/>
  <w16cid:commentId w16cid:paraId="5C6DC322" w16cid:durableId="1BB5781C"/>
  <w16cid:commentId w16cid:paraId="03EFC03E" w16cid:durableId="28CA6FD2"/>
  <w16cid:commentId w16cid:paraId="4629BF8B" w16cid:durableId="1539EE6B"/>
  <w16cid:commentId w16cid:paraId="16B39B19" w16cid:durableId="28CAA3BB"/>
  <w16cid:commentId w16cid:paraId="0076B2F1" w16cid:durableId="1470B1BE"/>
  <w16cid:commentId w16cid:paraId="19D8AC60" w16cid:durableId="28CFB3BC"/>
  <w16cid:commentId w16cid:paraId="72599823" w16cid:durableId="28CAA505"/>
  <w16cid:commentId w16cid:paraId="26EA4456" w16cid:durableId="296B14DC"/>
  <w16cid:commentId w16cid:paraId="7337E0AF" w16cid:durableId="28CAA6C7"/>
  <w16cid:commentId w16cid:paraId="355321D4" w16cid:durableId="786781B9"/>
  <w16cid:commentId w16cid:paraId="09BE5C30" w16cid:durableId="28CFE228"/>
</w16cid:commentsIds>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B68905" w14:textId="77777777" w:rsidR="00153FF2" w:rsidRPr="00280F56" w:rsidRDefault="00153FF2">
      <w:r w:rsidRPr="00280F56">
        <w:separator/>
      </w:r>
    </w:p>
  </w:endnote>
  <w:endnote w:type="continuationSeparator" w:id="0">
    <w:p w14:paraId="614DCAA2" w14:textId="77777777" w:rsidR="00153FF2" w:rsidRPr="00280F56" w:rsidRDefault="00153FF2">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F85F84" w:rsidRPr="00280F56" w:rsidRDefault="00F85F84"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F85F84" w:rsidRPr="00280F56" w:rsidRDefault="00F85F84"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F85F84" w:rsidRPr="00280F56" w:rsidRDefault="00F85F84"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FD02A3">
      <w:rPr>
        <w:rStyle w:val="PageNumber"/>
        <w:noProof/>
      </w:rPr>
      <w:t>114</w:t>
    </w:r>
    <w:r w:rsidRPr="00280F56">
      <w:rPr>
        <w:rStyle w:val="PageNumber"/>
      </w:rPr>
      <w:fldChar w:fldCharType="end"/>
    </w:r>
  </w:p>
  <w:p w14:paraId="789A9EF3" w14:textId="77777777" w:rsidR="00F85F84" w:rsidRPr="00280F56" w:rsidRDefault="00F85F84"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8373B" w14:textId="77777777" w:rsidR="00153FF2" w:rsidRPr="00280F56" w:rsidRDefault="00153FF2">
      <w:r w:rsidRPr="00280F56">
        <w:separator/>
      </w:r>
    </w:p>
  </w:footnote>
  <w:footnote w:type="continuationSeparator" w:id="0">
    <w:p w14:paraId="31E60C74" w14:textId="77777777" w:rsidR="00153FF2" w:rsidRPr="00280F56" w:rsidRDefault="00153FF2">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037629C6"/>
    <w:lvl w:ilvl="0">
      <w:start w:val="1"/>
      <w:numFmt w:val="decimal"/>
      <w:pStyle w:val="Heading1"/>
      <w:suff w:val="nothing"/>
      <w:lvlText w:val="Chapter %1"/>
      <w:lvlJc w:val="left"/>
      <w:pPr>
        <w:ind w:left="0" w:firstLine="0"/>
      </w:pPr>
      <w:rPr>
        <w:rFonts w:hint="default"/>
      </w:rPr>
    </w:lvl>
    <w:lvl w:ilvl="1">
      <w:start w:val="1"/>
      <w:numFmt w:val="decimal"/>
      <w:pStyle w:val="Heading2"/>
      <w:lvlText w:val="%1.%2"/>
      <w:lvlJc w:val="left"/>
      <w:pPr>
        <w:tabs>
          <w:tab w:val="num" w:pos="3261"/>
        </w:tabs>
        <w:ind w:left="3261" w:hanging="567"/>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60444B1"/>
    <w:multiLevelType w:val="hybridMultilevel"/>
    <w:tmpl w:val="3C2235D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A772BF1"/>
    <w:multiLevelType w:val="hybridMultilevel"/>
    <w:tmpl w:val="41CC9D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1" w15:restartNumberingAfterBreak="0">
    <w:nsid w:val="76794817"/>
    <w:multiLevelType w:val="hybridMultilevel"/>
    <w:tmpl w:val="BF2EC284"/>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817378998">
    <w:abstractNumId w:val="1"/>
  </w:num>
  <w:num w:numId="2" w16cid:durableId="1891452867">
    <w:abstractNumId w:val="0"/>
  </w:num>
  <w:num w:numId="3" w16cid:durableId="1324891583">
    <w:abstractNumId w:val="4"/>
  </w:num>
  <w:num w:numId="4" w16cid:durableId="1831018745">
    <w:abstractNumId w:val="2"/>
  </w:num>
  <w:num w:numId="5" w16cid:durableId="158859507">
    <w:abstractNumId w:val="10"/>
  </w:num>
  <w:num w:numId="6" w16cid:durableId="305478812">
    <w:abstractNumId w:val="9"/>
  </w:num>
  <w:num w:numId="7" w16cid:durableId="1867716077">
    <w:abstractNumId w:val="6"/>
  </w:num>
  <w:num w:numId="8" w16cid:durableId="6903773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8911904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3158828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961825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11889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437411186">
    <w:abstractNumId w:val="8"/>
  </w:num>
  <w:num w:numId="14" w16cid:durableId="413086812">
    <w:abstractNumId w:val="3"/>
  </w:num>
  <w:num w:numId="15" w16cid:durableId="185703289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98802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082218134">
    <w:abstractNumId w:val="5"/>
  </w:num>
  <w:num w:numId="18" w16cid:durableId="1708531882">
    <w:abstractNumId w:val="7"/>
  </w:num>
  <w:num w:numId="19" w16cid:durableId="475225039">
    <w:abstractNumId w:val="11"/>
  </w:num>
  <w:num w:numId="20" w16cid:durableId="110260926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ters, Stuart">
    <w15:presenceInfo w15:providerId="AD" w15:userId="S::Stuart.Charters@lincoln.ac.nz::230bee0a-93e6-4654-bc1e-3563113c84b6"/>
  </w15:person>
  <w15:person w15:author="Brett Davidson">
    <w15:presenceInfo w15:providerId="AD" w15:userId="S::Brett.Davidson@ara.ac.nz::7d6f4ce1-2a46-43c4-a617-81ad2818a4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25F6"/>
    <w:rsid w:val="000025D1"/>
    <w:rsid w:val="00002614"/>
    <w:rsid w:val="00002ACC"/>
    <w:rsid w:val="00004472"/>
    <w:rsid w:val="00004E4B"/>
    <w:rsid w:val="00007F67"/>
    <w:rsid w:val="00011113"/>
    <w:rsid w:val="000120B4"/>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7F6"/>
    <w:rsid w:val="0003482D"/>
    <w:rsid w:val="000400C5"/>
    <w:rsid w:val="0004036D"/>
    <w:rsid w:val="0004182F"/>
    <w:rsid w:val="0004233E"/>
    <w:rsid w:val="00043FAB"/>
    <w:rsid w:val="00044542"/>
    <w:rsid w:val="00047BC7"/>
    <w:rsid w:val="00051655"/>
    <w:rsid w:val="0005384B"/>
    <w:rsid w:val="00056E04"/>
    <w:rsid w:val="00061399"/>
    <w:rsid w:val="00062030"/>
    <w:rsid w:val="00062E96"/>
    <w:rsid w:val="00063F74"/>
    <w:rsid w:val="00065557"/>
    <w:rsid w:val="000672AC"/>
    <w:rsid w:val="00070DB3"/>
    <w:rsid w:val="00073B22"/>
    <w:rsid w:val="00076D12"/>
    <w:rsid w:val="00077AE0"/>
    <w:rsid w:val="00077CC8"/>
    <w:rsid w:val="00080C1A"/>
    <w:rsid w:val="00082159"/>
    <w:rsid w:val="00082D3E"/>
    <w:rsid w:val="0008318E"/>
    <w:rsid w:val="00084C62"/>
    <w:rsid w:val="00085D17"/>
    <w:rsid w:val="00086B0D"/>
    <w:rsid w:val="000874B3"/>
    <w:rsid w:val="00090DA5"/>
    <w:rsid w:val="00090DA7"/>
    <w:rsid w:val="000912C0"/>
    <w:rsid w:val="000921E4"/>
    <w:rsid w:val="0009235C"/>
    <w:rsid w:val="000929B0"/>
    <w:rsid w:val="00094835"/>
    <w:rsid w:val="00095B23"/>
    <w:rsid w:val="000978AF"/>
    <w:rsid w:val="000A4CEC"/>
    <w:rsid w:val="000A51C5"/>
    <w:rsid w:val="000A771E"/>
    <w:rsid w:val="000A78EB"/>
    <w:rsid w:val="000B01F4"/>
    <w:rsid w:val="000B0EA2"/>
    <w:rsid w:val="000B136C"/>
    <w:rsid w:val="000B22F8"/>
    <w:rsid w:val="000B2A05"/>
    <w:rsid w:val="000B3AE7"/>
    <w:rsid w:val="000B4701"/>
    <w:rsid w:val="000B602B"/>
    <w:rsid w:val="000B6208"/>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D734D"/>
    <w:rsid w:val="000E1417"/>
    <w:rsid w:val="000E2B13"/>
    <w:rsid w:val="000E2EBF"/>
    <w:rsid w:val="000E4E58"/>
    <w:rsid w:val="000E74AE"/>
    <w:rsid w:val="000F0FB1"/>
    <w:rsid w:val="000F1774"/>
    <w:rsid w:val="000F1BE1"/>
    <w:rsid w:val="000F2388"/>
    <w:rsid w:val="000F33C5"/>
    <w:rsid w:val="000F6767"/>
    <w:rsid w:val="000F67F0"/>
    <w:rsid w:val="000F69BD"/>
    <w:rsid w:val="000F6B6C"/>
    <w:rsid w:val="001019D1"/>
    <w:rsid w:val="00102617"/>
    <w:rsid w:val="001044A6"/>
    <w:rsid w:val="00105489"/>
    <w:rsid w:val="001060CB"/>
    <w:rsid w:val="0010772C"/>
    <w:rsid w:val="00110571"/>
    <w:rsid w:val="0011177B"/>
    <w:rsid w:val="0011329C"/>
    <w:rsid w:val="00113540"/>
    <w:rsid w:val="00117454"/>
    <w:rsid w:val="00120CAA"/>
    <w:rsid w:val="00121E21"/>
    <w:rsid w:val="00121E32"/>
    <w:rsid w:val="001234A6"/>
    <w:rsid w:val="00123B3D"/>
    <w:rsid w:val="001249E2"/>
    <w:rsid w:val="00125C08"/>
    <w:rsid w:val="00126841"/>
    <w:rsid w:val="00126CFE"/>
    <w:rsid w:val="00127186"/>
    <w:rsid w:val="00131DD7"/>
    <w:rsid w:val="00132690"/>
    <w:rsid w:val="0013479B"/>
    <w:rsid w:val="0013564D"/>
    <w:rsid w:val="00140B92"/>
    <w:rsid w:val="0014123B"/>
    <w:rsid w:val="0014204F"/>
    <w:rsid w:val="00145835"/>
    <w:rsid w:val="00145B2C"/>
    <w:rsid w:val="00145CC7"/>
    <w:rsid w:val="00145F40"/>
    <w:rsid w:val="00147169"/>
    <w:rsid w:val="001511A0"/>
    <w:rsid w:val="001513DF"/>
    <w:rsid w:val="00151CEC"/>
    <w:rsid w:val="0015274C"/>
    <w:rsid w:val="001528A7"/>
    <w:rsid w:val="00153687"/>
    <w:rsid w:val="00153FF2"/>
    <w:rsid w:val="0015529B"/>
    <w:rsid w:val="001567EE"/>
    <w:rsid w:val="00156C65"/>
    <w:rsid w:val="00160380"/>
    <w:rsid w:val="00160417"/>
    <w:rsid w:val="00160A88"/>
    <w:rsid w:val="00166BEB"/>
    <w:rsid w:val="00167ED7"/>
    <w:rsid w:val="001723A6"/>
    <w:rsid w:val="001727C5"/>
    <w:rsid w:val="00172DCD"/>
    <w:rsid w:val="00173123"/>
    <w:rsid w:val="00174AC2"/>
    <w:rsid w:val="00176A4A"/>
    <w:rsid w:val="00176C07"/>
    <w:rsid w:val="001778DB"/>
    <w:rsid w:val="0017795A"/>
    <w:rsid w:val="00180C01"/>
    <w:rsid w:val="00181C2B"/>
    <w:rsid w:val="00182581"/>
    <w:rsid w:val="00182E10"/>
    <w:rsid w:val="001846BD"/>
    <w:rsid w:val="00185A46"/>
    <w:rsid w:val="00187B76"/>
    <w:rsid w:val="00190588"/>
    <w:rsid w:val="00194A95"/>
    <w:rsid w:val="001A157F"/>
    <w:rsid w:val="001A1B6F"/>
    <w:rsid w:val="001A253A"/>
    <w:rsid w:val="001A26AE"/>
    <w:rsid w:val="001A2D83"/>
    <w:rsid w:val="001A35A9"/>
    <w:rsid w:val="001A41BB"/>
    <w:rsid w:val="001A481A"/>
    <w:rsid w:val="001A48A0"/>
    <w:rsid w:val="001A67CC"/>
    <w:rsid w:val="001B0417"/>
    <w:rsid w:val="001B1B1F"/>
    <w:rsid w:val="001B24C0"/>
    <w:rsid w:val="001B3FEB"/>
    <w:rsid w:val="001B485E"/>
    <w:rsid w:val="001B73B5"/>
    <w:rsid w:val="001B7D45"/>
    <w:rsid w:val="001C0A32"/>
    <w:rsid w:val="001C34AD"/>
    <w:rsid w:val="001C3C58"/>
    <w:rsid w:val="001C486B"/>
    <w:rsid w:val="001C49D1"/>
    <w:rsid w:val="001D0B63"/>
    <w:rsid w:val="001D1D46"/>
    <w:rsid w:val="001D49DA"/>
    <w:rsid w:val="001D5983"/>
    <w:rsid w:val="001D6978"/>
    <w:rsid w:val="001D6FC8"/>
    <w:rsid w:val="001D7C84"/>
    <w:rsid w:val="001D7E4D"/>
    <w:rsid w:val="001E3FF0"/>
    <w:rsid w:val="001E68C1"/>
    <w:rsid w:val="001E6FAF"/>
    <w:rsid w:val="001F0054"/>
    <w:rsid w:val="001F0BC5"/>
    <w:rsid w:val="001F2522"/>
    <w:rsid w:val="001F38A5"/>
    <w:rsid w:val="001F6A14"/>
    <w:rsid w:val="00202319"/>
    <w:rsid w:val="002030A1"/>
    <w:rsid w:val="00203576"/>
    <w:rsid w:val="00203764"/>
    <w:rsid w:val="002043B0"/>
    <w:rsid w:val="00206460"/>
    <w:rsid w:val="00206603"/>
    <w:rsid w:val="00210D86"/>
    <w:rsid w:val="002113C0"/>
    <w:rsid w:val="00213105"/>
    <w:rsid w:val="00213EB5"/>
    <w:rsid w:val="00213F0C"/>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0C9F"/>
    <w:rsid w:val="002417FE"/>
    <w:rsid w:val="00243D0A"/>
    <w:rsid w:val="00245280"/>
    <w:rsid w:val="00245385"/>
    <w:rsid w:val="002466E9"/>
    <w:rsid w:val="00252943"/>
    <w:rsid w:val="00252EAD"/>
    <w:rsid w:val="00253974"/>
    <w:rsid w:val="0026037B"/>
    <w:rsid w:val="00260385"/>
    <w:rsid w:val="00260F5B"/>
    <w:rsid w:val="002630AA"/>
    <w:rsid w:val="00263B65"/>
    <w:rsid w:val="00264867"/>
    <w:rsid w:val="00266551"/>
    <w:rsid w:val="002668B3"/>
    <w:rsid w:val="002676DB"/>
    <w:rsid w:val="00270088"/>
    <w:rsid w:val="00270BA8"/>
    <w:rsid w:val="00276D40"/>
    <w:rsid w:val="00280F56"/>
    <w:rsid w:val="002810EF"/>
    <w:rsid w:val="002815F8"/>
    <w:rsid w:val="00283CB1"/>
    <w:rsid w:val="00285077"/>
    <w:rsid w:val="00286A9C"/>
    <w:rsid w:val="00287840"/>
    <w:rsid w:val="00290A74"/>
    <w:rsid w:val="00291803"/>
    <w:rsid w:val="0029296F"/>
    <w:rsid w:val="00292B5F"/>
    <w:rsid w:val="00293367"/>
    <w:rsid w:val="0029511A"/>
    <w:rsid w:val="002955F3"/>
    <w:rsid w:val="002A16BA"/>
    <w:rsid w:val="002A3E0D"/>
    <w:rsid w:val="002A6F11"/>
    <w:rsid w:val="002A7F81"/>
    <w:rsid w:val="002B0151"/>
    <w:rsid w:val="002B0A77"/>
    <w:rsid w:val="002B25FF"/>
    <w:rsid w:val="002B33EC"/>
    <w:rsid w:val="002B384B"/>
    <w:rsid w:val="002B46F3"/>
    <w:rsid w:val="002B4DA0"/>
    <w:rsid w:val="002C0374"/>
    <w:rsid w:val="002C2CC7"/>
    <w:rsid w:val="002C2EFA"/>
    <w:rsid w:val="002C32C2"/>
    <w:rsid w:val="002C3753"/>
    <w:rsid w:val="002C3941"/>
    <w:rsid w:val="002C3E0F"/>
    <w:rsid w:val="002C402A"/>
    <w:rsid w:val="002C4263"/>
    <w:rsid w:val="002C7293"/>
    <w:rsid w:val="002D0C8C"/>
    <w:rsid w:val="002D0DA0"/>
    <w:rsid w:val="002D3B3A"/>
    <w:rsid w:val="002D3DFC"/>
    <w:rsid w:val="002E055D"/>
    <w:rsid w:val="002E07DE"/>
    <w:rsid w:val="002E0C18"/>
    <w:rsid w:val="002E1D35"/>
    <w:rsid w:val="002E2632"/>
    <w:rsid w:val="002E2FBE"/>
    <w:rsid w:val="002E62ED"/>
    <w:rsid w:val="002E72C1"/>
    <w:rsid w:val="002E7344"/>
    <w:rsid w:val="002F0035"/>
    <w:rsid w:val="002F0A2D"/>
    <w:rsid w:val="002F0B6B"/>
    <w:rsid w:val="002F1331"/>
    <w:rsid w:val="002F1D9E"/>
    <w:rsid w:val="002F218C"/>
    <w:rsid w:val="002F2F64"/>
    <w:rsid w:val="002F30D3"/>
    <w:rsid w:val="002F3200"/>
    <w:rsid w:val="002F557D"/>
    <w:rsid w:val="00302BBA"/>
    <w:rsid w:val="003037E6"/>
    <w:rsid w:val="00303FF5"/>
    <w:rsid w:val="00310625"/>
    <w:rsid w:val="00312595"/>
    <w:rsid w:val="00313114"/>
    <w:rsid w:val="0031478C"/>
    <w:rsid w:val="00317F4F"/>
    <w:rsid w:val="003210DB"/>
    <w:rsid w:val="003211B6"/>
    <w:rsid w:val="00321225"/>
    <w:rsid w:val="00322005"/>
    <w:rsid w:val="00323E7E"/>
    <w:rsid w:val="00325301"/>
    <w:rsid w:val="00325799"/>
    <w:rsid w:val="00325942"/>
    <w:rsid w:val="00327169"/>
    <w:rsid w:val="00330421"/>
    <w:rsid w:val="00330FCB"/>
    <w:rsid w:val="00331084"/>
    <w:rsid w:val="003315F8"/>
    <w:rsid w:val="00335887"/>
    <w:rsid w:val="00336156"/>
    <w:rsid w:val="0033683C"/>
    <w:rsid w:val="00336B1C"/>
    <w:rsid w:val="00336F2C"/>
    <w:rsid w:val="00340AF8"/>
    <w:rsid w:val="00340FC5"/>
    <w:rsid w:val="00341457"/>
    <w:rsid w:val="00345910"/>
    <w:rsid w:val="00347356"/>
    <w:rsid w:val="00350EBB"/>
    <w:rsid w:val="003527BD"/>
    <w:rsid w:val="00352936"/>
    <w:rsid w:val="00352A0E"/>
    <w:rsid w:val="00353A51"/>
    <w:rsid w:val="00353F4B"/>
    <w:rsid w:val="003559CC"/>
    <w:rsid w:val="0035760E"/>
    <w:rsid w:val="0036000E"/>
    <w:rsid w:val="0036357A"/>
    <w:rsid w:val="00365BDE"/>
    <w:rsid w:val="00370623"/>
    <w:rsid w:val="0037069E"/>
    <w:rsid w:val="00370B31"/>
    <w:rsid w:val="003742D3"/>
    <w:rsid w:val="003744E0"/>
    <w:rsid w:val="003745C7"/>
    <w:rsid w:val="00375FB6"/>
    <w:rsid w:val="00376242"/>
    <w:rsid w:val="003766E9"/>
    <w:rsid w:val="00377AFB"/>
    <w:rsid w:val="00380CC6"/>
    <w:rsid w:val="00381C22"/>
    <w:rsid w:val="00382D74"/>
    <w:rsid w:val="0038371E"/>
    <w:rsid w:val="00383D8B"/>
    <w:rsid w:val="00384E13"/>
    <w:rsid w:val="00385819"/>
    <w:rsid w:val="00386253"/>
    <w:rsid w:val="00387E47"/>
    <w:rsid w:val="003900AE"/>
    <w:rsid w:val="0039026B"/>
    <w:rsid w:val="00390398"/>
    <w:rsid w:val="00390E01"/>
    <w:rsid w:val="00392CE6"/>
    <w:rsid w:val="00393D86"/>
    <w:rsid w:val="00394E22"/>
    <w:rsid w:val="00395DD4"/>
    <w:rsid w:val="003A0025"/>
    <w:rsid w:val="003A002D"/>
    <w:rsid w:val="003A1E4F"/>
    <w:rsid w:val="003A1EE4"/>
    <w:rsid w:val="003A3359"/>
    <w:rsid w:val="003A47B3"/>
    <w:rsid w:val="003A52B0"/>
    <w:rsid w:val="003A5587"/>
    <w:rsid w:val="003A560A"/>
    <w:rsid w:val="003A69E5"/>
    <w:rsid w:val="003A7197"/>
    <w:rsid w:val="003A733D"/>
    <w:rsid w:val="003A76AF"/>
    <w:rsid w:val="003B22E3"/>
    <w:rsid w:val="003B308B"/>
    <w:rsid w:val="003B3A02"/>
    <w:rsid w:val="003B4F3B"/>
    <w:rsid w:val="003B57C2"/>
    <w:rsid w:val="003B6104"/>
    <w:rsid w:val="003B7727"/>
    <w:rsid w:val="003C599B"/>
    <w:rsid w:val="003C7AF3"/>
    <w:rsid w:val="003C7C28"/>
    <w:rsid w:val="003D36E6"/>
    <w:rsid w:val="003D4F3A"/>
    <w:rsid w:val="003D525A"/>
    <w:rsid w:val="003D5E28"/>
    <w:rsid w:val="003D60A9"/>
    <w:rsid w:val="003D6CA2"/>
    <w:rsid w:val="003D7295"/>
    <w:rsid w:val="003E15B7"/>
    <w:rsid w:val="003E2F8B"/>
    <w:rsid w:val="003E34E5"/>
    <w:rsid w:val="003E57BD"/>
    <w:rsid w:val="003F224D"/>
    <w:rsid w:val="003F2777"/>
    <w:rsid w:val="003F2E4C"/>
    <w:rsid w:val="003F350E"/>
    <w:rsid w:val="003F37B5"/>
    <w:rsid w:val="003F44EB"/>
    <w:rsid w:val="003F6189"/>
    <w:rsid w:val="003F6592"/>
    <w:rsid w:val="003F68CD"/>
    <w:rsid w:val="00401B6A"/>
    <w:rsid w:val="00401E81"/>
    <w:rsid w:val="00403943"/>
    <w:rsid w:val="004042C1"/>
    <w:rsid w:val="004049CD"/>
    <w:rsid w:val="004057CF"/>
    <w:rsid w:val="00406A35"/>
    <w:rsid w:val="00410F29"/>
    <w:rsid w:val="00411554"/>
    <w:rsid w:val="00412328"/>
    <w:rsid w:val="004130F5"/>
    <w:rsid w:val="00413BC7"/>
    <w:rsid w:val="00416E6A"/>
    <w:rsid w:val="00420D49"/>
    <w:rsid w:val="00423770"/>
    <w:rsid w:val="00423F57"/>
    <w:rsid w:val="0042444F"/>
    <w:rsid w:val="00424AAB"/>
    <w:rsid w:val="00424FD0"/>
    <w:rsid w:val="004257A8"/>
    <w:rsid w:val="00425CA8"/>
    <w:rsid w:val="00430FC5"/>
    <w:rsid w:val="00431CDC"/>
    <w:rsid w:val="0043643E"/>
    <w:rsid w:val="00436549"/>
    <w:rsid w:val="00441BC3"/>
    <w:rsid w:val="00442247"/>
    <w:rsid w:val="00442DDF"/>
    <w:rsid w:val="004445E2"/>
    <w:rsid w:val="00444861"/>
    <w:rsid w:val="00447C39"/>
    <w:rsid w:val="00452E46"/>
    <w:rsid w:val="0045360D"/>
    <w:rsid w:val="00453FBF"/>
    <w:rsid w:val="004542CE"/>
    <w:rsid w:val="00454644"/>
    <w:rsid w:val="00454F16"/>
    <w:rsid w:val="0045743D"/>
    <w:rsid w:val="00460B0D"/>
    <w:rsid w:val="00461337"/>
    <w:rsid w:val="00461459"/>
    <w:rsid w:val="004616F4"/>
    <w:rsid w:val="00461E39"/>
    <w:rsid w:val="004631CF"/>
    <w:rsid w:val="00464DCF"/>
    <w:rsid w:val="00466359"/>
    <w:rsid w:val="00466738"/>
    <w:rsid w:val="0047104E"/>
    <w:rsid w:val="004713D2"/>
    <w:rsid w:val="00474BBB"/>
    <w:rsid w:val="00475427"/>
    <w:rsid w:val="00477B51"/>
    <w:rsid w:val="00480EAC"/>
    <w:rsid w:val="00483195"/>
    <w:rsid w:val="00483F01"/>
    <w:rsid w:val="0048459C"/>
    <w:rsid w:val="00485B1F"/>
    <w:rsid w:val="00490568"/>
    <w:rsid w:val="00493834"/>
    <w:rsid w:val="00497DA4"/>
    <w:rsid w:val="004A2375"/>
    <w:rsid w:val="004A6BC3"/>
    <w:rsid w:val="004A722D"/>
    <w:rsid w:val="004A734D"/>
    <w:rsid w:val="004A77D0"/>
    <w:rsid w:val="004A7CA8"/>
    <w:rsid w:val="004A7D4C"/>
    <w:rsid w:val="004A7D9B"/>
    <w:rsid w:val="004B080F"/>
    <w:rsid w:val="004B0D28"/>
    <w:rsid w:val="004B166A"/>
    <w:rsid w:val="004B3066"/>
    <w:rsid w:val="004B372A"/>
    <w:rsid w:val="004B39FB"/>
    <w:rsid w:val="004B4F25"/>
    <w:rsid w:val="004B7EEA"/>
    <w:rsid w:val="004C330D"/>
    <w:rsid w:val="004C58AE"/>
    <w:rsid w:val="004C5D9F"/>
    <w:rsid w:val="004D1589"/>
    <w:rsid w:val="004D2BEE"/>
    <w:rsid w:val="004D3C62"/>
    <w:rsid w:val="004D3FF2"/>
    <w:rsid w:val="004D6343"/>
    <w:rsid w:val="004D7AF8"/>
    <w:rsid w:val="004D7B4D"/>
    <w:rsid w:val="004E10C9"/>
    <w:rsid w:val="004E4313"/>
    <w:rsid w:val="004E53CB"/>
    <w:rsid w:val="004E5A29"/>
    <w:rsid w:val="004F14C7"/>
    <w:rsid w:val="004F36DA"/>
    <w:rsid w:val="004F681D"/>
    <w:rsid w:val="004F6C3E"/>
    <w:rsid w:val="0050061E"/>
    <w:rsid w:val="00501421"/>
    <w:rsid w:val="00502238"/>
    <w:rsid w:val="00505D0C"/>
    <w:rsid w:val="0050724C"/>
    <w:rsid w:val="00507AD1"/>
    <w:rsid w:val="005111D2"/>
    <w:rsid w:val="00511D4A"/>
    <w:rsid w:val="0051206B"/>
    <w:rsid w:val="005137AA"/>
    <w:rsid w:val="0051651C"/>
    <w:rsid w:val="00517A50"/>
    <w:rsid w:val="00520AD7"/>
    <w:rsid w:val="00521DB3"/>
    <w:rsid w:val="00522D5D"/>
    <w:rsid w:val="00523FEB"/>
    <w:rsid w:val="0052461A"/>
    <w:rsid w:val="00524900"/>
    <w:rsid w:val="00524C6A"/>
    <w:rsid w:val="0052618F"/>
    <w:rsid w:val="00526262"/>
    <w:rsid w:val="0052646E"/>
    <w:rsid w:val="00526583"/>
    <w:rsid w:val="005270DE"/>
    <w:rsid w:val="005275F2"/>
    <w:rsid w:val="005303A9"/>
    <w:rsid w:val="0053122D"/>
    <w:rsid w:val="00533FDD"/>
    <w:rsid w:val="00535804"/>
    <w:rsid w:val="00536182"/>
    <w:rsid w:val="00536189"/>
    <w:rsid w:val="005372B1"/>
    <w:rsid w:val="00537E57"/>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296A"/>
    <w:rsid w:val="00574F11"/>
    <w:rsid w:val="0057736C"/>
    <w:rsid w:val="00582108"/>
    <w:rsid w:val="00583EE7"/>
    <w:rsid w:val="005850B0"/>
    <w:rsid w:val="005851AC"/>
    <w:rsid w:val="00586617"/>
    <w:rsid w:val="00591D4C"/>
    <w:rsid w:val="0059352D"/>
    <w:rsid w:val="00594529"/>
    <w:rsid w:val="00594B51"/>
    <w:rsid w:val="00594FDA"/>
    <w:rsid w:val="00594FE7"/>
    <w:rsid w:val="005A0F07"/>
    <w:rsid w:val="005A14DE"/>
    <w:rsid w:val="005A413E"/>
    <w:rsid w:val="005A44F6"/>
    <w:rsid w:val="005A6CC0"/>
    <w:rsid w:val="005B1093"/>
    <w:rsid w:val="005B2D7B"/>
    <w:rsid w:val="005B508B"/>
    <w:rsid w:val="005B69EF"/>
    <w:rsid w:val="005B6BF8"/>
    <w:rsid w:val="005C1E6B"/>
    <w:rsid w:val="005C2735"/>
    <w:rsid w:val="005C2817"/>
    <w:rsid w:val="005C3776"/>
    <w:rsid w:val="005C3C70"/>
    <w:rsid w:val="005C438C"/>
    <w:rsid w:val="005C4408"/>
    <w:rsid w:val="005C4942"/>
    <w:rsid w:val="005D128A"/>
    <w:rsid w:val="005D30EB"/>
    <w:rsid w:val="005D6B29"/>
    <w:rsid w:val="005D6EB5"/>
    <w:rsid w:val="005E06E8"/>
    <w:rsid w:val="005E1281"/>
    <w:rsid w:val="005E2BCC"/>
    <w:rsid w:val="005E6285"/>
    <w:rsid w:val="005E766F"/>
    <w:rsid w:val="005F1C92"/>
    <w:rsid w:val="005F4308"/>
    <w:rsid w:val="005F6880"/>
    <w:rsid w:val="006009DB"/>
    <w:rsid w:val="00602F3F"/>
    <w:rsid w:val="006038F0"/>
    <w:rsid w:val="006046F8"/>
    <w:rsid w:val="00607029"/>
    <w:rsid w:val="00607AE2"/>
    <w:rsid w:val="00611257"/>
    <w:rsid w:val="00613B3C"/>
    <w:rsid w:val="006149AC"/>
    <w:rsid w:val="0061505A"/>
    <w:rsid w:val="00615619"/>
    <w:rsid w:val="00617FF9"/>
    <w:rsid w:val="006247D2"/>
    <w:rsid w:val="006251D1"/>
    <w:rsid w:val="00627DEB"/>
    <w:rsid w:val="00627E58"/>
    <w:rsid w:val="00630224"/>
    <w:rsid w:val="00630C50"/>
    <w:rsid w:val="00631640"/>
    <w:rsid w:val="00632AA9"/>
    <w:rsid w:val="00633561"/>
    <w:rsid w:val="00633D62"/>
    <w:rsid w:val="00635A05"/>
    <w:rsid w:val="00636B00"/>
    <w:rsid w:val="00637050"/>
    <w:rsid w:val="0063774D"/>
    <w:rsid w:val="006409EA"/>
    <w:rsid w:val="00643922"/>
    <w:rsid w:val="0064500E"/>
    <w:rsid w:val="00646A50"/>
    <w:rsid w:val="00650413"/>
    <w:rsid w:val="006520ED"/>
    <w:rsid w:val="006547AD"/>
    <w:rsid w:val="006555BE"/>
    <w:rsid w:val="00655653"/>
    <w:rsid w:val="00655DF8"/>
    <w:rsid w:val="006560A9"/>
    <w:rsid w:val="0065746C"/>
    <w:rsid w:val="006601A7"/>
    <w:rsid w:val="0066363D"/>
    <w:rsid w:val="00664B04"/>
    <w:rsid w:val="00667304"/>
    <w:rsid w:val="00667C2A"/>
    <w:rsid w:val="00667DE4"/>
    <w:rsid w:val="006720F3"/>
    <w:rsid w:val="00676273"/>
    <w:rsid w:val="006765C3"/>
    <w:rsid w:val="00681012"/>
    <w:rsid w:val="006812BC"/>
    <w:rsid w:val="00682B1D"/>
    <w:rsid w:val="00683049"/>
    <w:rsid w:val="00684F9E"/>
    <w:rsid w:val="0068564C"/>
    <w:rsid w:val="006874D3"/>
    <w:rsid w:val="00687B72"/>
    <w:rsid w:val="00687CD2"/>
    <w:rsid w:val="00690735"/>
    <w:rsid w:val="006911EF"/>
    <w:rsid w:val="00697B44"/>
    <w:rsid w:val="00697FDE"/>
    <w:rsid w:val="006A0AC6"/>
    <w:rsid w:val="006A0E9E"/>
    <w:rsid w:val="006A1671"/>
    <w:rsid w:val="006A41EB"/>
    <w:rsid w:val="006A4545"/>
    <w:rsid w:val="006A6630"/>
    <w:rsid w:val="006A7C7E"/>
    <w:rsid w:val="006B1B5D"/>
    <w:rsid w:val="006B21D7"/>
    <w:rsid w:val="006B2881"/>
    <w:rsid w:val="006B2C9D"/>
    <w:rsid w:val="006B3FF5"/>
    <w:rsid w:val="006B6002"/>
    <w:rsid w:val="006B77AB"/>
    <w:rsid w:val="006B7973"/>
    <w:rsid w:val="006B7D77"/>
    <w:rsid w:val="006C0506"/>
    <w:rsid w:val="006C05A4"/>
    <w:rsid w:val="006C2D20"/>
    <w:rsid w:val="006C6F24"/>
    <w:rsid w:val="006D5D23"/>
    <w:rsid w:val="006E013A"/>
    <w:rsid w:val="006E37C3"/>
    <w:rsid w:val="006E5610"/>
    <w:rsid w:val="006E5A34"/>
    <w:rsid w:val="006E5D54"/>
    <w:rsid w:val="006F1351"/>
    <w:rsid w:val="006F32ED"/>
    <w:rsid w:val="006F3651"/>
    <w:rsid w:val="006F6FC0"/>
    <w:rsid w:val="007001A1"/>
    <w:rsid w:val="00702151"/>
    <w:rsid w:val="00702952"/>
    <w:rsid w:val="00704F67"/>
    <w:rsid w:val="00705E47"/>
    <w:rsid w:val="0070768E"/>
    <w:rsid w:val="007106AF"/>
    <w:rsid w:val="00710A5E"/>
    <w:rsid w:val="00710B1B"/>
    <w:rsid w:val="00713165"/>
    <w:rsid w:val="00714CDA"/>
    <w:rsid w:val="00720CE4"/>
    <w:rsid w:val="007211F0"/>
    <w:rsid w:val="007226CB"/>
    <w:rsid w:val="007228C4"/>
    <w:rsid w:val="00724318"/>
    <w:rsid w:val="00724C2F"/>
    <w:rsid w:val="00724ED0"/>
    <w:rsid w:val="007264FC"/>
    <w:rsid w:val="00734208"/>
    <w:rsid w:val="00735AD8"/>
    <w:rsid w:val="00736AA8"/>
    <w:rsid w:val="00741172"/>
    <w:rsid w:val="007422A3"/>
    <w:rsid w:val="00742E8C"/>
    <w:rsid w:val="0074379A"/>
    <w:rsid w:val="00744898"/>
    <w:rsid w:val="00746B4B"/>
    <w:rsid w:val="007476B5"/>
    <w:rsid w:val="007477A3"/>
    <w:rsid w:val="00750B8C"/>
    <w:rsid w:val="007543B1"/>
    <w:rsid w:val="007548C3"/>
    <w:rsid w:val="00756427"/>
    <w:rsid w:val="007605F0"/>
    <w:rsid w:val="00762396"/>
    <w:rsid w:val="00764B65"/>
    <w:rsid w:val="00764C05"/>
    <w:rsid w:val="00766E6A"/>
    <w:rsid w:val="00767260"/>
    <w:rsid w:val="007701F4"/>
    <w:rsid w:val="007701F5"/>
    <w:rsid w:val="007720B1"/>
    <w:rsid w:val="00772513"/>
    <w:rsid w:val="007741FB"/>
    <w:rsid w:val="00775A6A"/>
    <w:rsid w:val="00775B22"/>
    <w:rsid w:val="007771EC"/>
    <w:rsid w:val="007816F2"/>
    <w:rsid w:val="00782007"/>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3C01"/>
    <w:rsid w:val="007A5A14"/>
    <w:rsid w:val="007A6B45"/>
    <w:rsid w:val="007A7126"/>
    <w:rsid w:val="007B0FA7"/>
    <w:rsid w:val="007B30B5"/>
    <w:rsid w:val="007B3FB6"/>
    <w:rsid w:val="007B4591"/>
    <w:rsid w:val="007C0135"/>
    <w:rsid w:val="007C15B7"/>
    <w:rsid w:val="007C1FE1"/>
    <w:rsid w:val="007C3CAB"/>
    <w:rsid w:val="007C5465"/>
    <w:rsid w:val="007C6C4D"/>
    <w:rsid w:val="007C7D6C"/>
    <w:rsid w:val="007C7E3C"/>
    <w:rsid w:val="007D12C6"/>
    <w:rsid w:val="007D5164"/>
    <w:rsid w:val="007D758A"/>
    <w:rsid w:val="007D7BA7"/>
    <w:rsid w:val="007E0926"/>
    <w:rsid w:val="007E150E"/>
    <w:rsid w:val="007E573A"/>
    <w:rsid w:val="007E60B5"/>
    <w:rsid w:val="007E6A89"/>
    <w:rsid w:val="007E7F3D"/>
    <w:rsid w:val="007F1173"/>
    <w:rsid w:val="007F1BA8"/>
    <w:rsid w:val="007F323C"/>
    <w:rsid w:val="007F7AD2"/>
    <w:rsid w:val="008024C5"/>
    <w:rsid w:val="00804241"/>
    <w:rsid w:val="00804E46"/>
    <w:rsid w:val="0080615E"/>
    <w:rsid w:val="00806D15"/>
    <w:rsid w:val="00811DC8"/>
    <w:rsid w:val="008145B0"/>
    <w:rsid w:val="00815B82"/>
    <w:rsid w:val="00820C2C"/>
    <w:rsid w:val="00821AB7"/>
    <w:rsid w:val="0082226E"/>
    <w:rsid w:val="00825A1E"/>
    <w:rsid w:val="00826969"/>
    <w:rsid w:val="00827628"/>
    <w:rsid w:val="008320F1"/>
    <w:rsid w:val="008348D6"/>
    <w:rsid w:val="00835EB9"/>
    <w:rsid w:val="00840DE4"/>
    <w:rsid w:val="00841042"/>
    <w:rsid w:val="00842CFB"/>
    <w:rsid w:val="00845111"/>
    <w:rsid w:val="00846FF2"/>
    <w:rsid w:val="00852C71"/>
    <w:rsid w:val="008533DA"/>
    <w:rsid w:val="00853F68"/>
    <w:rsid w:val="0085438B"/>
    <w:rsid w:val="00855814"/>
    <w:rsid w:val="00857CAE"/>
    <w:rsid w:val="0086088E"/>
    <w:rsid w:val="008617A2"/>
    <w:rsid w:val="00861963"/>
    <w:rsid w:val="008628F2"/>
    <w:rsid w:val="00863E62"/>
    <w:rsid w:val="00865B5C"/>
    <w:rsid w:val="00865E08"/>
    <w:rsid w:val="0086670A"/>
    <w:rsid w:val="00866BAC"/>
    <w:rsid w:val="00867355"/>
    <w:rsid w:val="00867534"/>
    <w:rsid w:val="00870A42"/>
    <w:rsid w:val="00872662"/>
    <w:rsid w:val="00872C7C"/>
    <w:rsid w:val="008756B5"/>
    <w:rsid w:val="00875A5C"/>
    <w:rsid w:val="00876927"/>
    <w:rsid w:val="008840C7"/>
    <w:rsid w:val="008850A6"/>
    <w:rsid w:val="008859BC"/>
    <w:rsid w:val="00887405"/>
    <w:rsid w:val="00887A5E"/>
    <w:rsid w:val="00887F59"/>
    <w:rsid w:val="00891463"/>
    <w:rsid w:val="00891D90"/>
    <w:rsid w:val="008969A9"/>
    <w:rsid w:val="00896FCF"/>
    <w:rsid w:val="00897066"/>
    <w:rsid w:val="00897078"/>
    <w:rsid w:val="008978DF"/>
    <w:rsid w:val="00897C91"/>
    <w:rsid w:val="008A0D49"/>
    <w:rsid w:val="008A1219"/>
    <w:rsid w:val="008A12AF"/>
    <w:rsid w:val="008A159B"/>
    <w:rsid w:val="008A595C"/>
    <w:rsid w:val="008B06F2"/>
    <w:rsid w:val="008B0CAA"/>
    <w:rsid w:val="008B2899"/>
    <w:rsid w:val="008B49F8"/>
    <w:rsid w:val="008B53A7"/>
    <w:rsid w:val="008B5B10"/>
    <w:rsid w:val="008B63D7"/>
    <w:rsid w:val="008B7345"/>
    <w:rsid w:val="008C13AC"/>
    <w:rsid w:val="008C40F5"/>
    <w:rsid w:val="008C4D59"/>
    <w:rsid w:val="008C7F98"/>
    <w:rsid w:val="008D0F81"/>
    <w:rsid w:val="008D340A"/>
    <w:rsid w:val="008E0C9F"/>
    <w:rsid w:val="008E16F6"/>
    <w:rsid w:val="008E29D2"/>
    <w:rsid w:val="008E4642"/>
    <w:rsid w:val="008E6D33"/>
    <w:rsid w:val="008F1296"/>
    <w:rsid w:val="008F187A"/>
    <w:rsid w:val="008F2B5D"/>
    <w:rsid w:val="008F2D74"/>
    <w:rsid w:val="008F3997"/>
    <w:rsid w:val="008F45CE"/>
    <w:rsid w:val="0090206A"/>
    <w:rsid w:val="0090290C"/>
    <w:rsid w:val="00903EB8"/>
    <w:rsid w:val="00904F7C"/>
    <w:rsid w:val="009073CA"/>
    <w:rsid w:val="00911BC0"/>
    <w:rsid w:val="00911C34"/>
    <w:rsid w:val="00913AF4"/>
    <w:rsid w:val="00915A87"/>
    <w:rsid w:val="0091718B"/>
    <w:rsid w:val="009179A6"/>
    <w:rsid w:val="00921EE4"/>
    <w:rsid w:val="00922A28"/>
    <w:rsid w:val="00933FF3"/>
    <w:rsid w:val="009343B4"/>
    <w:rsid w:val="00934791"/>
    <w:rsid w:val="00934A2D"/>
    <w:rsid w:val="00935F43"/>
    <w:rsid w:val="00941628"/>
    <w:rsid w:val="00942C96"/>
    <w:rsid w:val="009434D2"/>
    <w:rsid w:val="0094364F"/>
    <w:rsid w:val="0094417A"/>
    <w:rsid w:val="00944E35"/>
    <w:rsid w:val="00947CC6"/>
    <w:rsid w:val="00951044"/>
    <w:rsid w:val="009517EE"/>
    <w:rsid w:val="00952362"/>
    <w:rsid w:val="0095581C"/>
    <w:rsid w:val="00956B7B"/>
    <w:rsid w:val="00961355"/>
    <w:rsid w:val="00961BA8"/>
    <w:rsid w:val="00962867"/>
    <w:rsid w:val="00964101"/>
    <w:rsid w:val="009644ED"/>
    <w:rsid w:val="00965896"/>
    <w:rsid w:val="0096643B"/>
    <w:rsid w:val="009666E8"/>
    <w:rsid w:val="009668E3"/>
    <w:rsid w:val="009669DF"/>
    <w:rsid w:val="0096733C"/>
    <w:rsid w:val="009675CC"/>
    <w:rsid w:val="009725BA"/>
    <w:rsid w:val="0098196E"/>
    <w:rsid w:val="00982402"/>
    <w:rsid w:val="00982CFB"/>
    <w:rsid w:val="00983782"/>
    <w:rsid w:val="00984A92"/>
    <w:rsid w:val="009852BE"/>
    <w:rsid w:val="00985413"/>
    <w:rsid w:val="00985E0F"/>
    <w:rsid w:val="00987294"/>
    <w:rsid w:val="0099105D"/>
    <w:rsid w:val="00991EA8"/>
    <w:rsid w:val="0099441D"/>
    <w:rsid w:val="00996CBD"/>
    <w:rsid w:val="00997F20"/>
    <w:rsid w:val="009A0E65"/>
    <w:rsid w:val="009A3506"/>
    <w:rsid w:val="009A7691"/>
    <w:rsid w:val="009B1BEA"/>
    <w:rsid w:val="009B3C4E"/>
    <w:rsid w:val="009B4116"/>
    <w:rsid w:val="009B44E2"/>
    <w:rsid w:val="009B4828"/>
    <w:rsid w:val="009B5721"/>
    <w:rsid w:val="009B7A63"/>
    <w:rsid w:val="009C0924"/>
    <w:rsid w:val="009C0AEC"/>
    <w:rsid w:val="009C2EB0"/>
    <w:rsid w:val="009C743F"/>
    <w:rsid w:val="009D4E23"/>
    <w:rsid w:val="009D78AA"/>
    <w:rsid w:val="009D7F89"/>
    <w:rsid w:val="009E1944"/>
    <w:rsid w:val="009E25F6"/>
    <w:rsid w:val="009E2883"/>
    <w:rsid w:val="009E4308"/>
    <w:rsid w:val="009E43ED"/>
    <w:rsid w:val="009E5667"/>
    <w:rsid w:val="009E5AF8"/>
    <w:rsid w:val="009E7342"/>
    <w:rsid w:val="009E79B8"/>
    <w:rsid w:val="009F0794"/>
    <w:rsid w:val="009F1E15"/>
    <w:rsid w:val="009F34E3"/>
    <w:rsid w:val="009F560F"/>
    <w:rsid w:val="009F79F9"/>
    <w:rsid w:val="009F7C09"/>
    <w:rsid w:val="00A002F0"/>
    <w:rsid w:val="00A00817"/>
    <w:rsid w:val="00A01081"/>
    <w:rsid w:val="00A01C4F"/>
    <w:rsid w:val="00A02722"/>
    <w:rsid w:val="00A02B35"/>
    <w:rsid w:val="00A02C09"/>
    <w:rsid w:val="00A04174"/>
    <w:rsid w:val="00A075C2"/>
    <w:rsid w:val="00A079FB"/>
    <w:rsid w:val="00A10D06"/>
    <w:rsid w:val="00A10D77"/>
    <w:rsid w:val="00A11397"/>
    <w:rsid w:val="00A125C7"/>
    <w:rsid w:val="00A12605"/>
    <w:rsid w:val="00A161DA"/>
    <w:rsid w:val="00A166C9"/>
    <w:rsid w:val="00A173CC"/>
    <w:rsid w:val="00A2015B"/>
    <w:rsid w:val="00A22EDB"/>
    <w:rsid w:val="00A23224"/>
    <w:rsid w:val="00A242A4"/>
    <w:rsid w:val="00A26D89"/>
    <w:rsid w:val="00A2753E"/>
    <w:rsid w:val="00A275CE"/>
    <w:rsid w:val="00A27E96"/>
    <w:rsid w:val="00A325DF"/>
    <w:rsid w:val="00A32FE8"/>
    <w:rsid w:val="00A34589"/>
    <w:rsid w:val="00A3459A"/>
    <w:rsid w:val="00A35CDC"/>
    <w:rsid w:val="00A3634E"/>
    <w:rsid w:val="00A40276"/>
    <w:rsid w:val="00A40501"/>
    <w:rsid w:val="00A411E4"/>
    <w:rsid w:val="00A42829"/>
    <w:rsid w:val="00A44901"/>
    <w:rsid w:val="00A46BDE"/>
    <w:rsid w:val="00A50361"/>
    <w:rsid w:val="00A50A77"/>
    <w:rsid w:val="00A53E76"/>
    <w:rsid w:val="00A55F20"/>
    <w:rsid w:val="00A615AE"/>
    <w:rsid w:val="00A64AA2"/>
    <w:rsid w:val="00A655D5"/>
    <w:rsid w:val="00A65C91"/>
    <w:rsid w:val="00A6604B"/>
    <w:rsid w:val="00A662F9"/>
    <w:rsid w:val="00A66321"/>
    <w:rsid w:val="00A66325"/>
    <w:rsid w:val="00A701B1"/>
    <w:rsid w:val="00A70A14"/>
    <w:rsid w:val="00A7254B"/>
    <w:rsid w:val="00A742C6"/>
    <w:rsid w:val="00A76C12"/>
    <w:rsid w:val="00A80594"/>
    <w:rsid w:val="00A8145C"/>
    <w:rsid w:val="00A84952"/>
    <w:rsid w:val="00A84ADC"/>
    <w:rsid w:val="00A85A82"/>
    <w:rsid w:val="00A861DD"/>
    <w:rsid w:val="00A90347"/>
    <w:rsid w:val="00A90348"/>
    <w:rsid w:val="00A904EE"/>
    <w:rsid w:val="00A90592"/>
    <w:rsid w:val="00A92E03"/>
    <w:rsid w:val="00A955AC"/>
    <w:rsid w:val="00A96622"/>
    <w:rsid w:val="00A96BC9"/>
    <w:rsid w:val="00AA0D6E"/>
    <w:rsid w:val="00AA20B5"/>
    <w:rsid w:val="00AA2545"/>
    <w:rsid w:val="00AA4C29"/>
    <w:rsid w:val="00AA4C2F"/>
    <w:rsid w:val="00AA72B9"/>
    <w:rsid w:val="00AA7D6C"/>
    <w:rsid w:val="00AA7E08"/>
    <w:rsid w:val="00AB0F6E"/>
    <w:rsid w:val="00AB2680"/>
    <w:rsid w:val="00AB3500"/>
    <w:rsid w:val="00AB4647"/>
    <w:rsid w:val="00AB4C0D"/>
    <w:rsid w:val="00AB4E80"/>
    <w:rsid w:val="00AB6B90"/>
    <w:rsid w:val="00AB77BB"/>
    <w:rsid w:val="00AC0255"/>
    <w:rsid w:val="00AC22DE"/>
    <w:rsid w:val="00AC242C"/>
    <w:rsid w:val="00AC3053"/>
    <w:rsid w:val="00AD0AA3"/>
    <w:rsid w:val="00AD2307"/>
    <w:rsid w:val="00AD5EE1"/>
    <w:rsid w:val="00AD6DF1"/>
    <w:rsid w:val="00AE04CF"/>
    <w:rsid w:val="00AE3DC1"/>
    <w:rsid w:val="00AE541E"/>
    <w:rsid w:val="00AE7517"/>
    <w:rsid w:val="00AF3668"/>
    <w:rsid w:val="00B00643"/>
    <w:rsid w:val="00B03033"/>
    <w:rsid w:val="00B0576D"/>
    <w:rsid w:val="00B05DD5"/>
    <w:rsid w:val="00B060E0"/>
    <w:rsid w:val="00B06C0D"/>
    <w:rsid w:val="00B10D91"/>
    <w:rsid w:val="00B11AB5"/>
    <w:rsid w:val="00B14623"/>
    <w:rsid w:val="00B14725"/>
    <w:rsid w:val="00B14AED"/>
    <w:rsid w:val="00B15CF0"/>
    <w:rsid w:val="00B21630"/>
    <w:rsid w:val="00B244DF"/>
    <w:rsid w:val="00B2771E"/>
    <w:rsid w:val="00B27AE6"/>
    <w:rsid w:val="00B301B7"/>
    <w:rsid w:val="00B303CE"/>
    <w:rsid w:val="00B304F7"/>
    <w:rsid w:val="00B311E8"/>
    <w:rsid w:val="00B3345C"/>
    <w:rsid w:val="00B34581"/>
    <w:rsid w:val="00B361FB"/>
    <w:rsid w:val="00B41D6D"/>
    <w:rsid w:val="00B42584"/>
    <w:rsid w:val="00B43F40"/>
    <w:rsid w:val="00B44FE0"/>
    <w:rsid w:val="00B50EC4"/>
    <w:rsid w:val="00B52ABF"/>
    <w:rsid w:val="00B534B3"/>
    <w:rsid w:val="00B53521"/>
    <w:rsid w:val="00B54C4F"/>
    <w:rsid w:val="00B556FC"/>
    <w:rsid w:val="00B55B32"/>
    <w:rsid w:val="00B579AF"/>
    <w:rsid w:val="00B57E17"/>
    <w:rsid w:val="00B601E9"/>
    <w:rsid w:val="00B64425"/>
    <w:rsid w:val="00B64A43"/>
    <w:rsid w:val="00B65905"/>
    <w:rsid w:val="00B65C6D"/>
    <w:rsid w:val="00B719FB"/>
    <w:rsid w:val="00B71C20"/>
    <w:rsid w:val="00B72232"/>
    <w:rsid w:val="00B744FE"/>
    <w:rsid w:val="00B74B4B"/>
    <w:rsid w:val="00B755A0"/>
    <w:rsid w:val="00B76E2D"/>
    <w:rsid w:val="00B8251B"/>
    <w:rsid w:val="00B84ACC"/>
    <w:rsid w:val="00B84C49"/>
    <w:rsid w:val="00B84D44"/>
    <w:rsid w:val="00B85666"/>
    <w:rsid w:val="00B9029A"/>
    <w:rsid w:val="00B90A6E"/>
    <w:rsid w:val="00B928F2"/>
    <w:rsid w:val="00B92EB7"/>
    <w:rsid w:val="00B9383E"/>
    <w:rsid w:val="00B952CC"/>
    <w:rsid w:val="00BA0CF8"/>
    <w:rsid w:val="00BA4D72"/>
    <w:rsid w:val="00BA51F8"/>
    <w:rsid w:val="00BB13E4"/>
    <w:rsid w:val="00BB151D"/>
    <w:rsid w:val="00BB22B0"/>
    <w:rsid w:val="00BB23F6"/>
    <w:rsid w:val="00BB49C4"/>
    <w:rsid w:val="00BB4A79"/>
    <w:rsid w:val="00BB4A9D"/>
    <w:rsid w:val="00BB5D02"/>
    <w:rsid w:val="00BB76EE"/>
    <w:rsid w:val="00BC2088"/>
    <w:rsid w:val="00BC2835"/>
    <w:rsid w:val="00BC29A3"/>
    <w:rsid w:val="00BC3115"/>
    <w:rsid w:val="00BC41C9"/>
    <w:rsid w:val="00BC7339"/>
    <w:rsid w:val="00BC7E46"/>
    <w:rsid w:val="00BD05B4"/>
    <w:rsid w:val="00BD2783"/>
    <w:rsid w:val="00BD328B"/>
    <w:rsid w:val="00BD35F8"/>
    <w:rsid w:val="00BD5F33"/>
    <w:rsid w:val="00BD64C9"/>
    <w:rsid w:val="00BD669F"/>
    <w:rsid w:val="00BE0D55"/>
    <w:rsid w:val="00BE0D9C"/>
    <w:rsid w:val="00BE2162"/>
    <w:rsid w:val="00BE3A9B"/>
    <w:rsid w:val="00BE55DC"/>
    <w:rsid w:val="00BE5FB2"/>
    <w:rsid w:val="00BF2695"/>
    <w:rsid w:val="00BF2B96"/>
    <w:rsid w:val="00BF3430"/>
    <w:rsid w:val="00BF3E26"/>
    <w:rsid w:val="00BF500F"/>
    <w:rsid w:val="00BF65C2"/>
    <w:rsid w:val="00BF6904"/>
    <w:rsid w:val="00BF7238"/>
    <w:rsid w:val="00BF76C2"/>
    <w:rsid w:val="00C011B2"/>
    <w:rsid w:val="00C01AD8"/>
    <w:rsid w:val="00C0269F"/>
    <w:rsid w:val="00C0346E"/>
    <w:rsid w:val="00C037BE"/>
    <w:rsid w:val="00C0493D"/>
    <w:rsid w:val="00C05218"/>
    <w:rsid w:val="00C0654E"/>
    <w:rsid w:val="00C06888"/>
    <w:rsid w:val="00C06E6A"/>
    <w:rsid w:val="00C072D7"/>
    <w:rsid w:val="00C11155"/>
    <w:rsid w:val="00C117A4"/>
    <w:rsid w:val="00C11D5F"/>
    <w:rsid w:val="00C13F68"/>
    <w:rsid w:val="00C140F4"/>
    <w:rsid w:val="00C1461D"/>
    <w:rsid w:val="00C1507F"/>
    <w:rsid w:val="00C160D6"/>
    <w:rsid w:val="00C165E5"/>
    <w:rsid w:val="00C16BF9"/>
    <w:rsid w:val="00C1742D"/>
    <w:rsid w:val="00C17AD5"/>
    <w:rsid w:val="00C20530"/>
    <w:rsid w:val="00C205C0"/>
    <w:rsid w:val="00C2066A"/>
    <w:rsid w:val="00C23649"/>
    <w:rsid w:val="00C2627C"/>
    <w:rsid w:val="00C30B76"/>
    <w:rsid w:val="00C3111D"/>
    <w:rsid w:val="00C31373"/>
    <w:rsid w:val="00C31583"/>
    <w:rsid w:val="00C31B85"/>
    <w:rsid w:val="00C3237C"/>
    <w:rsid w:val="00C32489"/>
    <w:rsid w:val="00C35D74"/>
    <w:rsid w:val="00C36922"/>
    <w:rsid w:val="00C41D99"/>
    <w:rsid w:val="00C461A3"/>
    <w:rsid w:val="00C50795"/>
    <w:rsid w:val="00C507D1"/>
    <w:rsid w:val="00C50C57"/>
    <w:rsid w:val="00C5240D"/>
    <w:rsid w:val="00C52BA8"/>
    <w:rsid w:val="00C538E1"/>
    <w:rsid w:val="00C5580D"/>
    <w:rsid w:val="00C612B7"/>
    <w:rsid w:val="00C627D0"/>
    <w:rsid w:val="00C63086"/>
    <w:rsid w:val="00C645EE"/>
    <w:rsid w:val="00C65007"/>
    <w:rsid w:val="00C6573E"/>
    <w:rsid w:val="00C65974"/>
    <w:rsid w:val="00C65F3D"/>
    <w:rsid w:val="00C66355"/>
    <w:rsid w:val="00C703FB"/>
    <w:rsid w:val="00C709CE"/>
    <w:rsid w:val="00C7118D"/>
    <w:rsid w:val="00C7238C"/>
    <w:rsid w:val="00C73D30"/>
    <w:rsid w:val="00C7451F"/>
    <w:rsid w:val="00C74F4B"/>
    <w:rsid w:val="00C7702E"/>
    <w:rsid w:val="00C777A6"/>
    <w:rsid w:val="00C800FD"/>
    <w:rsid w:val="00C818E1"/>
    <w:rsid w:val="00C840DB"/>
    <w:rsid w:val="00C84630"/>
    <w:rsid w:val="00C84764"/>
    <w:rsid w:val="00C857F3"/>
    <w:rsid w:val="00C90D24"/>
    <w:rsid w:val="00C91100"/>
    <w:rsid w:val="00C911F7"/>
    <w:rsid w:val="00C91793"/>
    <w:rsid w:val="00C91F69"/>
    <w:rsid w:val="00C93E00"/>
    <w:rsid w:val="00C94263"/>
    <w:rsid w:val="00C944CE"/>
    <w:rsid w:val="00C94A4F"/>
    <w:rsid w:val="00C97540"/>
    <w:rsid w:val="00CA0935"/>
    <w:rsid w:val="00CA1A06"/>
    <w:rsid w:val="00CA2F6C"/>
    <w:rsid w:val="00CA68B5"/>
    <w:rsid w:val="00CA6906"/>
    <w:rsid w:val="00CA6D08"/>
    <w:rsid w:val="00CA707E"/>
    <w:rsid w:val="00CB3C9C"/>
    <w:rsid w:val="00CB3DDE"/>
    <w:rsid w:val="00CB526E"/>
    <w:rsid w:val="00CB5451"/>
    <w:rsid w:val="00CB59CD"/>
    <w:rsid w:val="00CB6D2A"/>
    <w:rsid w:val="00CB743D"/>
    <w:rsid w:val="00CB7D19"/>
    <w:rsid w:val="00CB7F46"/>
    <w:rsid w:val="00CC19C1"/>
    <w:rsid w:val="00CC2482"/>
    <w:rsid w:val="00CC2FCD"/>
    <w:rsid w:val="00CC30C5"/>
    <w:rsid w:val="00CC3BE4"/>
    <w:rsid w:val="00CC3BFF"/>
    <w:rsid w:val="00CC484C"/>
    <w:rsid w:val="00CC49ED"/>
    <w:rsid w:val="00CC4FAC"/>
    <w:rsid w:val="00CC5133"/>
    <w:rsid w:val="00CC60E8"/>
    <w:rsid w:val="00CD2302"/>
    <w:rsid w:val="00CD23A7"/>
    <w:rsid w:val="00CD23D7"/>
    <w:rsid w:val="00CD3935"/>
    <w:rsid w:val="00CD550E"/>
    <w:rsid w:val="00CD57C9"/>
    <w:rsid w:val="00CD5CBB"/>
    <w:rsid w:val="00CD6F75"/>
    <w:rsid w:val="00CD7D6F"/>
    <w:rsid w:val="00CE1259"/>
    <w:rsid w:val="00CE1EF3"/>
    <w:rsid w:val="00CE4003"/>
    <w:rsid w:val="00CE52B4"/>
    <w:rsid w:val="00CE5905"/>
    <w:rsid w:val="00CE60CF"/>
    <w:rsid w:val="00CE6661"/>
    <w:rsid w:val="00CE75C2"/>
    <w:rsid w:val="00CF13D7"/>
    <w:rsid w:val="00CF1727"/>
    <w:rsid w:val="00CF3CE4"/>
    <w:rsid w:val="00CF4DDE"/>
    <w:rsid w:val="00D014BF"/>
    <w:rsid w:val="00D026B8"/>
    <w:rsid w:val="00D03434"/>
    <w:rsid w:val="00D04000"/>
    <w:rsid w:val="00D04C5D"/>
    <w:rsid w:val="00D054B1"/>
    <w:rsid w:val="00D1215C"/>
    <w:rsid w:val="00D13E0F"/>
    <w:rsid w:val="00D140AE"/>
    <w:rsid w:val="00D153F6"/>
    <w:rsid w:val="00D156F5"/>
    <w:rsid w:val="00D17BAE"/>
    <w:rsid w:val="00D21A1F"/>
    <w:rsid w:val="00D23B55"/>
    <w:rsid w:val="00D24AF6"/>
    <w:rsid w:val="00D2502A"/>
    <w:rsid w:val="00D255B1"/>
    <w:rsid w:val="00D261C2"/>
    <w:rsid w:val="00D27024"/>
    <w:rsid w:val="00D31450"/>
    <w:rsid w:val="00D330AA"/>
    <w:rsid w:val="00D3363A"/>
    <w:rsid w:val="00D35BAC"/>
    <w:rsid w:val="00D36EFE"/>
    <w:rsid w:val="00D40AD9"/>
    <w:rsid w:val="00D40BA6"/>
    <w:rsid w:val="00D42099"/>
    <w:rsid w:val="00D430FA"/>
    <w:rsid w:val="00D44E3C"/>
    <w:rsid w:val="00D45040"/>
    <w:rsid w:val="00D45AA8"/>
    <w:rsid w:val="00D468D9"/>
    <w:rsid w:val="00D508A2"/>
    <w:rsid w:val="00D52737"/>
    <w:rsid w:val="00D56C3A"/>
    <w:rsid w:val="00D57137"/>
    <w:rsid w:val="00D57197"/>
    <w:rsid w:val="00D601EC"/>
    <w:rsid w:val="00D65503"/>
    <w:rsid w:val="00D75431"/>
    <w:rsid w:val="00D75566"/>
    <w:rsid w:val="00D76809"/>
    <w:rsid w:val="00D80125"/>
    <w:rsid w:val="00D8176E"/>
    <w:rsid w:val="00D844CD"/>
    <w:rsid w:val="00D86BCE"/>
    <w:rsid w:val="00D90C25"/>
    <w:rsid w:val="00D92304"/>
    <w:rsid w:val="00D927FC"/>
    <w:rsid w:val="00D932D7"/>
    <w:rsid w:val="00D93A76"/>
    <w:rsid w:val="00D940A7"/>
    <w:rsid w:val="00D94B10"/>
    <w:rsid w:val="00D96D14"/>
    <w:rsid w:val="00DA79CF"/>
    <w:rsid w:val="00DB53A4"/>
    <w:rsid w:val="00DB57A0"/>
    <w:rsid w:val="00DB7099"/>
    <w:rsid w:val="00DB7715"/>
    <w:rsid w:val="00DB7F79"/>
    <w:rsid w:val="00DC0008"/>
    <w:rsid w:val="00DC0481"/>
    <w:rsid w:val="00DC11B5"/>
    <w:rsid w:val="00DC30A1"/>
    <w:rsid w:val="00DC5BAD"/>
    <w:rsid w:val="00DC5CB0"/>
    <w:rsid w:val="00DC5D50"/>
    <w:rsid w:val="00DD3A5C"/>
    <w:rsid w:val="00DD3F49"/>
    <w:rsid w:val="00DD5162"/>
    <w:rsid w:val="00DD6A4E"/>
    <w:rsid w:val="00DD762D"/>
    <w:rsid w:val="00DE215D"/>
    <w:rsid w:val="00DE35E1"/>
    <w:rsid w:val="00DE3C83"/>
    <w:rsid w:val="00DE4952"/>
    <w:rsid w:val="00DE5AE6"/>
    <w:rsid w:val="00DE6FCC"/>
    <w:rsid w:val="00DE7AC2"/>
    <w:rsid w:val="00DF3A4D"/>
    <w:rsid w:val="00DF7731"/>
    <w:rsid w:val="00E00F57"/>
    <w:rsid w:val="00E02553"/>
    <w:rsid w:val="00E03879"/>
    <w:rsid w:val="00E04761"/>
    <w:rsid w:val="00E05061"/>
    <w:rsid w:val="00E0586F"/>
    <w:rsid w:val="00E137A2"/>
    <w:rsid w:val="00E1423C"/>
    <w:rsid w:val="00E15419"/>
    <w:rsid w:val="00E156A4"/>
    <w:rsid w:val="00E175F9"/>
    <w:rsid w:val="00E17D8C"/>
    <w:rsid w:val="00E2006E"/>
    <w:rsid w:val="00E2018E"/>
    <w:rsid w:val="00E2042A"/>
    <w:rsid w:val="00E22788"/>
    <w:rsid w:val="00E233FB"/>
    <w:rsid w:val="00E23D9D"/>
    <w:rsid w:val="00E24A48"/>
    <w:rsid w:val="00E25511"/>
    <w:rsid w:val="00E260FC"/>
    <w:rsid w:val="00E35960"/>
    <w:rsid w:val="00E37604"/>
    <w:rsid w:val="00E377D2"/>
    <w:rsid w:val="00E414EE"/>
    <w:rsid w:val="00E41655"/>
    <w:rsid w:val="00E42977"/>
    <w:rsid w:val="00E4373B"/>
    <w:rsid w:val="00E44444"/>
    <w:rsid w:val="00E449ED"/>
    <w:rsid w:val="00E467C5"/>
    <w:rsid w:val="00E4716A"/>
    <w:rsid w:val="00E479E4"/>
    <w:rsid w:val="00E47A73"/>
    <w:rsid w:val="00E50D3B"/>
    <w:rsid w:val="00E50DA1"/>
    <w:rsid w:val="00E51297"/>
    <w:rsid w:val="00E52802"/>
    <w:rsid w:val="00E5316A"/>
    <w:rsid w:val="00E5409B"/>
    <w:rsid w:val="00E545DC"/>
    <w:rsid w:val="00E56FD8"/>
    <w:rsid w:val="00E6348F"/>
    <w:rsid w:val="00E6471D"/>
    <w:rsid w:val="00E65888"/>
    <w:rsid w:val="00E66CC8"/>
    <w:rsid w:val="00E70BEB"/>
    <w:rsid w:val="00E72029"/>
    <w:rsid w:val="00E7231E"/>
    <w:rsid w:val="00E729BB"/>
    <w:rsid w:val="00E73247"/>
    <w:rsid w:val="00E73CBF"/>
    <w:rsid w:val="00E74685"/>
    <w:rsid w:val="00E75CA3"/>
    <w:rsid w:val="00E7635E"/>
    <w:rsid w:val="00E8028A"/>
    <w:rsid w:val="00E80307"/>
    <w:rsid w:val="00E83D5F"/>
    <w:rsid w:val="00E85FAE"/>
    <w:rsid w:val="00E86C6E"/>
    <w:rsid w:val="00E91431"/>
    <w:rsid w:val="00E917CB"/>
    <w:rsid w:val="00E930F0"/>
    <w:rsid w:val="00E94556"/>
    <w:rsid w:val="00E97B0F"/>
    <w:rsid w:val="00EA06E2"/>
    <w:rsid w:val="00EA0D46"/>
    <w:rsid w:val="00EA1C3B"/>
    <w:rsid w:val="00EA27AE"/>
    <w:rsid w:val="00EA50A9"/>
    <w:rsid w:val="00EA5B73"/>
    <w:rsid w:val="00EA7DCA"/>
    <w:rsid w:val="00EB0EFB"/>
    <w:rsid w:val="00EB10DA"/>
    <w:rsid w:val="00EB1E73"/>
    <w:rsid w:val="00EB4EFE"/>
    <w:rsid w:val="00EB516C"/>
    <w:rsid w:val="00EC019B"/>
    <w:rsid w:val="00EC5A3E"/>
    <w:rsid w:val="00EC70B9"/>
    <w:rsid w:val="00EC7ED1"/>
    <w:rsid w:val="00ED08B7"/>
    <w:rsid w:val="00ED1C9C"/>
    <w:rsid w:val="00ED2D44"/>
    <w:rsid w:val="00ED3279"/>
    <w:rsid w:val="00ED44A5"/>
    <w:rsid w:val="00ED4D91"/>
    <w:rsid w:val="00ED5B03"/>
    <w:rsid w:val="00ED775E"/>
    <w:rsid w:val="00EE2475"/>
    <w:rsid w:val="00EE349C"/>
    <w:rsid w:val="00EE5321"/>
    <w:rsid w:val="00EF0816"/>
    <w:rsid w:val="00EF46C6"/>
    <w:rsid w:val="00F01390"/>
    <w:rsid w:val="00F02DC9"/>
    <w:rsid w:val="00F05E4A"/>
    <w:rsid w:val="00F0618B"/>
    <w:rsid w:val="00F06A92"/>
    <w:rsid w:val="00F07657"/>
    <w:rsid w:val="00F118B9"/>
    <w:rsid w:val="00F14344"/>
    <w:rsid w:val="00F20714"/>
    <w:rsid w:val="00F22489"/>
    <w:rsid w:val="00F22A9E"/>
    <w:rsid w:val="00F2375F"/>
    <w:rsid w:val="00F237A9"/>
    <w:rsid w:val="00F24157"/>
    <w:rsid w:val="00F24F35"/>
    <w:rsid w:val="00F2620F"/>
    <w:rsid w:val="00F27B71"/>
    <w:rsid w:val="00F300E8"/>
    <w:rsid w:val="00F307EF"/>
    <w:rsid w:val="00F3484E"/>
    <w:rsid w:val="00F34857"/>
    <w:rsid w:val="00F40F6B"/>
    <w:rsid w:val="00F421DE"/>
    <w:rsid w:val="00F4273E"/>
    <w:rsid w:val="00F4325D"/>
    <w:rsid w:val="00F446A3"/>
    <w:rsid w:val="00F446C9"/>
    <w:rsid w:val="00F44C72"/>
    <w:rsid w:val="00F46CFB"/>
    <w:rsid w:val="00F54FED"/>
    <w:rsid w:val="00F55BC9"/>
    <w:rsid w:val="00F57603"/>
    <w:rsid w:val="00F60495"/>
    <w:rsid w:val="00F6186B"/>
    <w:rsid w:val="00F6202D"/>
    <w:rsid w:val="00F6371D"/>
    <w:rsid w:val="00F63FD4"/>
    <w:rsid w:val="00F64B91"/>
    <w:rsid w:val="00F66E83"/>
    <w:rsid w:val="00F66F14"/>
    <w:rsid w:val="00F67348"/>
    <w:rsid w:val="00F711C8"/>
    <w:rsid w:val="00F7385E"/>
    <w:rsid w:val="00F73A27"/>
    <w:rsid w:val="00F73FBF"/>
    <w:rsid w:val="00F7573E"/>
    <w:rsid w:val="00F773D9"/>
    <w:rsid w:val="00F812C0"/>
    <w:rsid w:val="00F81999"/>
    <w:rsid w:val="00F826EB"/>
    <w:rsid w:val="00F82966"/>
    <w:rsid w:val="00F83ED1"/>
    <w:rsid w:val="00F85F84"/>
    <w:rsid w:val="00F861F9"/>
    <w:rsid w:val="00F8657D"/>
    <w:rsid w:val="00F87422"/>
    <w:rsid w:val="00F92E1C"/>
    <w:rsid w:val="00F94D59"/>
    <w:rsid w:val="00F9596C"/>
    <w:rsid w:val="00F96324"/>
    <w:rsid w:val="00F965B3"/>
    <w:rsid w:val="00F968EF"/>
    <w:rsid w:val="00F96CCC"/>
    <w:rsid w:val="00FA0AF6"/>
    <w:rsid w:val="00FB0226"/>
    <w:rsid w:val="00FB022A"/>
    <w:rsid w:val="00FB251B"/>
    <w:rsid w:val="00FB3418"/>
    <w:rsid w:val="00FB38A0"/>
    <w:rsid w:val="00FB6E18"/>
    <w:rsid w:val="00FB7970"/>
    <w:rsid w:val="00FC07CA"/>
    <w:rsid w:val="00FC080E"/>
    <w:rsid w:val="00FC14FD"/>
    <w:rsid w:val="00FC2292"/>
    <w:rsid w:val="00FC27D1"/>
    <w:rsid w:val="00FC3C29"/>
    <w:rsid w:val="00FC6D91"/>
    <w:rsid w:val="00FC6DDF"/>
    <w:rsid w:val="00FD02A3"/>
    <w:rsid w:val="00FD0332"/>
    <w:rsid w:val="00FD0E6D"/>
    <w:rsid w:val="00FD11EB"/>
    <w:rsid w:val="00FD304F"/>
    <w:rsid w:val="00FD3C6A"/>
    <w:rsid w:val="00FD5396"/>
    <w:rsid w:val="00FD5A5B"/>
    <w:rsid w:val="00FD63F9"/>
    <w:rsid w:val="00FE0A40"/>
    <w:rsid w:val="00FE47C8"/>
    <w:rsid w:val="00FE4F61"/>
    <w:rsid w:val="00FE7F2E"/>
    <w:rsid w:val="00FF2275"/>
    <w:rsid w:val="00FF2C0F"/>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spacing w:before="120" w:after="120"/>
      <w:outlineLvl w:val="5"/>
    </w:pPr>
    <w:rPr>
      <w:b/>
      <w:bCs/>
      <w:szCs w:val="22"/>
    </w:rPr>
  </w:style>
  <w:style w:type="paragraph" w:styleId="Heading7">
    <w:name w:val="heading 7"/>
    <w:basedOn w:val="Normal"/>
    <w:next w:val="Normal"/>
    <w:qFormat/>
    <w:rsid w:val="00A173CC"/>
    <w:pPr>
      <w:numPr>
        <w:ilvl w:val="6"/>
        <w:numId w:val="2"/>
      </w:numPr>
      <w:spacing w:before="240" w:after="60"/>
      <w:outlineLvl w:val="6"/>
    </w:pPr>
  </w:style>
  <w:style w:type="paragraph" w:styleId="Heading8">
    <w:name w:val="heading 8"/>
    <w:basedOn w:val="Normal"/>
    <w:next w:val="Normal"/>
    <w:qFormat/>
    <w:rsid w:val="00A173CC"/>
    <w:pPr>
      <w:numPr>
        <w:ilvl w:val="7"/>
        <w:numId w:val="2"/>
      </w:numPr>
      <w:spacing w:before="240" w:after="60"/>
      <w:outlineLvl w:val="7"/>
    </w:pPr>
    <w:rPr>
      <w:i/>
      <w:iCs/>
    </w:rPr>
  </w:style>
  <w:style w:type="paragraph" w:styleId="Heading9">
    <w:name w:val="heading 9"/>
    <w:basedOn w:val="Normal"/>
    <w:next w:val="Normal"/>
    <w:qFormat/>
    <w:rsid w:val="00A173C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8D0F81"/>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8D0F81"/>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806D15"/>
    <w:pPr>
      <w:spacing w:before="240" w:after="240" w:line="360" w:lineRule="auto"/>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E05061"/>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customStyle="1" w:styleId="UnresolvedMention1">
    <w:name w:val="Unresolved Mention1"/>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806D15"/>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76503906">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89952284">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0238187">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11/relationships/commentsExtended" Target="commentsExtended.xml"/><Relationship Id="rId117" Type="http://schemas.openxmlformats.org/officeDocument/2006/relationships/image" Target="media/image100.png"/><Relationship Id="rId21" Type="http://schemas.openxmlformats.org/officeDocument/2006/relationships/image" Target="media/image8.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38" Type="http://schemas.openxmlformats.org/officeDocument/2006/relationships/footer" Target="footer2.xml"/><Relationship Id="rId16" Type="http://schemas.openxmlformats.org/officeDocument/2006/relationships/image" Target="media/image3.jpg"/><Relationship Id="rId107" Type="http://schemas.openxmlformats.org/officeDocument/2006/relationships/image" Target="media/image90.png"/><Relationship Id="rId11" Type="http://schemas.openxmlformats.org/officeDocument/2006/relationships/endnotes" Target="endnotes.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28" Type="http://schemas.openxmlformats.org/officeDocument/2006/relationships/image" Target="media/image111.png"/><Relationship Id="rId5" Type="http://schemas.openxmlformats.org/officeDocument/2006/relationships/customXml" Target="../customXml/item4.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9.png"/><Relationship Id="rId27" Type="http://schemas.microsoft.com/office/2016/09/relationships/commentsIds" Target="commentsIds.xml"/><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image" Target="media/image96.png"/><Relationship Id="rId118" Type="http://schemas.openxmlformats.org/officeDocument/2006/relationships/image" Target="media/image101.png"/><Relationship Id="rId134" Type="http://schemas.openxmlformats.org/officeDocument/2006/relationships/image" Target="media/image117.png"/><Relationship Id="rId139"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3.png"/><Relationship Id="rId85" Type="http://schemas.openxmlformats.org/officeDocument/2006/relationships/image" Target="media/image68.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comments" Target="comments.xm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103" Type="http://schemas.openxmlformats.org/officeDocument/2006/relationships/image" Target="media/image86.png"/><Relationship Id="rId108" Type="http://schemas.openxmlformats.org/officeDocument/2006/relationships/image" Target="media/image91.png"/><Relationship Id="rId116" Type="http://schemas.openxmlformats.org/officeDocument/2006/relationships/image" Target="media/image99.png"/><Relationship Id="rId124" Type="http://schemas.openxmlformats.org/officeDocument/2006/relationships/image" Target="media/image107.png"/><Relationship Id="rId129" Type="http://schemas.openxmlformats.org/officeDocument/2006/relationships/image" Target="media/image112.png"/><Relationship Id="rId137" Type="http://schemas.openxmlformats.org/officeDocument/2006/relationships/image" Target="media/image120.png"/><Relationship Id="rId20" Type="http://schemas.openxmlformats.org/officeDocument/2006/relationships/image" Target="media/image7.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image" Target="media/image79.png"/><Relationship Id="rId111" Type="http://schemas.openxmlformats.org/officeDocument/2006/relationships/image" Target="media/image94.png"/><Relationship Id="rId132" Type="http://schemas.openxmlformats.org/officeDocument/2006/relationships/image" Target="media/image115.png"/><Relationship Id="rId140" Type="http://schemas.microsoft.com/office/2011/relationships/people" Target="people.xml"/><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8/08/relationships/commentsExtensible" Target="commentsExtensible.xm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image" Target="media/image89.png"/><Relationship Id="rId114" Type="http://schemas.openxmlformats.org/officeDocument/2006/relationships/image" Target="media/image97.png"/><Relationship Id="rId119" Type="http://schemas.openxmlformats.org/officeDocument/2006/relationships/image" Target="media/image102.png"/><Relationship Id="rId127" Type="http://schemas.openxmlformats.org/officeDocument/2006/relationships/image" Target="media/image110.png"/><Relationship Id="rId10" Type="http://schemas.openxmlformats.org/officeDocument/2006/relationships/footnotes" Target="footnote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30" Type="http://schemas.openxmlformats.org/officeDocument/2006/relationships/image" Target="media/image113.png"/><Relationship Id="rId135" Type="http://schemas.openxmlformats.org/officeDocument/2006/relationships/image" Target="media/image118.png"/><Relationship Id="rId4" Type="http://schemas.openxmlformats.org/officeDocument/2006/relationships/customXml" Target="../customXml/item3.xml"/><Relationship Id="rId9" Type="http://schemas.openxmlformats.org/officeDocument/2006/relationships/webSettings" Target="webSettings.xml"/><Relationship Id="rId13" Type="http://schemas.openxmlformats.org/officeDocument/2006/relationships/hyperlink" Target="https://github.com/BratNZ/Thesis" TargetMode="External"/><Relationship Id="rId18" Type="http://schemas.openxmlformats.org/officeDocument/2006/relationships/image" Target="media/image5.png"/><Relationship Id="rId39" Type="http://schemas.openxmlformats.org/officeDocument/2006/relationships/image" Target="media/image22.png"/><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customXml" Target="../customXml/item1.xml"/><Relationship Id="rId29" Type="http://schemas.openxmlformats.org/officeDocument/2006/relationships/image" Target="media/image12.jpeg"/><Relationship Id="rId24" Type="http://schemas.openxmlformats.org/officeDocument/2006/relationships/image" Target="media/image11.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6.png"/><Relationship Id="rId14" Type="http://schemas.openxmlformats.org/officeDocument/2006/relationships/image" Target="media/image1.jpg"/><Relationship Id="rId30" Type="http://schemas.openxmlformats.org/officeDocument/2006/relationships/image" Target="media/image13.jpe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772F009-882F-4360-B7A2-164AE04870C2}">
  <ds:schemaRefs>
    <ds:schemaRef ds:uri="http://schemas.openxmlformats.org/officeDocument/2006/bibliography"/>
  </ds:schemaRefs>
</ds:datastoreItem>
</file>

<file path=customXml/itemProps2.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4.xml><?xml version="1.0" encoding="utf-8"?>
<ds:datastoreItem xmlns:ds="http://schemas.openxmlformats.org/officeDocument/2006/customXml" ds:itemID="{733DDDFA-3060-4A64-9B3E-59E07711DC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686</TotalTime>
  <Pages>175</Pages>
  <Words>133048</Words>
  <Characters>758379</Characters>
  <Application>Microsoft Office Word</Application>
  <DocSecurity>0</DocSecurity>
  <Lines>6319</Lines>
  <Paragraphs>1779</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889648</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26</cp:revision>
  <cp:lastPrinted>2009-07-29T03:38:00Z</cp:lastPrinted>
  <dcterms:created xsi:type="dcterms:W3CDTF">2023-10-06T10:22:00Z</dcterms:created>
  <dcterms:modified xsi:type="dcterms:W3CDTF">2023-10-11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